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25EDA" w14:textId="58E4C19A" w:rsidR="006301D1" w:rsidRPr="006301D1" w:rsidRDefault="00006D0B" w:rsidP="00F70C19">
      <w:r w:rsidRPr="00EB7F58">
        <w:t>Early malaria infection, dysregulation of angiogenesis, metabolism and inflammation across pregnancy, and risk of preterm birth</w:t>
      </w:r>
      <w:r w:rsidR="008C7B14">
        <w:t xml:space="preserve"> in Malawi</w:t>
      </w:r>
      <w:r w:rsidRPr="00EB7F58">
        <w:t>: a cohort study</w:t>
      </w:r>
      <w:r w:rsidR="009A4A93">
        <w:t xml:space="preserve">. </w:t>
      </w:r>
    </w:p>
    <w:p w14:paraId="01C273E8" w14:textId="4CAA2FA3" w:rsidR="002E3364" w:rsidRPr="002E3364" w:rsidRDefault="002E3364" w:rsidP="00F70C19">
      <w:pPr>
        <w:rPr>
          <w:u w:val="single"/>
        </w:rPr>
      </w:pPr>
      <w:r w:rsidRPr="002E3364">
        <w:t>Short title:</w:t>
      </w:r>
      <w:r>
        <w:t xml:space="preserve"> </w:t>
      </w:r>
      <w:r w:rsidR="00784C14">
        <w:t>Early malaria infection</w:t>
      </w:r>
      <w:r w:rsidR="009A4A93">
        <w:t xml:space="preserve"> and</w:t>
      </w:r>
      <w:r w:rsidR="00907BD9">
        <w:t xml:space="preserve"> risk of preterm birth</w:t>
      </w:r>
    </w:p>
    <w:p w14:paraId="1BE533E5" w14:textId="77777777" w:rsidR="000919FD" w:rsidRPr="00401001" w:rsidRDefault="000919FD" w:rsidP="003841BA">
      <w:pPr>
        <w:spacing w:line="480" w:lineRule="auto"/>
        <w:jc w:val="center"/>
      </w:pPr>
    </w:p>
    <w:p w14:paraId="43049CE7" w14:textId="514F537F" w:rsidR="00AF1940" w:rsidRPr="006F29FF" w:rsidRDefault="00F857C4" w:rsidP="00F70C19">
      <w:r w:rsidRPr="00401001">
        <w:t xml:space="preserve">Robyn </w:t>
      </w:r>
      <w:r w:rsidR="00BB104B">
        <w:t xml:space="preserve">E. </w:t>
      </w:r>
      <w:r w:rsidRPr="00401001">
        <w:t>Elphinstone</w:t>
      </w:r>
      <w:r w:rsidRPr="00401001">
        <w:rPr>
          <w:vertAlign w:val="superscript"/>
        </w:rPr>
        <w:t>1</w:t>
      </w:r>
      <w:r w:rsidR="006F29FF">
        <w:t>,</w:t>
      </w:r>
      <w:r w:rsidRPr="00401001">
        <w:t xml:space="preserve"> Andrea </w:t>
      </w:r>
      <w:r w:rsidR="00D4072E">
        <w:t xml:space="preserve">M. </w:t>
      </w:r>
      <w:r w:rsidRPr="00401001">
        <w:t>Weckman</w:t>
      </w:r>
      <w:r w:rsidRPr="00401001">
        <w:rPr>
          <w:vertAlign w:val="superscript"/>
        </w:rPr>
        <w:t>1</w:t>
      </w:r>
      <w:r w:rsidR="006F29FF">
        <w:t>,</w:t>
      </w:r>
      <w:r w:rsidRPr="00401001">
        <w:t xml:space="preserve"> Chloe McDonald</w:t>
      </w:r>
      <w:r w:rsidRPr="00401001">
        <w:rPr>
          <w:vertAlign w:val="superscript"/>
        </w:rPr>
        <w:t>1</w:t>
      </w:r>
      <w:r w:rsidR="006F29FF">
        <w:t>,</w:t>
      </w:r>
      <w:r w:rsidRPr="00401001">
        <w:t xml:space="preserve"> Vanessa Tran</w:t>
      </w:r>
      <w:r w:rsidRPr="00401001">
        <w:rPr>
          <w:vertAlign w:val="superscript"/>
        </w:rPr>
        <w:t>1</w:t>
      </w:r>
      <w:r w:rsidR="006F29FF">
        <w:t>,</w:t>
      </w:r>
      <w:r w:rsidRPr="00401001">
        <w:t xml:space="preserve"> Kathleen Zhong</w:t>
      </w:r>
      <w:r w:rsidRPr="00401001">
        <w:rPr>
          <w:vertAlign w:val="superscript"/>
        </w:rPr>
        <w:t>1</w:t>
      </w:r>
      <w:r w:rsidR="000C2647">
        <w:t>,</w:t>
      </w:r>
      <w:r w:rsidRPr="00401001">
        <w:t xml:space="preserve"> Mwayiwawo Madanitsa</w:t>
      </w:r>
      <w:r w:rsidR="00AB6DA1">
        <w:rPr>
          <w:vertAlign w:val="superscript"/>
        </w:rPr>
        <w:t>2</w:t>
      </w:r>
      <w:r w:rsidR="006F29FF">
        <w:t>,</w:t>
      </w:r>
      <w:r w:rsidRPr="00401001">
        <w:t xml:space="preserve"> Linda Kalilani-Phiri</w:t>
      </w:r>
      <w:r w:rsidR="00AB6DA1">
        <w:rPr>
          <w:vertAlign w:val="superscript"/>
        </w:rPr>
        <w:t>2</w:t>
      </w:r>
      <w:r w:rsidR="006F29FF">
        <w:t>,</w:t>
      </w:r>
      <w:r w:rsidRPr="00401001">
        <w:t xml:space="preserve"> </w:t>
      </w:r>
      <w:r w:rsidR="001054ED">
        <w:t>Carole Khairallah</w:t>
      </w:r>
      <w:r w:rsidR="00AB6DA1">
        <w:rPr>
          <w:vertAlign w:val="superscript"/>
        </w:rPr>
        <w:t>3</w:t>
      </w:r>
      <w:r w:rsidR="006F29FF">
        <w:t>,</w:t>
      </w:r>
      <w:r w:rsidR="001054ED">
        <w:t xml:space="preserve"> </w:t>
      </w:r>
      <w:r w:rsidR="0055641E">
        <w:t xml:space="preserve">Steve </w:t>
      </w:r>
      <w:r w:rsidR="00E91349">
        <w:t>M</w:t>
      </w:r>
      <w:r w:rsidR="0049799A">
        <w:t>.</w:t>
      </w:r>
      <w:r w:rsidR="00E91349">
        <w:t xml:space="preserve"> Taylor</w:t>
      </w:r>
      <w:r w:rsidR="00E91349" w:rsidRPr="0049799A">
        <w:rPr>
          <w:vertAlign w:val="superscript"/>
        </w:rPr>
        <w:t>4</w:t>
      </w:r>
      <w:r w:rsidR="006155E3">
        <w:rPr>
          <w:vertAlign w:val="superscript"/>
        </w:rPr>
        <w:t>,5</w:t>
      </w:r>
      <w:r w:rsidR="000C2647">
        <w:t>,</w:t>
      </w:r>
      <w:r w:rsidR="0055641E">
        <w:t xml:space="preserve"> Steve</w:t>
      </w:r>
      <w:r w:rsidR="00E91349">
        <w:t>n R</w:t>
      </w:r>
      <w:r w:rsidR="0049799A">
        <w:t>.</w:t>
      </w:r>
      <w:r w:rsidR="0055641E">
        <w:t xml:space="preserve"> Meshni</w:t>
      </w:r>
      <w:r w:rsidR="00E91349">
        <w:t>c</w:t>
      </w:r>
      <w:r w:rsidR="0055641E">
        <w:t>k</w:t>
      </w:r>
      <w:r w:rsidR="0055641E" w:rsidRPr="00401001">
        <w:rPr>
          <w:vertAlign w:val="superscript"/>
        </w:rPr>
        <w:t>4</w:t>
      </w:r>
      <w:r w:rsidR="000C2647">
        <w:t>,</w:t>
      </w:r>
      <w:r w:rsidR="0055641E">
        <w:t xml:space="preserve"> </w:t>
      </w:r>
      <w:r w:rsidRPr="00401001">
        <w:t>Victor Mwapasa</w:t>
      </w:r>
      <w:r w:rsidR="00AB6DA1">
        <w:rPr>
          <w:vertAlign w:val="superscript"/>
        </w:rPr>
        <w:t>2</w:t>
      </w:r>
      <w:r w:rsidR="006D4CFE">
        <w:t>,</w:t>
      </w:r>
      <w:r w:rsidRPr="00401001">
        <w:t xml:space="preserve"> Feiko O. ter Kuile</w:t>
      </w:r>
      <w:r w:rsidR="00AB6DA1">
        <w:rPr>
          <w:vertAlign w:val="superscript"/>
        </w:rPr>
        <w:t>3</w:t>
      </w:r>
      <w:r w:rsidR="0041553C">
        <w:t>,</w:t>
      </w:r>
      <w:r w:rsidRPr="00401001">
        <w:t xml:space="preserve"> </w:t>
      </w:r>
      <w:r w:rsidR="00913881" w:rsidRPr="00401001">
        <w:t xml:space="preserve">Andrea </w:t>
      </w:r>
      <w:r w:rsidR="00972226" w:rsidRPr="00401001">
        <w:t xml:space="preserve">L. </w:t>
      </w:r>
      <w:r w:rsidR="006155E3" w:rsidRPr="00401001">
        <w:t>Conroy</w:t>
      </w:r>
      <w:r w:rsidR="006155E3">
        <w:rPr>
          <w:vertAlign w:val="superscript"/>
        </w:rPr>
        <w:t>6</w:t>
      </w:r>
      <w:r w:rsidR="006F29FF">
        <w:t>,</w:t>
      </w:r>
      <w:r w:rsidR="00913881" w:rsidRPr="00401001">
        <w:t xml:space="preserve"> a</w:t>
      </w:r>
      <w:r w:rsidR="004A6066" w:rsidRPr="00401001">
        <w:t xml:space="preserve">nd </w:t>
      </w:r>
      <w:r w:rsidRPr="00401001">
        <w:t>Kevin C. Kain</w:t>
      </w:r>
      <w:r w:rsidRPr="00401001">
        <w:rPr>
          <w:vertAlign w:val="superscript"/>
        </w:rPr>
        <w:t>1</w:t>
      </w:r>
      <w:r w:rsidR="00A037A7">
        <w:rPr>
          <w:vertAlign w:val="superscript"/>
        </w:rPr>
        <w:t>*</w:t>
      </w:r>
    </w:p>
    <w:p w14:paraId="23042A0E" w14:textId="77777777" w:rsidR="00FA4970" w:rsidRPr="00AF46ED" w:rsidRDefault="004577FD" w:rsidP="003841BA">
      <w:pPr>
        <w:tabs>
          <w:tab w:val="left" w:pos="5628"/>
        </w:tabs>
        <w:spacing w:line="480" w:lineRule="auto"/>
        <w:ind w:left="720"/>
        <w:rPr>
          <w:vertAlign w:val="superscript"/>
        </w:rPr>
      </w:pPr>
      <w:r>
        <w:rPr>
          <w:vertAlign w:val="superscript"/>
        </w:rPr>
        <w:tab/>
      </w:r>
    </w:p>
    <w:p w14:paraId="71CE1048" w14:textId="77777777" w:rsidR="004A6066" w:rsidRPr="00AF46ED" w:rsidRDefault="00F857C4" w:rsidP="00F70C19">
      <w:r w:rsidRPr="00AF46ED">
        <w:rPr>
          <w:vertAlign w:val="superscript"/>
        </w:rPr>
        <w:t>1</w:t>
      </w:r>
      <w:r w:rsidRPr="00AF46ED">
        <w:t xml:space="preserve">Sandra </w:t>
      </w:r>
      <w:proofErr w:type="spellStart"/>
      <w:r w:rsidRPr="00AF46ED">
        <w:t>Rotman</w:t>
      </w:r>
      <w:proofErr w:type="spellEnd"/>
      <w:r w:rsidRPr="00AF46ED">
        <w:t xml:space="preserve"> Centre for Global Health, University Health Network-Univ</w:t>
      </w:r>
      <w:r w:rsidR="004A6066" w:rsidRPr="00AF46ED">
        <w:t>ersity of Toronto, Toronto, ON</w:t>
      </w:r>
    </w:p>
    <w:p w14:paraId="09539903" w14:textId="77777777" w:rsidR="004A6066" w:rsidRPr="00AF46ED" w:rsidRDefault="00AB6DA1" w:rsidP="00F70C19">
      <w:r w:rsidRPr="00AF46ED">
        <w:rPr>
          <w:vertAlign w:val="superscript"/>
        </w:rPr>
        <w:t>2</w:t>
      </w:r>
      <w:r w:rsidR="00F857C4" w:rsidRPr="00AF46ED">
        <w:t>College of Medicine, University of Malawi, Blantyre, Malawi</w:t>
      </w:r>
    </w:p>
    <w:p w14:paraId="6721CF7F" w14:textId="77777777" w:rsidR="00AB6DA1" w:rsidRPr="00AF46ED" w:rsidRDefault="00AB6DA1" w:rsidP="00F70C19">
      <w:r w:rsidRPr="00AF46ED">
        <w:rPr>
          <w:color w:val="000000"/>
          <w:shd w:val="clear" w:color="auto" w:fill="FFFFFF"/>
          <w:vertAlign w:val="superscript"/>
        </w:rPr>
        <w:t>3</w:t>
      </w:r>
      <w:r w:rsidRPr="00AF46ED">
        <w:t>Department of Clinical Sciences, Liverpool School of Tropical Medicine, Liverpool, United Kingdom</w:t>
      </w:r>
    </w:p>
    <w:p w14:paraId="172218F3" w14:textId="77777777" w:rsidR="001E417A" w:rsidRPr="00AF46ED" w:rsidRDefault="00AB6DA1" w:rsidP="00F70C19">
      <w:pPr>
        <w:rPr>
          <w:color w:val="000000"/>
          <w:shd w:val="clear" w:color="auto" w:fill="FFFFFF"/>
        </w:rPr>
      </w:pPr>
      <w:r w:rsidRPr="00AF46ED">
        <w:rPr>
          <w:vertAlign w:val="superscript"/>
        </w:rPr>
        <w:t>4</w:t>
      </w:r>
      <w:r w:rsidR="001E417A" w:rsidRPr="00AF46ED">
        <w:rPr>
          <w:color w:val="000000"/>
          <w:shd w:val="clear" w:color="auto" w:fill="FFFFFF"/>
        </w:rPr>
        <w:t xml:space="preserve">Department of Epidemiology, </w:t>
      </w:r>
      <w:proofErr w:type="spellStart"/>
      <w:r w:rsidR="001E417A" w:rsidRPr="00AF46ED">
        <w:rPr>
          <w:color w:val="000000"/>
          <w:shd w:val="clear" w:color="auto" w:fill="FFFFFF"/>
        </w:rPr>
        <w:t>Gillings</w:t>
      </w:r>
      <w:proofErr w:type="spellEnd"/>
      <w:r w:rsidR="001E417A" w:rsidRPr="00AF46ED">
        <w:rPr>
          <w:color w:val="000000"/>
          <w:shd w:val="clear" w:color="auto" w:fill="FFFFFF"/>
        </w:rPr>
        <w:t xml:space="preserve"> School of Global Public Health, University of North Carolina at Chapel Hill, Chapel Hill, North Carolina, United States of America.</w:t>
      </w:r>
    </w:p>
    <w:p w14:paraId="1223E5A4" w14:textId="77777777" w:rsidR="00AB6DA1" w:rsidRDefault="006155E3" w:rsidP="00F70C19">
      <w:r>
        <w:rPr>
          <w:vertAlign w:val="superscript"/>
        </w:rPr>
        <w:t>5</w:t>
      </w:r>
      <w:r w:rsidR="00E91349">
        <w:t>Division of Infectious Diseases and Duke Global Health Institute, Duke University, Durham, NC, USA</w:t>
      </w:r>
    </w:p>
    <w:p w14:paraId="062D835F" w14:textId="77777777" w:rsidR="00904D59" w:rsidRDefault="00904D59" w:rsidP="00F70C19">
      <w:r>
        <w:rPr>
          <w:vertAlign w:val="superscript"/>
        </w:rPr>
        <w:t>6</w:t>
      </w:r>
      <w:r w:rsidRPr="00AF46ED">
        <w:t>Department of Pediatrics, Indiana University School of Medicine, Indianapolis, United States</w:t>
      </w:r>
    </w:p>
    <w:p w14:paraId="1B158F3B" w14:textId="77777777" w:rsidR="001E7130" w:rsidRPr="00AF46ED" w:rsidRDefault="001E7130" w:rsidP="003841BA">
      <w:pPr>
        <w:spacing w:line="480" w:lineRule="auto"/>
      </w:pPr>
    </w:p>
    <w:p w14:paraId="25249B5C" w14:textId="77777777" w:rsidR="00A037A7" w:rsidRPr="00AF46ED" w:rsidRDefault="00A037A7" w:rsidP="003841BA">
      <w:pPr>
        <w:spacing w:line="480" w:lineRule="auto"/>
      </w:pPr>
      <w:r w:rsidRPr="00AF46ED">
        <w:t>*Corresponding author</w:t>
      </w:r>
      <w:r w:rsidR="003040FA">
        <w:t xml:space="preserve">, </w:t>
      </w:r>
      <w:r w:rsidR="003040FA" w:rsidRPr="003040FA">
        <w:t>kevin.kain@uhn.ca</w:t>
      </w:r>
      <w:r w:rsidR="003040FA">
        <w:t>, +1-416-581-7704</w:t>
      </w:r>
    </w:p>
    <w:p w14:paraId="0868D27F" w14:textId="77777777" w:rsidR="00D90C3F" w:rsidRDefault="009E599D" w:rsidP="003841BA">
      <w:pPr>
        <w:spacing w:line="480" w:lineRule="auto"/>
      </w:pPr>
      <w:r>
        <w:rPr>
          <w:u w:val="single"/>
        </w:rPr>
        <w:br w:type="page"/>
      </w:r>
      <w:r w:rsidR="00E44316" w:rsidRPr="00A832E6">
        <w:rPr>
          <w:u w:val="single"/>
        </w:rPr>
        <w:lastRenderedPageBreak/>
        <w:t>Abstract</w:t>
      </w:r>
      <w:r w:rsidR="00F71D4D">
        <w:rPr>
          <w:u w:val="single"/>
        </w:rPr>
        <w:t>:</w:t>
      </w:r>
      <w:r w:rsidR="009E4561" w:rsidRPr="009E4561">
        <w:rPr>
          <w:rFonts w:ascii="Helvetica" w:hAnsi="Helvetica" w:cs="Helvetica"/>
          <w:color w:val="101010"/>
          <w:sz w:val="20"/>
          <w:szCs w:val="20"/>
          <w:shd w:val="clear" w:color="auto" w:fill="FFFFFF"/>
        </w:rPr>
        <w:t xml:space="preserve"> </w:t>
      </w:r>
    </w:p>
    <w:p w14:paraId="385FFCD9" w14:textId="77777777" w:rsidR="00D87668" w:rsidRDefault="005543CD" w:rsidP="00F70C19">
      <w:r>
        <w:rPr>
          <w:i/>
        </w:rPr>
        <w:t>Background:</w:t>
      </w:r>
      <w:r w:rsidR="00D87668" w:rsidRPr="00D87668">
        <w:t xml:space="preserve"> </w:t>
      </w:r>
      <w:r w:rsidR="00D87668" w:rsidRPr="00401001">
        <w:t>Malaria in pregnancy is associated with adverse birth outcomes</w:t>
      </w:r>
      <w:r w:rsidR="00D87668">
        <w:t xml:space="preserve">. However, </w:t>
      </w:r>
      <w:r w:rsidR="00D87668" w:rsidRPr="00401001">
        <w:t xml:space="preserve">the underlying mechanisms </w:t>
      </w:r>
      <w:r w:rsidR="00D87668">
        <w:t>remain</w:t>
      </w:r>
      <w:r w:rsidR="00D87668" w:rsidRPr="00401001">
        <w:t xml:space="preserve"> poorly understood.  Tight regulation of angiogenic, metabolic and inflammatory pathways are essential for healthy pregnancies</w:t>
      </w:r>
      <w:r w:rsidR="00894BAC">
        <w:t xml:space="preserve">. We </w:t>
      </w:r>
      <w:r w:rsidR="00EC5DE1">
        <w:t>hypothesize</w:t>
      </w:r>
      <w:r w:rsidR="00EE1C57">
        <w:t>d</w:t>
      </w:r>
      <w:r w:rsidR="00EC5DE1">
        <w:t xml:space="preserve"> that </w:t>
      </w:r>
      <w:r w:rsidR="00D87668" w:rsidRPr="00401001">
        <w:t xml:space="preserve">malaria disrupts these pathways leading to </w:t>
      </w:r>
      <w:r w:rsidR="00D87668">
        <w:t>preterm birth (PTB)</w:t>
      </w:r>
      <w:r w:rsidR="00D87668" w:rsidRPr="00401001">
        <w:t xml:space="preserve">. </w:t>
      </w:r>
    </w:p>
    <w:p w14:paraId="5573D8D6" w14:textId="77777777" w:rsidR="005543CD" w:rsidRDefault="005543CD" w:rsidP="003841BA">
      <w:pPr>
        <w:spacing w:line="480" w:lineRule="auto"/>
        <w:rPr>
          <w:i/>
        </w:rPr>
      </w:pPr>
    </w:p>
    <w:p w14:paraId="585278EF" w14:textId="6281CA9F" w:rsidR="005543CD" w:rsidRDefault="005543CD" w:rsidP="00F70C19">
      <w:pPr>
        <w:rPr>
          <w:i/>
        </w:rPr>
      </w:pPr>
      <w:r>
        <w:rPr>
          <w:i/>
        </w:rPr>
        <w:t>Methods</w:t>
      </w:r>
      <w:r w:rsidR="009E4561">
        <w:rPr>
          <w:i/>
        </w:rPr>
        <w:t xml:space="preserve"> and Findings</w:t>
      </w:r>
      <w:r>
        <w:rPr>
          <w:i/>
        </w:rPr>
        <w:t>:</w:t>
      </w:r>
      <w:r w:rsidR="009303C1">
        <w:t xml:space="preserve"> W</w:t>
      </w:r>
      <w:r w:rsidR="00D87668" w:rsidRPr="00401001">
        <w:t>e conduct</w:t>
      </w:r>
      <w:r w:rsidR="00D87668">
        <w:t>ed</w:t>
      </w:r>
      <w:r w:rsidR="00D87668" w:rsidRPr="00401001">
        <w:t xml:space="preserve"> a secondary analysis of a randomized trial of malaria prevention in pregnancy</w:t>
      </w:r>
      <w:r w:rsidR="00940B75">
        <w:t xml:space="preserve"> conducted in Malawi from </w:t>
      </w:r>
      <w:r w:rsidR="00940B75" w:rsidRPr="00401001">
        <w:t xml:space="preserve">July </w:t>
      </w:r>
      <w:r w:rsidR="002674FD">
        <w:t xml:space="preserve">21, </w:t>
      </w:r>
      <w:r w:rsidR="00940B75" w:rsidRPr="00401001">
        <w:t xml:space="preserve">2011 to March </w:t>
      </w:r>
      <w:r w:rsidR="002674FD">
        <w:t>18</w:t>
      </w:r>
      <w:r w:rsidR="00513192">
        <w:t>,</w:t>
      </w:r>
      <w:r w:rsidR="002674FD">
        <w:t xml:space="preserve"> </w:t>
      </w:r>
      <w:r w:rsidR="00940B75" w:rsidRPr="00401001">
        <w:t>2013</w:t>
      </w:r>
      <w:r w:rsidR="00D87668" w:rsidRPr="00401001">
        <w:t xml:space="preserve">. We </w:t>
      </w:r>
      <w:r w:rsidR="00E91349">
        <w:t xml:space="preserve">longitudinally </w:t>
      </w:r>
      <w:r w:rsidR="00D87668" w:rsidRPr="00401001">
        <w:t xml:space="preserve">assessed </w:t>
      </w:r>
      <w:r w:rsidR="008D5318">
        <w:t xml:space="preserve">circulating </w:t>
      </w:r>
      <w:r w:rsidR="00D87668" w:rsidRPr="00401001">
        <w:t>m</w:t>
      </w:r>
      <w:r w:rsidR="008D5318">
        <w:t xml:space="preserve">ediators </w:t>
      </w:r>
      <w:r w:rsidR="00D87668" w:rsidRPr="00401001">
        <w:t xml:space="preserve">of </w:t>
      </w:r>
      <w:r w:rsidR="00EE1C57" w:rsidRPr="00EE1C57">
        <w:t xml:space="preserve">angiogenic, metabolic and inflammatory pathways </w:t>
      </w:r>
      <w:r w:rsidR="00E91349">
        <w:t>during</w:t>
      </w:r>
      <w:r w:rsidR="00D87668" w:rsidRPr="00401001">
        <w:t xml:space="preserve"> pregnancy in a cohort of HIV negative women (n=</w:t>
      </w:r>
      <w:r w:rsidR="004C10FD">
        <w:t>1628</w:t>
      </w:r>
      <w:r w:rsidR="00D87668" w:rsidRPr="00401001">
        <w:t>)</w:t>
      </w:r>
      <w:r w:rsidR="00051215">
        <w:t>,</w:t>
      </w:r>
      <w:r w:rsidR="004B2961">
        <w:t xml:space="preserve"> with a median age of 21 years [18, 25]</w:t>
      </w:r>
      <w:r w:rsidR="00051215">
        <w:t xml:space="preserve"> and </w:t>
      </w:r>
      <w:r w:rsidR="00E2103B">
        <w:t xml:space="preserve">562 (35%) were primigravid. </w:t>
      </w:r>
      <w:r w:rsidR="00EB0912" w:rsidRPr="00401001">
        <w:t xml:space="preserve">Pregnancies were ultrasound dated and </w:t>
      </w:r>
      <w:r w:rsidR="00EB0912">
        <w:t>samples were analyzed</w:t>
      </w:r>
      <w:r w:rsidR="00EB0912" w:rsidRPr="00401001">
        <w:t xml:space="preserve"> at 13</w:t>
      </w:r>
      <w:r w:rsidR="00EB0912">
        <w:t>-23</w:t>
      </w:r>
      <w:r w:rsidR="00EB0912" w:rsidRPr="00401001">
        <w:t xml:space="preserve"> weeks (Visit 1), 28</w:t>
      </w:r>
      <w:r w:rsidR="00EB0912">
        <w:t>-33</w:t>
      </w:r>
      <w:r w:rsidR="00EB0912" w:rsidRPr="00401001">
        <w:t xml:space="preserve"> weeks (Visit 2), and/or 34</w:t>
      </w:r>
      <w:r w:rsidR="00EB0912">
        <w:t>-36</w:t>
      </w:r>
      <w:r w:rsidR="00EB0912" w:rsidRPr="00401001">
        <w:t xml:space="preserve"> weeks (Visit 3). </w:t>
      </w:r>
      <w:r w:rsidR="00D87668" w:rsidRPr="00401001">
        <w:t>Malaria prevalence was high</w:t>
      </w:r>
      <w:r w:rsidR="00D87668">
        <w:t>;</w:t>
      </w:r>
      <w:r w:rsidR="00D87668" w:rsidRPr="00401001">
        <w:t xml:space="preserve"> </w:t>
      </w:r>
      <w:r w:rsidR="004C10FD">
        <w:t>70</w:t>
      </w:r>
      <w:r w:rsidR="00D87668" w:rsidRPr="00401001">
        <w:t>% (n=</w:t>
      </w:r>
      <w:r w:rsidR="004C10FD">
        <w:t>1138</w:t>
      </w:r>
      <w:r w:rsidR="00D87668" w:rsidRPr="00401001">
        <w:t xml:space="preserve">) </w:t>
      </w:r>
      <w:r w:rsidR="00D87668">
        <w:t xml:space="preserve">had </w:t>
      </w:r>
      <w:r w:rsidR="00D87668" w:rsidRPr="00401001">
        <w:t xml:space="preserve">PCR-positive </w:t>
      </w:r>
      <w:r w:rsidR="00D87668" w:rsidRPr="00401001">
        <w:rPr>
          <w:i/>
        </w:rPr>
        <w:t>Plasmodium falciparum</w:t>
      </w:r>
      <w:r w:rsidR="00D87668" w:rsidRPr="00401001">
        <w:t xml:space="preserve"> infection </w:t>
      </w:r>
      <w:r w:rsidR="00D26B35">
        <w:t xml:space="preserve">at least once over the course of pregnancy </w:t>
      </w:r>
      <w:r w:rsidR="00D87668">
        <w:t>and/or positive placental histology.</w:t>
      </w:r>
      <w:r w:rsidR="00D87668" w:rsidRPr="00401001">
        <w:t xml:space="preserve"> </w:t>
      </w:r>
      <w:r w:rsidR="00C14B06">
        <w:t xml:space="preserve">The risk of delivering preterm in the </w:t>
      </w:r>
      <w:r w:rsidR="004A29C4">
        <w:t>entire cohort was 20%</w:t>
      </w:r>
      <w:r w:rsidR="004A29C4" w:rsidRPr="00401001">
        <w:t xml:space="preserve"> </w:t>
      </w:r>
      <w:r w:rsidR="004A29C4">
        <w:t xml:space="preserve">(n=304/1506).  </w:t>
      </w:r>
      <w:r w:rsidR="00D87668" w:rsidRPr="00401001">
        <w:t xml:space="preserve">Women </w:t>
      </w:r>
      <w:r w:rsidR="00D87668">
        <w:t xml:space="preserve">with </w:t>
      </w:r>
      <w:r w:rsidR="00D87668" w:rsidRPr="00401001">
        <w:t xml:space="preserve">malaria before 24 weeks gestation had a higher </w:t>
      </w:r>
      <w:r w:rsidR="00D87668">
        <w:t>risk</w:t>
      </w:r>
      <w:r w:rsidR="00D87668" w:rsidRPr="00401001">
        <w:t xml:space="preserve"> of </w:t>
      </w:r>
      <w:r w:rsidR="00D87668">
        <w:t>PTB</w:t>
      </w:r>
      <w:r w:rsidR="00D87668" w:rsidRPr="00401001">
        <w:t xml:space="preserve"> (</w:t>
      </w:r>
      <w:r w:rsidR="003A26C9">
        <w:t>24</w:t>
      </w:r>
      <w:r w:rsidR="00D87668" w:rsidRPr="00401001">
        <w:t xml:space="preserve">% vs </w:t>
      </w:r>
      <w:r w:rsidR="003A26C9">
        <w:t>18</w:t>
      </w:r>
      <w:r w:rsidR="00D87668" w:rsidRPr="00401001">
        <w:t>%, p=0</w:t>
      </w:r>
      <w:r w:rsidR="00AF6E1D">
        <w:t>.</w:t>
      </w:r>
      <w:r w:rsidR="00D87668" w:rsidRPr="00401001">
        <w:t>005</w:t>
      </w:r>
      <w:r w:rsidR="00D87668">
        <w:t>; adjusted relative risk (</w:t>
      </w:r>
      <w:proofErr w:type="spellStart"/>
      <w:r w:rsidR="00D87668">
        <w:t>aRR</w:t>
      </w:r>
      <w:proofErr w:type="spellEnd"/>
      <w:r w:rsidR="00D87668">
        <w:t>)</w:t>
      </w:r>
      <w:r w:rsidR="00537581">
        <w:t xml:space="preserve"> </w:t>
      </w:r>
      <w:r w:rsidR="004C10FD">
        <w:t>1.30</w:t>
      </w:r>
      <w:r w:rsidR="00D87668">
        <w:t xml:space="preserve">, </w:t>
      </w:r>
      <w:r w:rsidR="00D87668" w:rsidRPr="00401001">
        <w:t xml:space="preserve">95% CI </w:t>
      </w:r>
      <w:r w:rsidR="004C10FD">
        <w:t>1.04-1.63</w:t>
      </w:r>
      <w:r w:rsidR="00D87668" w:rsidRPr="00401001">
        <w:t>, p=</w:t>
      </w:r>
      <w:r w:rsidR="004C10FD">
        <w:t>0.021</w:t>
      </w:r>
      <w:r w:rsidR="00D87668" w:rsidRPr="00401001">
        <w:t xml:space="preserve">); and those </w:t>
      </w:r>
      <w:r w:rsidR="00D87668">
        <w:t xml:space="preserve">who were malaria </w:t>
      </w:r>
      <w:r w:rsidR="00D87668" w:rsidRPr="00401001">
        <w:t xml:space="preserve">positive only </w:t>
      </w:r>
      <w:r w:rsidR="00623D18">
        <w:t xml:space="preserve">before </w:t>
      </w:r>
      <w:r w:rsidR="00690154">
        <w:t>week 24</w:t>
      </w:r>
      <w:r w:rsidR="00D87668" w:rsidRPr="00401001">
        <w:t xml:space="preserve"> </w:t>
      </w:r>
      <w:r w:rsidR="00845898">
        <w:t xml:space="preserve">had </w:t>
      </w:r>
      <w:r w:rsidR="00DC5485">
        <w:t>a</w:t>
      </w:r>
      <w:r w:rsidR="00827D81">
        <w:t>n even</w:t>
      </w:r>
      <w:r w:rsidR="00DC5485">
        <w:t xml:space="preserve"> greater</w:t>
      </w:r>
      <w:r w:rsidR="00845898">
        <w:t xml:space="preserve"> risk of PTB (</w:t>
      </w:r>
      <w:r w:rsidR="00ED5B82">
        <w:t xml:space="preserve">28% vs 17%, p=0.02; </w:t>
      </w:r>
      <w:r w:rsidR="007073BD">
        <w:t xml:space="preserve">with an </w:t>
      </w:r>
      <w:proofErr w:type="spellStart"/>
      <w:r w:rsidR="00D87668" w:rsidRPr="00401001">
        <w:t>a</w:t>
      </w:r>
      <w:r w:rsidR="00D87668">
        <w:t>RR</w:t>
      </w:r>
      <w:proofErr w:type="spellEnd"/>
      <w:r w:rsidR="00D87668" w:rsidRPr="00401001">
        <w:t xml:space="preserve"> of </w:t>
      </w:r>
      <w:r w:rsidR="004C10FD">
        <w:t>1.6</w:t>
      </w:r>
      <w:r w:rsidR="00903018">
        <w:t>7</w:t>
      </w:r>
      <w:r w:rsidR="00261CFA">
        <w:t>, 95% CI</w:t>
      </w:r>
      <w:r w:rsidR="00DB28B0">
        <w:t xml:space="preserve"> </w:t>
      </w:r>
      <w:r w:rsidR="004C10FD">
        <w:t>1.</w:t>
      </w:r>
      <w:r w:rsidR="00903018">
        <w:t>20</w:t>
      </w:r>
      <w:r w:rsidR="004C10FD">
        <w:t>-2.30</w:t>
      </w:r>
      <w:r w:rsidR="00D87668" w:rsidRPr="00401001">
        <w:t>, p=</w:t>
      </w:r>
      <w:r w:rsidR="004C10FD">
        <w:t>0.002</w:t>
      </w:r>
      <w:r w:rsidR="00DC5485">
        <w:t>)</w:t>
      </w:r>
      <w:r w:rsidR="00D87668" w:rsidRPr="00401001">
        <w:t xml:space="preserve">. Using linear mixed effects modeling, malaria before 24 </w:t>
      </w:r>
      <w:r w:rsidR="00455573">
        <w:t xml:space="preserve">weeks </w:t>
      </w:r>
      <w:r w:rsidR="00180CD0">
        <w:t xml:space="preserve">gestation </w:t>
      </w:r>
      <w:r w:rsidR="00D87668" w:rsidRPr="00401001">
        <w:t xml:space="preserve">was associated with altered kinetics of inflammatory (CRP, CHI3L1, IL-18BP </w:t>
      </w:r>
      <w:proofErr w:type="spellStart"/>
      <w:r w:rsidR="00D87668" w:rsidRPr="00401001">
        <w:t>sTNFRII</w:t>
      </w:r>
      <w:proofErr w:type="spellEnd"/>
      <w:r w:rsidR="00D87668" w:rsidRPr="00401001">
        <w:t xml:space="preserve">,), angiogenic (sICAM-1, </w:t>
      </w:r>
      <w:proofErr w:type="spellStart"/>
      <w:r w:rsidR="00D87668">
        <w:t>sEn</w:t>
      </w:r>
      <w:r w:rsidR="000B2332">
        <w:t>doglin</w:t>
      </w:r>
      <w:proofErr w:type="spellEnd"/>
      <w:r w:rsidR="00D87668" w:rsidRPr="00401001">
        <w:t>), and metabolic mediators (Leptin</w:t>
      </w:r>
      <w:r w:rsidR="00D87668">
        <w:t>, Angpt</w:t>
      </w:r>
      <w:r w:rsidR="0051766E">
        <w:t>l</w:t>
      </w:r>
      <w:r w:rsidR="00D87668">
        <w:t>3</w:t>
      </w:r>
      <w:r w:rsidR="00D87668" w:rsidRPr="00401001">
        <w:t>) over the course of pregnancy</w:t>
      </w:r>
      <w:r w:rsidR="00881D38">
        <w:t xml:space="preserve"> (</w:t>
      </w:r>
      <w:r w:rsidR="00881D38" w:rsidRPr="00401001">
        <w:t>χ</w:t>
      </w:r>
      <w:r w:rsidR="00881D38" w:rsidRPr="00401001">
        <w:rPr>
          <w:vertAlign w:val="superscript"/>
        </w:rPr>
        <w:t xml:space="preserve">2 </w:t>
      </w:r>
      <w:r w:rsidR="00881D38" w:rsidRPr="00401001">
        <w:t>&gt;</w:t>
      </w:r>
      <w:r w:rsidR="00AB3F0A">
        <w:t>13.0</w:t>
      </w:r>
      <w:r w:rsidR="00881D38" w:rsidRPr="00401001">
        <w:t>, p</w:t>
      </w:r>
      <w:r w:rsidR="00807FEA">
        <w:t>≤</w:t>
      </w:r>
      <w:r w:rsidR="00881D38" w:rsidRPr="00401001">
        <w:t>0</w:t>
      </w:r>
      <w:r w:rsidR="00881D38">
        <w:t>.</w:t>
      </w:r>
      <w:r w:rsidR="00881D38" w:rsidRPr="00401001">
        <w:t>0</w:t>
      </w:r>
      <w:r w:rsidR="00881D38">
        <w:t>0</w:t>
      </w:r>
      <w:r w:rsidR="00881D38" w:rsidRPr="00401001">
        <w:t xml:space="preserve">1 for </w:t>
      </w:r>
      <w:r w:rsidR="00881D38">
        <w:t>each)</w:t>
      </w:r>
      <w:r w:rsidR="00D87668" w:rsidRPr="00401001">
        <w:t>.</w:t>
      </w:r>
      <w:r w:rsidR="0031116C">
        <w:t xml:space="preserve">  Limitations include</w:t>
      </w:r>
      <w:r w:rsidR="004C10FD">
        <w:t xml:space="preserve"> </w:t>
      </w:r>
      <w:r w:rsidR="00E31022">
        <w:t>being</w:t>
      </w:r>
      <w:r w:rsidR="0007141B">
        <w:t xml:space="preserve"> underpowered to assess the impact on </w:t>
      </w:r>
      <w:r w:rsidR="004B3F66">
        <w:t xml:space="preserve">non-viable </w:t>
      </w:r>
      <w:r w:rsidR="0007141B">
        <w:t>births</w:t>
      </w:r>
      <w:r w:rsidR="002F4C32">
        <w:t>,</w:t>
      </w:r>
      <w:r w:rsidR="00EB6FC3">
        <w:t xml:space="preserve"> being unable to assess women who had not received any anti-</w:t>
      </w:r>
      <w:proofErr w:type="spellStart"/>
      <w:r w:rsidR="00EB6FC3">
        <w:t>malarials</w:t>
      </w:r>
      <w:proofErr w:type="spellEnd"/>
      <w:r w:rsidR="00EB6FC3">
        <w:t>, and due to the exposure to antimalarials in the second trimester there were limited numbers of malaria infections late in pregnancy</w:t>
      </w:r>
      <w:r w:rsidR="00597244">
        <w:t>.</w:t>
      </w:r>
    </w:p>
    <w:p w14:paraId="6EF657F1" w14:textId="77777777" w:rsidR="009E599D" w:rsidRDefault="009E599D" w:rsidP="003841BA">
      <w:pPr>
        <w:spacing w:line="480" w:lineRule="auto"/>
        <w:rPr>
          <w:i/>
        </w:rPr>
      </w:pPr>
    </w:p>
    <w:p w14:paraId="2959DF73" w14:textId="31D49A2F" w:rsidR="00FC59D7" w:rsidRPr="006301D1" w:rsidRDefault="009E4561" w:rsidP="00F70C19">
      <w:r>
        <w:rPr>
          <w:i/>
        </w:rPr>
        <w:t>Conclusions</w:t>
      </w:r>
      <w:r w:rsidR="005543CD">
        <w:rPr>
          <w:i/>
        </w:rPr>
        <w:t>:</w:t>
      </w:r>
      <w:r w:rsidR="00D87668" w:rsidRPr="00D87668">
        <w:t xml:space="preserve"> </w:t>
      </w:r>
      <w:r w:rsidR="00AF353E">
        <w:t>Current interventions for the prevention of malaria in pregnancy are initiated at the first antenatal visit, usually in the second trimester</w:t>
      </w:r>
      <w:r w:rsidR="00180CD0">
        <w:t>.</w:t>
      </w:r>
      <w:r w:rsidR="00455573">
        <w:t xml:space="preserve"> </w:t>
      </w:r>
      <w:r w:rsidR="00245B93">
        <w:t>In this study, we found</w:t>
      </w:r>
      <w:r w:rsidR="00AF353E">
        <w:t xml:space="preserve"> that many women are already </w:t>
      </w:r>
      <w:r w:rsidR="00455573">
        <w:t>malaria-</w:t>
      </w:r>
      <w:r w:rsidR="00AF353E">
        <w:t xml:space="preserve">infected </w:t>
      </w:r>
      <w:r w:rsidR="00414AA1">
        <w:t>by</w:t>
      </w:r>
      <w:r w:rsidR="00AF353E">
        <w:t xml:space="preserve"> th</w:t>
      </w:r>
      <w:r w:rsidR="00C62892">
        <w:t xml:space="preserve">eir first </w:t>
      </w:r>
      <w:r w:rsidR="00AF353E">
        <w:t>visit</w:t>
      </w:r>
      <w:r w:rsidR="00180CD0">
        <w:t xml:space="preserve">. Malaria </w:t>
      </w:r>
      <w:r w:rsidR="00D87668" w:rsidRPr="00401001">
        <w:t xml:space="preserve">infection before 24 weeks </w:t>
      </w:r>
      <w:r w:rsidR="009303C1">
        <w:t>gestation</w:t>
      </w:r>
      <w:r w:rsidR="00D87668" w:rsidRPr="00401001">
        <w:t xml:space="preserve"> </w:t>
      </w:r>
      <w:r w:rsidR="00414AA1">
        <w:t xml:space="preserve">was </w:t>
      </w:r>
      <w:r w:rsidR="00D87668" w:rsidRPr="00401001">
        <w:t>associated with</w:t>
      </w:r>
      <w:r w:rsidR="00180CD0">
        <w:t xml:space="preserve"> </w:t>
      </w:r>
      <w:r w:rsidR="00D87668" w:rsidRPr="00401001">
        <w:t xml:space="preserve">dysregulation of essential </w:t>
      </w:r>
      <w:r w:rsidR="00DC445C">
        <w:t xml:space="preserve">regulators </w:t>
      </w:r>
      <w:r w:rsidR="00D87668" w:rsidRPr="00401001">
        <w:t>of angiogenesis, metabolism and inflammation</w:t>
      </w:r>
      <w:r w:rsidR="00200ED5">
        <w:t>,</w:t>
      </w:r>
      <w:r w:rsidR="00D87668" w:rsidRPr="00401001">
        <w:t xml:space="preserve"> </w:t>
      </w:r>
      <w:r w:rsidR="009303C1">
        <w:t xml:space="preserve">and an increased </w:t>
      </w:r>
      <w:r w:rsidR="00D87668" w:rsidRPr="00401001">
        <w:t>risk of PTB. Preventing malaria earl</w:t>
      </w:r>
      <w:r w:rsidR="00455573">
        <w:t>ier</w:t>
      </w:r>
      <w:r w:rsidR="00D87668" w:rsidRPr="00401001">
        <w:t xml:space="preserve"> in pregnancy may </w:t>
      </w:r>
      <w:r w:rsidR="003F2EE1">
        <w:t>reduce</w:t>
      </w:r>
      <w:r w:rsidR="00180CD0">
        <w:t xml:space="preserve"> </w:t>
      </w:r>
      <w:r w:rsidR="003F2EE1">
        <w:t>placental dysfunction</w:t>
      </w:r>
      <w:r w:rsidR="00FF3138">
        <w:t xml:space="preserve"> </w:t>
      </w:r>
      <w:r w:rsidR="00D87668" w:rsidRPr="00401001">
        <w:t>and</w:t>
      </w:r>
      <w:r w:rsidR="00FF3138">
        <w:t xml:space="preserve"> thereby</w:t>
      </w:r>
      <w:r w:rsidR="00180CD0">
        <w:t xml:space="preserve"> </w:t>
      </w:r>
      <w:r w:rsidR="00FF3138">
        <w:t>improve birth outcomes in malaria-endemic settings</w:t>
      </w:r>
      <w:r w:rsidR="00D87668" w:rsidRPr="00401001">
        <w:t>.</w:t>
      </w:r>
    </w:p>
    <w:p w14:paraId="49EC7E31" w14:textId="017A63AA" w:rsidR="00AB613E" w:rsidRPr="00EB7F58" w:rsidRDefault="00AF353E" w:rsidP="00EB7F58">
      <w:pPr>
        <w:spacing w:line="480" w:lineRule="auto"/>
        <w:rPr>
          <w:b/>
          <w:u w:val="single"/>
        </w:rPr>
      </w:pPr>
      <w:r>
        <w:rPr>
          <w:u w:val="single"/>
        </w:rPr>
        <w:br w:type="page"/>
      </w:r>
      <w:r w:rsidR="00AB613E" w:rsidRPr="00232147">
        <w:rPr>
          <w:b/>
          <w:u w:val="single"/>
        </w:rPr>
        <w:lastRenderedPageBreak/>
        <w:t>Author Summary</w:t>
      </w:r>
    </w:p>
    <w:p w14:paraId="10B1FBD7" w14:textId="77777777" w:rsidR="00AB613E" w:rsidRPr="00232147" w:rsidRDefault="00AB613E" w:rsidP="00EB7F58">
      <w:pPr>
        <w:spacing w:line="480" w:lineRule="auto"/>
        <w:rPr>
          <w:u w:val="single"/>
        </w:rPr>
      </w:pPr>
      <w:r w:rsidRPr="00232147">
        <w:rPr>
          <w:u w:val="single"/>
        </w:rPr>
        <w:t>Why was this study done?</w:t>
      </w:r>
    </w:p>
    <w:p w14:paraId="17171903" w14:textId="77777777" w:rsidR="00AB613E" w:rsidRDefault="00AB613E" w:rsidP="00F70C19">
      <w:pPr>
        <w:pStyle w:val="ListParagraph"/>
        <w:numPr>
          <w:ilvl w:val="0"/>
          <w:numId w:val="18"/>
        </w:numPr>
      </w:pPr>
      <w:r>
        <w:t xml:space="preserve">Malaria infection during pregnancy has serious consequences for the mother and her unborn child. </w:t>
      </w:r>
    </w:p>
    <w:p w14:paraId="6C273A84" w14:textId="77777777" w:rsidR="00AB613E" w:rsidRDefault="00AB613E" w:rsidP="00F70C19">
      <w:pPr>
        <w:pStyle w:val="ListParagraph"/>
        <w:numPr>
          <w:ilvl w:val="0"/>
          <w:numId w:val="18"/>
        </w:numPr>
      </w:pPr>
      <w:r>
        <w:t xml:space="preserve">We have a poor understanding of the mechanisms by which malaria causes adverse birth outcomes, especially preterm birth, a leading cause of death in children less than five years of age. </w:t>
      </w:r>
    </w:p>
    <w:p w14:paraId="37FCBD29" w14:textId="060F7A94" w:rsidR="00AB613E" w:rsidRDefault="00AB613E" w:rsidP="00F70C19">
      <w:pPr>
        <w:pStyle w:val="ListParagraph"/>
        <w:numPr>
          <w:ilvl w:val="0"/>
          <w:numId w:val="18"/>
        </w:numPr>
      </w:pPr>
      <w:r>
        <w:t>Efforts to date to prevent malaria in pregnant women have not been shown to reduce the risk of preterm birth</w:t>
      </w:r>
      <w:r w:rsidR="00A142FA">
        <w:t xml:space="preserve"> associated with malaria infection</w:t>
      </w:r>
      <w:r>
        <w:t>.</w:t>
      </w:r>
    </w:p>
    <w:p w14:paraId="4FD14A98" w14:textId="7292191C" w:rsidR="00AB613E" w:rsidRPr="00EB7F58" w:rsidRDefault="00AB613E" w:rsidP="00F70C19">
      <w:pPr>
        <w:pStyle w:val="ListParagraph"/>
        <w:numPr>
          <w:ilvl w:val="0"/>
          <w:numId w:val="18"/>
        </w:numPr>
      </w:pPr>
      <w:r>
        <w:t xml:space="preserve">We conducted this study to assess if malaria infection, especially early in pregnancy, might alter important factors that control placental growth and function, and determine if these lead to preterm birth. </w:t>
      </w:r>
    </w:p>
    <w:p w14:paraId="2B278010" w14:textId="77777777" w:rsidR="00AB613E" w:rsidRPr="00232147" w:rsidRDefault="00AB613E" w:rsidP="00EB7F58">
      <w:pPr>
        <w:spacing w:line="480" w:lineRule="auto"/>
        <w:rPr>
          <w:u w:val="single"/>
        </w:rPr>
      </w:pPr>
      <w:r w:rsidRPr="00232147">
        <w:rPr>
          <w:u w:val="single"/>
        </w:rPr>
        <w:t>What did the researchers do and find?</w:t>
      </w:r>
    </w:p>
    <w:p w14:paraId="2568AD4C" w14:textId="77777777" w:rsidR="00AB613E" w:rsidRDefault="00AB613E" w:rsidP="00F70C19">
      <w:pPr>
        <w:pStyle w:val="ListParagraph"/>
        <w:numPr>
          <w:ilvl w:val="0"/>
          <w:numId w:val="19"/>
        </w:numPr>
      </w:pPr>
      <w:r>
        <w:t>We measured levels of ten different angiogenic, inflammatory and/or metabolic proteins longitudinally during pregnancy in a large cohort of 1628 Malawian women at risk of malaria infection and demonstrate that early infection with malaria is associated with changes in several key proteins that are important for healthy pregnancies.</w:t>
      </w:r>
    </w:p>
    <w:p w14:paraId="41C6FAC8" w14:textId="43662B18" w:rsidR="00AB613E" w:rsidRPr="00EB7F58" w:rsidRDefault="00AB613E" w:rsidP="00F70C19">
      <w:pPr>
        <w:pStyle w:val="ListParagraph"/>
        <w:numPr>
          <w:ilvl w:val="0"/>
          <w:numId w:val="19"/>
        </w:numPr>
      </w:pPr>
      <w:r>
        <w:t>The use of ultrasound dating highlighted the contribution of early malaria infection to an increased risk of delivering preterm, previously thought to occur primarily from malaria late in pregnancy.</w:t>
      </w:r>
    </w:p>
    <w:p w14:paraId="098FB030" w14:textId="77777777" w:rsidR="00AB613E" w:rsidRPr="00232147" w:rsidRDefault="00AB613E" w:rsidP="00EB7F58">
      <w:pPr>
        <w:spacing w:line="480" w:lineRule="auto"/>
        <w:rPr>
          <w:u w:val="single"/>
        </w:rPr>
      </w:pPr>
      <w:r w:rsidRPr="00232147">
        <w:rPr>
          <w:u w:val="single"/>
        </w:rPr>
        <w:t xml:space="preserve">What do these findings mean? </w:t>
      </w:r>
    </w:p>
    <w:p w14:paraId="6866D9A2" w14:textId="77777777" w:rsidR="00AB613E" w:rsidRPr="00F70C19" w:rsidRDefault="00AB613E" w:rsidP="00F70C19">
      <w:pPr>
        <w:pStyle w:val="ListParagraph"/>
        <w:numPr>
          <w:ilvl w:val="0"/>
          <w:numId w:val="20"/>
        </w:numPr>
        <w:rPr>
          <w:b/>
          <w:u w:val="single"/>
        </w:rPr>
      </w:pPr>
      <w:r>
        <w:t xml:space="preserve">Current interventions to prevent malaria in pregnancy are usually initiated at the first antenatal visit, in the second trimester.  </w:t>
      </w:r>
    </w:p>
    <w:p w14:paraId="4CB7FE88" w14:textId="77777777" w:rsidR="00AB613E" w:rsidRPr="00F70C19" w:rsidRDefault="00AB613E" w:rsidP="00F70C19">
      <w:pPr>
        <w:pStyle w:val="ListParagraph"/>
        <w:numPr>
          <w:ilvl w:val="0"/>
          <w:numId w:val="20"/>
        </w:numPr>
        <w:rPr>
          <w:b/>
          <w:u w:val="single"/>
        </w:rPr>
      </w:pPr>
      <w:r>
        <w:t xml:space="preserve">This study demonstrates that many women are already malaria-infected at this first visit and that these early infections are </w:t>
      </w:r>
      <w:proofErr w:type="gramStart"/>
      <w:r>
        <w:t>sufficient</w:t>
      </w:r>
      <w:proofErr w:type="gramEnd"/>
      <w:r>
        <w:t xml:space="preserve"> to alter factors essential for the placenta to adequately support fetal growth and healthy pregnancy outcomes. </w:t>
      </w:r>
    </w:p>
    <w:p w14:paraId="6452CADF" w14:textId="3A1CC2B7" w:rsidR="006301D1" w:rsidRPr="00F70C19" w:rsidRDefault="00AB613E" w:rsidP="00F70C19">
      <w:pPr>
        <w:pStyle w:val="ListParagraph"/>
        <w:numPr>
          <w:ilvl w:val="0"/>
          <w:numId w:val="20"/>
        </w:numPr>
        <w:rPr>
          <w:u w:val="single"/>
        </w:rPr>
      </w:pPr>
      <w:r>
        <w:t>These early infections increase the risk of delivering preterm, indicating that interventions to prevent malaria in pregnancy may need to be started earlier in pregnancy in order to reduce malaria-associated adverse birth outcomes.</w:t>
      </w:r>
      <w:r w:rsidR="006301D1" w:rsidRPr="00F70C19">
        <w:rPr>
          <w:u w:val="single"/>
        </w:rPr>
        <w:br w:type="page"/>
      </w:r>
    </w:p>
    <w:p w14:paraId="69FC3775" w14:textId="39A0AE7D" w:rsidR="00497537" w:rsidRPr="00401001" w:rsidRDefault="001E7130" w:rsidP="000C586D">
      <w:pPr>
        <w:spacing w:after="160" w:line="259" w:lineRule="auto"/>
        <w:rPr>
          <w:u w:val="single"/>
        </w:rPr>
      </w:pPr>
      <w:r>
        <w:rPr>
          <w:u w:val="single"/>
        </w:rPr>
        <w:lastRenderedPageBreak/>
        <w:t>Introduction:</w:t>
      </w:r>
    </w:p>
    <w:p w14:paraId="0BE87207" w14:textId="758B2A5E" w:rsidR="00072711" w:rsidRPr="00401001" w:rsidRDefault="00520FD6" w:rsidP="00F70C19">
      <w:r w:rsidRPr="00401001">
        <w:t>In Sub-Saharan Africa</w:t>
      </w:r>
      <w:r w:rsidR="00353622" w:rsidRPr="00401001">
        <w:t xml:space="preserve"> </w:t>
      </w:r>
      <w:r w:rsidR="00497537" w:rsidRPr="00401001">
        <w:t>an</w:t>
      </w:r>
      <w:r w:rsidR="00353622" w:rsidRPr="00401001">
        <w:t xml:space="preserve"> </w:t>
      </w:r>
      <w:r w:rsidR="005A5322" w:rsidRPr="00401001">
        <w:t xml:space="preserve">estimated </w:t>
      </w:r>
      <w:r w:rsidR="00353622" w:rsidRPr="00401001">
        <w:t xml:space="preserve">28 million women </w:t>
      </w:r>
      <w:r w:rsidR="007549CB" w:rsidRPr="00401001">
        <w:t xml:space="preserve">were at risk of malaria in </w:t>
      </w:r>
      <w:r w:rsidR="00972226" w:rsidRPr="00401001">
        <w:t xml:space="preserve">pregnancy (MIP) in </w:t>
      </w:r>
      <w:r w:rsidR="007549CB" w:rsidRPr="00401001">
        <w:t>2014</w:t>
      </w:r>
      <w:r w:rsidR="00AE2240">
        <w:t xml:space="preserve"> </w:t>
      </w:r>
      <w:r w:rsidR="00556428" w:rsidRPr="00401001">
        <w:fldChar w:fldCharType="begin"/>
      </w:r>
      <w:r w:rsidR="0079318B">
        <w:instrText xml:space="preserve"> ADDIN EN.CITE &lt;EndNote&gt;&lt;Cite&gt;&lt;Author&gt;WHO&lt;/Author&gt;&lt;Year&gt;2016&lt;/Year&gt;&lt;RecNum&gt;2793&lt;/RecNum&gt;&lt;DisplayText&gt;[1]&lt;/DisplayText&gt;&lt;record&gt;&lt;rec-number&gt;2793&lt;/rec-number&gt;&lt;foreign-keys&gt;&lt;key app="EN" db-id="0x5ss9zfnt90dmevxdixzftew920e25fd9vp"&gt;2793&lt;/key&gt;&lt;/foreign-keys&gt;&lt;ref-type name="Journal Article"&gt;17&lt;/ref-type&gt;&lt;contributors&gt;&lt;authors&gt;&lt;author&gt;WHO&lt;/author&gt;&lt;/authors&gt;&lt;/contributors&gt;&lt;titles&gt;&lt;title&gt;World Malaria Report 2015&lt;/title&gt;&lt;/titles&gt;&lt;dates&gt;&lt;year&gt;2016&lt;/year&gt;&lt;/dates&gt;&lt;urls&gt;&lt;/urls&gt;&lt;/record&gt;&lt;/Cite&gt;&lt;/EndNote&gt;</w:instrText>
      </w:r>
      <w:r w:rsidR="00556428" w:rsidRPr="00401001">
        <w:fldChar w:fldCharType="separate"/>
      </w:r>
      <w:r w:rsidR="0079318B">
        <w:rPr>
          <w:noProof/>
        </w:rPr>
        <w:t>[</w:t>
      </w:r>
      <w:hyperlink w:anchor="_ENREF_1" w:tooltip="WHO, 2016 #2793" w:history="1">
        <w:r w:rsidR="00C143BE">
          <w:rPr>
            <w:noProof/>
          </w:rPr>
          <w:t>1</w:t>
        </w:r>
      </w:hyperlink>
      <w:r w:rsidR="0079318B">
        <w:rPr>
          <w:noProof/>
        </w:rPr>
        <w:t>]</w:t>
      </w:r>
      <w:r w:rsidR="00556428" w:rsidRPr="00401001">
        <w:fldChar w:fldCharType="end"/>
      </w:r>
      <w:r w:rsidR="00353622" w:rsidRPr="00401001">
        <w:t xml:space="preserve">.  </w:t>
      </w:r>
      <w:r w:rsidR="00972226" w:rsidRPr="00401001">
        <w:t>MIP</w:t>
      </w:r>
      <w:r w:rsidRPr="00401001">
        <w:t xml:space="preserve"> is associated with adverse </w:t>
      </w:r>
      <w:r w:rsidR="00D041BD" w:rsidRPr="00401001">
        <w:t xml:space="preserve">birth </w:t>
      </w:r>
      <w:r w:rsidRPr="00401001">
        <w:t>outcomes, including preterm birth</w:t>
      </w:r>
      <w:r w:rsidR="00972226" w:rsidRPr="00401001">
        <w:t xml:space="preserve"> (PTB)</w:t>
      </w:r>
      <w:r w:rsidRPr="00401001">
        <w:t xml:space="preserve">, </w:t>
      </w:r>
      <w:r w:rsidR="009556FF" w:rsidRPr="00401001">
        <w:t xml:space="preserve">fetal </w:t>
      </w:r>
      <w:r w:rsidRPr="00401001">
        <w:t>growth restriction</w:t>
      </w:r>
      <w:r w:rsidR="0040221A">
        <w:t xml:space="preserve"> (</w:t>
      </w:r>
      <w:r w:rsidR="00B340C8">
        <w:t>FGR</w:t>
      </w:r>
      <w:r w:rsidR="0040221A">
        <w:t>)</w:t>
      </w:r>
      <w:r w:rsidRPr="00401001">
        <w:t xml:space="preserve">, </w:t>
      </w:r>
      <w:r w:rsidR="004C198F" w:rsidRPr="00401001">
        <w:t xml:space="preserve">and </w:t>
      </w:r>
      <w:r w:rsidRPr="00401001">
        <w:t>stillbirth</w:t>
      </w:r>
      <w:r w:rsidR="00AE2240">
        <w:t xml:space="preserve"> </w:t>
      </w:r>
      <w:r w:rsidR="00556428" w:rsidRPr="00401001">
        <w:fldChar w:fldCharType="begin">
          <w:fldData xml:space="preserve">PEVuZE5vdGU+PENpdGU+PEF1dGhvcj5Sb2dlcnNvbjwvQXV0aG9yPjxZZWFyPjIwMTg8L1llYXI+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</w:fldData>
        </w:fldChar>
      </w:r>
      <w:r w:rsidR="0079318B">
        <w:instrText xml:space="preserve"> ADDIN EN.CITE </w:instrText>
      </w:r>
      <w:r w:rsidR="0079318B">
        <w:fldChar w:fldCharType="begin">
          <w:fldData xml:space="preserve">PEVuZE5vdGU+PENpdGU+PEF1dGhvcj5Sb2dlcnNvbjwvQXV0aG9yPjxZZWFyPjIwMTg8L1llYXI+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</w:fldData>
        </w:fldChar>
      </w:r>
      <w:r w:rsidR="0079318B">
        <w:instrText xml:space="preserve"> ADDIN EN.CITE.DATA </w:instrText>
      </w:r>
      <w:r w:rsidR="0079318B">
        <w:fldChar w:fldCharType="end"/>
      </w:r>
      <w:r w:rsidR="00556428" w:rsidRPr="00401001">
        <w:fldChar w:fldCharType="separate"/>
      </w:r>
      <w:r w:rsidR="0079318B">
        <w:rPr>
          <w:noProof/>
        </w:rPr>
        <w:t>[</w:t>
      </w:r>
      <w:hyperlink w:anchor="_ENREF_2" w:tooltip="Rogerson, 2018 #3130" w:history="1">
        <w:r w:rsidR="00C143BE">
          <w:rPr>
            <w:noProof/>
          </w:rPr>
          <w:t>2-4</w:t>
        </w:r>
      </w:hyperlink>
      <w:r w:rsidR="0079318B">
        <w:rPr>
          <w:noProof/>
        </w:rPr>
        <w:t>]</w:t>
      </w:r>
      <w:r w:rsidR="00556428" w:rsidRPr="00401001">
        <w:fldChar w:fldCharType="end"/>
      </w:r>
      <w:r w:rsidR="002411F8">
        <w:t xml:space="preserve">. However, </w:t>
      </w:r>
      <w:r w:rsidR="00E94938" w:rsidRPr="00401001">
        <w:t xml:space="preserve">our understanding </w:t>
      </w:r>
      <w:r w:rsidR="00373CE2">
        <w:t>of the underlying mechanisms is</w:t>
      </w:r>
      <w:r w:rsidR="00E94938" w:rsidRPr="00401001">
        <w:t xml:space="preserve"> limited</w:t>
      </w:r>
      <w:r w:rsidR="00AE2240">
        <w:t xml:space="preserve"> </w:t>
      </w:r>
      <w:r w:rsidR="00AE2240">
        <w:fldChar w:fldCharType="begin">
          <w:fldData xml:space="preserve">PEVuZE5vdGU+PENpdGU+PEF1dGhvcj5Sb2dlcnNvbjwvQXV0aG9yPjxZZWFyPjIwMTg8L1llYXI+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</w:fldData>
        </w:fldChar>
      </w:r>
      <w:r w:rsidR="0079318B">
        <w:instrText xml:space="preserve"> ADDIN EN.CITE </w:instrText>
      </w:r>
      <w:r w:rsidR="0079318B">
        <w:fldChar w:fldCharType="begin">
          <w:fldData xml:space="preserve">PEVuZE5vdGU+PENpdGU+PEF1dGhvcj5Sb2dlcnNvbjwvQXV0aG9yPjxZZWFyPjIwMTg8L1llYXI+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</w:fldData>
        </w:fldChar>
      </w:r>
      <w:r w:rsidR="0079318B">
        <w:instrText xml:space="preserve"> ADDIN EN.CITE.DATA </w:instrText>
      </w:r>
      <w:r w:rsidR="0079318B">
        <w:fldChar w:fldCharType="end"/>
      </w:r>
      <w:r w:rsidR="00AE2240">
        <w:fldChar w:fldCharType="separate"/>
      </w:r>
      <w:r w:rsidR="0079318B">
        <w:rPr>
          <w:noProof/>
        </w:rPr>
        <w:t>[</w:t>
      </w:r>
      <w:hyperlink w:anchor="_ENREF_2" w:tooltip="Rogerson, 2018 #3130" w:history="1">
        <w:r w:rsidR="00C143BE">
          <w:rPr>
            <w:noProof/>
          </w:rPr>
          <w:t>2</w:t>
        </w:r>
      </w:hyperlink>
      <w:r w:rsidR="0079318B">
        <w:rPr>
          <w:noProof/>
        </w:rPr>
        <w:t>]</w:t>
      </w:r>
      <w:r w:rsidR="00AE2240">
        <w:fldChar w:fldCharType="end"/>
      </w:r>
      <w:r w:rsidR="004A594B" w:rsidRPr="00401001">
        <w:t>.</w:t>
      </w:r>
      <w:r w:rsidR="00DB6294" w:rsidRPr="00401001">
        <w:rPr>
          <w:b/>
        </w:rPr>
        <w:t xml:space="preserve">  </w:t>
      </w:r>
      <w:r w:rsidR="00213A39" w:rsidRPr="00401001">
        <w:t xml:space="preserve">Low birth weight </w:t>
      </w:r>
      <w:r w:rsidR="00972226" w:rsidRPr="00401001">
        <w:t xml:space="preserve">(LBW) </w:t>
      </w:r>
      <w:r w:rsidR="00213A39" w:rsidRPr="00401001">
        <w:t>infants, includ</w:t>
      </w:r>
      <w:r w:rsidR="002B3C03" w:rsidRPr="00401001">
        <w:t xml:space="preserve">ing </w:t>
      </w:r>
      <w:r w:rsidR="006D39FF" w:rsidRPr="00401001">
        <w:t>th</w:t>
      </w:r>
      <w:r w:rsidR="005C6153" w:rsidRPr="00401001">
        <w:t>ose</w:t>
      </w:r>
      <w:r w:rsidR="006D39FF" w:rsidRPr="00401001">
        <w:t xml:space="preserve"> caused by </w:t>
      </w:r>
      <w:r w:rsidR="002B3C03" w:rsidRPr="00401001">
        <w:t xml:space="preserve">PTB </w:t>
      </w:r>
      <w:r w:rsidR="00213A39" w:rsidRPr="00401001">
        <w:t xml:space="preserve">and those </w:t>
      </w:r>
      <w:r w:rsidR="002B3C03" w:rsidRPr="00401001">
        <w:t xml:space="preserve">born </w:t>
      </w:r>
      <w:r w:rsidR="00553C63" w:rsidRPr="00401001">
        <w:t xml:space="preserve">small for gestational </w:t>
      </w:r>
      <w:r w:rsidR="00213A39" w:rsidRPr="00401001">
        <w:t>age</w:t>
      </w:r>
      <w:r w:rsidR="00972226" w:rsidRPr="00401001">
        <w:t xml:space="preserve"> (SGA)</w:t>
      </w:r>
      <w:r w:rsidR="00213A39" w:rsidRPr="00401001">
        <w:t>,</w:t>
      </w:r>
      <w:r w:rsidR="00553C63" w:rsidRPr="00401001">
        <w:t xml:space="preserve"> are at increased risk of</w:t>
      </w:r>
      <w:r w:rsidR="003D63BE" w:rsidRPr="00401001">
        <w:t xml:space="preserve"> </w:t>
      </w:r>
      <w:r w:rsidR="00972226" w:rsidRPr="00401001">
        <w:t>death during infancy</w:t>
      </w:r>
      <w:r w:rsidR="00AE2240">
        <w:t xml:space="preserve"> </w:t>
      </w:r>
      <w:r w:rsidR="00AE2240" w:rsidRPr="00401001">
        <w:t xml:space="preserve">with the risk extending to all-cause mortality in adulthood </w:t>
      </w:r>
      <w:r w:rsidR="00AE2240" w:rsidRPr="00401001">
        <w:fldChar w:fldCharType="begin">
          <w:fldData xml:space="preserve">PEVuZE5vdGU+PENpdGU+PEF1dGhvcj5SYWp1PC9BdXRob3I+PFllYXI+MjAxNzwvWWVhcj48UmVj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I5MjwvcGFnZXM+PHZvbHVtZT45PC92b2x1bWU+PG51bWJlcj44PC9u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</w:fldData>
        </w:fldChar>
      </w:r>
      <w:r w:rsidR="0079318B">
        <w:instrText xml:space="preserve"> ADDIN EN.CITE </w:instrText>
      </w:r>
      <w:r w:rsidR="0079318B">
        <w:fldChar w:fldCharType="begin">
          <w:fldData xml:space="preserve">PEVuZE5vdGU+PENpdGU+PEF1dGhvcj5SYWp1PC9BdXRob3I+PFllYXI+MjAxNzwvWWVhcj48UmVj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I5MjwvcGFnZXM+PHZvbHVtZT45PC92b2x1bWU+PG51bWJlcj44PC9u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</w:fldData>
        </w:fldChar>
      </w:r>
      <w:r w:rsidR="0079318B">
        <w:instrText xml:space="preserve"> ADDIN EN.CITE.DATA </w:instrText>
      </w:r>
      <w:r w:rsidR="0079318B">
        <w:fldChar w:fldCharType="end"/>
      </w:r>
      <w:r w:rsidR="00AE2240" w:rsidRPr="00401001">
        <w:fldChar w:fldCharType="separate"/>
      </w:r>
      <w:r w:rsidR="0079318B">
        <w:rPr>
          <w:noProof/>
        </w:rPr>
        <w:t>[</w:t>
      </w:r>
      <w:hyperlink w:anchor="_ENREF_5" w:tooltip="Raju, 2017 #3041" w:history="1">
        <w:r w:rsidR="00C143BE">
          <w:rPr>
            <w:noProof/>
          </w:rPr>
          <w:t>5-7</w:t>
        </w:r>
      </w:hyperlink>
      <w:r w:rsidR="0079318B">
        <w:rPr>
          <w:noProof/>
        </w:rPr>
        <w:t>]</w:t>
      </w:r>
      <w:r w:rsidR="00AE2240" w:rsidRPr="00401001">
        <w:fldChar w:fldCharType="end"/>
      </w:r>
      <w:r w:rsidR="00972226" w:rsidRPr="00401001">
        <w:t xml:space="preserve">. </w:t>
      </w:r>
      <w:r w:rsidR="00E620D2">
        <w:t xml:space="preserve"> </w:t>
      </w:r>
      <w:r w:rsidR="00972226" w:rsidRPr="00401001">
        <w:t>Further</w:t>
      </w:r>
      <w:r w:rsidR="002411F8">
        <w:t>more</w:t>
      </w:r>
      <w:r w:rsidR="00972226" w:rsidRPr="00401001">
        <w:t xml:space="preserve">, LBW infants are at increased risk of </w:t>
      </w:r>
      <w:r w:rsidR="003D63BE" w:rsidRPr="00401001">
        <w:t>develop</w:t>
      </w:r>
      <w:r w:rsidR="00972226" w:rsidRPr="00401001">
        <w:t>ing</w:t>
      </w:r>
      <w:r w:rsidR="003D63BE" w:rsidRPr="00401001">
        <w:t xml:space="preserve"> chronic illness</w:t>
      </w:r>
      <w:r w:rsidR="00972226" w:rsidRPr="00401001">
        <w:t>es</w:t>
      </w:r>
      <w:r w:rsidR="003D63BE" w:rsidRPr="00401001">
        <w:t xml:space="preserve"> including</w:t>
      </w:r>
      <w:r w:rsidR="00261280" w:rsidRPr="00401001">
        <w:t xml:space="preserve"> diabetes, hypertension</w:t>
      </w:r>
      <w:r w:rsidR="00E05C4F" w:rsidRPr="00401001">
        <w:t>,</w:t>
      </w:r>
      <w:r w:rsidR="00DD2092" w:rsidRPr="00401001">
        <w:t xml:space="preserve"> </w:t>
      </w:r>
      <w:r w:rsidR="008E5D65">
        <w:t>cancer</w:t>
      </w:r>
      <w:r w:rsidR="00C96D4D" w:rsidRPr="00401001">
        <w:t>,</w:t>
      </w:r>
      <w:r w:rsidR="00B21529" w:rsidRPr="00401001">
        <w:t xml:space="preserve"> and</w:t>
      </w:r>
      <w:r w:rsidR="003D63BE" w:rsidRPr="00401001">
        <w:t xml:space="preserve"> </w:t>
      </w:r>
      <w:r w:rsidR="002E08F9" w:rsidRPr="00401001">
        <w:t>neuropsychiatr</w:t>
      </w:r>
      <w:r w:rsidR="00FB333E" w:rsidRPr="00401001">
        <w:t>ic</w:t>
      </w:r>
      <w:r w:rsidR="002E08F9" w:rsidRPr="00401001">
        <w:t xml:space="preserve"> </w:t>
      </w:r>
      <w:r w:rsidR="00FB333E" w:rsidRPr="00401001">
        <w:t>disorders</w:t>
      </w:r>
      <w:r w:rsidR="00AE2240">
        <w:t xml:space="preserve"> </w:t>
      </w:r>
      <w:r w:rsidR="00AE2240" w:rsidRPr="00401001">
        <w:fldChar w:fldCharType="begin">
          <w:fldData xml:space="preserve">PEVuZE5vdGU+PENpdGU+PEF1dGhvcj5DYWxraW5zPC9BdXRob3I+PFllYXI+MjAxMTwvWWVhcj48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==
</w:fldData>
        </w:fldChar>
      </w:r>
      <w:r w:rsidR="002F26A7">
        <w:instrText xml:space="preserve"> ADDIN EN.CITE </w:instrText>
      </w:r>
      <w:r w:rsidR="002F26A7">
        <w:fldChar w:fldCharType="begin">
          <w:fldData xml:space="preserve">PEVuZE5vdGU+PENpdGU+PEF1dGhvcj5DYWxraW5zPC9BdXRob3I+PFllYXI+MjAxMTwvWWVhcj48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==
</w:fldData>
        </w:fldChar>
      </w:r>
      <w:r w:rsidR="002F26A7">
        <w:instrText xml:space="preserve"> ADDIN EN.CITE.DATA </w:instrText>
      </w:r>
      <w:r w:rsidR="002F26A7">
        <w:fldChar w:fldCharType="end"/>
      </w:r>
      <w:r w:rsidR="00AE2240" w:rsidRPr="00401001">
        <w:fldChar w:fldCharType="separate"/>
      </w:r>
      <w:r w:rsidR="002F26A7">
        <w:rPr>
          <w:noProof/>
        </w:rPr>
        <w:t>[</w:t>
      </w:r>
      <w:hyperlink w:anchor="_ENREF_5" w:tooltip="Raju, 2017 #3041" w:history="1">
        <w:r w:rsidR="00C143BE">
          <w:rPr>
            <w:noProof/>
          </w:rPr>
          <w:t>5</w:t>
        </w:r>
      </w:hyperlink>
      <w:r w:rsidR="002F26A7">
        <w:rPr>
          <w:noProof/>
        </w:rPr>
        <w:t>,</w:t>
      </w:r>
      <w:hyperlink w:anchor="_ENREF_8" w:tooltip="Calkins, 2011 #1782" w:history="1">
        <w:r w:rsidR="00C143BE">
          <w:rPr>
            <w:noProof/>
          </w:rPr>
          <w:t>8</w:t>
        </w:r>
      </w:hyperlink>
      <w:r w:rsidR="002F26A7">
        <w:rPr>
          <w:noProof/>
        </w:rPr>
        <w:t>,</w:t>
      </w:r>
      <w:hyperlink w:anchor="_ENREF_9" w:tooltip="Luu, 2016 #3040" w:history="1">
        <w:r w:rsidR="00C143BE">
          <w:rPr>
            <w:noProof/>
          </w:rPr>
          <w:t>9</w:t>
        </w:r>
      </w:hyperlink>
      <w:r w:rsidR="002F26A7">
        <w:rPr>
          <w:noProof/>
        </w:rPr>
        <w:t>]</w:t>
      </w:r>
      <w:r w:rsidR="00AE2240" w:rsidRPr="00401001">
        <w:fldChar w:fldCharType="end"/>
      </w:r>
      <w:r w:rsidR="00E05C4F" w:rsidRPr="00401001">
        <w:t>.</w:t>
      </w:r>
      <w:r w:rsidR="00C65B3F" w:rsidRPr="00401001">
        <w:t xml:space="preserve">  </w:t>
      </w:r>
    </w:p>
    <w:p w14:paraId="6F6B26F2" w14:textId="77777777" w:rsidR="006C0CE2" w:rsidRPr="00401001" w:rsidRDefault="006C0CE2" w:rsidP="003841BA">
      <w:pPr>
        <w:spacing w:line="480" w:lineRule="auto"/>
      </w:pPr>
    </w:p>
    <w:p w14:paraId="7CC1F8CA" w14:textId="339B1E20" w:rsidR="00A45EF6" w:rsidRPr="00401001" w:rsidRDefault="007C27BC" w:rsidP="00F70C19">
      <w:r w:rsidRPr="00401001">
        <w:t xml:space="preserve">The timing of </w:t>
      </w:r>
      <w:r w:rsidR="00072711" w:rsidRPr="00401001">
        <w:t>MIP</w:t>
      </w:r>
      <w:r w:rsidRPr="00401001">
        <w:t xml:space="preserve"> may </w:t>
      </w:r>
      <w:r w:rsidR="00B22646">
        <w:t xml:space="preserve">influence </w:t>
      </w:r>
      <w:r w:rsidR="00072711" w:rsidRPr="00401001">
        <w:t xml:space="preserve">the risk </w:t>
      </w:r>
      <w:r w:rsidR="00F028E4" w:rsidRPr="00401001">
        <w:t xml:space="preserve">and type </w:t>
      </w:r>
      <w:r w:rsidR="00072711" w:rsidRPr="00401001">
        <w:t>of</w:t>
      </w:r>
      <w:r w:rsidR="00BD0E4E" w:rsidRPr="00401001">
        <w:t xml:space="preserve"> adverse birth outcome. </w:t>
      </w:r>
      <w:r w:rsidR="006C36D2">
        <w:t>The r</w:t>
      </w:r>
      <w:r w:rsidR="008A7361" w:rsidRPr="00401001">
        <w:t xml:space="preserve">isk of </w:t>
      </w:r>
      <w:r w:rsidR="0040221A">
        <w:t>FG</w:t>
      </w:r>
      <w:r w:rsidR="00553B3E">
        <w:t>R</w:t>
      </w:r>
      <w:r w:rsidR="008A7361" w:rsidRPr="00401001">
        <w:t xml:space="preserve"> </w:t>
      </w:r>
      <w:r w:rsidR="00992CF9" w:rsidRPr="00401001">
        <w:t xml:space="preserve">appears </w:t>
      </w:r>
      <w:r w:rsidR="00A2050E" w:rsidRPr="00401001">
        <w:t xml:space="preserve">to be </w:t>
      </w:r>
      <w:r w:rsidR="008A7361" w:rsidRPr="00401001">
        <w:t>higher in women with antenatal malaria</w:t>
      </w:r>
      <w:r w:rsidR="005C4F30">
        <w:t xml:space="preserve"> earlier in pregnancy</w:t>
      </w:r>
      <w:r w:rsidR="00AE2240">
        <w:t xml:space="preserve"> </w:t>
      </w:r>
      <w:r w:rsidR="00556428" w:rsidRPr="00401001">
        <w:fldChar w:fldCharType="begin">
          <w:fldData xml:space="preserve">PEVuZE5vdGU+PENpdGU+PEF1dGhvcj5TdWxsaXZhbjwvQXV0aG9yPjxZZWFyPjE5OTk8L1llYXI+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TgwLTM8L3BhZ2VzPjx2b2x1bWU+MTc5PC92b2x1bWU+PG51bWJlcj42PC9udW1i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zMy00MTwvcGFnZXM+PHZvbHVtZT41NTwvdm9sdW1lPjxudW1iZXI+MSBT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</w:fldData>
        </w:fldChar>
      </w:r>
      <w:r w:rsidR="0079318B">
        <w:instrText xml:space="preserve"> ADDIN EN.CITE </w:instrText>
      </w:r>
      <w:r w:rsidR="0079318B">
        <w:fldChar w:fldCharType="begin">
          <w:fldData xml:space="preserve">PEVuZE5vdGU+PENpdGU+PEF1dGhvcj5TdWxsaXZhbjwvQXV0aG9yPjxZZWFyPjE5OTk8L1llYXI+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TgwLTM8L3BhZ2VzPjx2b2x1bWU+MTc5PC92b2x1bWU+PG51bWJlcj42PC9udW1i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zMy00MTwvcGFnZXM+PHZvbHVtZT41NTwvdm9sdW1lPjxudW1iZXI+MSBT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</w:fldData>
        </w:fldChar>
      </w:r>
      <w:r w:rsidR="0079318B">
        <w:instrText xml:space="preserve"> ADDIN EN.CITE.DATA </w:instrText>
      </w:r>
      <w:r w:rsidR="0079318B">
        <w:fldChar w:fldCharType="end"/>
      </w:r>
      <w:r w:rsidR="00556428" w:rsidRPr="00401001">
        <w:fldChar w:fldCharType="separate"/>
      </w:r>
      <w:r w:rsidR="0079318B">
        <w:rPr>
          <w:noProof/>
        </w:rPr>
        <w:t>[</w:t>
      </w:r>
      <w:hyperlink w:anchor="_ENREF_10" w:tooltip="Sullivan, 1999 #2923" w:history="1">
        <w:r w:rsidR="00C143BE">
          <w:rPr>
            <w:noProof/>
          </w:rPr>
          <w:t>10-14</w:t>
        </w:r>
      </w:hyperlink>
      <w:r w:rsidR="0079318B">
        <w:rPr>
          <w:noProof/>
        </w:rPr>
        <w:t>]</w:t>
      </w:r>
      <w:r w:rsidR="00556428" w:rsidRPr="00401001">
        <w:fldChar w:fldCharType="end"/>
      </w:r>
      <w:r w:rsidR="00677179" w:rsidRPr="00401001">
        <w:t xml:space="preserve">.  </w:t>
      </w:r>
      <w:r w:rsidR="00FB6681" w:rsidRPr="00401001">
        <w:t xml:space="preserve">In contrast, </w:t>
      </w:r>
      <w:r w:rsidR="00677179" w:rsidRPr="00401001">
        <w:t>women w</w:t>
      </w:r>
      <w:r w:rsidR="00FB6681" w:rsidRPr="00401001">
        <w:t xml:space="preserve">ith </w:t>
      </w:r>
      <w:r w:rsidR="00677179" w:rsidRPr="00401001">
        <w:t>PTB</w:t>
      </w:r>
      <w:r w:rsidR="00992CF9" w:rsidRPr="00401001">
        <w:t xml:space="preserve"> are</w:t>
      </w:r>
      <w:r w:rsidR="00FB6681" w:rsidRPr="00401001">
        <w:t xml:space="preserve"> reported to be </w:t>
      </w:r>
      <w:r w:rsidR="00677179" w:rsidRPr="00401001">
        <w:t>at higher risk if they had malaria</w:t>
      </w:r>
      <w:r w:rsidR="005C4F30">
        <w:t xml:space="preserve"> later in pregnancy</w:t>
      </w:r>
      <w:r w:rsidR="00DE6000">
        <w:t xml:space="preserve"> </w:t>
      </w:r>
      <w:r w:rsidR="00DE6000" w:rsidRPr="00401001">
        <w:fldChar w:fldCharType="begin">
          <w:fldData xml:space="preserve">PEVuZE5vdGU+PENpdGU+PEF1dGhvcj5EZSBCZWF1ZHJhcDwvQXV0aG9yPjxZZWFyPjIwMTM8L1ll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</w:fldData>
        </w:fldChar>
      </w:r>
      <w:r w:rsidR="002F26A7">
        <w:instrText xml:space="preserve"> ADDIN EN.CITE </w:instrText>
      </w:r>
      <w:r w:rsidR="002F26A7">
        <w:fldChar w:fldCharType="begin">
          <w:fldData xml:space="preserve">PEVuZE5vdGU+PENpdGU+PEF1dGhvcj5EZSBCZWF1ZHJhcDwvQXV0aG9yPjxZZWFyPjIwMTM8L1ll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</w:fldData>
        </w:fldChar>
      </w:r>
      <w:r w:rsidR="002F26A7">
        <w:instrText xml:space="preserve"> ADDIN EN.CITE.DATA </w:instrText>
      </w:r>
      <w:r w:rsidR="002F26A7">
        <w:fldChar w:fldCharType="end"/>
      </w:r>
      <w:r w:rsidR="00DE6000" w:rsidRPr="00401001">
        <w:fldChar w:fldCharType="separate"/>
      </w:r>
      <w:r w:rsidR="002F26A7">
        <w:rPr>
          <w:noProof/>
        </w:rPr>
        <w:t>[</w:t>
      </w:r>
      <w:hyperlink w:anchor="_ENREF_13" w:tooltip="Moore, 2017 #3066" w:history="1">
        <w:r w:rsidR="00C143BE">
          <w:rPr>
            <w:noProof/>
          </w:rPr>
          <w:t>13</w:t>
        </w:r>
      </w:hyperlink>
      <w:r w:rsidR="002F26A7">
        <w:rPr>
          <w:noProof/>
        </w:rPr>
        <w:t>,</w:t>
      </w:r>
      <w:hyperlink w:anchor="_ENREF_14" w:tooltip="De Beaudrap, 2013 #3067" w:history="1">
        <w:r w:rsidR="00C143BE">
          <w:rPr>
            <w:noProof/>
          </w:rPr>
          <w:t>14</w:t>
        </w:r>
      </w:hyperlink>
      <w:r w:rsidR="002F26A7">
        <w:rPr>
          <w:noProof/>
        </w:rPr>
        <w:t>]</w:t>
      </w:r>
      <w:r w:rsidR="00DE6000" w:rsidRPr="00401001">
        <w:fldChar w:fldCharType="end"/>
      </w:r>
      <w:r w:rsidR="005C4F30">
        <w:t>, including at delivery</w:t>
      </w:r>
      <w:r w:rsidR="00E772D4">
        <w:t xml:space="preserve"> </w:t>
      </w:r>
      <w:r w:rsidR="00556428" w:rsidRPr="00401001">
        <w:fldChar w:fldCharType="begin">
          <w:fldData xml:space="preserve">PEVuZE5vdGU+PENpdGU+PEF1dGhvcj5TdWxsaXZhbjwvQXV0aG9yPjxZZWFyPjE5OTk8L1llYXI+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TgwLTM8L3BhZ2VzPjx2b2x1bWU+MTc5PC92b2x1bWU+PG51bWJlcj42PC9udW1i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zMy00MTwvcGFnZXM+PHZvbHVtZT41NTwvdm9sdW1lPjxudW1iZXI+MSBT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</w:fldData>
        </w:fldChar>
      </w:r>
      <w:r w:rsidR="002F26A7">
        <w:instrText xml:space="preserve"> ADDIN EN.CITE </w:instrText>
      </w:r>
      <w:r w:rsidR="002F26A7">
        <w:fldChar w:fldCharType="begin">
          <w:fldData xml:space="preserve">PEVuZE5vdGU+PENpdGU+PEF1dGhvcj5TdWxsaXZhbjwvQXV0aG9yPjxZZWFyPjE5OTk8L1llYXI+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TgwLTM8L3BhZ2VzPjx2b2x1bWU+MTc5PC92b2x1bWU+PG51bWJlcj42PC9udW1i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zMy00MTwvcGFnZXM+PHZvbHVtZT41NTwvdm9sdW1lPjxudW1iZXI+MSBT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</w:fldData>
        </w:fldChar>
      </w:r>
      <w:r w:rsidR="002F26A7">
        <w:instrText xml:space="preserve"> ADDIN EN.CITE.DATA </w:instrText>
      </w:r>
      <w:r w:rsidR="002F26A7">
        <w:fldChar w:fldCharType="end"/>
      </w:r>
      <w:r w:rsidR="00556428" w:rsidRPr="00401001">
        <w:fldChar w:fldCharType="separate"/>
      </w:r>
      <w:r w:rsidR="002F26A7">
        <w:rPr>
          <w:noProof/>
        </w:rPr>
        <w:t>[</w:t>
      </w:r>
      <w:hyperlink w:anchor="_ENREF_10" w:tooltip="Sullivan, 1999 #2923" w:history="1">
        <w:r w:rsidR="00C143BE">
          <w:rPr>
            <w:noProof/>
          </w:rPr>
          <w:t>10</w:t>
        </w:r>
      </w:hyperlink>
      <w:r w:rsidR="002F26A7">
        <w:rPr>
          <w:noProof/>
        </w:rPr>
        <w:t>,</w:t>
      </w:r>
      <w:hyperlink w:anchor="_ENREF_11" w:tooltip="Steketee, 1996 #2922" w:history="1">
        <w:r w:rsidR="00C143BE">
          <w:rPr>
            <w:noProof/>
          </w:rPr>
          <w:t>11</w:t>
        </w:r>
      </w:hyperlink>
      <w:r w:rsidR="002F26A7">
        <w:rPr>
          <w:noProof/>
        </w:rPr>
        <w:t>]</w:t>
      </w:r>
      <w:r w:rsidR="00556428" w:rsidRPr="00401001">
        <w:fldChar w:fldCharType="end"/>
      </w:r>
      <w:r w:rsidR="00ED0B90" w:rsidRPr="00401001">
        <w:t>.</w:t>
      </w:r>
      <w:r w:rsidR="008A7361" w:rsidRPr="00401001">
        <w:t xml:space="preserve"> </w:t>
      </w:r>
      <w:r w:rsidR="001E6B85" w:rsidRPr="00401001">
        <w:t>However, m</w:t>
      </w:r>
      <w:r w:rsidR="00D24077" w:rsidRPr="00401001">
        <w:t>echanistically</w:t>
      </w:r>
      <w:r w:rsidR="005A0259" w:rsidRPr="00401001">
        <w:t xml:space="preserve"> it is unclear </w:t>
      </w:r>
      <w:r w:rsidR="00D24077" w:rsidRPr="00401001">
        <w:t xml:space="preserve">how the timing of MIP differentially </w:t>
      </w:r>
      <w:r w:rsidR="001E6B85" w:rsidRPr="00401001">
        <w:t xml:space="preserve">impacts </w:t>
      </w:r>
      <w:r w:rsidR="00D24077" w:rsidRPr="00401001">
        <w:t>birth outcomes</w:t>
      </w:r>
      <w:r w:rsidR="005A0259" w:rsidRPr="00401001">
        <w:t xml:space="preserve">.  </w:t>
      </w:r>
    </w:p>
    <w:p w14:paraId="3872465C" w14:textId="77777777" w:rsidR="006C0CE2" w:rsidRPr="00401001" w:rsidRDefault="006C0CE2" w:rsidP="003841BA">
      <w:pPr>
        <w:spacing w:line="480" w:lineRule="auto"/>
      </w:pPr>
    </w:p>
    <w:p w14:paraId="1301FD55" w14:textId="25ABD1AB" w:rsidR="001F4887" w:rsidRPr="00401001" w:rsidRDefault="00D21AE0" w:rsidP="00F70C19">
      <w:r w:rsidRPr="00401001">
        <w:t xml:space="preserve">Following red cell </w:t>
      </w:r>
      <w:r w:rsidR="00A960D8" w:rsidRPr="00401001">
        <w:t>in</w:t>
      </w:r>
      <w:r w:rsidRPr="00401001">
        <w:t>vasion</w:t>
      </w:r>
      <w:r w:rsidR="00A960D8" w:rsidRPr="00401001">
        <w:t xml:space="preserve">, the </w:t>
      </w:r>
      <w:r w:rsidR="00284488" w:rsidRPr="00401001">
        <w:t xml:space="preserve">parasite expresses </w:t>
      </w:r>
      <w:r w:rsidR="00284488" w:rsidRPr="00401001">
        <w:rPr>
          <w:i/>
        </w:rPr>
        <w:t>P</w:t>
      </w:r>
      <w:r w:rsidR="00D13B92" w:rsidRPr="00401001">
        <w:rPr>
          <w:i/>
        </w:rPr>
        <w:t>lasmodium</w:t>
      </w:r>
      <w:r w:rsidR="00284488" w:rsidRPr="00401001">
        <w:rPr>
          <w:i/>
        </w:rPr>
        <w:t xml:space="preserve"> falciparum</w:t>
      </w:r>
      <w:r w:rsidR="00284488" w:rsidRPr="00401001">
        <w:t xml:space="preserve"> erythrocyte mem</w:t>
      </w:r>
      <w:r w:rsidR="00061525" w:rsidRPr="00401001">
        <w:t>brane protein 1 (P</w:t>
      </w:r>
      <w:r w:rsidR="00284488" w:rsidRPr="00401001">
        <w:t xml:space="preserve">fEMP1) on the </w:t>
      </w:r>
      <w:r w:rsidR="00932D77" w:rsidRPr="00401001">
        <w:t xml:space="preserve">surface of the </w:t>
      </w:r>
      <w:r w:rsidR="00A960D8" w:rsidRPr="00401001">
        <w:t>i</w:t>
      </w:r>
      <w:r w:rsidR="00687292" w:rsidRPr="00401001">
        <w:t>nfected erythrocyte</w:t>
      </w:r>
      <w:r w:rsidR="00061525" w:rsidRPr="00401001">
        <w:t xml:space="preserve">. </w:t>
      </w:r>
      <w:r w:rsidR="004B6DC7">
        <w:t xml:space="preserve"> </w:t>
      </w:r>
      <w:r w:rsidR="00061525" w:rsidRPr="00401001">
        <w:t>During pregnancy</w:t>
      </w:r>
      <w:r w:rsidR="00E351EA">
        <w:t>,</w:t>
      </w:r>
      <w:r w:rsidR="00061525" w:rsidRPr="00401001">
        <w:t xml:space="preserve"> </w:t>
      </w:r>
      <w:r w:rsidR="00EA36C6" w:rsidRPr="00401001">
        <w:t xml:space="preserve">a PfEMP1 </w:t>
      </w:r>
      <w:r w:rsidR="00061525" w:rsidRPr="00401001">
        <w:t xml:space="preserve">variant encoded by </w:t>
      </w:r>
      <w:r w:rsidR="00E754A7" w:rsidRPr="00401001">
        <w:rPr>
          <w:i/>
        </w:rPr>
        <w:t>var2csa</w:t>
      </w:r>
      <w:r w:rsidR="00687292" w:rsidRPr="00401001">
        <w:t xml:space="preserve"> </w:t>
      </w:r>
      <w:r w:rsidR="001F577E" w:rsidRPr="00401001">
        <w:t xml:space="preserve">mediates adhesion of </w:t>
      </w:r>
      <w:r w:rsidR="00061525" w:rsidRPr="00401001">
        <w:t xml:space="preserve">the infected erythrocyte to </w:t>
      </w:r>
      <w:r w:rsidR="006603C4" w:rsidRPr="00401001">
        <w:t xml:space="preserve">chondroitin sulphate A and enables it to </w:t>
      </w:r>
      <w:r w:rsidR="00687292" w:rsidRPr="00401001">
        <w:t xml:space="preserve">sequester within the placental </w:t>
      </w:r>
      <w:r w:rsidR="00D24077" w:rsidRPr="00401001">
        <w:t>intervillous space</w:t>
      </w:r>
      <w:r w:rsidR="00E351EA">
        <w:t>,</w:t>
      </w:r>
      <w:r w:rsidR="00D24077" w:rsidRPr="00401001">
        <w:t xml:space="preserve"> </w:t>
      </w:r>
      <w:r w:rsidR="00EA36C6" w:rsidRPr="00401001">
        <w:t xml:space="preserve">contributing to </w:t>
      </w:r>
      <w:r w:rsidR="00DB6ED1" w:rsidRPr="00401001">
        <w:t>inflammatory infiltrates</w:t>
      </w:r>
      <w:r w:rsidR="006603C4" w:rsidRPr="00401001">
        <w:t xml:space="preserve"> </w:t>
      </w:r>
      <w:r w:rsidR="00D24077" w:rsidRPr="00401001">
        <w:t>and reduced nutrient transfer to the fetus</w:t>
      </w:r>
      <w:r w:rsidR="005A791A">
        <w:t xml:space="preserve"> </w:t>
      </w:r>
      <w:r w:rsidR="005A791A" w:rsidRPr="00401001">
        <w:fldChar w:fldCharType="begin">
          <w:fldData xml:space="preserve">PEVuZE5vdGU+PENpdGU+PEF1dGhvcj5TaGFybWE8L0F1dGhvcj48WWVhcj4yMDE3PC9ZZWFyPjxS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</w:fldData>
        </w:fldChar>
      </w:r>
      <w:r w:rsidR="002F26A7">
        <w:instrText xml:space="preserve"> ADDIN EN.CITE </w:instrText>
      </w:r>
      <w:r w:rsidR="002F26A7">
        <w:fldChar w:fldCharType="begin">
          <w:fldData xml:space="preserve">PEVuZE5vdGU+PENpdGU+PEF1dGhvcj5TaGFybWE8L0F1dGhvcj48WWVhcj4yMDE3PC9ZZWFyPjxS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</w:fldData>
        </w:fldChar>
      </w:r>
      <w:r w:rsidR="002F26A7">
        <w:instrText xml:space="preserve"> ADDIN EN.CITE.DATA </w:instrText>
      </w:r>
      <w:r w:rsidR="002F26A7">
        <w:fldChar w:fldCharType="end"/>
      </w:r>
      <w:r w:rsidR="005A791A" w:rsidRPr="00401001">
        <w:fldChar w:fldCharType="separate"/>
      </w:r>
      <w:r w:rsidR="002F26A7">
        <w:rPr>
          <w:noProof/>
        </w:rPr>
        <w:t>[</w:t>
      </w:r>
      <w:hyperlink w:anchor="_ENREF_2" w:tooltip="Rogerson, 2018 #3130" w:history="1">
        <w:r w:rsidR="00C143BE">
          <w:rPr>
            <w:noProof/>
          </w:rPr>
          <w:t>2</w:t>
        </w:r>
      </w:hyperlink>
      <w:r w:rsidR="002F26A7">
        <w:rPr>
          <w:noProof/>
        </w:rPr>
        <w:t>,</w:t>
      </w:r>
      <w:hyperlink w:anchor="_ENREF_15" w:tooltip="Sharma, 2017 #3044" w:history="1">
        <w:r w:rsidR="00C143BE">
          <w:rPr>
            <w:noProof/>
          </w:rPr>
          <w:t>15</w:t>
        </w:r>
      </w:hyperlink>
      <w:r w:rsidR="002F26A7">
        <w:rPr>
          <w:noProof/>
        </w:rPr>
        <w:t>]</w:t>
      </w:r>
      <w:r w:rsidR="005A791A" w:rsidRPr="00401001">
        <w:fldChar w:fldCharType="end"/>
      </w:r>
      <w:r w:rsidR="00405501" w:rsidRPr="00401001">
        <w:t>.</w:t>
      </w:r>
      <w:r w:rsidR="00382A92" w:rsidRPr="00401001">
        <w:t xml:space="preserve">  </w:t>
      </w:r>
      <w:r w:rsidR="00F90735" w:rsidRPr="00401001">
        <w:t xml:space="preserve">Using </w:t>
      </w:r>
      <w:r w:rsidR="00E0314B" w:rsidRPr="00401001">
        <w:t xml:space="preserve">a combination of </w:t>
      </w:r>
      <w:r w:rsidR="00F90735" w:rsidRPr="00401001">
        <w:t>s</w:t>
      </w:r>
      <w:r w:rsidR="00382A92" w:rsidRPr="00401001">
        <w:t>tructure equation modelling</w:t>
      </w:r>
      <w:r w:rsidR="00E0314B" w:rsidRPr="00401001">
        <w:t xml:space="preserve"> and </w:t>
      </w:r>
      <w:r w:rsidR="00E0314B" w:rsidRPr="00401001">
        <w:rPr>
          <w:i/>
        </w:rPr>
        <w:t>in vivo</w:t>
      </w:r>
      <w:r w:rsidR="00E0314B" w:rsidRPr="00401001">
        <w:t xml:space="preserve"> models of MIP</w:t>
      </w:r>
      <w:r w:rsidR="00F90735" w:rsidRPr="00401001">
        <w:t xml:space="preserve">, Conroy </w:t>
      </w:r>
      <w:r w:rsidR="00F90735" w:rsidRPr="00401001">
        <w:rPr>
          <w:i/>
        </w:rPr>
        <w:t>et al.</w:t>
      </w:r>
      <w:r w:rsidR="00F90735" w:rsidRPr="00401001">
        <w:t xml:space="preserve"> </w:t>
      </w:r>
      <w:r w:rsidR="00382A92" w:rsidRPr="00401001">
        <w:t>show</w:t>
      </w:r>
      <w:r w:rsidR="00E0314B" w:rsidRPr="00401001">
        <w:t>ed</w:t>
      </w:r>
      <w:r w:rsidR="00ED762C" w:rsidRPr="00401001">
        <w:t xml:space="preserve"> that monocytic infiltration contributes to complement </w:t>
      </w:r>
      <w:r w:rsidR="00E0314B" w:rsidRPr="00401001">
        <w:t xml:space="preserve">activation </w:t>
      </w:r>
      <w:r w:rsidR="00F90735" w:rsidRPr="00401001">
        <w:t xml:space="preserve">and subsequent dysregulation of angiogenic </w:t>
      </w:r>
      <w:r w:rsidR="00E0314B" w:rsidRPr="00401001">
        <w:t>factors</w:t>
      </w:r>
      <w:r w:rsidR="00CA59F6">
        <w:t>,</w:t>
      </w:r>
      <w:r w:rsidR="00EA36C6" w:rsidRPr="00401001">
        <w:t xml:space="preserve"> </w:t>
      </w:r>
      <w:r w:rsidR="0086063A">
        <w:t>such as</w:t>
      </w:r>
      <w:r w:rsidR="00F90735" w:rsidRPr="00401001">
        <w:t xml:space="preserve"> </w:t>
      </w:r>
      <w:r w:rsidR="000921AE" w:rsidRPr="00401001">
        <w:t>soluble Endoglin (</w:t>
      </w:r>
      <w:proofErr w:type="spellStart"/>
      <w:r w:rsidR="000921AE" w:rsidRPr="00401001">
        <w:t>sEng</w:t>
      </w:r>
      <w:proofErr w:type="spellEnd"/>
      <w:r w:rsidR="000921AE" w:rsidRPr="00401001">
        <w:t>)</w:t>
      </w:r>
      <w:r w:rsidR="0086063A">
        <w:t>,</w:t>
      </w:r>
      <w:r w:rsidR="00252228" w:rsidRPr="00401001">
        <w:t xml:space="preserve"> that are essential for placental angiogenesis and vascular remodelling</w:t>
      </w:r>
      <w:r w:rsidR="005A791A">
        <w:t xml:space="preserve"> </w:t>
      </w:r>
      <w:r w:rsidR="00556428" w:rsidRPr="00401001">
        <w:fldChar w:fldCharType="begin"/>
      </w:r>
      <w:r w:rsidR="0079318B">
        <w:instrText xml:space="preserve"> ADDIN EN.CITE &lt;EndNote&gt;&lt;Cite&gt;&lt;Author&gt;Conroy&lt;/Author&gt;&lt;Year&gt;2013&lt;/Year&gt;&lt;RecNum&gt;440&lt;/RecNum&gt;&lt;DisplayText&gt;[16]&lt;/DisplayText&gt;&lt;record&gt;&lt;rec-number&gt;440&lt;/rec-number&gt;&lt;foreign-keys&gt;&lt;key app="EN" db-id="0x5ss9zfnt90dmevxdixzftew920e25fd9vp"&gt;440&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556428" w:rsidRPr="00401001">
        <w:fldChar w:fldCharType="separate"/>
      </w:r>
      <w:r w:rsidR="0079318B">
        <w:rPr>
          <w:noProof/>
        </w:rPr>
        <w:t>[</w:t>
      </w:r>
      <w:hyperlink w:anchor="_ENREF_16" w:tooltip="Conroy, 2013 #440" w:history="1">
        <w:r w:rsidR="00C143BE">
          <w:rPr>
            <w:noProof/>
          </w:rPr>
          <w:t>16</w:t>
        </w:r>
      </w:hyperlink>
      <w:r w:rsidR="0079318B">
        <w:rPr>
          <w:noProof/>
        </w:rPr>
        <w:t>]</w:t>
      </w:r>
      <w:r w:rsidR="00556428" w:rsidRPr="00401001">
        <w:fldChar w:fldCharType="end"/>
      </w:r>
      <w:r w:rsidR="00841C48" w:rsidRPr="00401001">
        <w:t xml:space="preserve">. </w:t>
      </w:r>
      <w:r w:rsidR="000F12B9" w:rsidRPr="00401001">
        <w:t xml:space="preserve">While </w:t>
      </w:r>
      <w:r w:rsidR="0034747E">
        <w:t xml:space="preserve">a </w:t>
      </w:r>
      <w:r w:rsidR="000F12B9" w:rsidRPr="00401001">
        <w:t xml:space="preserve">detailed understanding of the mechanisms underlying malaria-associated adverse birth outcomes </w:t>
      </w:r>
      <w:r w:rsidR="006C4BAB">
        <w:t xml:space="preserve">is </w:t>
      </w:r>
      <w:r w:rsidR="000F12B9" w:rsidRPr="00401001">
        <w:t>lacking</w:t>
      </w:r>
      <w:r w:rsidR="007F73C8" w:rsidRPr="00401001">
        <w:t>,</w:t>
      </w:r>
      <w:r w:rsidR="000F12B9" w:rsidRPr="00401001">
        <w:t xml:space="preserve"> the available evidence indicates that m</w:t>
      </w:r>
      <w:r w:rsidR="00C418B8" w:rsidRPr="00401001">
        <w:t xml:space="preserve">alaria </w:t>
      </w:r>
      <w:r w:rsidR="00D15441" w:rsidRPr="00401001">
        <w:t xml:space="preserve">infection </w:t>
      </w:r>
      <w:r w:rsidR="000F12B9" w:rsidRPr="00401001">
        <w:t xml:space="preserve">may </w:t>
      </w:r>
      <w:r w:rsidR="00800F72" w:rsidRPr="00401001">
        <w:t>alter placenta</w:t>
      </w:r>
      <w:r w:rsidR="00252228" w:rsidRPr="00401001">
        <w:t xml:space="preserve">l vascular development </w:t>
      </w:r>
      <w:r w:rsidR="00800F72" w:rsidRPr="00401001">
        <w:t xml:space="preserve">as </w:t>
      </w:r>
      <w:r w:rsidR="00760A57" w:rsidRPr="00401001">
        <w:t xml:space="preserve">evidenced </w:t>
      </w:r>
      <w:r w:rsidR="00800F72" w:rsidRPr="00401001">
        <w:t>by increased placental vascular resistance</w:t>
      </w:r>
      <w:r w:rsidR="00252228" w:rsidRPr="00401001">
        <w:t xml:space="preserve"> and micro</w:t>
      </w:r>
      <w:r w:rsidR="0034747E">
        <w:t>-</w:t>
      </w:r>
      <w:r w:rsidR="00252228" w:rsidRPr="00401001">
        <w:t>CT imaging</w:t>
      </w:r>
      <w:r w:rsidR="005F13D3" w:rsidRPr="00401001">
        <w:t xml:space="preserve"> </w:t>
      </w:r>
      <w:r w:rsidR="00760A57" w:rsidRPr="00401001">
        <w:t xml:space="preserve">of placental vasculature </w:t>
      </w:r>
      <w:r w:rsidR="000F12B9" w:rsidRPr="00401001">
        <w:t>in human studies and pre-clinical models respectively</w:t>
      </w:r>
      <w:r w:rsidR="005A791A">
        <w:t xml:space="preserve"> </w:t>
      </w:r>
      <w:r w:rsidR="005A791A" w:rsidRPr="00401001">
        <w:fldChar w:fldCharType="begin">
          <w:fldData xml:space="preserve">ZD48a2V5d29yZD5GZW1hbGU8L2tleXdvcmQ+PGtleXdvcmQ+RmV0YWwgR3Jvd3RoIFJldGFyZGF0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Q2MTk8L3BhZ2VzPjx2b2x1bWU+MTA8L3ZvbHVtZT48bnVtYmVyPjg8L251bWJl
cj48ZGF0ZXM+PHllYXI+MjAxNTwveWVhcj48L2RhdGVzPjxpc2JuPjE5MzItNjIwMyAoRWxlY3Ry
b25pYykmI3hEOzE5MzItNjIwMyAoTGlua2luZyk8L2lzYm4+PGFjY2Vzc2lvbi1udW0+MjYyNDcy
MDA8L2FjY2Vzc2lvbi1udW0+PHVybHM+PHJlbGF0ZWQtdXJscz48dXJsPmh0dHA6Ly93d3cubmNi
aS5ubG0ubmloLmdvdi9wdWJtZWQvMjYyNDcyMDA8L3VybD48L3JlbGF0ZWQtdXJscz48L3VybHM+
PGN1c3RvbTI+NDUyNzc3NDwvY3VzdG9tMj48ZWxlY3Ryb25pYy1yZXNvdXJjZS1udW0+MTAuMTM3
MS9qb3VybmFsLnBvbmUuMDEzNDYxOTwvZWxlY3Ryb25pYy1yZXNvdXJjZS1udW0+PC9yZWNvcmQ+
PC9DaXRlPjwvRW5kTm90ZT4A
</w:fldData>
        </w:fldChar>
      </w:r>
      <w:r w:rsidR="0079318B">
        <w:instrText xml:space="preserve"> ADDIN EN.CITE </w:instrText>
      </w:r>
      <w:r w:rsidR="0079318B">
        <w:fldChar w:fldCharType="begin">
          <w:fldData xml:space="preserve">PEVuZE5vdGU+PENpdGU+PEF1dGhvcj5Db25yb3k8L0F1dGhvcj48WWVhcj4yMDEzPC9ZZWFyPjxS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xNS0yNjwvcGFnZXM+PHZvbHVtZT4xMzwvdm9sdW1lPjxudW1iZXI+MjwvbnVtYmVy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Q2MTk8L3BhZ2VzPjx2b2x1bWU+MTA8L3ZvbHVtZT48bnVtYmVyPjg8L251bWJl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1MDkgZTEtODwvcGFnZXM+PHZvbHVtZT4yMTE8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k0ODE8L3BhZ2VzPjx2b2x1bWU+NTwvdm9sdW1lPjxudW1iZXI+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cxMTUtMjI8L3BhZ2VzPjx2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Y4NCBlMS02ODQgZTE3PC9wYWdlcz48dm9sdW1lPjIxNzwvdm9sdW1lPjxudW1iZXI+Njwv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==
</w:fldData>
        </w:fldChar>
      </w:r>
      <w:r w:rsidR="0079318B">
        <w:instrText xml:space="preserve"> ADDIN EN.CITE.DATA </w:instrText>
      </w:r>
      <w:r w:rsidR="0079318B">
        <w:fldChar w:fldCharType="end"/>
      </w:r>
      <w:r w:rsidR="0079318B">
        <w:fldChar w:fldCharType="begin">
          <w:fldData xml:space="preserve">ZD48a2V5d29yZD5GZW1hbGU8L2tleXdvcmQ+PGtleXdvcmQ+RmV0YWwgR3Jvd3RoIFJldGFyZGF0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Q2MTk8L3BhZ2VzPjx2b2x1bWU+MTA8L3ZvbHVtZT48bnVtYmVyPjg8L251bWJl
cj48ZGF0ZXM+PHllYXI+MjAxNTwveWVhcj48L2RhdGVzPjxpc2JuPjE5MzItNjIwMyAoRWxlY3Ry
b25pYykmI3hEOzE5MzItNjIwMyAoTGlua2luZyk8L2lzYm4+PGFjY2Vzc2lvbi1udW0+MjYyNDcy
MDA8L2FjY2Vzc2lvbi1udW0+PHVybHM+PHJlbGF0ZWQtdXJscz48dXJsPmh0dHA6Ly93d3cubmNi
aS5ubG0ubmloLmdvdi9wdWJtZWQvMjYyNDcyMDA8L3VybD48L3JlbGF0ZWQtdXJscz48L3VybHM+
PGN1c3RvbTI+NDUyNzc3NDwvY3VzdG9tMj48ZWxlY3Ryb25pYy1yZXNvdXJjZS1udW0+MTAuMTM3
MS9qb3VybmFsLnBvbmUuMDEzNDYxOTwvZWxlY3Ryb25pYy1yZXNvdXJjZS1udW0+PC9yZWNvcmQ+
PC9DaXRlPjwvRW5kTm90ZT4A
</w:fldData>
        </w:fldChar>
      </w:r>
      <w:r w:rsidR="0079318B">
        <w:instrText xml:space="preserve"> ADDIN EN.CITE.DATA </w:instrText>
      </w:r>
      <w:r w:rsidR="0079318B">
        <w:fldChar w:fldCharType="end"/>
      </w:r>
      <w:r w:rsidR="005A791A" w:rsidRPr="00401001">
        <w:fldChar w:fldCharType="separate"/>
      </w:r>
      <w:r w:rsidR="0079318B">
        <w:rPr>
          <w:noProof/>
        </w:rPr>
        <w:t>[</w:t>
      </w:r>
      <w:hyperlink w:anchor="_ENREF_16" w:tooltip="Conroy, 2013 #440" w:history="1">
        <w:r w:rsidR="00C143BE">
          <w:rPr>
            <w:noProof/>
          </w:rPr>
          <w:t>16-24</w:t>
        </w:r>
      </w:hyperlink>
      <w:r w:rsidR="0079318B">
        <w:rPr>
          <w:noProof/>
        </w:rPr>
        <w:t>]</w:t>
      </w:r>
      <w:r w:rsidR="005A791A" w:rsidRPr="00401001">
        <w:fldChar w:fldCharType="end"/>
      </w:r>
      <w:r w:rsidR="00464FD4" w:rsidRPr="00401001">
        <w:t>.</w:t>
      </w:r>
      <w:r w:rsidR="00724ACC">
        <w:t xml:space="preserve">  </w:t>
      </w:r>
      <w:r w:rsidR="004853A4">
        <w:t xml:space="preserve">Previous pregnancy studies have shown that alterations in angiogenic and inflammatory mediators are associated with adverse birth outcomes at delivery </w:t>
      </w:r>
      <w:r w:rsidR="004853A4" w:rsidRPr="00401001">
        <w:fldChar w:fldCharType="begin">
          <w:fldData xml:space="preserve">PEVuZE5vdGU+PENpdGU+PEF1dGhvcj5NY0RvbmFsZDwvQXV0aG9yPjxZZWFyPjIwMTU8L1llYXI+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7IEluc3RpdHV0ZSBvZiBNZWRpY2FsIFNjaWVuY2UsIFVuaXZl
cnNpdHkgb2YgVG9yb250bywgVG9yb250bywgQ2FuYWRhOyBUcm9waWNhbCBEaXNlYXNlIFVuaXQs
IERpdmlzaW9uIG9mIEluZmVjdGlvdXMgRGlzZWFzZXMsIERlcGFydG1lbnQgb2YgTWVkaWNpbmUs
IFVuaXZlcnNpdHkgb2YgVG9yb250bywgVG9yb250bywgQ2FuYWRhLjwvYXV0aC1hZGRyZXNzPjx0
aXRsZXM+PHRpdGxlPkluZmxhbW1hdG9yeSBhbmQgQW5naW9nZW5pYyBGYWN0b3JzIGF0IE1pZC1Q
cmVnbmFuY3kgQXJlIEFzc29jaWF0ZWQgd2l0aCBTcG9udGFuZW91cyBQcmV0ZXJtIEJpcnRoIGlu
IGEgQ29ob3J0IG9mIFRhbnphbmlhbiBX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Q2MTk8L3BhZ2VzPjx2b2x1bWU+MTA8L3ZvbHVtZT48bnVtYmVy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Dk4NTwvcGFnZXM+PHZvbHVtZT42PC92b2x1bWU+PG51bWJlcj45PC9u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UwOSBlMS04PC9wYWdlcz48dm9sdW1lPjIxMTwvdm9sdW1lPjxu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Q2MTk8L3Bh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Dk4NTwvcGFnZXM+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</w:fldData>
        </w:fldChar>
      </w:r>
      <w:r w:rsidR="002F26A7">
        <w:instrText xml:space="preserve"> ADDIN EN.CITE </w:instrText>
      </w:r>
      <w:r w:rsidR="002F26A7">
        <w:fldChar w:fldCharType="begin">
          <w:fldData xml:space="preserve">PEVuZE5vdGU+PENpdGU+PEF1dGhvcj5NY0RvbmFsZDwvQXV0aG9yPjxZZWFyPjIwMTU8L1llYXI+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7IEluc3RpdHV0ZSBvZiBNZWRpY2FsIFNjaWVuY2UsIFVuaXZl
cnNpdHkgb2YgVG9yb250bywgVG9yb250bywgQ2FuYWRhOyBUcm9waWNhbCBEaXNlYXNlIFVuaXQs
IERpdmlzaW9uIG9mIEluZmVjdGlvdXMgRGlzZWFzZXMsIERlcGFydG1lbnQgb2YgTWVkaWNpbmUs
IFVuaXZlcnNpdHkgb2YgVG9yb250bywgVG9yb250bywgQ2FuYWRhLjwvYXV0aC1hZGRyZXNzPjx0
aXRsZXM+PHRpdGxlPkluZmxhbW1hdG9yeSBhbmQgQW5naW9nZW5pYyBGYWN0b3JzIGF0IE1pZC1Q
cmVnbmFuY3kgQXJlIEFzc29jaWF0ZWQgd2l0aCBTcG9udGFuZW91cyBQcmV0ZXJtIEJpcnRoIGlu
IGEgQ29ob3J0IG9mIFRhbnphbmlhbiBX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Q2MTk8L3BhZ2VzPjx2b2x1bWU+MTA8L3ZvbHVtZT48bnVtYmVy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Dk4NTwvcGFnZXM+PHZvbHVtZT42PC92b2x1bWU+PG51bWJlcj45PC9u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UwOSBlMS04PC9wYWdlcz48dm9sdW1lPjIxMTwvdm9sdW1lPjxu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Q2MTk8L3Bh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Dk4NTwvcGFnZXM+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</w:fldData>
        </w:fldChar>
      </w:r>
      <w:r w:rsidR="002F26A7">
        <w:instrText xml:space="preserve"> ADDIN EN.CITE.DATA </w:instrText>
      </w:r>
      <w:r w:rsidR="002F26A7">
        <w:fldChar w:fldCharType="end"/>
      </w:r>
      <w:r w:rsidR="004853A4" w:rsidRPr="00401001">
        <w:fldChar w:fldCharType="separate"/>
      </w:r>
      <w:r w:rsidR="002F26A7">
        <w:rPr>
          <w:noProof/>
        </w:rPr>
        <w:t>[</w:t>
      </w:r>
      <w:hyperlink w:anchor="_ENREF_18" w:tooltip="McDonald, 2015 #1843" w:history="1">
        <w:r w:rsidR="00C143BE">
          <w:rPr>
            <w:noProof/>
          </w:rPr>
          <w:t>18</w:t>
        </w:r>
      </w:hyperlink>
      <w:r w:rsidR="002F26A7">
        <w:rPr>
          <w:noProof/>
        </w:rPr>
        <w:t>,</w:t>
      </w:r>
      <w:hyperlink w:anchor="_ENREF_19" w:tooltip="Darling, 2014 #2919" w:history="1">
        <w:r w:rsidR="00C143BE">
          <w:rPr>
            <w:noProof/>
          </w:rPr>
          <w:t>19</w:t>
        </w:r>
      </w:hyperlink>
      <w:r w:rsidR="002F26A7">
        <w:rPr>
          <w:noProof/>
        </w:rPr>
        <w:t>,</w:t>
      </w:r>
      <w:hyperlink w:anchor="_ENREF_25" w:tooltip="Silver, 2011 #507" w:history="1">
        <w:r w:rsidR="00C143BE">
          <w:rPr>
            <w:noProof/>
          </w:rPr>
          <w:t>25</w:t>
        </w:r>
      </w:hyperlink>
      <w:r w:rsidR="002F26A7">
        <w:rPr>
          <w:noProof/>
        </w:rPr>
        <w:t>]</w:t>
      </w:r>
      <w:r w:rsidR="004853A4" w:rsidRPr="00401001">
        <w:fldChar w:fldCharType="end"/>
      </w:r>
      <w:r w:rsidR="004853A4">
        <w:t xml:space="preserve">.  However, these </w:t>
      </w:r>
      <w:r w:rsidR="00AB613E">
        <w:t>observations</w:t>
      </w:r>
      <w:r w:rsidR="00284E3C">
        <w:t xml:space="preserve"> </w:t>
      </w:r>
      <w:r w:rsidR="004853A4">
        <w:t xml:space="preserve">need to be </w:t>
      </w:r>
      <w:r w:rsidR="00AB613E">
        <w:t xml:space="preserve">evaluated over the course of pregnancy </w:t>
      </w:r>
      <w:r w:rsidR="004853A4">
        <w:t xml:space="preserve">in a large cohort of women with high levels of malaria exposure.  </w:t>
      </w:r>
    </w:p>
    <w:p w14:paraId="4E606B69" w14:textId="77777777" w:rsidR="001F4887" w:rsidRPr="00401001" w:rsidRDefault="001F4887" w:rsidP="003841BA">
      <w:pPr>
        <w:spacing w:line="480" w:lineRule="auto"/>
      </w:pPr>
    </w:p>
    <w:p w14:paraId="64058A90" w14:textId="065DC6EA" w:rsidR="00246FCD" w:rsidRPr="00401001" w:rsidRDefault="001F4887" w:rsidP="00F70C19">
      <w:r w:rsidRPr="00401001">
        <w:t xml:space="preserve">We hypothesize that </w:t>
      </w:r>
      <w:r w:rsidR="00524683">
        <w:t>malaria</w:t>
      </w:r>
      <w:r w:rsidR="00524683" w:rsidRPr="00401001">
        <w:t xml:space="preserve"> </w:t>
      </w:r>
      <w:r w:rsidR="00465AE6" w:rsidRPr="00401001">
        <w:t xml:space="preserve">early </w:t>
      </w:r>
      <w:r w:rsidR="00A2535B">
        <w:t xml:space="preserve">in </w:t>
      </w:r>
      <w:r w:rsidR="00465AE6" w:rsidRPr="00401001">
        <w:t xml:space="preserve">pregnancy results in the dysregulation of </w:t>
      </w:r>
      <w:r w:rsidR="002679EB">
        <w:t xml:space="preserve">inflammatory and </w:t>
      </w:r>
      <w:r w:rsidR="00465AE6" w:rsidRPr="00401001">
        <w:t>angiogenic pathways</w:t>
      </w:r>
      <w:r w:rsidR="003E7D96">
        <w:t xml:space="preserve"> resulting in placental insufficiency and</w:t>
      </w:r>
      <w:r w:rsidR="00DB0D61" w:rsidRPr="00401001">
        <w:t xml:space="preserve"> </w:t>
      </w:r>
      <w:r w:rsidR="00642572" w:rsidRPr="00401001">
        <w:t>adverse birth outcomes.</w:t>
      </w:r>
      <w:r w:rsidRPr="00401001">
        <w:t xml:space="preserve"> To test this hypothesis</w:t>
      </w:r>
      <w:r w:rsidR="00BD79A7">
        <w:t>,</w:t>
      </w:r>
      <w:r w:rsidRPr="00401001">
        <w:t xml:space="preserve"> </w:t>
      </w:r>
      <w:r w:rsidR="00F67124">
        <w:t xml:space="preserve">our objective was to </w:t>
      </w:r>
      <w:r w:rsidRPr="00401001">
        <w:t xml:space="preserve">longitudinally characterize circulating levels of angiogenic, metabolic, and inflammatory mediators </w:t>
      </w:r>
      <w:r w:rsidR="00465AE6" w:rsidRPr="00401001">
        <w:t xml:space="preserve">over the course of pregnancy </w:t>
      </w:r>
      <w:r w:rsidRPr="00401001">
        <w:t xml:space="preserve">in a </w:t>
      </w:r>
      <w:r w:rsidR="00863494">
        <w:t xml:space="preserve">large </w:t>
      </w:r>
      <w:r w:rsidRPr="00401001">
        <w:t xml:space="preserve">cohort of </w:t>
      </w:r>
      <w:r w:rsidR="00C0219E">
        <w:t xml:space="preserve">Malawian </w:t>
      </w:r>
      <w:r w:rsidRPr="00401001">
        <w:t>women in an area with moderate to intense malaria transmission</w:t>
      </w:r>
      <w:r w:rsidR="00F67124">
        <w:t xml:space="preserve"> and assess the association of malaria infection with adverse birth outcomes</w:t>
      </w:r>
      <w:r w:rsidRPr="00401001">
        <w:t>.</w:t>
      </w:r>
    </w:p>
    <w:p w14:paraId="43A193F9" w14:textId="77777777" w:rsidR="00ED73DB" w:rsidRPr="00401001" w:rsidRDefault="00ED73DB" w:rsidP="003841BA">
      <w:pPr>
        <w:spacing w:line="480" w:lineRule="auto"/>
        <w:rPr>
          <w:u w:val="single"/>
        </w:rPr>
      </w:pPr>
    </w:p>
    <w:p w14:paraId="28B6933F" w14:textId="77777777" w:rsidR="004C07A8" w:rsidRPr="00401001" w:rsidRDefault="001E7130" w:rsidP="003841BA">
      <w:pPr>
        <w:spacing w:line="480" w:lineRule="auto"/>
        <w:rPr>
          <w:u w:val="single"/>
        </w:rPr>
      </w:pPr>
      <w:r>
        <w:rPr>
          <w:u w:val="single"/>
        </w:rPr>
        <w:t>Methods:</w:t>
      </w:r>
    </w:p>
    <w:p w14:paraId="7F3B9EEA" w14:textId="77777777" w:rsidR="004C07A8" w:rsidRDefault="0004769B" w:rsidP="003841BA">
      <w:pPr>
        <w:spacing w:line="480" w:lineRule="auto"/>
        <w:rPr>
          <w:i/>
        </w:rPr>
      </w:pPr>
      <w:r w:rsidRPr="00401001">
        <w:rPr>
          <w:i/>
        </w:rPr>
        <w:lastRenderedPageBreak/>
        <w:t>Study population and trial desi</w:t>
      </w:r>
      <w:r w:rsidR="001E7130">
        <w:rPr>
          <w:i/>
        </w:rPr>
        <w:t>gn</w:t>
      </w:r>
    </w:p>
    <w:p w14:paraId="2D4C7EB4" w14:textId="4DB2574F" w:rsidR="00D22FA8" w:rsidRPr="00401001" w:rsidRDefault="00EF5357" w:rsidP="00F70C19">
      <w:r w:rsidRPr="00401001">
        <w:t xml:space="preserve">This </w:t>
      </w:r>
      <w:r w:rsidR="002C5564" w:rsidRPr="00401001">
        <w:t>study cohort</w:t>
      </w:r>
      <w:r w:rsidRPr="00401001">
        <w:t xml:space="preserve"> was nested within a randomized c</w:t>
      </w:r>
      <w:r w:rsidR="000828EA" w:rsidRPr="00401001">
        <w:t xml:space="preserve">linical </w:t>
      </w:r>
      <w:r w:rsidRPr="00401001">
        <w:t xml:space="preserve">trial </w:t>
      </w:r>
      <w:r w:rsidR="00853265" w:rsidRPr="00401001">
        <w:t xml:space="preserve">of MIP prevention </w:t>
      </w:r>
      <w:r w:rsidRPr="00401001">
        <w:t>in Malawi</w:t>
      </w:r>
      <w:r w:rsidR="00BD732A" w:rsidRPr="00401001">
        <w:t>.</w:t>
      </w:r>
      <w:r w:rsidR="000828EA" w:rsidRPr="00401001">
        <w:t xml:space="preserve"> </w:t>
      </w:r>
      <w:r w:rsidR="00D22FA8" w:rsidRPr="00401001">
        <w:t xml:space="preserve">Briefly, </w:t>
      </w:r>
      <w:r w:rsidR="0051668E" w:rsidRPr="00401001">
        <w:t>HIV</w:t>
      </w:r>
      <w:r w:rsidR="00F54445">
        <w:t>-</w:t>
      </w:r>
      <w:r w:rsidR="0051668E" w:rsidRPr="00401001">
        <w:t xml:space="preserve">negative women enrolled from July </w:t>
      </w:r>
      <w:r w:rsidR="005C63BA">
        <w:t xml:space="preserve">21, </w:t>
      </w:r>
      <w:r w:rsidR="0051668E" w:rsidRPr="00401001">
        <w:t>2011 to March</w:t>
      </w:r>
      <w:r w:rsidR="005C63BA">
        <w:t xml:space="preserve"> 18,</w:t>
      </w:r>
      <w:r w:rsidR="0051668E" w:rsidRPr="00401001">
        <w:t xml:space="preserve"> 2013 </w:t>
      </w:r>
      <w:r w:rsidR="00C779FC">
        <w:t>were</w:t>
      </w:r>
      <w:r w:rsidR="0051668E" w:rsidRPr="00401001">
        <w:t xml:space="preserve"> randomized to </w:t>
      </w:r>
      <w:r w:rsidR="00A45EF6" w:rsidRPr="00401001">
        <w:t>i</w:t>
      </w:r>
      <w:r w:rsidRPr="00401001">
        <w:t xml:space="preserve">ntermittent preventative </w:t>
      </w:r>
      <w:r w:rsidR="00A45EF6" w:rsidRPr="00401001">
        <w:t xml:space="preserve">treatment </w:t>
      </w:r>
      <w:r w:rsidRPr="00401001">
        <w:t xml:space="preserve">in </w:t>
      </w:r>
      <w:r w:rsidR="00A45EF6" w:rsidRPr="00401001">
        <w:t xml:space="preserve">pregnancy </w:t>
      </w:r>
      <w:r w:rsidRPr="00401001">
        <w:t>(IPTp) with sulfadoxine-pyrimethamine (SP),</w:t>
      </w:r>
      <w:r w:rsidR="0051668E" w:rsidRPr="00401001">
        <w:t xml:space="preserve"> the</w:t>
      </w:r>
      <w:r w:rsidRPr="00401001">
        <w:t xml:space="preserve"> standard of care, </w:t>
      </w:r>
      <w:r w:rsidR="0051668E" w:rsidRPr="00401001">
        <w:t>or</w:t>
      </w:r>
      <w:r w:rsidRPr="00401001">
        <w:t xml:space="preserve"> </w:t>
      </w:r>
      <w:r w:rsidR="00A45EF6" w:rsidRPr="00401001">
        <w:t>i</w:t>
      </w:r>
      <w:r w:rsidRPr="00401001">
        <w:t xml:space="preserve">ntermittent screening and treatment in pregnancy (ISTp) with </w:t>
      </w:r>
      <w:r w:rsidR="00A45EF6" w:rsidRPr="00401001">
        <w:t>d</w:t>
      </w:r>
      <w:r w:rsidRPr="00401001">
        <w:t>ihydroartemisinin-piperaquine (DP)</w:t>
      </w:r>
      <w:r w:rsidR="005A791A">
        <w:t xml:space="preserve"> </w:t>
      </w:r>
      <w:r w:rsidR="00556428" w:rsidRPr="00401001">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 </w:instrText>
      </w:r>
      <w:r w:rsidR="0093763F">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DATA </w:instrText>
      </w:r>
      <w:r w:rsidR="0093763F">
        <w:fldChar w:fldCharType="end"/>
      </w:r>
      <w:r w:rsidR="00556428" w:rsidRPr="00401001">
        <w:fldChar w:fldCharType="separate"/>
      </w:r>
      <w:r w:rsidR="0093763F">
        <w:rPr>
          <w:noProof/>
        </w:rPr>
        <w:t>[</w:t>
      </w:r>
      <w:hyperlink w:anchor="_ENREF_26" w:tooltip="Madanitsa, 2016 #2802" w:history="1">
        <w:r w:rsidR="00C143BE">
          <w:rPr>
            <w:noProof/>
          </w:rPr>
          <w:t>26</w:t>
        </w:r>
      </w:hyperlink>
      <w:r w:rsidR="0093763F">
        <w:rPr>
          <w:noProof/>
        </w:rPr>
        <w:t>]</w:t>
      </w:r>
      <w:r w:rsidR="00556428" w:rsidRPr="00401001">
        <w:fldChar w:fldCharType="end"/>
      </w:r>
      <w:r w:rsidR="00BD732A" w:rsidRPr="00401001">
        <w:t xml:space="preserve">.  </w:t>
      </w:r>
    </w:p>
    <w:p w14:paraId="6AA5976E" w14:textId="77777777" w:rsidR="004C07A8" w:rsidRPr="00401001" w:rsidRDefault="004C07A8" w:rsidP="003841BA">
      <w:pPr>
        <w:spacing w:line="480" w:lineRule="auto"/>
      </w:pPr>
    </w:p>
    <w:p w14:paraId="6DAF4135" w14:textId="545F4CC6" w:rsidR="00D22FA8" w:rsidRDefault="004F5C88" w:rsidP="00F70C19">
      <w:r w:rsidRPr="00401001">
        <w:t xml:space="preserve">Participants were </w:t>
      </w:r>
      <w:r w:rsidR="007C5AB5" w:rsidRPr="00401001">
        <w:t xml:space="preserve">eligible for </w:t>
      </w:r>
      <w:r w:rsidRPr="00401001">
        <w:t>inclu</w:t>
      </w:r>
      <w:r w:rsidR="007C5AB5" w:rsidRPr="00401001">
        <w:t xml:space="preserve">sion </w:t>
      </w:r>
      <w:r w:rsidRPr="00401001">
        <w:t>in the</w:t>
      </w:r>
      <w:r w:rsidR="00560EE6">
        <w:t xml:space="preserve"> </w:t>
      </w:r>
      <w:r w:rsidR="00BD79A7">
        <w:t>t</w:t>
      </w:r>
      <w:r w:rsidRPr="00401001">
        <w:t xml:space="preserve">rial if they were HIV negative, </w:t>
      </w:r>
      <w:r w:rsidR="00C40D4B" w:rsidRPr="00401001">
        <w:t>singleton pregnancies</w:t>
      </w:r>
      <w:r w:rsidR="007C5AB5" w:rsidRPr="00401001">
        <w:t xml:space="preserve">, </w:t>
      </w:r>
      <w:r w:rsidRPr="00401001">
        <w:t>agreed to deliver in a local health facility, hemoglobin &gt;70 g/L, and had not previously received IPTp-</w:t>
      </w:r>
      <w:r w:rsidR="00B525EF" w:rsidRPr="00401001">
        <w:t>SP</w:t>
      </w:r>
      <w:r w:rsidR="005A791A">
        <w:t xml:space="preserve"> </w:t>
      </w:r>
      <w:r w:rsidR="00556428" w:rsidRPr="00401001">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 </w:instrText>
      </w:r>
      <w:r w:rsidR="0093763F">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DATA </w:instrText>
      </w:r>
      <w:r w:rsidR="0093763F">
        <w:fldChar w:fldCharType="end"/>
      </w:r>
      <w:r w:rsidR="00556428" w:rsidRPr="00401001">
        <w:fldChar w:fldCharType="separate"/>
      </w:r>
      <w:r w:rsidR="0093763F">
        <w:rPr>
          <w:noProof/>
        </w:rPr>
        <w:t>[</w:t>
      </w:r>
      <w:hyperlink w:anchor="_ENREF_26" w:tooltip="Madanitsa, 2016 #2802" w:history="1">
        <w:r w:rsidR="00C143BE">
          <w:rPr>
            <w:noProof/>
          </w:rPr>
          <w:t>26</w:t>
        </w:r>
      </w:hyperlink>
      <w:r w:rsidR="0093763F">
        <w:rPr>
          <w:noProof/>
        </w:rPr>
        <w:t>]</w:t>
      </w:r>
      <w:r w:rsidR="00556428" w:rsidRPr="00401001">
        <w:fldChar w:fldCharType="end"/>
      </w:r>
      <w:r w:rsidRPr="00401001">
        <w:t xml:space="preserve">. </w:t>
      </w:r>
      <w:r w:rsidR="008521FE" w:rsidRPr="00401001">
        <w:t>Participants</w:t>
      </w:r>
      <w:r w:rsidR="0004769B" w:rsidRPr="00401001">
        <w:t xml:space="preserve"> were </w:t>
      </w:r>
      <w:r w:rsidR="00B525EF" w:rsidRPr="00401001">
        <w:t xml:space="preserve">eligible for </w:t>
      </w:r>
      <w:r w:rsidR="00C40D4B" w:rsidRPr="00401001">
        <w:t xml:space="preserve">the present </w:t>
      </w:r>
      <w:r w:rsidR="0004769B" w:rsidRPr="00401001">
        <w:t xml:space="preserve">study if </w:t>
      </w:r>
      <w:r w:rsidR="007A07AD" w:rsidRPr="00401001">
        <w:t>they were enrolled</w:t>
      </w:r>
      <w:r w:rsidR="00044E11" w:rsidRPr="00401001">
        <w:t xml:space="preserve"> &lt;24 weeks of gestation</w:t>
      </w:r>
      <w:r w:rsidR="00C40D4B" w:rsidRPr="00401001">
        <w:t xml:space="preserve">, </w:t>
      </w:r>
      <w:r w:rsidR="0004769B" w:rsidRPr="00401001">
        <w:t xml:space="preserve">had frozen plasma samples </w:t>
      </w:r>
      <w:r w:rsidR="00A526BD" w:rsidRPr="00401001">
        <w:t xml:space="preserve">for testing </w:t>
      </w:r>
      <w:r w:rsidR="0004769B" w:rsidRPr="00401001">
        <w:t>from one or more of the following gestationa</w:t>
      </w:r>
      <w:r w:rsidR="00C842F8" w:rsidRPr="00401001">
        <w:t xml:space="preserve">l ages: 13 to </w:t>
      </w:r>
      <w:r w:rsidR="00472B37">
        <w:t>23</w:t>
      </w:r>
      <w:r w:rsidR="0004769B" w:rsidRPr="00401001">
        <w:t xml:space="preserve"> weeks (</w:t>
      </w:r>
      <w:r w:rsidR="00B525EF" w:rsidRPr="00401001">
        <w:t>v</w:t>
      </w:r>
      <w:r w:rsidR="0004769B" w:rsidRPr="00401001">
        <w:t xml:space="preserve">isit 1), 28 to </w:t>
      </w:r>
      <w:r w:rsidR="00472B37">
        <w:t>33</w:t>
      </w:r>
      <w:r w:rsidR="0004769B" w:rsidRPr="00401001">
        <w:t xml:space="preserve"> weeks (</w:t>
      </w:r>
      <w:r w:rsidR="00B525EF" w:rsidRPr="00401001">
        <w:t>v</w:t>
      </w:r>
      <w:r w:rsidR="0004769B" w:rsidRPr="00401001">
        <w:t xml:space="preserve">isit </w:t>
      </w:r>
      <w:r w:rsidRPr="00401001">
        <w:t xml:space="preserve">2), 34 to </w:t>
      </w:r>
      <w:r w:rsidR="00472B37">
        <w:t>36</w:t>
      </w:r>
      <w:r w:rsidRPr="00401001">
        <w:t xml:space="preserve"> weeks (</w:t>
      </w:r>
      <w:r w:rsidR="00B525EF" w:rsidRPr="00401001">
        <w:t>v</w:t>
      </w:r>
      <w:r w:rsidRPr="00401001">
        <w:t>isit 3).</w:t>
      </w:r>
      <w:r w:rsidR="00F87E6B">
        <w:t xml:space="preserve"> The study size was determined based on availability of samples from the parent trial.</w:t>
      </w:r>
      <w:r w:rsidRPr="00401001">
        <w:t xml:space="preserve"> </w:t>
      </w:r>
      <w:r w:rsidR="00A526BD" w:rsidRPr="00401001">
        <w:t xml:space="preserve">Participants were excluded if no plasma samples were available for testing, </w:t>
      </w:r>
      <w:r w:rsidR="00C40D4B" w:rsidRPr="00401001">
        <w:t xml:space="preserve">or </w:t>
      </w:r>
      <w:r w:rsidR="004B3F79" w:rsidRPr="00401001">
        <w:t>if there w</w:t>
      </w:r>
      <w:r w:rsidR="00E34428">
        <w:t>ere</w:t>
      </w:r>
      <w:r w:rsidR="004B3F79" w:rsidRPr="00401001">
        <w:t xml:space="preserve"> no PCR or </w:t>
      </w:r>
      <w:r w:rsidR="00C842F8" w:rsidRPr="00401001">
        <w:t>placental</w:t>
      </w:r>
      <w:r w:rsidR="004B3F79" w:rsidRPr="00401001">
        <w:t xml:space="preserve"> histology data available</w:t>
      </w:r>
      <w:r w:rsidR="00C40D4B" w:rsidRPr="00401001">
        <w:t>.</w:t>
      </w:r>
      <w:r w:rsidR="00E56786" w:rsidRPr="00401001">
        <w:t xml:space="preserve"> </w:t>
      </w:r>
      <w:r w:rsidR="009959FC" w:rsidRPr="00401001">
        <w:t>All women were provided with an insecticide</w:t>
      </w:r>
      <w:r w:rsidR="00C40D4B" w:rsidRPr="00401001">
        <w:t>-</w:t>
      </w:r>
      <w:r w:rsidR="009959FC" w:rsidRPr="00401001">
        <w:t xml:space="preserve">treated bed net </w:t>
      </w:r>
      <w:r w:rsidR="00DD4D59" w:rsidRPr="00401001">
        <w:t xml:space="preserve">at </w:t>
      </w:r>
      <w:r w:rsidR="009959FC" w:rsidRPr="00401001">
        <w:t xml:space="preserve">their enrolment visit. </w:t>
      </w:r>
    </w:p>
    <w:p w14:paraId="493970C7" w14:textId="77777777" w:rsidR="00C9170E" w:rsidRDefault="00C9170E" w:rsidP="003841BA">
      <w:pPr>
        <w:spacing w:line="480" w:lineRule="auto"/>
      </w:pPr>
    </w:p>
    <w:p w14:paraId="31547217" w14:textId="4605E1AE" w:rsidR="00EB3451" w:rsidRDefault="00C9170E" w:rsidP="00F70C19">
      <w:pPr>
        <w:rPr>
          <w:bdr w:val="none" w:sz="0" w:space="0" w:color="auto" w:frame="1"/>
          <w:lang w:val="en-US"/>
        </w:rPr>
      </w:pPr>
      <w:r w:rsidRPr="00C9170E">
        <w:rPr>
          <w:lang w:val="en-US"/>
        </w:rPr>
        <w:t xml:space="preserve">The ultrasound dating was performed during the second trimester on a </w:t>
      </w:r>
      <w:proofErr w:type="spellStart"/>
      <w:r w:rsidRPr="00C9170E">
        <w:rPr>
          <w:bdr w:val="none" w:sz="0" w:space="0" w:color="auto" w:frame="1"/>
          <w:lang w:val="en-US"/>
        </w:rPr>
        <w:t>Sonosite</w:t>
      </w:r>
      <w:proofErr w:type="spellEnd"/>
      <w:r w:rsidRPr="00C9170E">
        <w:rPr>
          <w:bdr w:val="none" w:sz="0" w:space="0" w:color="auto" w:frame="1"/>
          <w:shd w:val="clear" w:color="auto" w:fill="FFFFFF"/>
        </w:rPr>
        <w:t>™</w:t>
      </w:r>
      <w:r w:rsidRPr="00C9170E">
        <w:rPr>
          <w:bdr w:val="none" w:sz="0" w:space="0" w:color="auto" w:frame="1"/>
          <w:lang w:val="en-US"/>
        </w:rPr>
        <w:t> S180 portable ultrasound scans (</w:t>
      </w:r>
      <w:proofErr w:type="spellStart"/>
      <w:r w:rsidRPr="00C9170E">
        <w:rPr>
          <w:bdr w:val="none" w:sz="0" w:space="0" w:color="auto" w:frame="1"/>
          <w:lang w:val="en-US"/>
        </w:rPr>
        <w:t>Sonosite</w:t>
      </w:r>
      <w:proofErr w:type="spellEnd"/>
      <w:r w:rsidRPr="00C9170E">
        <w:rPr>
          <w:bdr w:val="none" w:sz="0" w:space="0" w:color="auto" w:frame="1"/>
          <w:lang w:val="en-US"/>
        </w:rPr>
        <w:t xml:space="preserve">, Inc, Bothell, Washington, USA) by M. Madanitsa and research nurses as described </w:t>
      </w:r>
      <w:r w:rsidR="0093763F">
        <w:rPr>
          <w:bdr w:val="none" w:sz="0" w:space="0" w:color="auto" w:frame="1"/>
          <w:lang w:val="en-US"/>
        </w:rPr>
        <w:fldChar w:fldCharType="begin">
          <w:fldData xml:space="preserve">PEVuZE5vdGU+PENpdGU+PEF1dGhvcj5XeWxpZTwvQXV0aG9yPjxZZWFyPjIwMTM8L1llYXI+PFJl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</w:fldData>
        </w:fldChar>
      </w:r>
      <w:r w:rsidR="0093763F">
        <w:rPr>
          <w:bdr w:val="none" w:sz="0" w:space="0" w:color="auto" w:frame="1"/>
          <w:lang w:val="en-US"/>
        </w:rPr>
        <w:instrText xml:space="preserve"> ADDIN EN.CITE </w:instrText>
      </w:r>
      <w:r w:rsidR="0093763F">
        <w:rPr>
          <w:bdr w:val="none" w:sz="0" w:space="0" w:color="auto" w:frame="1"/>
          <w:lang w:val="en-US"/>
        </w:rPr>
        <w:fldChar w:fldCharType="begin">
          <w:fldData xml:space="preserve">PEVuZE5vdGU+PENpdGU+PEF1dGhvcj5XeWxpZTwvQXV0aG9yPjxZZWFyPjIwMTM8L1llYXI+PFJl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</w:fldData>
        </w:fldChar>
      </w:r>
      <w:r w:rsidR="0093763F">
        <w:rPr>
          <w:bdr w:val="none" w:sz="0" w:space="0" w:color="auto" w:frame="1"/>
          <w:lang w:val="en-US"/>
        </w:rPr>
        <w:instrText xml:space="preserve"> ADDIN EN.CITE.DATA </w:instrText>
      </w:r>
      <w:r w:rsidR="0093763F">
        <w:rPr>
          <w:bdr w:val="none" w:sz="0" w:space="0" w:color="auto" w:frame="1"/>
          <w:lang w:val="en-US"/>
        </w:rPr>
      </w:r>
      <w:r w:rsidR="0093763F">
        <w:rPr>
          <w:bdr w:val="none" w:sz="0" w:space="0" w:color="auto" w:frame="1"/>
          <w:lang w:val="en-US"/>
        </w:rPr>
        <w:fldChar w:fldCharType="end"/>
      </w:r>
      <w:r w:rsidR="0093763F">
        <w:rPr>
          <w:bdr w:val="none" w:sz="0" w:space="0" w:color="auto" w:frame="1"/>
          <w:lang w:val="en-US"/>
        </w:rPr>
      </w:r>
      <w:r w:rsidR="0093763F">
        <w:rPr>
          <w:bdr w:val="none" w:sz="0" w:space="0" w:color="auto" w:frame="1"/>
          <w:lang w:val="en-US"/>
        </w:rPr>
        <w:fldChar w:fldCharType="separate"/>
      </w:r>
      <w:r w:rsidR="0093763F">
        <w:rPr>
          <w:noProof/>
          <w:bdr w:val="none" w:sz="0" w:space="0" w:color="auto" w:frame="1"/>
          <w:lang w:val="en-US"/>
        </w:rPr>
        <w:t>[</w:t>
      </w:r>
      <w:hyperlink w:anchor="_ENREF_27" w:tooltip="Wylie, 2013 #2808" w:history="1">
        <w:r w:rsidR="00C143BE">
          <w:rPr>
            <w:noProof/>
            <w:bdr w:val="none" w:sz="0" w:space="0" w:color="auto" w:frame="1"/>
            <w:lang w:val="en-US"/>
          </w:rPr>
          <w:t>27</w:t>
        </w:r>
      </w:hyperlink>
      <w:r w:rsidR="0093763F">
        <w:rPr>
          <w:noProof/>
          <w:bdr w:val="none" w:sz="0" w:space="0" w:color="auto" w:frame="1"/>
          <w:lang w:val="en-US"/>
        </w:rPr>
        <w:t>]</w:t>
      </w:r>
      <w:r w:rsidR="0093763F">
        <w:rPr>
          <w:bdr w:val="none" w:sz="0" w:space="0" w:color="auto" w:frame="1"/>
          <w:lang w:val="en-US"/>
        </w:rPr>
        <w:fldChar w:fldCharType="end"/>
      </w:r>
      <w:r w:rsidRPr="00C9170E">
        <w:rPr>
          <w:bdr w:val="none" w:sz="0" w:space="0" w:color="auto" w:frame="1"/>
          <w:lang w:val="en-US"/>
        </w:rPr>
        <w:t>.  The estimated gestational age was calculated by the Hadlock formula</w:t>
      </w:r>
      <w:r>
        <w:rPr>
          <w:bdr w:val="none" w:sz="0" w:space="0" w:color="auto" w:frame="1"/>
          <w:lang w:val="en-US"/>
        </w:rPr>
        <w:t>.</w:t>
      </w:r>
      <w:r w:rsidR="00C731A4">
        <w:rPr>
          <w:bdr w:val="none" w:sz="0" w:space="0" w:color="auto" w:frame="1"/>
          <w:lang w:val="en-US"/>
        </w:rPr>
        <w:t xml:space="preserve"> </w:t>
      </w:r>
      <w:proofErr w:type="gramStart"/>
      <w:r w:rsidR="00C731A4">
        <w:rPr>
          <w:bdr w:val="none" w:sz="0" w:space="0" w:color="auto" w:frame="1"/>
          <w:lang w:val="en-US"/>
        </w:rPr>
        <w:t>The majority of</w:t>
      </w:r>
      <w:proofErr w:type="gramEnd"/>
      <w:r w:rsidR="00C731A4">
        <w:rPr>
          <w:bdr w:val="none" w:sz="0" w:space="0" w:color="auto" w:frame="1"/>
          <w:lang w:val="en-US"/>
        </w:rPr>
        <w:t xml:space="preserve"> deliveries were either spontaneous or assisted by vacuum/forceps; however, there w</w:t>
      </w:r>
      <w:r w:rsidR="00BA6571">
        <w:rPr>
          <w:bdr w:val="none" w:sz="0" w:space="0" w:color="auto" w:frame="1"/>
          <w:lang w:val="en-US"/>
        </w:rPr>
        <w:t>ere</w:t>
      </w:r>
      <w:r w:rsidR="00C731A4">
        <w:rPr>
          <w:bdr w:val="none" w:sz="0" w:space="0" w:color="auto" w:frame="1"/>
          <w:lang w:val="en-US"/>
        </w:rPr>
        <w:t xml:space="preserve"> a small </w:t>
      </w:r>
      <w:r w:rsidR="00BA6571">
        <w:rPr>
          <w:bdr w:val="none" w:sz="0" w:space="0" w:color="auto" w:frame="1"/>
          <w:lang w:val="en-US"/>
        </w:rPr>
        <w:t xml:space="preserve">number </w:t>
      </w:r>
      <w:r w:rsidR="00C731A4">
        <w:rPr>
          <w:bdr w:val="none" w:sz="0" w:space="0" w:color="auto" w:frame="1"/>
          <w:lang w:val="en-US"/>
        </w:rPr>
        <w:t xml:space="preserve">of deliveries </w:t>
      </w:r>
      <w:r w:rsidR="00BA6571">
        <w:rPr>
          <w:bdr w:val="none" w:sz="0" w:space="0" w:color="auto" w:frame="1"/>
          <w:lang w:val="en-US"/>
        </w:rPr>
        <w:t>performed by C-section</w:t>
      </w:r>
      <w:r w:rsidR="00C731A4">
        <w:rPr>
          <w:bdr w:val="none" w:sz="0" w:space="0" w:color="auto" w:frame="1"/>
          <w:lang w:val="en-US"/>
        </w:rPr>
        <w:t>.  No data w</w:t>
      </w:r>
      <w:r w:rsidR="00BA6571">
        <w:rPr>
          <w:bdr w:val="none" w:sz="0" w:space="0" w:color="auto" w:frame="1"/>
          <w:lang w:val="en-US"/>
        </w:rPr>
        <w:t>ere</w:t>
      </w:r>
      <w:r w:rsidR="00C731A4">
        <w:rPr>
          <w:bdr w:val="none" w:sz="0" w:space="0" w:color="auto" w:frame="1"/>
          <w:lang w:val="en-US"/>
        </w:rPr>
        <w:t xml:space="preserve"> available on inductions </w:t>
      </w:r>
      <w:r w:rsidR="00F93C6B">
        <w:rPr>
          <w:bdr w:val="none" w:sz="0" w:space="0" w:color="auto" w:frame="1"/>
          <w:lang w:val="en-US"/>
        </w:rPr>
        <w:t xml:space="preserve">or indications for </w:t>
      </w:r>
      <w:r w:rsidR="00BA6571">
        <w:rPr>
          <w:bdr w:val="none" w:sz="0" w:space="0" w:color="auto" w:frame="1"/>
          <w:lang w:val="en-US"/>
        </w:rPr>
        <w:t>C-</w:t>
      </w:r>
      <w:r w:rsidR="00F93C6B">
        <w:rPr>
          <w:bdr w:val="none" w:sz="0" w:space="0" w:color="auto" w:frame="1"/>
          <w:lang w:val="en-US"/>
        </w:rPr>
        <w:t xml:space="preserve">sections </w:t>
      </w:r>
      <w:r w:rsidR="00C731A4">
        <w:rPr>
          <w:bdr w:val="none" w:sz="0" w:space="0" w:color="auto" w:frame="1"/>
          <w:lang w:val="en-US"/>
        </w:rPr>
        <w:t xml:space="preserve">in this cohort. </w:t>
      </w:r>
    </w:p>
    <w:p w14:paraId="1E015237" w14:textId="77777777" w:rsidR="00EB7F58" w:rsidRDefault="00EB7F58" w:rsidP="00287186">
      <w:pPr>
        <w:autoSpaceDE w:val="0"/>
        <w:autoSpaceDN w:val="0"/>
        <w:adjustRightInd w:val="0"/>
        <w:spacing w:line="480" w:lineRule="auto"/>
        <w:rPr>
          <w:rFonts w:cstheme="minorHAnsi"/>
          <w:lang w:val="en-US"/>
        </w:rPr>
      </w:pPr>
    </w:p>
    <w:p w14:paraId="77657DD2" w14:textId="49B5EDE3" w:rsidR="004C07A8" w:rsidRPr="00401001" w:rsidRDefault="00BA3DAA" w:rsidP="00F70C19">
      <w:r w:rsidRPr="00BA3DAA">
        <w:rPr>
          <w:lang w:val="en-US"/>
        </w:rPr>
        <w:t>This study is reported as per the Strengthening the Reporting of Observational Studies in Epidemiology (STROBE) guideline (</w:t>
      </w:r>
      <w:r w:rsidR="006B6F15">
        <w:rPr>
          <w:lang w:val="en-US"/>
        </w:rPr>
        <w:t xml:space="preserve">S1 STROBE </w:t>
      </w:r>
      <w:r w:rsidRPr="00BA3DAA">
        <w:rPr>
          <w:lang w:val="en-US"/>
        </w:rPr>
        <w:t>Checklist).</w:t>
      </w:r>
      <w:r w:rsidR="00AC381B">
        <w:rPr>
          <w:lang w:val="en-US"/>
        </w:rPr>
        <w:t xml:space="preserve"> All methods of assessment were similar across groups</w:t>
      </w:r>
      <w:r w:rsidR="00534654">
        <w:rPr>
          <w:lang w:val="en-US"/>
        </w:rPr>
        <w:t xml:space="preserve">, and malaria status/birth outcomes were unknown to the individuals performing the mediator assays. </w:t>
      </w:r>
    </w:p>
    <w:p w14:paraId="61E95F12" w14:textId="77777777" w:rsidR="00EB3451" w:rsidRDefault="00EB3451" w:rsidP="003841BA">
      <w:pPr>
        <w:spacing w:line="480" w:lineRule="auto"/>
        <w:rPr>
          <w:i/>
        </w:rPr>
      </w:pPr>
    </w:p>
    <w:p w14:paraId="0B98CCF7" w14:textId="61814B8F" w:rsidR="00682F40" w:rsidRPr="00401001" w:rsidRDefault="003C6DBC" w:rsidP="003841BA">
      <w:pPr>
        <w:spacing w:line="480" w:lineRule="auto"/>
        <w:rPr>
          <w:i/>
        </w:rPr>
      </w:pPr>
      <w:r>
        <w:rPr>
          <w:i/>
        </w:rPr>
        <w:t xml:space="preserve">Plasma </w:t>
      </w:r>
      <w:r w:rsidR="00F54445">
        <w:rPr>
          <w:i/>
        </w:rPr>
        <w:t>m</w:t>
      </w:r>
      <w:r>
        <w:rPr>
          <w:i/>
        </w:rPr>
        <w:t>arker</w:t>
      </w:r>
      <w:r w:rsidR="00682F40" w:rsidRPr="00401001">
        <w:rPr>
          <w:i/>
        </w:rPr>
        <w:t xml:space="preserve"> </w:t>
      </w:r>
      <w:r w:rsidR="00F54445">
        <w:rPr>
          <w:i/>
        </w:rPr>
        <w:t>t</w:t>
      </w:r>
      <w:r w:rsidR="00682F40" w:rsidRPr="00401001">
        <w:rPr>
          <w:i/>
        </w:rPr>
        <w:t>esting</w:t>
      </w:r>
    </w:p>
    <w:p w14:paraId="7FFBD3F4" w14:textId="69FAC43A" w:rsidR="00682F40" w:rsidRPr="00401001" w:rsidRDefault="00A2186F" w:rsidP="00F70C19">
      <w:r w:rsidRPr="00401001">
        <w:t>Angiogenic, inflammatory and metabolic factors tested were selected based on previous studies</w:t>
      </w:r>
      <w:r w:rsidR="005A791A">
        <w:t xml:space="preserve"> </w:t>
      </w:r>
      <w:r w:rsidR="005A791A" w:rsidRPr="00401001">
        <w:fldChar w:fldCharType="begin">
          <w:fldData xml:space="preserve">PEVuZE5vdGU+PENpdGU+PEF1dGhvcj5NY0RvbmFsZDwvQXV0aG9yPjxZZWFyPjIwMTU8L1llYXI+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7IEluc3RpdHV0ZSBvZiBNZWRpY2FsIFNjaWVuY2UsIFVuaXZl
cnNpdHkgb2YgVG9yb250bywgVG9yb250bywgQ2FuYWRhOyBUcm9waWNhbCBEaXNlYXNlIFVuaXQs
IERpdmlzaW9uIG9mIEluZmVjdGlvdXMgRGlzZWFzZXMsIERlcGFydG1lbnQgb2YgTWVkaWNpbmUs
IFVuaXZlcnNpdHkgb2YgVG9yb250bywgVG9yb250bywgQ2FuYWRhLjwvYXV0aC1hZGRyZXNzPjx0
aXRsZXM+PHRpdGxlPkluZmxhbW1hdG9yeSBhbmQgQW5naW9nZW5pYyBGYWN0b3JzIGF0IE1pZC1Q
cmVnbmFuY3kgQXJlIEFzc29jaWF0ZWQgd2l0aCBTcG9udGFuZW91cyBQcmV0ZXJtIEJpcnRoIGlu
IGEgQ29ob3J0IG9mIFRhbnphbmlhbiBX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Q2MTk8L3BhZ2VzPjx2b2x1bWU+MTA8L3ZvbHVtZT48bnVtYmVy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Dk4NTwvcGFnZXM+PHZvbHVtZT42PC92b2x1bWU+PG51bWJlcj45PC9u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UwOSBlMS04PC9wYWdlcz48dm9sdW1lPjIxMTwvdm9sdW1lPjxu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Q2MTk8L3Bh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Dk4NTwvcGFnZXM+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</w:fldData>
        </w:fldChar>
      </w:r>
      <w:r w:rsidR="002F26A7">
        <w:instrText xml:space="preserve"> ADDIN EN.CITE </w:instrText>
      </w:r>
      <w:r w:rsidR="002F26A7">
        <w:fldChar w:fldCharType="begin">
          <w:fldData xml:space="preserve">PEVuZE5vdGU+PENpdGU+PEF1dGhvcj5NY0RvbmFsZDwvQXV0aG9yPjxZZWFyPjIwMTU8L1llYXI+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7IEluc3RpdHV0ZSBvZiBNZWRpY2FsIFNjaWVuY2UsIFVuaXZl
cnNpdHkgb2YgVG9yb250bywgVG9yb250bywgQ2FuYWRhOyBUcm9waWNhbCBEaXNlYXNlIFVuaXQs
IERpdmlzaW9uIG9mIEluZmVjdGlvdXMgRGlzZWFzZXMsIERlcGFydG1lbnQgb2YgTWVkaWNpbmUs
IFVuaXZlcnNpdHkgb2YgVG9yb250bywgVG9yb250bywgQ2FuYWRhLjwvYXV0aC1hZGRyZXNzPjx0
aXRsZXM+PHRpdGxlPkluZmxhbW1hdG9yeSBhbmQgQW5naW9nZW5pYyBGYWN0b3JzIGF0IE1pZC1Q
cmVnbmFuY3kgQXJlIEFzc29jaWF0ZWQgd2l0aCBTcG9udGFuZW91cyBQcmV0ZXJtIEJpcnRoIGlu
IGEgQ29ob3J0IG9mIFRhbnphbmlhbiBX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Q2MTk8L3BhZ2VzPjx2b2x1bWU+MTA8L3ZvbHVtZT48bnVtYmVy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NDk4NTwvcGFnZXM+PHZvbHVtZT42PC92b2x1bWU+PG51bWJlcj45PC9u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UwOSBlMS04PC9wYWdlcz48dm9sdW1lPjIxMTwvdm9sdW1lPjxu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Q2MTk8L3Bh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Dk4NTwvcGFnZXM+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</w:fldData>
        </w:fldChar>
      </w:r>
      <w:r w:rsidR="002F26A7">
        <w:instrText xml:space="preserve"> ADDIN EN.CITE.DATA </w:instrText>
      </w:r>
      <w:r w:rsidR="002F26A7">
        <w:fldChar w:fldCharType="end"/>
      </w:r>
      <w:r w:rsidR="005A791A" w:rsidRPr="00401001">
        <w:fldChar w:fldCharType="separate"/>
      </w:r>
      <w:r w:rsidR="002F26A7">
        <w:rPr>
          <w:noProof/>
        </w:rPr>
        <w:t>[</w:t>
      </w:r>
      <w:hyperlink w:anchor="_ENREF_18" w:tooltip="McDonald, 2015 #1843" w:history="1">
        <w:r w:rsidR="00C143BE">
          <w:rPr>
            <w:noProof/>
          </w:rPr>
          <w:t>18</w:t>
        </w:r>
      </w:hyperlink>
      <w:r w:rsidR="002F26A7">
        <w:rPr>
          <w:noProof/>
        </w:rPr>
        <w:t>,</w:t>
      </w:r>
      <w:hyperlink w:anchor="_ENREF_19" w:tooltip="Darling, 2014 #2919" w:history="1">
        <w:r w:rsidR="00C143BE">
          <w:rPr>
            <w:noProof/>
          </w:rPr>
          <w:t>19</w:t>
        </w:r>
      </w:hyperlink>
      <w:r w:rsidR="002F26A7">
        <w:rPr>
          <w:noProof/>
        </w:rPr>
        <w:t>,</w:t>
      </w:r>
      <w:hyperlink w:anchor="_ENREF_25" w:tooltip="Silver, 2011 #507" w:history="1">
        <w:r w:rsidR="00C143BE">
          <w:rPr>
            <w:noProof/>
          </w:rPr>
          <w:t>25</w:t>
        </w:r>
      </w:hyperlink>
      <w:r w:rsidR="002F26A7">
        <w:rPr>
          <w:noProof/>
        </w:rPr>
        <w:t>]</w:t>
      </w:r>
      <w:r w:rsidR="005A791A" w:rsidRPr="00401001">
        <w:fldChar w:fldCharType="end"/>
      </w:r>
      <w:r w:rsidRPr="00401001">
        <w:t xml:space="preserve">. </w:t>
      </w:r>
      <w:r w:rsidR="00682F40" w:rsidRPr="00401001">
        <w:t xml:space="preserve">Luminex </w:t>
      </w:r>
      <w:r w:rsidR="000A7F49" w:rsidRPr="00401001">
        <w:t xml:space="preserve">multiplex </w:t>
      </w:r>
      <w:r w:rsidR="00682F40" w:rsidRPr="00401001">
        <w:t>assay</w:t>
      </w:r>
      <w:r w:rsidR="000A7F49" w:rsidRPr="00401001">
        <w:t xml:space="preserve">s or </w:t>
      </w:r>
      <w:r w:rsidR="00B525EF" w:rsidRPr="00401001">
        <w:t>ELISA</w:t>
      </w:r>
      <w:r w:rsidR="000A7F49" w:rsidRPr="00401001">
        <w:t>s</w:t>
      </w:r>
      <w:r w:rsidR="00B525EF" w:rsidRPr="00401001">
        <w:t xml:space="preserve"> </w:t>
      </w:r>
      <w:r w:rsidR="00682F40" w:rsidRPr="00401001">
        <w:t xml:space="preserve">were used to measure </w:t>
      </w:r>
      <w:r w:rsidR="001930DC" w:rsidRPr="00401001">
        <w:t xml:space="preserve">plasma </w:t>
      </w:r>
      <w:r w:rsidRPr="00401001">
        <w:t>factor</w:t>
      </w:r>
      <w:r w:rsidR="00890883" w:rsidRPr="00401001">
        <w:t xml:space="preserve"> </w:t>
      </w:r>
      <w:r w:rsidR="006736E4">
        <w:t>concentrations</w:t>
      </w:r>
      <w:r w:rsidR="003011C8">
        <w:t xml:space="preserve"> (R&amp;D Systems. Minneapolis, MN</w:t>
      </w:r>
      <w:r w:rsidR="00BD23F2">
        <w:t xml:space="preserve">; </w:t>
      </w:r>
      <w:r w:rsidR="006B6F15">
        <w:t xml:space="preserve">S1 </w:t>
      </w:r>
      <w:r w:rsidR="00BD23F2">
        <w:t>Table)</w:t>
      </w:r>
      <w:r w:rsidR="003011C8" w:rsidRPr="00401001">
        <w:t xml:space="preserve">.  </w:t>
      </w:r>
      <w:r w:rsidR="00A35DE9" w:rsidRPr="00401001">
        <w:t xml:space="preserve">The following </w:t>
      </w:r>
      <w:r w:rsidRPr="00401001">
        <w:t>mediators</w:t>
      </w:r>
      <w:r w:rsidR="00A35DE9" w:rsidRPr="00401001">
        <w:t xml:space="preserve"> were tested </w:t>
      </w:r>
      <w:r w:rsidR="003011C8">
        <w:t xml:space="preserve">by Luminex </w:t>
      </w:r>
      <w:r w:rsidR="00E522C0">
        <w:t>assays</w:t>
      </w:r>
      <w:r w:rsidR="00A35DE9" w:rsidRPr="00401001">
        <w:t xml:space="preserve">: Leptin, </w:t>
      </w:r>
      <w:proofErr w:type="spellStart"/>
      <w:r w:rsidR="00A35DE9" w:rsidRPr="00401001">
        <w:t>sEng</w:t>
      </w:r>
      <w:proofErr w:type="spellEnd"/>
      <w:r w:rsidR="00A35DE9" w:rsidRPr="00401001">
        <w:t>, Placenta Growth Factor (</w:t>
      </w:r>
      <w:proofErr w:type="spellStart"/>
      <w:r w:rsidR="00A35DE9" w:rsidRPr="00401001">
        <w:t>PlGF</w:t>
      </w:r>
      <w:proofErr w:type="spellEnd"/>
      <w:r w:rsidR="00A35DE9" w:rsidRPr="00401001">
        <w:t xml:space="preserve">), and soluble </w:t>
      </w:r>
      <w:proofErr w:type="spellStart"/>
      <w:r w:rsidR="008778FA">
        <w:t>F</w:t>
      </w:r>
      <w:r w:rsidR="00A35DE9" w:rsidRPr="00401001">
        <w:t>ms</w:t>
      </w:r>
      <w:proofErr w:type="spellEnd"/>
      <w:r w:rsidR="00A35DE9" w:rsidRPr="00401001">
        <w:t xml:space="preserve">-like </w:t>
      </w:r>
      <w:r w:rsidR="008778FA">
        <w:t>T</w:t>
      </w:r>
      <w:r w:rsidR="00A35DE9" w:rsidRPr="00401001">
        <w:t xml:space="preserve">yrosine </w:t>
      </w:r>
      <w:r w:rsidR="008778FA">
        <w:t>K</w:t>
      </w:r>
      <w:r w:rsidR="00A35DE9" w:rsidRPr="00401001">
        <w:t>inase-1 (sFlt-1</w:t>
      </w:r>
      <w:r w:rsidR="00814136">
        <w:t>/</w:t>
      </w:r>
      <w:r w:rsidR="00292CDB" w:rsidRPr="00401001">
        <w:t xml:space="preserve">soluble </w:t>
      </w:r>
      <w:r w:rsidR="00A35DE9" w:rsidRPr="00401001">
        <w:t>VEGFR1)</w:t>
      </w:r>
      <w:r w:rsidR="00412B9F">
        <w:t xml:space="preserve"> (</w:t>
      </w:r>
      <w:r w:rsidR="00037489">
        <w:t>Custom kit</w:t>
      </w:r>
      <w:r w:rsidR="00412B9F">
        <w:t>);</w:t>
      </w:r>
      <w:r w:rsidR="00780390" w:rsidRPr="00401001">
        <w:t xml:space="preserve"> soluble </w:t>
      </w:r>
      <w:r w:rsidR="008778FA">
        <w:t>I</w:t>
      </w:r>
      <w:r w:rsidR="00780390" w:rsidRPr="00401001">
        <w:t xml:space="preserve">ntercellular </w:t>
      </w:r>
      <w:r w:rsidR="008778FA">
        <w:t>A</w:t>
      </w:r>
      <w:r w:rsidR="00780390" w:rsidRPr="00401001">
        <w:t xml:space="preserve">dhesion </w:t>
      </w:r>
      <w:r w:rsidR="008778FA">
        <w:t>M</w:t>
      </w:r>
      <w:r w:rsidR="00780390" w:rsidRPr="00401001">
        <w:t xml:space="preserve">olecule-1 (sICAM-1), Angiopoietin-like 3 (Angptl3), Chitinase 3-like protein-1 (CHI3L1), and </w:t>
      </w:r>
      <w:r w:rsidR="00005B1A" w:rsidRPr="00401001">
        <w:t xml:space="preserve">soluble </w:t>
      </w:r>
      <w:r w:rsidR="00F263D3">
        <w:t>T</w:t>
      </w:r>
      <w:r w:rsidR="00780390" w:rsidRPr="00401001">
        <w:t xml:space="preserve">umor </w:t>
      </w:r>
      <w:r w:rsidR="00F263D3">
        <w:t>N</w:t>
      </w:r>
      <w:r w:rsidR="00780390" w:rsidRPr="00401001">
        <w:t xml:space="preserve">ecrosis </w:t>
      </w:r>
      <w:r w:rsidR="00F263D3">
        <w:t>F</w:t>
      </w:r>
      <w:r w:rsidR="00780390" w:rsidRPr="00401001">
        <w:t>actor receptor II (</w:t>
      </w:r>
      <w:proofErr w:type="spellStart"/>
      <w:r w:rsidR="00005B1A" w:rsidRPr="00401001">
        <w:t>s</w:t>
      </w:r>
      <w:r w:rsidR="00780390" w:rsidRPr="00401001">
        <w:t>TNFRII</w:t>
      </w:r>
      <w:proofErr w:type="spellEnd"/>
      <w:r w:rsidR="00780390" w:rsidRPr="00401001">
        <w:t>)</w:t>
      </w:r>
      <w:r w:rsidR="00412B9F">
        <w:t xml:space="preserve"> </w:t>
      </w:r>
      <w:r w:rsidR="00412B9F" w:rsidRPr="00401001">
        <w:t>(</w:t>
      </w:r>
      <w:r w:rsidR="00037489" w:rsidRPr="00401001">
        <w:t>Kit # LXSAHM-5</w:t>
      </w:r>
      <w:r w:rsidR="00412B9F">
        <w:t>)</w:t>
      </w:r>
      <w:r w:rsidR="00780390" w:rsidRPr="00401001">
        <w:t xml:space="preserve">. </w:t>
      </w:r>
      <w:r w:rsidR="00780390" w:rsidRPr="00401001">
        <w:rPr>
          <w:b/>
        </w:rPr>
        <w:t xml:space="preserve"> </w:t>
      </w:r>
      <w:r w:rsidR="00B10FF9">
        <w:t>D</w:t>
      </w:r>
      <w:r w:rsidR="008730D6" w:rsidRPr="00401001">
        <w:t>ata w</w:t>
      </w:r>
      <w:r w:rsidR="00B10FF9">
        <w:t>ere</w:t>
      </w:r>
      <w:r w:rsidR="008730D6" w:rsidRPr="00401001">
        <w:t xml:space="preserve"> collected using </w:t>
      </w:r>
      <w:proofErr w:type="spellStart"/>
      <w:r w:rsidR="008730D6" w:rsidRPr="00401001">
        <w:rPr>
          <w:color w:val="000000"/>
          <w:shd w:val="clear" w:color="auto" w:fill="FFFFFF"/>
        </w:rPr>
        <w:t>xPONENT</w:t>
      </w:r>
      <w:proofErr w:type="spellEnd"/>
      <w:r w:rsidR="008730D6" w:rsidRPr="00401001">
        <w:rPr>
          <w:color w:val="000000"/>
          <w:shd w:val="clear" w:color="auto" w:fill="FFFFFF"/>
        </w:rPr>
        <w:t xml:space="preserve"> version 4.2 software on a Luminex </w:t>
      </w:r>
      <w:proofErr w:type="spellStart"/>
      <w:r w:rsidR="008730D6" w:rsidRPr="00401001">
        <w:rPr>
          <w:color w:val="000000"/>
          <w:shd w:val="clear" w:color="auto" w:fill="FFFFFF"/>
        </w:rPr>
        <w:t>MagPix</w:t>
      </w:r>
      <w:proofErr w:type="spellEnd"/>
      <w:r w:rsidR="00F274A6" w:rsidRPr="00401001">
        <w:rPr>
          <w:color w:val="000000"/>
          <w:shd w:val="clear" w:color="auto" w:fill="FFFFFF"/>
        </w:rPr>
        <w:t xml:space="preserve"> </w:t>
      </w:r>
      <w:r w:rsidR="00A04131" w:rsidRPr="00401001">
        <w:rPr>
          <w:color w:val="000000"/>
          <w:shd w:val="clear" w:color="auto" w:fill="FFFFFF"/>
        </w:rPr>
        <w:t>m</w:t>
      </w:r>
      <w:r w:rsidR="00F274A6" w:rsidRPr="00401001">
        <w:rPr>
          <w:color w:val="000000"/>
          <w:shd w:val="clear" w:color="auto" w:fill="FFFFFF"/>
        </w:rPr>
        <w:t>achine (Luminex,</w:t>
      </w:r>
      <w:r w:rsidR="00B2708F" w:rsidRPr="00401001">
        <w:rPr>
          <w:color w:val="000000"/>
          <w:shd w:val="clear" w:color="auto" w:fill="FFFFFF"/>
        </w:rPr>
        <w:t xml:space="preserve"> Toronto, Canada</w:t>
      </w:r>
      <w:r w:rsidR="00F274A6" w:rsidRPr="00401001">
        <w:rPr>
          <w:color w:val="000000"/>
          <w:shd w:val="clear" w:color="auto" w:fill="FFFFFF"/>
        </w:rPr>
        <w:t>)</w:t>
      </w:r>
      <w:r w:rsidR="00B2708F" w:rsidRPr="00401001">
        <w:rPr>
          <w:color w:val="000000"/>
          <w:shd w:val="clear" w:color="auto" w:fill="FFFFFF"/>
        </w:rPr>
        <w:t>.</w:t>
      </w:r>
      <w:r w:rsidR="00346E54" w:rsidRPr="00401001">
        <w:t xml:space="preserve">  </w:t>
      </w:r>
      <w:r w:rsidR="00691408" w:rsidRPr="00401001">
        <w:t>ELISAs were used to measure</w:t>
      </w:r>
      <w:r w:rsidR="001548D0" w:rsidRPr="00401001">
        <w:t xml:space="preserve"> C-Reactive </w:t>
      </w:r>
      <w:r w:rsidR="008A7112" w:rsidRPr="00401001">
        <w:t xml:space="preserve">Protein (CRP) and </w:t>
      </w:r>
      <w:r w:rsidR="00F263D3">
        <w:t>I</w:t>
      </w:r>
      <w:r w:rsidR="008A7112" w:rsidRPr="00401001">
        <w:t xml:space="preserve">nterleukin 18 </w:t>
      </w:r>
      <w:r w:rsidR="00F263D3">
        <w:t>B</w:t>
      </w:r>
      <w:r w:rsidR="008A7112" w:rsidRPr="00401001">
        <w:t xml:space="preserve">inding </w:t>
      </w:r>
      <w:r w:rsidR="00F263D3">
        <w:t>P</w:t>
      </w:r>
      <w:r w:rsidR="008A7112" w:rsidRPr="00401001">
        <w:t>rotein (IL-18BP) (</w:t>
      </w:r>
      <w:proofErr w:type="spellStart"/>
      <w:r w:rsidR="001548D0" w:rsidRPr="00401001">
        <w:t>DuoSet</w:t>
      </w:r>
      <w:proofErr w:type="spellEnd"/>
      <w:r w:rsidR="001548D0" w:rsidRPr="00401001">
        <w:t xml:space="preserve"> Elisa Kit</w:t>
      </w:r>
      <w:r w:rsidR="008A7112" w:rsidRPr="00401001">
        <w:t>s</w:t>
      </w:r>
      <w:r w:rsidR="001548D0" w:rsidRPr="00401001">
        <w:t>)</w:t>
      </w:r>
      <w:r w:rsidR="006B2B83">
        <w:t xml:space="preserve">, modified protocol as previously reported </w:t>
      </w:r>
      <w:r w:rsidR="006B2B83" w:rsidRPr="00401001">
        <w:fldChar w:fldCharType="begin">
          <w:fldData xml:space="preserve">PEVuZE5vdGU+PENpdGU+PEF1dGhvcj5Db25yb3k8L0F1dGhvcj48WWVhcj4yMDEwPC9ZZWFyPjxS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NTI5MTwvcGFnZXM+PHZvbHVtZT41PC92b2x1bWU+PG51bWJlcj4xMjwvbnVtYmVyPjxrZXl3b3Jk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</w:fldData>
        </w:fldChar>
      </w:r>
      <w:r w:rsidR="0093763F">
        <w:instrText xml:space="preserve"> ADDIN EN.CITE </w:instrText>
      </w:r>
      <w:r w:rsidR="0093763F">
        <w:fldChar w:fldCharType="begin">
          <w:fldData xml:space="preserve">PEVuZE5vdGU+PENpdGU+PEF1dGhvcj5Db25yb3k8L0F1dGhvcj48WWVhcj4yMDEwPC9ZZWFyPjxS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NTI5MTwvcGFnZXM+PHZvbHVtZT41PC92b2x1bWU+PG51bWJlcj4xMjwvbnVtYmVyPjxrZXl3b3Jk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</w:fldData>
        </w:fldChar>
      </w:r>
      <w:r w:rsidR="0093763F">
        <w:instrText xml:space="preserve"> ADDIN EN.CITE.DATA </w:instrText>
      </w:r>
      <w:r w:rsidR="0093763F">
        <w:fldChar w:fldCharType="end"/>
      </w:r>
      <w:r w:rsidR="006B2B83" w:rsidRPr="00401001">
        <w:fldChar w:fldCharType="separate"/>
      </w:r>
      <w:r w:rsidR="0093763F">
        <w:rPr>
          <w:noProof/>
        </w:rPr>
        <w:t>[</w:t>
      </w:r>
      <w:hyperlink w:anchor="_ENREF_28" w:tooltip="Conroy, 2010 #439" w:history="1">
        <w:r w:rsidR="00C143BE">
          <w:rPr>
            <w:noProof/>
          </w:rPr>
          <w:t>28</w:t>
        </w:r>
      </w:hyperlink>
      <w:r w:rsidR="0093763F">
        <w:rPr>
          <w:noProof/>
        </w:rPr>
        <w:t>]</w:t>
      </w:r>
      <w:r w:rsidR="006B2B83" w:rsidRPr="00401001">
        <w:fldChar w:fldCharType="end"/>
      </w:r>
      <w:r w:rsidR="0079474B" w:rsidRPr="00401001">
        <w:t>.</w:t>
      </w:r>
      <w:r w:rsidR="0079474B" w:rsidRPr="00401001">
        <w:rPr>
          <w:b/>
        </w:rPr>
        <w:t xml:space="preserve"> </w:t>
      </w:r>
    </w:p>
    <w:p w14:paraId="7AFF28A1" w14:textId="77777777" w:rsidR="00F03857" w:rsidRPr="00401001" w:rsidRDefault="00F03857" w:rsidP="003841BA">
      <w:pPr>
        <w:spacing w:line="480" w:lineRule="auto"/>
      </w:pPr>
    </w:p>
    <w:p w14:paraId="29C6A565" w14:textId="77777777" w:rsidR="004F1FC1" w:rsidRPr="00401001" w:rsidRDefault="004F1FC1" w:rsidP="003841BA">
      <w:pPr>
        <w:spacing w:line="480" w:lineRule="auto"/>
        <w:rPr>
          <w:i/>
        </w:rPr>
      </w:pPr>
      <w:r w:rsidRPr="00401001">
        <w:rPr>
          <w:i/>
        </w:rPr>
        <w:t>Definitions</w:t>
      </w:r>
    </w:p>
    <w:p w14:paraId="44C3E5BD" w14:textId="0E7A91E3" w:rsidR="00C17164" w:rsidRPr="00401001" w:rsidRDefault="004F1FC1" w:rsidP="00F70C19">
      <w:r w:rsidRPr="00401001">
        <w:t>Adverse birth outcomes were defined as low birth weight (LBW</w:t>
      </w:r>
      <w:r w:rsidR="00B525EF" w:rsidRPr="00401001">
        <w:t>, birth weight &lt;2500g</w:t>
      </w:r>
      <w:r w:rsidRPr="00401001">
        <w:t>), preterm birth (PTB</w:t>
      </w:r>
      <w:r w:rsidR="008B56A5">
        <w:t xml:space="preserve"> &lt;37 weeks gestational age based on ultrasound dating, </w:t>
      </w:r>
      <w:r w:rsidR="001D36EC">
        <w:t>completed</w:t>
      </w:r>
      <w:r w:rsidR="008B56A5">
        <w:t xml:space="preserve"> </w:t>
      </w:r>
      <w:r w:rsidR="002D0B2E">
        <w:t>during the second trimester</w:t>
      </w:r>
      <w:r w:rsidRPr="00401001">
        <w:t>), small for gestational age (SGA</w:t>
      </w:r>
      <w:r w:rsidR="00B525EF" w:rsidRPr="00401001">
        <w:t>, &lt;10</w:t>
      </w:r>
      <w:r w:rsidR="00B525EF" w:rsidRPr="00401001">
        <w:rPr>
          <w:vertAlign w:val="superscript"/>
        </w:rPr>
        <w:t>th</w:t>
      </w:r>
      <w:r w:rsidR="00B525EF" w:rsidRPr="00401001">
        <w:t xml:space="preserve"> percentile for gestational age using Intergrowth</w:t>
      </w:r>
      <w:r w:rsidR="005E7B6E" w:rsidRPr="00401001">
        <w:t xml:space="preserve"> 21</w:t>
      </w:r>
      <w:r w:rsidR="005E7B6E" w:rsidRPr="00401001">
        <w:rPr>
          <w:vertAlign w:val="superscript"/>
        </w:rPr>
        <w:t>st</w:t>
      </w:r>
      <w:r w:rsidR="00604963">
        <w:t xml:space="preserve"> Standards</w:t>
      </w:r>
      <w:r w:rsidR="006B2B83">
        <w:t xml:space="preserve"> </w:t>
      </w:r>
      <w:r w:rsidR="00556428" w:rsidRPr="00401001">
        <w:fldChar w:fldCharType="begin"/>
      </w:r>
      <w:r w:rsidR="0093763F">
        <w:instrText xml:space="preserve"> ADDIN EN.CITE &lt;EndNote&gt;&lt;Cite ExcludeYear="1"&gt;&lt;Author&gt;Century&lt;/Author&gt;&lt;RecNum&gt;3089&lt;/RecNum&gt;&lt;DisplayText&gt;[29]&lt;/DisplayText&gt;&lt;record&gt;&lt;rec-number&gt;3089&lt;/rec-number&gt;&lt;foreign-keys&gt;&lt;key app="EN" db-id="0x5ss9zfnt90dmevxdixzftew920e25fd9vp"&gt;3089&lt;/key&gt;&lt;/foreign-keys&gt;&lt;ref-type name="Web Page"&gt;12&lt;/ref-type&gt;&lt;contributors&gt;&lt;authors&gt;&lt;author&gt;International Fetal and Newborn Growth Consortium for the 21st Century, &lt;/author&gt;&lt;/authors&gt;&lt;/contributors&gt;&lt;titles&gt;&lt;title&gt;International Standards for Size at Birth (v1.0.5934.26288)&lt;/title&gt;&lt;/titles&gt;&lt;volume&gt;2017&lt;/volume&gt;&lt;dates&gt;&lt;year&gt;2017&lt;/year&gt;&lt;/dates&gt;&lt;publisher&gt;University of Oxford&lt;/publisher&gt;&lt;urls&gt;&lt;related-urls&gt;&lt;url&gt;http://intergrowth21.ndog.ox.ac.uk&lt;/url&gt;&lt;/related-urls&gt;&lt;/urls&gt;&lt;/record&gt;&lt;/Cite&gt;&lt;/EndNote&gt;</w:instrText>
      </w:r>
      <w:r w:rsidR="00556428" w:rsidRPr="00401001">
        <w:fldChar w:fldCharType="separate"/>
      </w:r>
      <w:r w:rsidR="0093763F">
        <w:rPr>
          <w:noProof/>
        </w:rPr>
        <w:t>[</w:t>
      </w:r>
      <w:hyperlink w:anchor="_ENREF_29" w:tooltip="International Fetal and Newborn Growth Consortium for the 21st Century, 2017 #3089" w:history="1">
        <w:r w:rsidR="00C143BE">
          <w:rPr>
            <w:noProof/>
          </w:rPr>
          <w:t>29</w:t>
        </w:r>
      </w:hyperlink>
      <w:r w:rsidR="0093763F">
        <w:rPr>
          <w:noProof/>
        </w:rPr>
        <w:t>]</w:t>
      </w:r>
      <w:r w:rsidR="00556428" w:rsidRPr="00401001">
        <w:fldChar w:fldCharType="end"/>
      </w:r>
      <w:r w:rsidRPr="00401001">
        <w:t xml:space="preserve">) and </w:t>
      </w:r>
      <w:r w:rsidR="009C7985">
        <w:t xml:space="preserve">non-viable births (either </w:t>
      </w:r>
      <w:r w:rsidRPr="00401001">
        <w:t>stillbirth</w:t>
      </w:r>
      <w:r w:rsidR="00B74C0C">
        <w:t xml:space="preserve"> (&gt;28 weeks)</w:t>
      </w:r>
      <w:r w:rsidR="009C7985">
        <w:t xml:space="preserve"> or </w:t>
      </w:r>
      <w:r w:rsidR="00B525EF" w:rsidRPr="00401001">
        <w:t>spontaneous abortion</w:t>
      </w:r>
      <w:r w:rsidR="00B74C0C">
        <w:t xml:space="preserve"> (&lt;28 weeks)</w:t>
      </w:r>
      <w:r w:rsidR="009C7985">
        <w:t>)</w:t>
      </w:r>
      <w:r w:rsidRPr="00401001">
        <w:t xml:space="preserve">. </w:t>
      </w:r>
      <w:r w:rsidR="00E21207">
        <w:t>PTB</w:t>
      </w:r>
      <w:r w:rsidR="00741567">
        <w:t xml:space="preserve">, LBW and SGA were dichotomous variables based on </w:t>
      </w:r>
      <w:r w:rsidR="0092553E">
        <w:t xml:space="preserve">standard </w:t>
      </w:r>
      <w:r w:rsidR="00741567">
        <w:t>clinical case defini</w:t>
      </w:r>
      <w:r w:rsidR="00ED3D35">
        <w:t>tions</w:t>
      </w:r>
      <w:r w:rsidR="0092553E">
        <w:t xml:space="preserve"> as above </w:t>
      </w:r>
      <w:r w:rsidR="00BD2F5D">
        <w:fldChar w:fldCharType="begin">
          <w:fldData xml:space="preserve">PEVuZE5vdGU+PENpdGU+PEF1dGhvcj5EZXNhaTwvQXV0aG9yPjxZZWFyPjIwMDc8L1llYXI+PFJl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==
</w:fldData>
        </w:fldChar>
      </w:r>
      <w:r w:rsidR="00BD2F5D">
        <w:instrText xml:space="preserve"> ADDIN EN.CITE </w:instrText>
      </w:r>
      <w:r w:rsidR="00BD2F5D">
        <w:fldChar w:fldCharType="begin">
          <w:fldData xml:space="preserve">PEVuZE5vdGU+PENpdGU+PEF1dGhvcj5EZXNhaTwvQXV0aG9yPjxZZWFyPjIwMDc8L1llYXI+PFJl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==
</w:fldData>
        </w:fldChar>
      </w:r>
      <w:r w:rsidR="00BD2F5D">
        <w:instrText xml:space="preserve"> ADDIN EN.CITE.DATA </w:instrText>
      </w:r>
      <w:r w:rsidR="00BD2F5D">
        <w:fldChar w:fldCharType="end"/>
      </w:r>
      <w:r w:rsidR="00BD2F5D">
        <w:fldChar w:fldCharType="separate"/>
      </w:r>
      <w:r w:rsidR="00BD2F5D">
        <w:rPr>
          <w:noProof/>
        </w:rPr>
        <w:t>[</w:t>
      </w:r>
      <w:hyperlink w:anchor="_ENREF_4" w:tooltip="Desai, 2007 #466" w:history="1">
        <w:r w:rsidR="00C143BE">
          <w:rPr>
            <w:noProof/>
          </w:rPr>
          <w:t>4</w:t>
        </w:r>
      </w:hyperlink>
      <w:r w:rsidR="00BD2F5D">
        <w:rPr>
          <w:noProof/>
        </w:rPr>
        <w:t>]</w:t>
      </w:r>
      <w:r w:rsidR="00BD2F5D">
        <w:fldChar w:fldCharType="end"/>
      </w:r>
      <w:r w:rsidR="00ED3D35">
        <w:t xml:space="preserve">. </w:t>
      </w:r>
      <w:r w:rsidR="00771625">
        <w:t xml:space="preserve">Educational status was defined by years of schooling: low (&lt;5), medium (5-≤10), or high (≥10).  Socioeconomic status was defined in </w:t>
      </w:r>
      <w:proofErr w:type="spellStart"/>
      <w:r w:rsidR="00771625">
        <w:t>tertiles</w:t>
      </w:r>
      <w:proofErr w:type="spellEnd"/>
      <w:r w:rsidR="00771625">
        <w:t xml:space="preserve"> using principal component analysis</w:t>
      </w:r>
      <w:r w:rsidR="00047181">
        <w:t xml:space="preserve"> based on a survey including various household assets and characteristics. </w:t>
      </w:r>
      <w:r w:rsidR="002A6AE5">
        <w:t xml:space="preserve">Socioeconomic status and educational status were kept continuous when adjusted for in </w:t>
      </w:r>
      <w:r w:rsidR="00FB73B5">
        <w:t>multivariate/multivariable</w:t>
      </w:r>
      <w:r w:rsidR="002A6AE5">
        <w:t xml:space="preserve"> models.</w:t>
      </w:r>
      <w:r w:rsidRPr="00401001">
        <w:t xml:space="preserve"> </w:t>
      </w:r>
      <w:r w:rsidR="00243A8D">
        <w:t>Data on rates of pre</w:t>
      </w:r>
      <w:r w:rsidR="005F2788">
        <w:t>-</w:t>
      </w:r>
      <w:r w:rsidR="00243A8D">
        <w:t xml:space="preserve">eclampsia were unavailable for this cohort. </w:t>
      </w:r>
      <w:r w:rsidR="00C17164" w:rsidRPr="00401001">
        <w:t xml:space="preserve">Malaria status was </w:t>
      </w:r>
      <w:r w:rsidR="00ED0750" w:rsidRPr="00401001">
        <w:t xml:space="preserve">assessed using </w:t>
      </w:r>
      <w:r w:rsidR="00C0219E">
        <w:t xml:space="preserve">real-time </w:t>
      </w:r>
      <w:r w:rsidR="00ED0750" w:rsidRPr="00401001">
        <w:t>PCR during pregnancy</w:t>
      </w:r>
      <w:r w:rsidR="00CC1476" w:rsidRPr="00401001">
        <w:t>,</w:t>
      </w:r>
      <w:r w:rsidR="00ED0750" w:rsidRPr="00401001">
        <w:t xml:space="preserve"> and histology </w:t>
      </w:r>
      <w:r w:rsidR="00B51408" w:rsidRPr="00401001">
        <w:t>and/or</w:t>
      </w:r>
      <w:r w:rsidR="00ED0750" w:rsidRPr="00401001">
        <w:t xml:space="preserve"> PCR at delivery</w:t>
      </w:r>
      <w:r w:rsidR="00C0219E">
        <w:t>; the real-</w:t>
      </w:r>
      <w:r w:rsidR="00604963">
        <w:t>time PCR assay used targeted</w:t>
      </w:r>
      <w:r w:rsidR="00C0219E">
        <w:t xml:space="preserve"> both </w:t>
      </w:r>
      <w:r w:rsidR="00604963">
        <w:t xml:space="preserve">the </w:t>
      </w:r>
      <w:r w:rsidR="00C0219E">
        <w:t xml:space="preserve">parasite gene </w:t>
      </w:r>
      <w:proofErr w:type="spellStart"/>
      <w:r w:rsidR="00C0219E" w:rsidRPr="002547B4">
        <w:rPr>
          <w:i/>
        </w:rPr>
        <w:t>pfldh</w:t>
      </w:r>
      <w:proofErr w:type="spellEnd"/>
      <w:r w:rsidR="00C0219E">
        <w:t xml:space="preserve"> and the human gene beta-tubulin as an internal control</w:t>
      </w:r>
      <w:r w:rsidR="00300556" w:rsidRPr="00401001">
        <w:t xml:space="preserve">.  PCR </w:t>
      </w:r>
      <w:r w:rsidR="00C0219E">
        <w:t xml:space="preserve">detection was completed for specimens </w:t>
      </w:r>
      <w:r w:rsidR="009257A0">
        <w:t>from</w:t>
      </w:r>
      <w:r w:rsidR="00575461">
        <w:t xml:space="preserve"> </w:t>
      </w:r>
      <w:r w:rsidR="00300556" w:rsidRPr="00401001">
        <w:t>scheduled visits (up</w:t>
      </w:r>
      <w:r w:rsidR="002A6CC0" w:rsidRPr="00401001">
        <w:t xml:space="preserve"> to five throughout pregnancy: 13 to </w:t>
      </w:r>
      <w:r w:rsidR="00472B37">
        <w:t>23</w:t>
      </w:r>
      <w:r w:rsidR="00300556" w:rsidRPr="00401001">
        <w:t xml:space="preserve"> weeks, 24-</w:t>
      </w:r>
      <w:r w:rsidR="00472B37">
        <w:t>27</w:t>
      </w:r>
      <w:r w:rsidR="00300556" w:rsidRPr="00401001">
        <w:t xml:space="preserve"> weeks, 28-</w:t>
      </w:r>
      <w:r w:rsidR="00472B37">
        <w:t>33</w:t>
      </w:r>
      <w:r w:rsidR="00300556" w:rsidRPr="00401001">
        <w:t xml:space="preserve"> weeks, 34-</w:t>
      </w:r>
      <w:r w:rsidR="00472B37">
        <w:t>36</w:t>
      </w:r>
      <w:r w:rsidR="00300556" w:rsidRPr="00401001">
        <w:t xml:space="preserve"> weeks, and at delivery) and </w:t>
      </w:r>
      <w:r w:rsidR="002C6A28">
        <w:t xml:space="preserve">from </w:t>
      </w:r>
      <w:r w:rsidR="00300556" w:rsidRPr="00401001">
        <w:t>any unscheduled sick visits</w:t>
      </w:r>
      <w:r w:rsidR="00030FB2" w:rsidRPr="00401001">
        <w:t xml:space="preserve">, up to 8 </w:t>
      </w:r>
      <w:r w:rsidR="00DB37CB">
        <w:t xml:space="preserve">visits </w:t>
      </w:r>
      <w:r w:rsidR="00030FB2" w:rsidRPr="00401001">
        <w:t>for some women</w:t>
      </w:r>
      <w:r w:rsidR="006B2B83">
        <w:t xml:space="preserve"> </w:t>
      </w:r>
      <w:r w:rsidR="00556428" w:rsidRPr="00401001">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 </w:instrText>
      </w:r>
      <w:r w:rsidR="0093763F">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DATA </w:instrText>
      </w:r>
      <w:r w:rsidR="0093763F">
        <w:fldChar w:fldCharType="end"/>
      </w:r>
      <w:r w:rsidR="00556428" w:rsidRPr="00401001">
        <w:fldChar w:fldCharType="separate"/>
      </w:r>
      <w:r w:rsidR="0093763F">
        <w:rPr>
          <w:noProof/>
        </w:rPr>
        <w:t>[</w:t>
      </w:r>
      <w:hyperlink w:anchor="_ENREF_26" w:tooltip="Madanitsa, 2016 #2802" w:history="1">
        <w:r w:rsidR="00C143BE">
          <w:rPr>
            <w:noProof/>
          </w:rPr>
          <w:t>26</w:t>
        </w:r>
      </w:hyperlink>
      <w:r w:rsidR="0093763F">
        <w:rPr>
          <w:noProof/>
        </w:rPr>
        <w:t>]</w:t>
      </w:r>
      <w:r w:rsidR="00556428" w:rsidRPr="00401001">
        <w:fldChar w:fldCharType="end"/>
      </w:r>
      <w:r w:rsidR="00300556" w:rsidRPr="00401001">
        <w:t xml:space="preserve">.  </w:t>
      </w:r>
      <w:r w:rsidR="0071366D" w:rsidRPr="00401001">
        <w:t>Malaria</w:t>
      </w:r>
      <w:r w:rsidR="002E731E" w:rsidRPr="00401001">
        <w:t>-</w:t>
      </w:r>
      <w:r w:rsidR="0071366D" w:rsidRPr="00401001">
        <w:t>negative women were defined as women without any recorded positive PCR samples</w:t>
      </w:r>
      <w:r w:rsidR="00ED0750" w:rsidRPr="00401001">
        <w:t xml:space="preserve"> during </w:t>
      </w:r>
      <w:r w:rsidR="00A60166" w:rsidRPr="00401001">
        <w:t>pregnancy and</w:t>
      </w:r>
      <w:r w:rsidR="0071366D" w:rsidRPr="00401001">
        <w:t xml:space="preserve"> </w:t>
      </w:r>
      <w:r w:rsidR="00ED0750" w:rsidRPr="00401001">
        <w:t>were negative for malaria by</w:t>
      </w:r>
      <w:r w:rsidR="0071366D" w:rsidRPr="00401001">
        <w:t xml:space="preserve"> placental histology. </w:t>
      </w:r>
      <w:r w:rsidR="005611C7" w:rsidRPr="00401001">
        <w:t xml:space="preserve">Women were defined as </w:t>
      </w:r>
      <w:r w:rsidR="002A6CC0" w:rsidRPr="00401001">
        <w:t>‘</w:t>
      </w:r>
      <w:r w:rsidR="005611C7" w:rsidRPr="00401001">
        <w:t>Any malaria positive</w:t>
      </w:r>
      <w:r w:rsidR="002A6CC0" w:rsidRPr="00401001">
        <w:t>’</w:t>
      </w:r>
      <w:r w:rsidR="005611C7" w:rsidRPr="00401001">
        <w:t xml:space="preserve"> if they had any </w:t>
      </w:r>
      <w:r w:rsidR="002E731E" w:rsidRPr="00401001">
        <w:t>malaria</w:t>
      </w:r>
      <w:r w:rsidR="0006152B" w:rsidRPr="00401001">
        <w:t>-</w:t>
      </w:r>
      <w:r w:rsidR="005611C7" w:rsidRPr="00401001">
        <w:t xml:space="preserve">positive PCRs and/or </w:t>
      </w:r>
      <w:r w:rsidR="002E731E" w:rsidRPr="00401001">
        <w:t>malaria</w:t>
      </w:r>
      <w:r w:rsidR="0006152B" w:rsidRPr="00401001">
        <w:t>-</w:t>
      </w:r>
      <w:r w:rsidR="005611C7" w:rsidRPr="00401001">
        <w:t xml:space="preserve">positive placental histology.  </w:t>
      </w:r>
    </w:p>
    <w:p w14:paraId="2A515988" w14:textId="77777777" w:rsidR="00E4732B" w:rsidRPr="00401001" w:rsidRDefault="00E4732B" w:rsidP="003841BA">
      <w:pPr>
        <w:spacing w:line="480" w:lineRule="auto"/>
      </w:pPr>
    </w:p>
    <w:p w14:paraId="0DE47008" w14:textId="77777777" w:rsidR="00682F40" w:rsidRPr="00401001" w:rsidRDefault="00AD275B" w:rsidP="003841BA">
      <w:pPr>
        <w:spacing w:line="480" w:lineRule="auto"/>
        <w:rPr>
          <w:i/>
        </w:rPr>
      </w:pPr>
      <w:r w:rsidRPr="00401001">
        <w:rPr>
          <w:i/>
        </w:rPr>
        <w:t>E</w:t>
      </w:r>
      <w:r w:rsidR="00682F40" w:rsidRPr="00401001">
        <w:rPr>
          <w:i/>
        </w:rPr>
        <w:t>thics</w:t>
      </w:r>
    </w:p>
    <w:p w14:paraId="0FAA8A2C" w14:textId="77777777" w:rsidR="003E6CA9" w:rsidRPr="00401001" w:rsidRDefault="003E6CA9" w:rsidP="00F70C19">
      <w:r w:rsidRPr="00226E40">
        <w:rPr>
          <w:rFonts w:eastAsia="Calibri"/>
          <w:lang w:eastAsia="en-US"/>
        </w:rPr>
        <w:t>This study was approved by the Liverpool School of Tropical Medicine, the Malawian National Health Science Research Committee, and the U</w:t>
      </w:r>
      <w:r w:rsidR="00D55662" w:rsidRPr="00226E40">
        <w:rPr>
          <w:rFonts w:eastAsia="Calibri"/>
          <w:lang w:eastAsia="en-US"/>
        </w:rPr>
        <w:t>HN</w:t>
      </w:r>
      <w:r w:rsidRPr="00226E40">
        <w:rPr>
          <w:rFonts w:eastAsia="Calibri"/>
          <w:lang w:eastAsia="en-US"/>
        </w:rPr>
        <w:t xml:space="preserve"> Research Ethics Committee</w:t>
      </w:r>
      <w:r w:rsidR="00BD79A7" w:rsidRPr="00226E40">
        <w:rPr>
          <w:rFonts w:eastAsia="Calibri"/>
          <w:lang w:eastAsia="en-US"/>
        </w:rPr>
        <w:t xml:space="preserve"> of the University of Toronto</w:t>
      </w:r>
      <w:r w:rsidRPr="00226E40">
        <w:rPr>
          <w:rFonts w:eastAsia="Calibri"/>
          <w:lang w:eastAsia="en-US"/>
        </w:rPr>
        <w:t>.</w:t>
      </w:r>
      <w:r w:rsidR="00830BF2" w:rsidRPr="00226E40">
        <w:rPr>
          <w:rFonts w:eastAsia="Calibri"/>
          <w:lang w:eastAsia="en-US"/>
        </w:rPr>
        <w:t xml:space="preserve">  Written </w:t>
      </w:r>
      <w:r w:rsidR="001930DC" w:rsidRPr="00226E40">
        <w:rPr>
          <w:rFonts w:eastAsia="Calibri"/>
          <w:lang w:eastAsia="en-US"/>
        </w:rPr>
        <w:t xml:space="preserve">informed </w:t>
      </w:r>
      <w:r w:rsidR="00830BF2" w:rsidRPr="00226E40">
        <w:rPr>
          <w:rFonts w:eastAsia="Calibri"/>
          <w:lang w:eastAsia="en-US"/>
        </w:rPr>
        <w:t>consent was obtained for all study participants.</w:t>
      </w:r>
      <w:r w:rsidR="001930DC" w:rsidRPr="00226E40">
        <w:rPr>
          <w:rFonts w:eastAsia="Calibri"/>
          <w:lang w:eastAsia="en-US"/>
        </w:rPr>
        <w:t xml:space="preserve"> The </w:t>
      </w:r>
      <w:r w:rsidR="000A5BAB" w:rsidRPr="00226E40">
        <w:rPr>
          <w:rFonts w:eastAsia="Calibri"/>
          <w:lang w:eastAsia="en-US"/>
        </w:rPr>
        <w:t xml:space="preserve">larger </w:t>
      </w:r>
      <w:r w:rsidR="001930DC" w:rsidRPr="00226E40">
        <w:rPr>
          <w:rFonts w:eastAsia="Calibri"/>
          <w:lang w:eastAsia="en-US"/>
        </w:rPr>
        <w:t xml:space="preserve">trial was registered: </w:t>
      </w:r>
      <w:r w:rsidR="00FB3145" w:rsidRPr="00401001">
        <w:t>Pan African Clinical Trials Registry PACTR201103000280319; ISRCTN Registry ISRCTN69800930</w:t>
      </w:r>
      <w:r w:rsidR="00A16B2F" w:rsidRPr="00401001">
        <w:t>.</w:t>
      </w:r>
    </w:p>
    <w:p w14:paraId="22945278" w14:textId="77777777" w:rsidR="00343F5C" w:rsidRPr="00BA3DAA" w:rsidRDefault="00343F5C" w:rsidP="003841BA">
      <w:pPr>
        <w:autoSpaceDE w:val="0"/>
        <w:autoSpaceDN w:val="0"/>
        <w:adjustRightInd w:val="0"/>
        <w:spacing w:line="480" w:lineRule="auto"/>
      </w:pPr>
    </w:p>
    <w:p w14:paraId="7A138DA3" w14:textId="77777777" w:rsidR="00682F40" w:rsidRPr="00401001" w:rsidRDefault="00682F40" w:rsidP="003841BA">
      <w:pPr>
        <w:spacing w:line="480" w:lineRule="auto"/>
        <w:rPr>
          <w:i/>
        </w:rPr>
      </w:pPr>
      <w:r w:rsidRPr="00401001">
        <w:rPr>
          <w:i/>
        </w:rPr>
        <w:t xml:space="preserve">Statistical </w:t>
      </w:r>
      <w:r w:rsidR="00837277">
        <w:rPr>
          <w:i/>
        </w:rPr>
        <w:t>a</w:t>
      </w:r>
      <w:r w:rsidRPr="00401001">
        <w:rPr>
          <w:i/>
        </w:rPr>
        <w:t>nalysis</w:t>
      </w:r>
    </w:p>
    <w:p w14:paraId="5B2DAA76" w14:textId="6F73D60D" w:rsidR="00697B37" w:rsidRPr="00401001" w:rsidRDefault="00697B37" w:rsidP="00F70C19">
      <w:r w:rsidRPr="00401001">
        <w:t xml:space="preserve">Statistical analysis was </w:t>
      </w:r>
      <w:r w:rsidR="00DB37CB">
        <w:t xml:space="preserve">conducted </w:t>
      </w:r>
      <w:r w:rsidRPr="00401001">
        <w:t>using GraphPad Prism 7, IBM SPSS Statistics 24, and R v3.4.2 (R Core Team, 2017).</w:t>
      </w:r>
      <w:r w:rsidR="005D1990">
        <w:t xml:space="preserve"> A prospective protocol for analysis was not prepared for this study; however, the statistical approach</w:t>
      </w:r>
      <w:r w:rsidR="008D1407">
        <w:t xml:space="preserve"> described below</w:t>
      </w:r>
      <w:r w:rsidR="005D1990">
        <w:t xml:space="preserve"> was decided prior to commencement of analysis and was based on publi</w:t>
      </w:r>
      <w:r w:rsidR="00271595">
        <w:t xml:space="preserve">cations analyzing </w:t>
      </w:r>
      <w:r w:rsidR="005D1990">
        <w:t xml:space="preserve">similar </w:t>
      </w:r>
      <w:r w:rsidR="005553CF">
        <w:t>longitudinal data</w:t>
      </w:r>
      <w:r w:rsidR="005D1990">
        <w:t xml:space="preserve"> </w:t>
      </w:r>
      <w:r w:rsidR="00287186">
        <w:fldChar w:fldCharType="begin">
          <w:fldData xml:space="preserve">PEVuZE5vdGU+PENpdGU+PEF1dGhvcj5Sb21lcm88L0F1dGhvcj48WWVhcj4yMDEwPC9ZZWFyPjxS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YWx0LXRpdGxlPjwvdGl0
bGVzPjxwZXJpb2RpY2FsPjxmdWxsLXRpdGxlPkogTWF0ZXJuIEZldGFsIE5lb25hdGFsIE1lZDwv
ZnVsbC10aXRsZT48YWJici0x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Q8L2FiYnItMT48L3BlcmlvZGljYWw+PHBhZ2VzPjEzODQtOTk8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Njg0IGUxLTY4NCBlMTc8L3BhZ2VzPjx2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=
</w:fldData>
        </w:fldChar>
      </w:r>
      <w:r w:rsidR="002F26A7">
        <w:instrText xml:space="preserve"> ADDIN EN.CITE </w:instrText>
      </w:r>
      <w:r w:rsidR="002F26A7">
        <w:fldChar w:fldCharType="begin">
          <w:fldData xml:space="preserve">PEVuZE5vdGU+PENpdGU+PEF1dGhvcj5Sb21lcm88L0F1dGhvcj48WWVhcj4yMDEwPC9ZZWFyPjxS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YWx0LXRpdGxlPjwvdGl0
bGVzPjxwZXJpb2RpY2FsPjxmdWxsLXRpdGxlPkogTWF0ZXJuIEZldGFsIE5lb25hdGFsIE1lZDwv
ZnVsbC10aXRsZT48YWJici0x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Q8L2FiYnItMT48L3BlcmlvZGljYWw+PHBhZ2VzPjEzODQtOTk8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Njg0IGUxLTY4NCBlMTc8L3BhZ2VzPjx2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=
</w:fldData>
        </w:fldChar>
      </w:r>
      <w:r w:rsidR="002F26A7">
        <w:instrText xml:space="preserve"> ADDIN EN.CITE.DATA </w:instrText>
      </w:r>
      <w:r w:rsidR="002F26A7">
        <w:fldChar w:fldCharType="end"/>
      </w:r>
      <w:r w:rsidR="00287186">
        <w:fldChar w:fldCharType="separate"/>
      </w:r>
      <w:r w:rsidR="002F26A7">
        <w:rPr>
          <w:noProof/>
        </w:rPr>
        <w:t>[</w:t>
      </w:r>
      <w:hyperlink w:anchor="_ENREF_22" w:tooltip="Conroy, 2017 #2936" w:history="1">
        <w:r w:rsidR="00C143BE">
          <w:rPr>
            <w:noProof/>
          </w:rPr>
          <w:t>22</w:t>
        </w:r>
      </w:hyperlink>
      <w:r w:rsidR="002F26A7">
        <w:rPr>
          <w:noProof/>
        </w:rPr>
        <w:t>,</w:t>
      </w:r>
      <w:hyperlink w:anchor="_ENREF_30" w:tooltip="Romero, 2010 #3063" w:history="1">
        <w:r w:rsidR="00C143BE">
          <w:rPr>
            <w:noProof/>
          </w:rPr>
          <w:t>30</w:t>
        </w:r>
      </w:hyperlink>
      <w:r w:rsidR="002F26A7">
        <w:rPr>
          <w:noProof/>
        </w:rPr>
        <w:t>]</w:t>
      </w:r>
      <w:r w:rsidR="00287186">
        <w:fldChar w:fldCharType="end"/>
      </w:r>
      <w:r w:rsidR="005D1990">
        <w:t>.</w:t>
      </w:r>
      <w:r w:rsidR="00496D64">
        <w:t xml:space="preserve"> </w:t>
      </w:r>
      <w:r w:rsidRPr="00401001">
        <w:t xml:space="preserve">Comparison between continuous variables was done by Mann-Whitney analysis, and comparison between categorical variables was done by Chi-square analysis. </w:t>
      </w:r>
      <w:r w:rsidR="00FA533C">
        <w:t xml:space="preserve">For </w:t>
      </w:r>
      <w:r w:rsidRPr="00401001">
        <w:t>marker comparison based on malaria status</w:t>
      </w:r>
      <w:r w:rsidR="000912D1">
        <w:t xml:space="preserve"> at each visit</w:t>
      </w:r>
      <w:r w:rsidRPr="00401001">
        <w:t>, an adjusted p≤0</w:t>
      </w:r>
      <w:r w:rsidR="00AF6E1D">
        <w:t>.</w:t>
      </w:r>
      <w:r w:rsidRPr="00401001">
        <w:t xml:space="preserve">005 was used to correct for multiple comparisons. </w:t>
      </w:r>
      <w:r w:rsidR="00CF09C5">
        <w:t>R</w:t>
      </w:r>
      <w:r w:rsidRPr="00401001">
        <w:t xml:space="preserve">elative risk </w:t>
      </w:r>
      <w:r w:rsidR="0033545E">
        <w:t>(RR) and corresponding 95% confidence intervals (CI)</w:t>
      </w:r>
      <w:r w:rsidR="00BE719C">
        <w:t>,</w:t>
      </w:r>
      <w:r w:rsidR="0033545E">
        <w:t xml:space="preserve"> </w:t>
      </w:r>
      <w:r w:rsidRPr="00401001">
        <w:t>of adverse birth outcomes based on malaria status</w:t>
      </w:r>
      <w:r w:rsidR="00BE719C">
        <w:t>,</w:t>
      </w:r>
      <w:r w:rsidR="00483508">
        <w:t xml:space="preserve"> </w:t>
      </w:r>
      <w:r w:rsidR="001955DB">
        <w:t>w</w:t>
      </w:r>
      <w:r w:rsidR="00BE719C">
        <w:t>ere</w:t>
      </w:r>
      <w:r w:rsidR="001955DB">
        <w:t xml:space="preserve"> calculated </w:t>
      </w:r>
      <w:r w:rsidR="00483508">
        <w:t xml:space="preserve">using </w:t>
      </w:r>
      <w:r w:rsidR="002A6AE5">
        <w:t>l</w:t>
      </w:r>
      <w:r w:rsidR="00483508" w:rsidRPr="00401001">
        <w:t>og-binomial regression with a log link function</w:t>
      </w:r>
      <w:r w:rsidRPr="00401001">
        <w:t xml:space="preserve">. </w:t>
      </w:r>
      <w:r w:rsidR="001614C6">
        <w:t xml:space="preserve">We used multivariable quantile regression to further assess the effect of malaria infection on gestational </w:t>
      </w:r>
      <w:r w:rsidR="001614C6">
        <w:lastRenderedPageBreak/>
        <w:t xml:space="preserve">age at delivery. </w:t>
      </w:r>
      <w:r w:rsidR="00902C9F">
        <w:t>Multivariable</w:t>
      </w:r>
      <w:r w:rsidR="00902C9F" w:rsidRPr="00401001">
        <w:t xml:space="preserve"> </w:t>
      </w:r>
      <w:r w:rsidRPr="00401001">
        <w:t>models were adjusted for treatment arm</w:t>
      </w:r>
      <w:r w:rsidR="003C06A1">
        <w:t xml:space="preserve"> </w:t>
      </w:r>
      <w:r w:rsidR="003C06A1" w:rsidRPr="00401001">
        <w:t>(ISTp vs IPTp)</w:t>
      </w:r>
      <w:r w:rsidRPr="00401001">
        <w:t>, maternal age,</w:t>
      </w:r>
      <w:r w:rsidR="002A6AE5">
        <w:t xml:space="preserve"> gravidity</w:t>
      </w:r>
      <w:r w:rsidRPr="00401001">
        <w:t xml:space="preserve">, socioeconomic status, education status, BMI and hemoglobin at Visit 1. </w:t>
      </w:r>
      <w:r w:rsidR="00902C9F" w:rsidRPr="0093763F">
        <w:rPr>
          <w:color w:val="000000" w:themeColor="text1"/>
          <w:shd w:val="clear" w:color="auto" w:fill="FFFFFF"/>
        </w:rPr>
        <w:t>Adjusters were included in multivariable analyses based on</w:t>
      </w:r>
      <w:r w:rsidR="00902C9F">
        <w:rPr>
          <w:color w:val="000000" w:themeColor="text1"/>
          <w:shd w:val="clear" w:color="auto" w:fill="FFFFFF"/>
        </w:rPr>
        <w:t xml:space="preserve"> </w:t>
      </w:r>
      <w:r w:rsidR="00902C9F" w:rsidRPr="0093763F">
        <w:rPr>
          <w:color w:val="000000" w:themeColor="text1"/>
          <w:shd w:val="clear" w:color="auto" w:fill="FFFFFF"/>
        </w:rPr>
        <w:t xml:space="preserve">an </w:t>
      </w:r>
      <w:r w:rsidR="00902C9F" w:rsidRPr="00902C9F">
        <w:rPr>
          <w:i/>
          <w:iCs/>
          <w:color w:val="000000" w:themeColor="text1"/>
          <w:shd w:val="clear" w:color="auto" w:fill="FFFFFF"/>
        </w:rPr>
        <w:t>a priori</w:t>
      </w:r>
      <w:r w:rsidR="00902C9F" w:rsidRPr="0093763F">
        <w:rPr>
          <w:color w:val="000000" w:themeColor="text1"/>
          <w:shd w:val="clear" w:color="auto" w:fill="FFFFFF"/>
        </w:rPr>
        <w:t xml:space="preserve"> hypothesized relationship with the outcome</w:t>
      </w:r>
      <w:r w:rsidR="00902C9F">
        <w:rPr>
          <w:color w:val="000000" w:themeColor="text1"/>
          <w:shd w:val="clear" w:color="auto" w:fill="FFFFFF"/>
        </w:rPr>
        <w:t xml:space="preserve"> of interest</w:t>
      </w:r>
      <w:r w:rsidR="00902C9F" w:rsidRPr="0093763F">
        <w:rPr>
          <w:color w:val="000000" w:themeColor="text1"/>
          <w:shd w:val="clear" w:color="auto" w:fill="FFFFFF"/>
        </w:rPr>
        <w:t xml:space="preserve"> and were further considered if they had a p&lt;0.05 in bivariate analysis</w:t>
      </w:r>
      <w:r w:rsidR="00902C9F">
        <w:rPr>
          <w:color w:val="000000" w:themeColor="text1"/>
          <w:shd w:val="clear" w:color="auto" w:fill="FFFFFF"/>
        </w:rPr>
        <w:t xml:space="preserve"> (Table 1)</w:t>
      </w:r>
      <w:r w:rsidR="00902C9F" w:rsidRPr="0093763F">
        <w:rPr>
          <w:color w:val="000000" w:themeColor="text1"/>
          <w:shd w:val="clear" w:color="auto" w:fill="FFFFFF"/>
        </w:rPr>
        <w:t>.</w:t>
      </w:r>
      <w:r w:rsidR="00496D64">
        <w:rPr>
          <w:color w:val="000000" w:themeColor="text1"/>
          <w:shd w:val="clear" w:color="auto" w:fill="FFFFFF"/>
        </w:rPr>
        <w:t xml:space="preserve"> </w:t>
      </w:r>
      <w:r w:rsidR="003B636F">
        <w:rPr>
          <w:color w:val="000000" w:themeColor="text1"/>
          <w:shd w:val="clear" w:color="auto" w:fill="FFFFFF"/>
        </w:rPr>
        <w:t xml:space="preserve">No variables chosen as adjusters by substantive knowledge were excluded based on the results of bivariate analysis. </w:t>
      </w:r>
      <w:r w:rsidR="00902C9F" w:rsidRPr="0093763F">
        <w:rPr>
          <w:color w:val="000000" w:themeColor="text1"/>
          <w:shd w:val="clear" w:color="auto" w:fill="FFFFFF"/>
        </w:rPr>
        <w:t>Ultimately, all variables included in the models, including those identified by bivariate screening, have been documented as risk factors for adverse birth outcomes and related to malaria in pregnancy.</w:t>
      </w:r>
      <w:r w:rsidRPr="00401001">
        <w:t xml:space="preserve">  </w:t>
      </w:r>
    </w:p>
    <w:p w14:paraId="01F161A3" w14:textId="77777777" w:rsidR="00697B37" w:rsidRPr="00401001" w:rsidRDefault="00697B37" w:rsidP="003841BA">
      <w:pPr>
        <w:spacing w:line="480" w:lineRule="auto"/>
      </w:pPr>
    </w:p>
    <w:p w14:paraId="60E2F4A5" w14:textId="2FBF8020" w:rsidR="00B74C0C" w:rsidRPr="00401001" w:rsidRDefault="00697B37" w:rsidP="00F70C19">
      <w:r w:rsidRPr="00401001">
        <w:t xml:space="preserve">In order to assess the impact of malaria status at Visit 1 on </w:t>
      </w:r>
      <w:r w:rsidR="00902C9F">
        <w:t>longitudinal changes in</w:t>
      </w:r>
      <w:r w:rsidR="00FB73B5">
        <w:t xml:space="preserve"> plasma concentrations of</w:t>
      </w:r>
      <w:r w:rsidR="00902C9F">
        <w:t xml:space="preserve"> angiogenic and inflammatory </w:t>
      </w:r>
      <w:r w:rsidR="00FB73B5">
        <w:t>proteins</w:t>
      </w:r>
      <w:r w:rsidR="00902C9F">
        <w:t xml:space="preserve"> across gestation</w:t>
      </w:r>
      <w:r w:rsidRPr="00401001">
        <w:t>,</w:t>
      </w:r>
      <w:r w:rsidR="003C698B">
        <w:t xml:space="preserve"> multiple</w:t>
      </w:r>
      <w:r w:rsidRPr="00401001">
        <w:t xml:space="preserve"> linear mixed effects model</w:t>
      </w:r>
      <w:r w:rsidR="00E91502">
        <w:t>s</w:t>
      </w:r>
      <w:r w:rsidRPr="00401001">
        <w:t xml:space="preserve"> </w:t>
      </w:r>
      <w:r w:rsidR="00E91502">
        <w:t>were</w:t>
      </w:r>
      <w:r w:rsidR="00E91502" w:rsidRPr="00401001">
        <w:t xml:space="preserve"> </w:t>
      </w:r>
      <w:r w:rsidRPr="00401001">
        <w:t>built</w:t>
      </w:r>
      <w:r w:rsidR="00E91502">
        <w:t xml:space="preserve"> for each marker</w:t>
      </w:r>
      <w:r w:rsidRPr="00401001">
        <w:t xml:space="preserve"> using the lme4 package in R</w:t>
      </w:r>
      <w:r w:rsidR="006B2B83">
        <w:t xml:space="preserve"> </w:t>
      </w:r>
      <w:r w:rsidR="00556428" w:rsidRPr="00401001">
        <w:fldChar w:fldCharType="begin"/>
      </w:r>
      <w:r w:rsidR="002F26A7">
        <w:instrText xml:space="preserve"> ADDIN EN.CITE &lt;EndNote&gt;&lt;Cite&gt;&lt;Author&gt;Bates&lt;/Author&gt;&lt;Year&gt;2015&lt;/Year&gt;&lt;RecNum&gt;3131&lt;/RecNum&gt;&lt;DisplayText&gt;[31,32]&lt;/DisplayText&gt;&lt;record&gt;&lt;rec-number&gt;3131&lt;/rec-number&gt;&lt;foreign-keys&gt;&lt;key app="EN" db-id="0x5ss9zfnt90dmevxdixzftew920e25fd9vp"&gt;3131&lt;/key&gt;&lt;/foreign-keys&gt;&lt;ref-type name="Journal Article"&gt;17&lt;/ref-type&gt;&lt;contributors&gt;&lt;authors&gt;&lt;author&gt;Bates, D.&lt;/author&gt;&lt;/authors&gt;&lt;/contributors&gt;&lt;titles&gt;&lt;title&gt;Fitting linear mixed-effects models using lme4&lt;/title&gt;&lt;secondary-title&gt;J Stat Software&lt;/secondary-title&gt;&lt;/titles&gt;&lt;periodical&gt;&lt;full-title&gt;J Stat Software&lt;/full-title&gt;&lt;/periodical&gt;&lt;pages&gt;1-48&lt;/pages&gt;&lt;volume&gt;67&lt;/volume&gt;&lt;dates&gt;&lt;year&gt;2015&lt;/year&gt;&lt;/dates&gt;&lt;urls&gt;&lt;/urls&gt;&lt;/record&gt;&lt;/Cite&gt;&lt;Cite&gt;&lt;Author&gt;R Core Team&lt;/Author&gt;&lt;Year&gt;2017&lt;/Year&gt;&lt;RecNum&gt;3132&lt;/RecNum&gt;&lt;record&gt;&lt;rec-number&gt;3132&lt;/rec-number&gt;&lt;foreign-keys&gt;&lt;key app="EN" db-id="0x5ss9zfnt90dmevxdixzftew920e25fd9vp"&gt;3132&lt;/key&gt;&lt;/foreign-keys&gt;&lt;ref-type name="Online Database"&gt;45&lt;/ref-type&gt;&lt;contributors&gt;&lt;authors&gt;&lt;author&gt;R Core Team, &lt;/author&gt;&lt;/authors&gt;&lt;/contributors&gt;&lt;titles&gt;&lt;title&gt;R: A language and environment for statistical computing.&lt;/title&gt;&lt;tertiary-title&gt;http://www.R-project.org/&lt;/tertiary-title&gt;&lt;/titles&gt;&lt;volume&gt;http://www.R-project.org/&lt;/volume&gt;&lt;dates&gt;&lt;year&gt;2017&lt;/year&gt;&lt;/dates&gt;&lt;pub-location&gt;Vienna, Austria&lt;/pub-location&gt;&lt;publisher&gt;R Foundation for Statistical Computing&lt;/publisher&gt;&lt;isbn&gt;http://www.R-project.org/&lt;/isbn&gt;&lt;urls&gt;&lt;related-urls&gt;&lt;url&gt;http://www.R-project.org/&lt;/url&gt;&lt;/related-urls&gt;&lt;/urls&gt;&lt;custom1&gt;http://www.R-project.org/&lt;/custom1&gt;&lt;electronic-resource-num&gt;http://www.R-project.org/&lt;/electronic-resource-num&gt;&lt;/record&gt;&lt;/Cite&gt;&lt;/EndNote&gt;</w:instrText>
      </w:r>
      <w:r w:rsidR="00556428" w:rsidRPr="00401001">
        <w:fldChar w:fldCharType="separate"/>
      </w:r>
      <w:r w:rsidR="002F26A7">
        <w:rPr>
          <w:noProof/>
        </w:rPr>
        <w:t>[</w:t>
      </w:r>
      <w:hyperlink w:anchor="_ENREF_31" w:tooltip="Bates, 2015 #3131" w:history="1">
        <w:r w:rsidR="00C143BE">
          <w:rPr>
            <w:noProof/>
          </w:rPr>
          <w:t>31</w:t>
        </w:r>
      </w:hyperlink>
      <w:r w:rsidR="002F26A7">
        <w:rPr>
          <w:noProof/>
        </w:rPr>
        <w:t>,</w:t>
      </w:r>
      <w:hyperlink w:anchor="_ENREF_32" w:tooltip="R Core Team, 2017 #3132" w:history="1">
        <w:r w:rsidR="00C143BE">
          <w:rPr>
            <w:noProof/>
          </w:rPr>
          <w:t>32</w:t>
        </w:r>
      </w:hyperlink>
      <w:r w:rsidR="002F26A7">
        <w:rPr>
          <w:noProof/>
        </w:rPr>
        <w:t>]</w:t>
      </w:r>
      <w:r w:rsidR="00556428" w:rsidRPr="00401001">
        <w:fldChar w:fldCharType="end"/>
      </w:r>
      <w:r w:rsidRPr="00401001">
        <w:t xml:space="preserve">. This was performed by adapting the approach used by Romero </w:t>
      </w:r>
      <w:r w:rsidRPr="00401001">
        <w:rPr>
          <w:i/>
        </w:rPr>
        <w:t>et al.</w:t>
      </w:r>
      <w:r w:rsidR="006B2B83">
        <w:rPr>
          <w:i/>
        </w:rPr>
        <w:t xml:space="preserve"> </w:t>
      </w:r>
      <w:r w:rsidR="00556428" w:rsidRPr="00401001">
        <w:fldChar w:fldCharType="begin">
          <w:fldData xml:space="preserve">PEVuZE5vdGU+PENpdGU+PEF1dGhvcj5Sb21lcm88L0F1dGhvcj48WWVhcj4yMDEwPC9ZZWFyPjxS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</w:fldData>
        </w:fldChar>
      </w:r>
      <w:r w:rsidR="00287186">
        <w:instrText xml:space="preserve"> ADDIN EN.CITE </w:instrText>
      </w:r>
      <w:r w:rsidR="00287186">
        <w:fldChar w:fldCharType="begin">
          <w:fldData xml:space="preserve">PEVuZE5vdGU+PENpdGU+PEF1dGhvcj5Sb21lcm88L0F1dGhvcj48WWVhcj4yMDEwPC9ZZWFyPjxS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</w:fldData>
        </w:fldChar>
      </w:r>
      <w:r w:rsidR="00287186">
        <w:instrText xml:space="preserve"> ADDIN EN.CITE.DATA </w:instrText>
      </w:r>
      <w:r w:rsidR="00287186">
        <w:fldChar w:fldCharType="end"/>
      </w:r>
      <w:r w:rsidR="00556428" w:rsidRPr="00401001">
        <w:fldChar w:fldCharType="separate"/>
      </w:r>
      <w:r w:rsidR="00287186">
        <w:rPr>
          <w:noProof/>
        </w:rPr>
        <w:t>[</w:t>
      </w:r>
      <w:hyperlink w:anchor="_ENREF_30" w:tooltip="Romero, 2010 #3063" w:history="1">
        <w:r w:rsidR="00C143BE">
          <w:rPr>
            <w:noProof/>
          </w:rPr>
          <w:t>30</w:t>
        </w:r>
      </w:hyperlink>
      <w:r w:rsidR="00287186">
        <w:rPr>
          <w:noProof/>
        </w:rPr>
        <w:t>]</w:t>
      </w:r>
      <w:r w:rsidR="00556428" w:rsidRPr="00401001">
        <w:fldChar w:fldCharType="end"/>
      </w:r>
      <w:r w:rsidRPr="00401001">
        <w:t xml:space="preserve"> as described</w:t>
      </w:r>
      <w:r w:rsidR="006B2B83">
        <w:t xml:space="preserve"> </w:t>
      </w:r>
      <w:r w:rsidR="00556428" w:rsidRPr="00401001">
        <w:fldChar w:fldCharType="begin">
          <w:fldData xml:space="preserve">PEVuZE5vdGU+PENpdGU+PEF1dGhvcj5Db25yb3k8L0F1dGhvcj48WWVhcj4yMDE3PC9ZZWFyPjxS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Y4NCBlMS02ODQgZTE3PC9wYWdlcz48dm9sdW1lPjIxNzwvdm9s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</w:fldData>
        </w:fldChar>
      </w:r>
      <w:r w:rsidR="0079318B">
        <w:instrText xml:space="preserve"> ADDIN EN.CITE </w:instrText>
      </w:r>
      <w:r w:rsidR="0079318B">
        <w:fldChar w:fldCharType="begin">
          <w:fldData xml:space="preserve">PEVuZE5vdGU+PENpdGU+PEF1dGhvcj5Db25yb3k8L0F1dGhvcj48WWVhcj4yMDE3PC9ZZWFyPjxS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Y4NCBlMS02ODQgZTE3PC9wYWdlcz48dm9sdW1lPjIxNzwvdm9s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</w:fldData>
        </w:fldChar>
      </w:r>
      <w:r w:rsidR="0079318B">
        <w:instrText xml:space="preserve"> ADDIN EN.CITE.DATA </w:instrText>
      </w:r>
      <w:r w:rsidR="0079318B">
        <w:fldChar w:fldCharType="end"/>
      </w:r>
      <w:r w:rsidR="00556428" w:rsidRPr="00401001">
        <w:fldChar w:fldCharType="separate"/>
      </w:r>
      <w:r w:rsidR="0079318B">
        <w:rPr>
          <w:noProof/>
        </w:rPr>
        <w:t>[</w:t>
      </w:r>
      <w:hyperlink w:anchor="_ENREF_22" w:tooltip="Conroy, 2017 #2936" w:history="1">
        <w:r w:rsidR="00C143BE">
          <w:rPr>
            <w:noProof/>
          </w:rPr>
          <w:t>22</w:t>
        </w:r>
      </w:hyperlink>
      <w:r w:rsidR="0079318B">
        <w:rPr>
          <w:noProof/>
        </w:rPr>
        <w:t>]</w:t>
      </w:r>
      <w:r w:rsidR="00556428" w:rsidRPr="00401001">
        <w:fldChar w:fldCharType="end"/>
      </w:r>
      <w:r w:rsidRPr="00401001">
        <w:t>.</w:t>
      </w:r>
      <w:r w:rsidR="001F1DB2">
        <w:t xml:space="preserve"> Models were fitted to each</w:t>
      </w:r>
      <w:r w:rsidRPr="00401001">
        <w:t xml:space="preserve"> </w:t>
      </w:r>
      <w:r w:rsidR="001F1DB2">
        <w:t xml:space="preserve">angiogenic, inflammatory, or metabolic mediator measured by ELISA/Luminex, as a continuous dependent variable. </w:t>
      </w:r>
      <w:r w:rsidR="00E91502">
        <w:t>First,</w:t>
      </w:r>
      <w:r w:rsidRPr="00401001">
        <w:t xml:space="preserve"> </w:t>
      </w:r>
      <w:r w:rsidR="009F62AC">
        <w:t xml:space="preserve">a </w:t>
      </w:r>
      <w:r w:rsidRPr="00401001">
        <w:t xml:space="preserve">null model </w:t>
      </w:r>
      <w:r w:rsidR="009F62AC">
        <w:t>was</w:t>
      </w:r>
      <w:r w:rsidR="00EA2D3E" w:rsidRPr="00401001">
        <w:t xml:space="preserve"> </w:t>
      </w:r>
      <w:r w:rsidR="009F62AC">
        <w:t xml:space="preserve">created for each </w:t>
      </w:r>
      <w:r w:rsidR="00463D53">
        <w:t>marker</w:t>
      </w:r>
      <w:r w:rsidR="009F62AC">
        <w:t>,</w:t>
      </w:r>
      <w:r w:rsidR="00E91502">
        <w:t xml:space="preserve"> </w:t>
      </w:r>
      <w:r w:rsidRPr="00401001">
        <w:t xml:space="preserve">using the following fixed terms: maternal age, </w:t>
      </w:r>
      <w:r w:rsidR="00B76461">
        <w:t>gravidity</w:t>
      </w:r>
      <w:r w:rsidRPr="00401001">
        <w:t>, socioeconomic status, education status, BMI and hemoglobin at Visit 1, and an interaction term between treatment arm and gestational age.</w:t>
      </w:r>
      <w:r w:rsidR="00AB58EB">
        <w:t xml:space="preserve"> Gestational age was shifted</w:t>
      </w:r>
      <w:r w:rsidR="00E91502">
        <w:t xml:space="preserve"> to provide a meaningful intercept,</w:t>
      </w:r>
      <w:r w:rsidR="00AB58EB">
        <w:t xml:space="preserve"> so that the minimum gestational age was zero.</w:t>
      </w:r>
      <w:r w:rsidR="00B76461">
        <w:t xml:space="preserve"> A restricted cubic spline of gestational age</w:t>
      </w:r>
      <w:r w:rsidR="00852F53">
        <w:t xml:space="preserve"> (using the rms package in R</w:t>
      </w:r>
      <w:r w:rsidR="0093763F">
        <w:t xml:space="preserve"> </w:t>
      </w:r>
      <w:r w:rsidR="0093763F">
        <w:fldChar w:fldCharType="begin"/>
      </w:r>
      <w:r w:rsidR="0093763F">
        <w:instrText xml:space="preserve"> ADDIN EN.CITE &lt;EndNote&gt;&lt;Cite&gt;&lt;Author&gt;Harrell Jr.&lt;/Author&gt;&lt;Year&gt;2019&lt;/Year&gt;&lt;RecNum&gt;3348&lt;/RecNum&gt;&lt;DisplayText&gt;[33]&lt;/DisplayText&gt;&lt;record&gt;&lt;rec-number&gt;3348&lt;/rec-number&gt;&lt;foreign-keys&gt;&lt;key app="EN" db-id="0x5ss9zfnt90dmevxdixzftew920e25fd9vp"&gt;3348&lt;/key&gt;&lt;/foreign-keys&gt;&lt;ref-type name="Web Page"&gt;12&lt;/ref-type&gt;&lt;contributors&gt;&lt;authors&gt;&lt;author&gt;Harrell Jr., Frank E.&lt;/author&gt;&lt;/authors&gt;&lt;/contributors&gt;&lt;titles&gt;&lt;title&gt;rms: Regression Modeling Strategies. R package version 5.1-3.1.&lt;/title&gt;&lt;/titles&gt;&lt;dates&gt;&lt;year&gt;2019&lt;/year&gt;&lt;/dates&gt;&lt;urls&gt;&lt;related-urls&gt;&lt;url&gt;https://CRAN.R-project.org/package=rms&lt;/url&gt;&lt;/related-urls&gt;&lt;/urls&gt;&lt;/record&gt;&lt;/Cite&gt;&lt;/EndNote&gt;</w:instrText>
      </w:r>
      <w:r w:rsidR="0093763F">
        <w:fldChar w:fldCharType="separate"/>
      </w:r>
      <w:r w:rsidR="0093763F">
        <w:rPr>
          <w:noProof/>
        </w:rPr>
        <w:t>[</w:t>
      </w:r>
      <w:hyperlink w:anchor="_ENREF_33" w:tooltip="Harrell Jr., 2019 #3348" w:history="1">
        <w:r w:rsidR="00C143BE">
          <w:rPr>
            <w:noProof/>
          </w:rPr>
          <w:t>33</w:t>
        </w:r>
      </w:hyperlink>
      <w:r w:rsidR="0093763F">
        <w:rPr>
          <w:noProof/>
        </w:rPr>
        <w:t>]</w:t>
      </w:r>
      <w:r w:rsidR="0093763F">
        <w:fldChar w:fldCharType="end"/>
      </w:r>
      <w:r w:rsidR="00852F53">
        <w:t>)</w:t>
      </w:r>
      <w:r w:rsidR="00B76461">
        <w:t xml:space="preserve"> was </w:t>
      </w:r>
      <w:r w:rsidR="00852F53">
        <w:t>included</w:t>
      </w:r>
      <w:r w:rsidR="00B76461">
        <w:t xml:space="preserve"> as a main effect and in interaction terms to capture</w:t>
      </w:r>
      <w:r w:rsidR="00AB58EB">
        <w:t xml:space="preserve"> </w:t>
      </w:r>
      <w:r w:rsidR="00B76461">
        <w:t xml:space="preserve">variation across time, with three knots placed at the </w:t>
      </w:r>
      <w:r w:rsidR="00650731">
        <w:t>10</w:t>
      </w:r>
      <w:r w:rsidR="00B76461" w:rsidRPr="00E91502">
        <w:rPr>
          <w:vertAlign w:val="superscript"/>
        </w:rPr>
        <w:t>th</w:t>
      </w:r>
      <w:r w:rsidR="00B76461">
        <w:t>, 50</w:t>
      </w:r>
      <w:r w:rsidR="00B76461" w:rsidRPr="00E91502">
        <w:rPr>
          <w:vertAlign w:val="superscript"/>
        </w:rPr>
        <w:t>th</w:t>
      </w:r>
      <w:r w:rsidR="00B76461">
        <w:t xml:space="preserve">, and </w:t>
      </w:r>
      <w:r w:rsidR="00650731">
        <w:t>90</w:t>
      </w:r>
      <w:r w:rsidR="00B76461" w:rsidRPr="00E91502">
        <w:rPr>
          <w:vertAlign w:val="superscript"/>
        </w:rPr>
        <w:t>th</w:t>
      </w:r>
      <w:r w:rsidR="00B76461">
        <w:t xml:space="preserve"> </w:t>
      </w:r>
      <w:r w:rsidR="005D1990">
        <w:t>quantile</w:t>
      </w:r>
      <w:r w:rsidR="00852F53">
        <w:t xml:space="preserve"> of gestational age</w:t>
      </w:r>
      <w:r w:rsidR="00650731">
        <w:t xml:space="preserve">, as </w:t>
      </w:r>
      <w:r w:rsidR="000F790A">
        <w:t>sugges</w:t>
      </w:r>
      <w:r w:rsidR="00E442A5">
        <w:t>t</w:t>
      </w:r>
      <w:r w:rsidR="000F790A">
        <w:t>ed</w:t>
      </w:r>
      <w:r w:rsidR="00343F5C">
        <w:t xml:space="preserve"> </w:t>
      </w:r>
      <w:r w:rsidR="00287186">
        <w:fldChar w:fldCharType="begin"/>
      </w:r>
      <w:r w:rsidR="00287186">
        <w:instrText xml:space="preserve"> ADDIN EN.CITE &lt;EndNote&gt;&lt;Cite&gt;&lt;Author&gt;Harrell Jr.&lt;/Author&gt;&lt;Year&gt;2019&lt;/Year&gt;&lt;RecNum&gt;3351&lt;/RecNum&gt;&lt;DisplayText&gt;[34]&lt;/DisplayText&gt;&lt;record&gt;&lt;rec-number&gt;3351&lt;/rec-number&gt;&lt;foreign-keys&gt;&lt;key app="EN" db-id="0x5ss9zfnt90dmevxdixzftew920e25fd9vp"&gt;3351&lt;/key&gt;&lt;/foreign-keys&gt;&lt;ref-type name="Electronic Article"&gt;43&lt;/ref-type&gt;&lt;contributors&gt;&lt;authors&gt;&lt;author&gt;Harrell Jr., Frank E.&lt;/author&gt;&lt;/authors&gt;&lt;/contributors&gt;&lt;titles&gt;&lt;title&gt;Regression Modeling Strategies&lt;/title&gt;&lt;/titles&gt;&lt;pages&gt;1-416&lt;/pages&gt;&lt;dates&gt;&lt;year&gt;2019&lt;/year&gt;&lt;pub-dates&gt;&lt;date&gt;2019&lt;/date&gt;&lt;/pub-dates&gt;&lt;/dates&gt;&lt;pub-location&gt;Nashville, TN&lt;/pub-location&gt;&lt;publisher&gt;Vanderbilt University School of Medicine&lt;/publisher&gt;&lt;urls&gt;&lt;related-urls&gt;&lt;url&gt;http://hbiostat.org/doc/rms.pdf &lt;/url&gt;&lt;/related-urls&gt;&lt;/urls&gt;&lt;/record&gt;&lt;/Cite&gt;&lt;/EndNote&gt;</w:instrText>
      </w:r>
      <w:r w:rsidR="00287186">
        <w:fldChar w:fldCharType="separate"/>
      </w:r>
      <w:r w:rsidR="00287186">
        <w:rPr>
          <w:noProof/>
        </w:rPr>
        <w:t>[</w:t>
      </w:r>
      <w:hyperlink w:anchor="_ENREF_34" w:tooltip="Harrell Jr., 2019 #3351" w:history="1">
        <w:r w:rsidR="00C143BE">
          <w:rPr>
            <w:noProof/>
          </w:rPr>
          <w:t>34</w:t>
        </w:r>
      </w:hyperlink>
      <w:r w:rsidR="00287186">
        <w:rPr>
          <w:noProof/>
        </w:rPr>
        <w:t>]</w:t>
      </w:r>
      <w:r w:rsidR="00287186">
        <w:fldChar w:fldCharType="end"/>
      </w:r>
      <w:r w:rsidR="00B76461">
        <w:t xml:space="preserve">. </w:t>
      </w:r>
      <w:r w:rsidR="00E91502">
        <w:t>All</w:t>
      </w:r>
      <w:r w:rsidR="00B76461">
        <w:t xml:space="preserve"> model</w:t>
      </w:r>
      <w:r w:rsidR="00E91502">
        <w:t>s</w:t>
      </w:r>
      <w:r w:rsidR="00B76461">
        <w:t xml:space="preserve"> also included a by-</w:t>
      </w:r>
      <w:r w:rsidR="00AB58EB">
        <w:t>participant</w:t>
      </w:r>
      <w:r w:rsidR="00B76461">
        <w:t xml:space="preserve"> intercept </w:t>
      </w:r>
      <w:r w:rsidR="00AB58EB">
        <w:t xml:space="preserve">and by-participant slope as random effects. </w:t>
      </w:r>
      <w:r w:rsidRPr="00401001">
        <w:t>T</w:t>
      </w:r>
      <w:r w:rsidR="00003F58" w:rsidRPr="00401001">
        <w:t>he impact of</w:t>
      </w:r>
      <w:r w:rsidR="00D51725">
        <w:t xml:space="preserve"> early malaria</w:t>
      </w:r>
      <w:r w:rsidR="00FA533C">
        <w:t xml:space="preserve"> on </w:t>
      </w:r>
      <w:r w:rsidR="00AB58EB">
        <w:t>longitudinal</w:t>
      </w:r>
      <w:r w:rsidR="00D51725">
        <w:t xml:space="preserve"> changes in</w:t>
      </w:r>
      <w:r w:rsidR="00AB58EB">
        <w:t xml:space="preserve"> angiogenic/inflammatory markers</w:t>
      </w:r>
      <w:r w:rsidRPr="00401001">
        <w:t xml:space="preserve"> was evaluated</w:t>
      </w:r>
      <w:r w:rsidR="001614C6">
        <w:t xml:space="preserve"> in a second model</w:t>
      </w:r>
      <w:r w:rsidRPr="00401001">
        <w:t xml:space="preserve"> by adding</w:t>
      </w:r>
      <w:r w:rsidR="00D51725">
        <w:t xml:space="preserve"> </w:t>
      </w:r>
      <w:r w:rsidR="00EB7F58">
        <w:t>malaria status by PCR</w:t>
      </w:r>
      <w:r w:rsidR="00D51725">
        <w:t xml:space="preserve"> at Visit 1</w:t>
      </w:r>
      <w:r w:rsidRPr="00401001">
        <w:t xml:space="preserve"> </w:t>
      </w:r>
      <w:r w:rsidR="00D51725">
        <w:t>as a main effect to</w:t>
      </w:r>
      <w:r w:rsidR="00D51725" w:rsidRPr="00401001">
        <w:t xml:space="preserve"> </w:t>
      </w:r>
      <w:r w:rsidRPr="00401001">
        <w:t>the null model</w:t>
      </w:r>
      <w:r w:rsidR="00D51725">
        <w:t>. A third model included t</w:t>
      </w:r>
      <w:r w:rsidRPr="00401001">
        <w:t>he interaction between</w:t>
      </w:r>
      <w:r w:rsidR="00D51725">
        <w:t xml:space="preserve"> a spline of</w:t>
      </w:r>
      <w:r w:rsidRPr="00401001">
        <w:t xml:space="preserve"> gestational age and </w:t>
      </w:r>
      <w:r w:rsidR="00FA533C">
        <w:t xml:space="preserve">malaria status at Visit 1 </w:t>
      </w:r>
      <w:r w:rsidR="00D51725">
        <w:t>to assess the effect of early malaria on mediator concentrations by gestational age</w:t>
      </w:r>
      <w:r w:rsidRPr="00401001">
        <w:t xml:space="preserve">. The estimates and standard error are reported for the final model that included </w:t>
      </w:r>
      <w:r w:rsidR="004577FD">
        <w:t>malaria</w:t>
      </w:r>
      <w:r w:rsidRPr="00401001">
        <w:t xml:space="preserve"> status and the interaction term.</w:t>
      </w:r>
      <w:r w:rsidR="00463D53">
        <w:t xml:space="preserve"> The</w:t>
      </w:r>
      <w:r w:rsidR="00463D53" w:rsidRPr="00401001">
        <w:t xml:space="preserve"> likelihood ratio test</w:t>
      </w:r>
      <w:r w:rsidR="00463D53">
        <w:t xml:space="preserve"> was used to compare the three models and assess the impact of </w:t>
      </w:r>
      <w:r w:rsidR="001614C6">
        <w:t>mala</w:t>
      </w:r>
      <w:r w:rsidR="00556141">
        <w:t>ri</w:t>
      </w:r>
      <w:r w:rsidR="001614C6">
        <w:t>a</w:t>
      </w:r>
      <w:r w:rsidR="00463D53">
        <w:t xml:space="preserve"> status</w:t>
      </w:r>
      <w:r w:rsidR="001614C6">
        <w:t xml:space="preserve"> (by PCR)</w:t>
      </w:r>
      <w:r w:rsidR="00463D53">
        <w:t xml:space="preserve"> at Visit 1 on model fit</w:t>
      </w:r>
      <w:r w:rsidR="00463D53" w:rsidRPr="00401001">
        <w:t>.</w:t>
      </w:r>
      <w:r w:rsidR="00463D53">
        <w:t xml:space="preserve"> Acknowledging the biases introduced by the likelihood ratio test, p</w:t>
      </w:r>
      <w:r w:rsidR="005F6A19">
        <w:t xml:space="preserve">arameters of model fit (i.e. AIC, BIC) </w:t>
      </w:r>
      <w:r w:rsidR="00463D53">
        <w:t>are</w:t>
      </w:r>
      <w:r w:rsidR="005F6A19">
        <w:t xml:space="preserve"> also reported for each of the three models.</w:t>
      </w:r>
      <w:r w:rsidRPr="00401001">
        <w:t xml:space="preserve"> </w:t>
      </w:r>
      <w:r w:rsidR="00FA533C">
        <w:t>Mediator</w:t>
      </w:r>
      <w:r w:rsidRPr="00401001">
        <w:t xml:space="preserve"> levels were </w:t>
      </w:r>
      <w:r w:rsidR="00463D53">
        <w:t xml:space="preserve">natural </w:t>
      </w:r>
      <w:r w:rsidRPr="00401001">
        <w:t>log</w:t>
      </w:r>
      <w:r w:rsidR="00463D53">
        <w:t>-</w:t>
      </w:r>
      <w:r w:rsidRPr="00401001">
        <w:t>transformed for the linear mixed effects modeling, and residual plots did not</w:t>
      </w:r>
      <w:r w:rsidR="00003F58" w:rsidRPr="00401001">
        <w:t xml:space="preserve"> show apparent</w:t>
      </w:r>
      <w:r w:rsidRPr="00401001">
        <w:t xml:space="preserve"> deviat</w:t>
      </w:r>
      <w:r w:rsidR="00003F58" w:rsidRPr="00401001">
        <w:t>ion</w:t>
      </w:r>
      <w:r w:rsidRPr="00401001">
        <w:t xml:space="preserve"> from normality or homoscedasticity. </w:t>
      </w:r>
      <w:r w:rsidR="00AE5641">
        <w:t xml:space="preserve">Analysis of </w:t>
      </w:r>
      <w:r w:rsidR="006A0297">
        <w:t xml:space="preserve">longitudinal mediator data by treatment arm revealed no differences between IPTp and ISTp; however, treatment group was included as a covariate in all models to account for design of the parent trial.  </w:t>
      </w:r>
      <w:r w:rsidR="007964DE">
        <w:t>Missing data was excluded from the analyses</w:t>
      </w:r>
      <w:r w:rsidR="00556141">
        <w:t xml:space="preserve"> and the percentage of missing data </w:t>
      </w:r>
      <w:r w:rsidR="00C325D8">
        <w:t xml:space="preserve">is reported </w:t>
      </w:r>
      <w:r w:rsidR="00556141">
        <w:t>(</w:t>
      </w:r>
      <w:r w:rsidR="00C80E67">
        <w:t xml:space="preserve">S2 </w:t>
      </w:r>
      <w:r w:rsidR="00556141">
        <w:t>Table)</w:t>
      </w:r>
      <w:r w:rsidR="007964DE">
        <w:t xml:space="preserve">. </w:t>
      </w:r>
    </w:p>
    <w:p w14:paraId="16A56889" w14:textId="77777777" w:rsidR="00736D36" w:rsidRPr="00401001" w:rsidRDefault="00736D36" w:rsidP="003841BA">
      <w:pPr>
        <w:spacing w:line="480" w:lineRule="auto"/>
      </w:pPr>
    </w:p>
    <w:p w14:paraId="62A80E2F" w14:textId="77777777" w:rsidR="002846B0" w:rsidRPr="001E7130" w:rsidRDefault="001E7130" w:rsidP="003841BA">
      <w:pPr>
        <w:spacing w:line="480" w:lineRule="auto"/>
        <w:rPr>
          <w:u w:val="single"/>
        </w:rPr>
      </w:pPr>
      <w:r>
        <w:rPr>
          <w:u w:val="single"/>
        </w:rPr>
        <w:t>Results:</w:t>
      </w:r>
    </w:p>
    <w:p w14:paraId="643506AD" w14:textId="77777777" w:rsidR="0086034D" w:rsidRPr="00401001" w:rsidRDefault="0086034D" w:rsidP="003841BA">
      <w:pPr>
        <w:spacing w:line="480" w:lineRule="auto"/>
        <w:rPr>
          <w:i/>
        </w:rPr>
      </w:pPr>
      <w:r w:rsidRPr="00401001">
        <w:rPr>
          <w:i/>
        </w:rPr>
        <w:t xml:space="preserve">Clinical characteristics and malaria status </w:t>
      </w:r>
    </w:p>
    <w:p w14:paraId="614E0060" w14:textId="38D4BFAC" w:rsidR="00822572" w:rsidRDefault="00053E86" w:rsidP="00F70C19">
      <w:r w:rsidRPr="00401001">
        <w:t>Of the</w:t>
      </w:r>
      <w:r w:rsidR="00BF05B9" w:rsidRPr="00401001">
        <w:t xml:space="preserve"> 1873 women </w:t>
      </w:r>
      <w:r w:rsidR="00A17580" w:rsidRPr="00401001">
        <w:t xml:space="preserve">initially </w:t>
      </w:r>
      <w:r w:rsidR="00BF05B9" w:rsidRPr="00401001">
        <w:t xml:space="preserve">enrolled in the </w:t>
      </w:r>
      <w:r w:rsidRPr="00401001">
        <w:t>trial</w:t>
      </w:r>
      <w:r w:rsidR="00654061">
        <w:t xml:space="preserve"> </w:t>
      </w:r>
      <w:r w:rsidR="00556428" w:rsidRPr="00401001">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 </w:instrText>
      </w:r>
      <w:r w:rsidR="0093763F">
        <w:fldChar w:fldCharType="begin">
          <w:fldData xml:space="preserve">PEVuZE5vdGU+PENpdGU+PEF1dGhvcj5NYWRhbml0c2E8L0F1dGhvcj48WWVhcj4yMDE2PC9ZZWFy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I0PC9wYWdlcz48dm9sdW1lPjEzPC92b2x1
bWU+PG51bWJlcj45PC9udW1iZXI+PGRhdGVzPjx5ZWFyPjIwMTY8L3llYXI+PHB1Yi1kYXRlcz48
ZGF0ZT5TZXA8L2RhdGU+PC9wdWItZGF0ZXM+PC9kYXRlcz48aXNibj4xNTQ5LTE2NzYgKEVsZWN0
cm9uaWMpJiN4RDsxNTQ5LTEyNzcgKExpbmtpbmcpPC9pc2JuPjxhY2Nlc3Npb24tbnVtPjI3NjIy
NTU4PC9hY2Nlc3Npb24tbnVtPjx1cmxzPjxyZWxhdGVkLXVybHM+PHVybD5odHRwOi8vd3d3Lm5j
YmkubmxtLm5paC5nb3YvcHVibWVkLzI3NjIyNTU4PC91cmw+PC9yZWxhdGVkLXVybHM+PC91cmxz
PjxjdXN0b20yPjUwMjEyNzE8L2N1c3RvbTI+PGVsZWN0cm9uaWMtcmVzb3VyY2UtbnVtPjEwLjEz
NzEvam91cm5hbC5wbWVkLjEwMDIxMjQ8L2VsZWN0cm9uaWMtcmVzb3VyY2UtbnVtPjwvcmVjb3Jk
PjwvQ2l0ZT48L0VuZE5vdGU+
</w:fldData>
        </w:fldChar>
      </w:r>
      <w:r w:rsidR="0093763F">
        <w:instrText xml:space="preserve"> ADDIN EN.CITE.DATA </w:instrText>
      </w:r>
      <w:r w:rsidR="0093763F">
        <w:fldChar w:fldCharType="end"/>
      </w:r>
      <w:r w:rsidR="00556428" w:rsidRPr="00401001">
        <w:fldChar w:fldCharType="separate"/>
      </w:r>
      <w:r w:rsidR="0093763F">
        <w:rPr>
          <w:noProof/>
        </w:rPr>
        <w:t>[</w:t>
      </w:r>
      <w:hyperlink w:anchor="_ENREF_26" w:tooltip="Madanitsa, 2016 #2802" w:history="1">
        <w:r w:rsidR="00C143BE">
          <w:rPr>
            <w:noProof/>
          </w:rPr>
          <w:t>26</w:t>
        </w:r>
      </w:hyperlink>
      <w:r w:rsidR="0093763F">
        <w:rPr>
          <w:noProof/>
        </w:rPr>
        <w:t>]</w:t>
      </w:r>
      <w:r w:rsidR="00556428" w:rsidRPr="00401001">
        <w:fldChar w:fldCharType="end"/>
      </w:r>
      <w:r w:rsidR="00CF0691" w:rsidRPr="00401001">
        <w:t xml:space="preserve">, </w:t>
      </w:r>
      <w:r w:rsidR="00246175" w:rsidRPr="00401001">
        <w:t xml:space="preserve">3386 samples </w:t>
      </w:r>
      <w:r w:rsidR="001930DC" w:rsidRPr="00401001">
        <w:t xml:space="preserve">were tested </w:t>
      </w:r>
      <w:r w:rsidR="002701C9" w:rsidRPr="00401001">
        <w:t xml:space="preserve">from </w:t>
      </w:r>
      <w:r w:rsidR="00E93C90">
        <w:t>1628</w:t>
      </w:r>
      <w:r w:rsidR="00E93C90" w:rsidRPr="00401001">
        <w:t xml:space="preserve"> </w:t>
      </w:r>
      <w:r w:rsidR="00CF0691" w:rsidRPr="00401001">
        <w:t xml:space="preserve">women </w:t>
      </w:r>
      <w:r w:rsidR="002701C9" w:rsidRPr="00401001">
        <w:t xml:space="preserve">over three study visits as shown in </w:t>
      </w:r>
      <w:r w:rsidR="007535D2">
        <w:t>Fig</w:t>
      </w:r>
      <w:r w:rsidR="002701C9" w:rsidRPr="00401001">
        <w:t xml:space="preserve"> 1. </w:t>
      </w:r>
      <w:r w:rsidR="00947C20" w:rsidRPr="00401001">
        <w:t>The women included in th</w:t>
      </w:r>
      <w:r w:rsidR="001A2831">
        <w:t>is</w:t>
      </w:r>
      <w:r w:rsidR="00A17580" w:rsidRPr="00401001">
        <w:t xml:space="preserve"> </w:t>
      </w:r>
      <w:r w:rsidR="00A40337">
        <w:t>analysis</w:t>
      </w:r>
      <w:r w:rsidR="00BF05B9" w:rsidRPr="00401001">
        <w:t xml:space="preserve"> had a median age of </w:t>
      </w:r>
      <w:r w:rsidR="006A2701">
        <w:t>21</w:t>
      </w:r>
      <w:r w:rsidR="006A2701" w:rsidRPr="00401001">
        <w:t xml:space="preserve"> </w:t>
      </w:r>
      <w:r w:rsidR="00DF1091" w:rsidRPr="00401001">
        <w:t>years</w:t>
      </w:r>
      <w:r w:rsidR="00A519B3">
        <w:t xml:space="preserve"> (IQR </w:t>
      </w:r>
      <w:r w:rsidR="006A2701">
        <w:t>18, 25</w:t>
      </w:r>
      <w:r w:rsidR="00A519B3">
        <w:t>)</w:t>
      </w:r>
      <w:r w:rsidR="00BF05B9" w:rsidRPr="00401001">
        <w:t xml:space="preserve">, </w:t>
      </w:r>
      <w:r w:rsidR="006A2701">
        <w:t>562</w:t>
      </w:r>
      <w:r w:rsidR="006A2701" w:rsidRPr="00401001">
        <w:t xml:space="preserve"> </w:t>
      </w:r>
      <w:r w:rsidR="00C77FA3" w:rsidRPr="00401001">
        <w:t>(</w:t>
      </w:r>
      <w:r w:rsidR="006A2701">
        <w:t>35</w:t>
      </w:r>
      <w:r w:rsidR="00C77FA3" w:rsidRPr="00401001">
        <w:t>%)</w:t>
      </w:r>
      <w:r w:rsidR="00BF05B9" w:rsidRPr="00401001">
        <w:t xml:space="preserve"> were primigravid, and </w:t>
      </w:r>
      <w:r w:rsidR="006A2701">
        <w:t>811</w:t>
      </w:r>
      <w:r w:rsidR="006A2701" w:rsidRPr="00401001">
        <w:t xml:space="preserve"> </w:t>
      </w:r>
      <w:r w:rsidR="00C77FA3" w:rsidRPr="00401001">
        <w:t>(</w:t>
      </w:r>
      <w:r w:rsidR="006A2701">
        <w:t>50</w:t>
      </w:r>
      <w:r w:rsidR="00C77FA3" w:rsidRPr="00401001">
        <w:t xml:space="preserve">%) </w:t>
      </w:r>
      <w:r w:rsidR="00BF05B9" w:rsidRPr="00401001">
        <w:t xml:space="preserve">were in the </w:t>
      </w:r>
      <w:r w:rsidR="00BF05B9" w:rsidRPr="00401001">
        <w:lastRenderedPageBreak/>
        <w:t>IPTp arm.</w:t>
      </w:r>
      <w:r w:rsidR="001930DC" w:rsidRPr="00401001">
        <w:t xml:space="preserve"> </w:t>
      </w:r>
      <w:r w:rsidR="000E04C3" w:rsidRPr="00401001">
        <w:t xml:space="preserve">Of the infants, </w:t>
      </w:r>
      <w:r w:rsidR="005F3BF4">
        <w:t>11% (n=156/1451)</w:t>
      </w:r>
      <w:r w:rsidR="000E04C3" w:rsidRPr="00401001">
        <w:t xml:space="preserve"> </w:t>
      </w:r>
      <w:r w:rsidR="009241BC" w:rsidRPr="00401001">
        <w:t>were</w:t>
      </w:r>
      <w:r w:rsidR="008E6469" w:rsidRPr="00401001">
        <w:t xml:space="preserve"> LBW, </w:t>
      </w:r>
      <w:r w:rsidR="005F3BF4">
        <w:t>20%</w:t>
      </w:r>
      <w:r w:rsidR="008E6469" w:rsidRPr="00401001">
        <w:t xml:space="preserve"> </w:t>
      </w:r>
      <w:r w:rsidR="005F3BF4">
        <w:t>(n=304/1506)</w:t>
      </w:r>
      <w:r w:rsidR="008E6469" w:rsidRPr="00401001">
        <w:t xml:space="preserve"> were </w:t>
      </w:r>
      <w:r w:rsidR="009241BC" w:rsidRPr="00401001">
        <w:t>preterm</w:t>
      </w:r>
      <w:r w:rsidR="008E6469" w:rsidRPr="00401001">
        <w:t xml:space="preserve">, and </w:t>
      </w:r>
      <w:r w:rsidR="005F3BF4">
        <w:t>16% (n=238/1451)</w:t>
      </w:r>
      <w:r w:rsidR="008E6469" w:rsidRPr="00401001">
        <w:t xml:space="preserve"> were SGA</w:t>
      </w:r>
      <w:r w:rsidR="00AD6D62" w:rsidRPr="00401001">
        <w:t>.</w:t>
      </w:r>
      <w:r w:rsidR="00D12865" w:rsidRPr="00401001">
        <w:t xml:space="preserve"> </w:t>
      </w:r>
      <w:r w:rsidR="007F73C8" w:rsidRPr="00401001">
        <w:t>Since t</w:t>
      </w:r>
      <w:r w:rsidR="001464E9" w:rsidRPr="00401001">
        <w:t xml:space="preserve">here were </w:t>
      </w:r>
      <w:r w:rsidR="00517FCB" w:rsidRPr="00401001">
        <w:t xml:space="preserve">no </w:t>
      </w:r>
      <w:r w:rsidR="001464E9" w:rsidRPr="00401001">
        <w:t>significant differences</w:t>
      </w:r>
      <w:r w:rsidR="00AC07B0">
        <w:t xml:space="preserve"> between treatment arms</w:t>
      </w:r>
      <w:r w:rsidR="001464E9" w:rsidRPr="00401001">
        <w:t xml:space="preserve"> in</w:t>
      </w:r>
      <w:r w:rsidR="00AC07B0">
        <w:t xml:space="preserve"> the</w:t>
      </w:r>
      <w:r w:rsidR="001464E9" w:rsidRPr="00401001">
        <w:t xml:space="preserve"> </w:t>
      </w:r>
      <w:r w:rsidR="00DC0947" w:rsidRPr="00401001">
        <w:t xml:space="preserve">frequency </w:t>
      </w:r>
      <w:r w:rsidR="001464E9" w:rsidRPr="00401001">
        <w:t xml:space="preserve">of </w:t>
      </w:r>
      <w:r w:rsidR="00081224" w:rsidRPr="00401001">
        <w:t xml:space="preserve">malaria at any of the three visits, </w:t>
      </w:r>
      <w:r w:rsidR="0001263E" w:rsidRPr="00401001">
        <w:t xml:space="preserve">placental </w:t>
      </w:r>
      <w:r w:rsidR="001464E9" w:rsidRPr="00401001">
        <w:t>malar</w:t>
      </w:r>
      <w:r w:rsidR="00A83471" w:rsidRPr="00401001">
        <w:t>ia</w:t>
      </w:r>
      <w:r w:rsidR="0001263E" w:rsidRPr="00401001">
        <w:t xml:space="preserve">, </w:t>
      </w:r>
      <w:r w:rsidR="00EB0416" w:rsidRPr="00401001">
        <w:t>PTB</w:t>
      </w:r>
      <w:r w:rsidR="00081224" w:rsidRPr="00401001">
        <w:t xml:space="preserve">, or </w:t>
      </w:r>
      <w:r w:rsidR="00EB0416" w:rsidRPr="00401001">
        <w:t>SGA</w:t>
      </w:r>
      <w:r w:rsidR="007F73C8" w:rsidRPr="00401001">
        <w:t xml:space="preserve">, </w:t>
      </w:r>
      <w:r w:rsidR="0094678F" w:rsidRPr="00401001">
        <w:t xml:space="preserve">the combined </w:t>
      </w:r>
      <w:r w:rsidR="00DC0947" w:rsidRPr="00401001">
        <w:t>data</w:t>
      </w:r>
      <w:r w:rsidR="00422EE1" w:rsidRPr="00401001">
        <w:t xml:space="preserve"> were analyzed</w:t>
      </w:r>
      <w:r w:rsidR="001464E9" w:rsidRPr="0040100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70C19" w14:paraId="1B5F9991" w14:textId="77777777" w:rsidTr="00F70C19">
        <w:tc>
          <w:tcPr>
            <w:tcW w:w="9350" w:type="dxa"/>
          </w:tcPr>
          <w:p w14:paraId="629F7BDC" w14:textId="4833B7CD" w:rsidR="00F70C19" w:rsidRDefault="00F70C19" w:rsidP="00F70C19">
            <w:pPr>
              <w:spacing w:line="480" w:lineRule="auto"/>
              <w:ind w:left="426"/>
            </w:pPr>
            <w:r w:rsidRPr="004105EF">
              <w:rPr>
                <w:b/>
              </w:rPr>
              <w:t>Fig 1.</w:t>
            </w:r>
            <w:r w:rsidRPr="004105EF">
              <w:t xml:space="preserve"> Flow chart for patient population</w:t>
            </w:r>
          </w:p>
        </w:tc>
      </w:tr>
      <w:tr w:rsidR="00F70C19" w14:paraId="534DF736" w14:textId="77777777" w:rsidTr="00F70C19">
        <w:tc>
          <w:tcPr>
            <w:tcW w:w="9350" w:type="dxa"/>
          </w:tcPr>
          <w:p w14:paraId="5F3A1BEB" w14:textId="4D1EECB4" w:rsidR="00F70C19" w:rsidRDefault="00F70C19" w:rsidP="003841BA">
            <w:pPr>
              <w:spacing w:line="480" w:lineRule="auto"/>
            </w:pPr>
            <w:r>
              <w:rPr>
                <w:noProof/>
              </w:rPr>
              <w:drawing>
                <wp:inline distT="0" distB="0" distL="0" distR="0" wp14:anchorId="366B9D51" wp14:editId="597F03CA">
                  <wp:extent cx="5943600" cy="4896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896485"/>
                          </a:xfrm>
                          <a:prstGeom prst="rect">
                            <a:avLst/>
                          </a:prstGeom>
                        </pic:spPr>
                      </pic:pic>
                    </a:graphicData>
                  </a:graphic>
                </wp:inline>
              </w:drawing>
            </w:r>
          </w:p>
        </w:tc>
      </w:tr>
      <w:tr w:rsidR="00F70C19" w14:paraId="513C71B5" w14:textId="77777777" w:rsidTr="00F70C19">
        <w:tc>
          <w:tcPr>
            <w:tcW w:w="9350" w:type="dxa"/>
          </w:tcPr>
          <w:p w14:paraId="7111C195" w14:textId="742B4A42" w:rsidR="00F70C19" w:rsidRDefault="00F70C19" w:rsidP="00F70C19">
            <w:r w:rsidRPr="00401001">
              <w:t xml:space="preserve">A total of </w:t>
            </w:r>
            <w:r>
              <w:t>70</w:t>
            </w:r>
            <w:r w:rsidRPr="00401001">
              <w:t>% (n=</w:t>
            </w:r>
            <w:r>
              <w:t>1138</w:t>
            </w:r>
            <w:r w:rsidRPr="00401001">
              <w:t>) of women had malaria during pregnancy, as determined by at least one positive PCR test for malaria and/or positive placental histology</w:t>
            </w:r>
            <w:r>
              <w:t xml:space="preserve"> </w:t>
            </w:r>
            <w:r w:rsidRPr="00383142">
              <w:t xml:space="preserve">(Table 1).  </w:t>
            </w:r>
            <w:r>
              <w:t xml:space="preserve">Malaria-positive women were more likely to be younger, primigravid, of lower socioeconomic status, of lower education status, and to deliver at an earlier gestational age with a lower birth weight (Table 1).  There were no significant differences in rates of C-section deliveries between malaria positive women or malaria negative women (3.0% (n=33) vs 2.5% (n=11), p=0.554).  </w:t>
            </w:r>
            <w:r w:rsidRPr="00401001">
              <w:t xml:space="preserve">Placental malaria, based on placental histology, was observed in </w:t>
            </w:r>
            <w:r>
              <w:t xml:space="preserve">23% (n=377) </w:t>
            </w:r>
            <w:r w:rsidRPr="00401001">
              <w:t>(Table 2).  At Visit 1 (</w:t>
            </w:r>
            <w:r>
              <w:t xml:space="preserve">enrolment, </w:t>
            </w:r>
            <w:r w:rsidRPr="00401001">
              <w:t xml:space="preserve">prior to treatment allocation; 13 to </w:t>
            </w:r>
            <w:r>
              <w:t>23</w:t>
            </w:r>
            <w:r w:rsidRPr="00401001">
              <w:t xml:space="preserve"> weeks), </w:t>
            </w:r>
            <w:r>
              <w:t>40% (n=649)</w:t>
            </w:r>
            <w:r w:rsidRPr="00401001">
              <w:t xml:space="preserve"> of women tested positive for malaria (Table 2). </w:t>
            </w:r>
            <w:r>
              <w:t>Thirty</w:t>
            </w:r>
            <w:r w:rsidRPr="00401001">
              <w:t xml:space="preserve"> percent </w:t>
            </w:r>
            <w:r>
              <w:t>(n=490)</w:t>
            </w:r>
            <w:r w:rsidRPr="00401001">
              <w:t xml:space="preserve"> had no evidence of malaria infection by placental histology and PCR testing at any time during pregnancy</w:t>
            </w:r>
          </w:p>
        </w:tc>
      </w:tr>
    </w:tbl>
    <w:p w14:paraId="666F1FF2" w14:textId="7EF41089" w:rsidR="007535D2" w:rsidRDefault="00FA787B" w:rsidP="00F111F6">
      <w:pPr>
        <w:tabs>
          <w:tab w:val="left" w:pos="3402"/>
        </w:tabs>
        <w:spacing w:line="480" w:lineRule="auto"/>
        <w:ind w:left="426"/>
      </w:pPr>
      <w:r w:rsidRPr="00401001">
        <w:t xml:space="preserve">. </w:t>
      </w:r>
    </w:p>
    <w:p w14:paraId="50298159" w14:textId="77777777" w:rsidR="007535D2" w:rsidRDefault="007535D2" w:rsidP="007535D2">
      <w:pPr>
        <w:tabs>
          <w:tab w:val="left" w:pos="3402"/>
        </w:tabs>
        <w:spacing w:line="480" w:lineRule="auto"/>
        <w:sectPr w:rsidR="007535D2" w:rsidSect="00A30A10">
          <w:footerReference w:type="default" r:id="rId9"/>
          <w:pgSz w:w="12240" w:h="15840"/>
          <w:pgMar w:top="1440" w:right="1440" w:bottom="1440" w:left="1440" w:header="709" w:footer="709" w:gutter="0"/>
          <w:lnNumType w:countBy="1" w:restart="continuous"/>
          <w:cols w:space="708"/>
          <w:docGrid w:linePitch="360"/>
        </w:sectPr>
      </w:pPr>
    </w:p>
    <w:p w14:paraId="63540587" w14:textId="16572EFE" w:rsidR="007535D2" w:rsidRDefault="007535D2" w:rsidP="00B26B68">
      <w:r w:rsidRPr="005C652A">
        <w:rPr>
          <w:b/>
        </w:rPr>
        <w:lastRenderedPageBreak/>
        <w:t>Table 1.</w:t>
      </w:r>
      <w:r w:rsidRPr="00401001">
        <w:t xml:space="preserve"> Clinical characteristics of women based on malaria status </w:t>
      </w:r>
    </w:p>
    <w:tbl>
      <w:tblPr>
        <w:tblW w:w="11763" w:type="dxa"/>
        <w:tblInd w:w="-294" w:type="dxa"/>
        <w:tblLook w:val="04A0" w:firstRow="1" w:lastRow="0" w:firstColumn="1" w:lastColumn="0" w:noHBand="0" w:noVBand="1"/>
      </w:tblPr>
      <w:tblGrid>
        <w:gridCol w:w="3970"/>
        <w:gridCol w:w="940"/>
        <w:gridCol w:w="723"/>
        <w:gridCol w:w="2219"/>
        <w:gridCol w:w="723"/>
        <w:gridCol w:w="2040"/>
        <w:gridCol w:w="1148"/>
      </w:tblGrid>
      <w:tr w:rsidR="00F301C8" w:rsidRPr="00F301C8" w14:paraId="6280D7A4" w14:textId="77777777" w:rsidTr="00474907">
        <w:trPr>
          <w:trHeight w:val="551"/>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C5DB850" w14:textId="626F4673" w:rsidR="00F301C8" w:rsidRPr="00F301C8" w:rsidRDefault="00F301C8" w:rsidP="007B35CD">
            <w:pPr>
              <w:ind w:firstLineChars="400" w:firstLine="964"/>
              <w:rPr>
                <w:b/>
                <w:bCs/>
                <w:color w:val="000000"/>
              </w:rPr>
            </w:pPr>
          </w:p>
        </w:tc>
        <w:tc>
          <w:tcPr>
            <w:tcW w:w="2942" w:type="dxa"/>
            <w:gridSpan w:val="2"/>
            <w:tcBorders>
              <w:top w:val="single" w:sz="8" w:space="0" w:color="auto"/>
              <w:left w:val="nil"/>
              <w:bottom w:val="single" w:sz="8" w:space="0" w:color="auto"/>
              <w:right w:val="single" w:sz="8" w:space="0" w:color="000000"/>
            </w:tcBorders>
            <w:shd w:val="clear" w:color="auto" w:fill="auto"/>
            <w:vAlign w:val="center"/>
            <w:hideMark/>
          </w:tcPr>
          <w:p w14:paraId="4274B26C" w14:textId="77777777" w:rsidR="00F301C8" w:rsidRPr="00F301C8" w:rsidRDefault="00F301C8" w:rsidP="00F301C8">
            <w:pPr>
              <w:jc w:val="center"/>
              <w:rPr>
                <w:b/>
                <w:bCs/>
                <w:color w:val="000000"/>
              </w:rPr>
            </w:pPr>
            <w:r w:rsidRPr="00F301C8">
              <w:rPr>
                <w:b/>
                <w:bCs/>
                <w:color w:val="000000"/>
              </w:rPr>
              <w:t>Malaria Negative*</w:t>
            </w:r>
          </w:p>
        </w:tc>
        <w:tc>
          <w:tcPr>
            <w:tcW w:w="2763" w:type="dxa"/>
            <w:gridSpan w:val="2"/>
            <w:tcBorders>
              <w:top w:val="single" w:sz="8" w:space="0" w:color="auto"/>
              <w:left w:val="nil"/>
              <w:bottom w:val="single" w:sz="8" w:space="0" w:color="auto"/>
              <w:right w:val="single" w:sz="8" w:space="0" w:color="000000"/>
            </w:tcBorders>
            <w:shd w:val="clear" w:color="auto" w:fill="auto"/>
            <w:vAlign w:val="center"/>
            <w:hideMark/>
          </w:tcPr>
          <w:p w14:paraId="11EDBF84" w14:textId="77777777" w:rsidR="00F301C8" w:rsidRPr="00F301C8" w:rsidRDefault="00F301C8" w:rsidP="00F301C8">
            <w:pPr>
              <w:jc w:val="center"/>
              <w:rPr>
                <w:b/>
                <w:bCs/>
                <w:color w:val="000000"/>
              </w:rPr>
            </w:pPr>
            <w:r w:rsidRPr="00F301C8">
              <w:rPr>
                <w:b/>
                <w:bCs/>
                <w:color w:val="000000"/>
              </w:rPr>
              <w:t>Any Malaria Positive</w:t>
            </w:r>
            <w:r w:rsidRPr="00F301C8">
              <w:rPr>
                <w:b/>
                <w:bCs/>
                <w:color w:val="000000"/>
                <w:vertAlign w:val="superscript"/>
              </w:rPr>
              <w:t>@</w:t>
            </w:r>
          </w:p>
        </w:tc>
        <w:tc>
          <w:tcPr>
            <w:tcW w:w="1148" w:type="dxa"/>
            <w:tcBorders>
              <w:top w:val="single" w:sz="8" w:space="0" w:color="auto"/>
              <w:left w:val="nil"/>
              <w:bottom w:val="single" w:sz="8" w:space="0" w:color="auto"/>
              <w:right w:val="single" w:sz="8" w:space="0" w:color="auto"/>
            </w:tcBorders>
            <w:shd w:val="clear" w:color="auto" w:fill="auto"/>
            <w:vAlign w:val="center"/>
            <w:hideMark/>
          </w:tcPr>
          <w:p w14:paraId="68D8DC1B" w14:textId="77777777" w:rsidR="00F301C8" w:rsidRPr="00F301C8" w:rsidRDefault="00F301C8" w:rsidP="00F301C8">
            <w:pPr>
              <w:jc w:val="center"/>
              <w:rPr>
                <w:b/>
                <w:bCs/>
                <w:color w:val="000000"/>
              </w:rPr>
            </w:pPr>
            <w:r w:rsidRPr="00F301C8">
              <w:rPr>
                <w:b/>
                <w:bCs/>
                <w:color w:val="000000"/>
              </w:rPr>
              <w:t>P value</w:t>
            </w:r>
            <w:proofErr w:type="gramStart"/>
            <w:r w:rsidRPr="00F301C8">
              <w:rPr>
                <w:b/>
                <w:bCs/>
                <w:color w:val="000000"/>
                <w:vertAlign w:val="superscript"/>
              </w:rPr>
              <w:t>#,$</w:t>
            </w:r>
            <w:proofErr w:type="gramEnd"/>
          </w:p>
        </w:tc>
      </w:tr>
      <w:tr w:rsidR="00F301C8" w:rsidRPr="00F301C8" w14:paraId="108BC04F" w14:textId="77777777" w:rsidTr="0064311E">
        <w:trPr>
          <w:trHeight w:val="312"/>
        </w:trPr>
        <w:tc>
          <w:tcPr>
            <w:tcW w:w="4910"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3DD94A2" w14:textId="77777777" w:rsidR="00F301C8" w:rsidRPr="00F301C8" w:rsidRDefault="00F301C8" w:rsidP="00F301C8">
            <w:pPr>
              <w:rPr>
                <w:b/>
                <w:bCs/>
                <w:color w:val="000000"/>
              </w:rPr>
            </w:pPr>
            <w:r w:rsidRPr="00F301C8">
              <w:rPr>
                <w:b/>
                <w:bCs/>
                <w:color w:val="000000"/>
              </w:rPr>
              <w:t>Clinical Characteristics</w:t>
            </w:r>
          </w:p>
        </w:tc>
        <w:tc>
          <w:tcPr>
            <w:tcW w:w="723" w:type="dxa"/>
            <w:vMerge w:val="restart"/>
            <w:tcBorders>
              <w:top w:val="nil"/>
              <w:left w:val="single" w:sz="8" w:space="0" w:color="auto"/>
              <w:bottom w:val="single" w:sz="8" w:space="0" w:color="000000"/>
              <w:right w:val="single" w:sz="8" w:space="0" w:color="auto"/>
            </w:tcBorders>
            <w:shd w:val="clear" w:color="auto" w:fill="auto"/>
            <w:vAlign w:val="center"/>
            <w:hideMark/>
          </w:tcPr>
          <w:p w14:paraId="669BCD76" w14:textId="77777777" w:rsidR="00F301C8" w:rsidRPr="00F301C8" w:rsidRDefault="00F301C8" w:rsidP="00F301C8">
            <w:pPr>
              <w:jc w:val="center"/>
              <w:rPr>
                <w:color w:val="000000"/>
              </w:rPr>
            </w:pPr>
            <w:r w:rsidRPr="00F301C8">
              <w:rPr>
                <w:bCs/>
                <w:color w:val="000000"/>
              </w:rPr>
              <w:t>Total (n)</w:t>
            </w:r>
            <w:r w:rsidRPr="00F301C8">
              <w:rPr>
                <w:color w:val="000000"/>
                <w:vertAlign w:val="superscript"/>
              </w:rPr>
              <w:t>&amp;</w:t>
            </w:r>
          </w:p>
        </w:tc>
        <w:tc>
          <w:tcPr>
            <w:tcW w:w="2219" w:type="dxa"/>
            <w:tcBorders>
              <w:top w:val="nil"/>
              <w:left w:val="nil"/>
              <w:bottom w:val="nil"/>
              <w:right w:val="single" w:sz="8" w:space="0" w:color="auto"/>
            </w:tcBorders>
            <w:shd w:val="clear" w:color="auto" w:fill="auto"/>
            <w:vAlign w:val="center"/>
            <w:hideMark/>
          </w:tcPr>
          <w:p w14:paraId="02261411" w14:textId="77777777" w:rsidR="00F301C8" w:rsidRPr="00F301C8" w:rsidRDefault="00F301C8" w:rsidP="00F301C8">
            <w:pPr>
              <w:jc w:val="center"/>
              <w:rPr>
                <w:color w:val="000000"/>
              </w:rPr>
            </w:pPr>
            <w:r w:rsidRPr="00F301C8">
              <w:rPr>
                <w:bCs/>
                <w:color w:val="000000"/>
              </w:rPr>
              <w:t xml:space="preserve">n (%) or </w:t>
            </w:r>
          </w:p>
        </w:tc>
        <w:tc>
          <w:tcPr>
            <w:tcW w:w="723" w:type="dxa"/>
            <w:vMerge w:val="restart"/>
            <w:tcBorders>
              <w:top w:val="nil"/>
              <w:left w:val="single" w:sz="8" w:space="0" w:color="auto"/>
              <w:bottom w:val="single" w:sz="8" w:space="0" w:color="000000"/>
              <w:right w:val="single" w:sz="8" w:space="0" w:color="auto"/>
            </w:tcBorders>
            <w:shd w:val="clear" w:color="auto" w:fill="auto"/>
            <w:vAlign w:val="center"/>
            <w:hideMark/>
          </w:tcPr>
          <w:p w14:paraId="09DC8EBF" w14:textId="77777777" w:rsidR="00F301C8" w:rsidRPr="00F301C8" w:rsidRDefault="00F301C8" w:rsidP="00F301C8">
            <w:pPr>
              <w:jc w:val="center"/>
              <w:rPr>
                <w:color w:val="000000"/>
              </w:rPr>
            </w:pPr>
            <w:r w:rsidRPr="00F301C8">
              <w:rPr>
                <w:bCs/>
                <w:color w:val="000000"/>
              </w:rPr>
              <w:t>Total (n)</w:t>
            </w:r>
            <w:r w:rsidRPr="00F301C8">
              <w:rPr>
                <w:color w:val="000000"/>
                <w:vertAlign w:val="superscript"/>
              </w:rPr>
              <w:t>&amp;</w:t>
            </w:r>
          </w:p>
        </w:tc>
        <w:tc>
          <w:tcPr>
            <w:tcW w:w="2040" w:type="dxa"/>
            <w:vMerge w:val="restart"/>
            <w:tcBorders>
              <w:top w:val="nil"/>
              <w:left w:val="single" w:sz="8" w:space="0" w:color="auto"/>
              <w:bottom w:val="single" w:sz="8" w:space="0" w:color="000000"/>
              <w:right w:val="single" w:sz="8" w:space="0" w:color="auto"/>
            </w:tcBorders>
            <w:shd w:val="clear" w:color="auto" w:fill="auto"/>
            <w:vAlign w:val="center"/>
            <w:hideMark/>
          </w:tcPr>
          <w:p w14:paraId="6D5CDC33" w14:textId="77777777" w:rsidR="00F301C8" w:rsidRPr="00F301C8" w:rsidRDefault="00F301C8" w:rsidP="00F301C8">
            <w:pPr>
              <w:jc w:val="center"/>
              <w:rPr>
                <w:color w:val="000000"/>
              </w:rPr>
            </w:pPr>
            <w:r w:rsidRPr="00F301C8">
              <w:rPr>
                <w:bCs/>
                <w:color w:val="000000"/>
              </w:rPr>
              <w:t>n (%) or Median [IQR]</w:t>
            </w:r>
          </w:p>
        </w:tc>
        <w:tc>
          <w:tcPr>
            <w:tcW w:w="1148" w:type="dxa"/>
            <w:vMerge w:val="restart"/>
            <w:tcBorders>
              <w:top w:val="nil"/>
              <w:left w:val="single" w:sz="8" w:space="0" w:color="auto"/>
              <w:bottom w:val="single" w:sz="8" w:space="0" w:color="000000"/>
              <w:right w:val="single" w:sz="8" w:space="0" w:color="auto"/>
            </w:tcBorders>
            <w:shd w:val="clear" w:color="auto" w:fill="auto"/>
            <w:vAlign w:val="center"/>
            <w:hideMark/>
          </w:tcPr>
          <w:p w14:paraId="1E7884CF" w14:textId="7CF7C19C" w:rsidR="00F301C8" w:rsidRPr="00F301C8" w:rsidRDefault="00F301C8" w:rsidP="00F301C8">
            <w:pPr>
              <w:jc w:val="center"/>
              <w:rPr>
                <w:b/>
                <w:bCs/>
                <w:color w:val="000000"/>
              </w:rPr>
            </w:pPr>
          </w:p>
        </w:tc>
      </w:tr>
      <w:tr w:rsidR="00F301C8" w:rsidRPr="00F301C8" w14:paraId="2D39B474" w14:textId="77777777" w:rsidTr="0064311E">
        <w:trPr>
          <w:trHeight w:val="226"/>
        </w:trPr>
        <w:tc>
          <w:tcPr>
            <w:tcW w:w="4910" w:type="dxa"/>
            <w:gridSpan w:val="2"/>
            <w:vMerge/>
            <w:tcBorders>
              <w:top w:val="single" w:sz="8" w:space="0" w:color="auto"/>
              <w:left w:val="single" w:sz="8" w:space="0" w:color="auto"/>
              <w:bottom w:val="single" w:sz="8" w:space="0" w:color="000000"/>
              <w:right w:val="single" w:sz="8" w:space="0" w:color="000000"/>
            </w:tcBorders>
            <w:vAlign w:val="center"/>
            <w:hideMark/>
          </w:tcPr>
          <w:p w14:paraId="5C5D58A2" w14:textId="77777777" w:rsidR="00F301C8" w:rsidRPr="00F301C8" w:rsidRDefault="00F301C8" w:rsidP="00F301C8">
            <w:pPr>
              <w:rPr>
                <w:b/>
                <w:bCs/>
                <w:color w:val="000000"/>
              </w:rPr>
            </w:pPr>
          </w:p>
        </w:tc>
        <w:tc>
          <w:tcPr>
            <w:tcW w:w="723" w:type="dxa"/>
            <w:vMerge/>
            <w:tcBorders>
              <w:top w:val="nil"/>
              <w:left w:val="single" w:sz="8" w:space="0" w:color="auto"/>
              <w:bottom w:val="single" w:sz="8" w:space="0" w:color="000000"/>
              <w:right w:val="single" w:sz="8" w:space="0" w:color="auto"/>
            </w:tcBorders>
            <w:vAlign w:val="center"/>
            <w:hideMark/>
          </w:tcPr>
          <w:p w14:paraId="041E3910" w14:textId="77777777" w:rsidR="00F301C8" w:rsidRPr="00F301C8" w:rsidRDefault="00F301C8" w:rsidP="00F301C8">
            <w:pPr>
              <w:rPr>
                <w:color w:val="000000"/>
              </w:rPr>
            </w:pPr>
          </w:p>
        </w:tc>
        <w:tc>
          <w:tcPr>
            <w:tcW w:w="2219" w:type="dxa"/>
            <w:tcBorders>
              <w:top w:val="nil"/>
              <w:left w:val="nil"/>
              <w:bottom w:val="single" w:sz="8" w:space="0" w:color="auto"/>
              <w:right w:val="single" w:sz="8" w:space="0" w:color="auto"/>
            </w:tcBorders>
            <w:shd w:val="clear" w:color="auto" w:fill="auto"/>
            <w:vAlign w:val="center"/>
            <w:hideMark/>
          </w:tcPr>
          <w:p w14:paraId="167FD81B" w14:textId="77777777" w:rsidR="00F301C8" w:rsidRPr="00F301C8" w:rsidRDefault="00F301C8" w:rsidP="00F301C8">
            <w:pPr>
              <w:jc w:val="center"/>
              <w:rPr>
                <w:color w:val="000000"/>
              </w:rPr>
            </w:pPr>
            <w:r w:rsidRPr="00F301C8">
              <w:rPr>
                <w:bCs/>
                <w:color w:val="000000"/>
              </w:rPr>
              <w:t>Median [IQR]</w:t>
            </w:r>
          </w:p>
        </w:tc>
        <w:tc>
          <w:tcPr>
            <w:tcW w:w="723" w:type="dxa"/>
            <w:vMerge/>
            <w:tcBorders>
              <w:top w:val="nil"/>
              <w:left w:val="single" w:sz="8" w:space="0" w:color="auto"/>
              <w:bottom w:val="single" w:sz="8" w:space="0" w:color="000000"/>
              <w:right w:val="single" w:sz="8" w:space="0" w:color="auto"/>
            </w:tcBorders>
            <w:vAlign w:val="center"/>
            <w:hideMark/>
          </w:tcPr>
          <w:p w14:paraId="41924D9D" w14:textId="77777777" w:rsidR="00F301C8" w:rsidRPr="00F301C8" w:rsidRDefault="00F301C8" w:rsidP="00F301C8">
            <w:pPr>
              <w:rPr>
                <w:color w:val="000000"/>
              </w:rPr>
            </w:pPr>
          </w:p>
        </w:tc>
        <w:tc>
          <w:tcPr>
            <w:tcW w:w="2040" w:type="dxa"/>
            <w:vMerge/>
            <w:tcBorders>
              <w:top w:val="nil"/>
              <w:left w:val="single" w:sz="8" w:space="0" w:color="auto"/>
              <w:bottom w:val="single" w:sz="8" w:space="0" w:color="000000"/>
              <w:right w:val="single" w:sz="8" w:space="0" w:color="auto"/>
            </w:tcBorders>
            <w:vAlign w:val="center"/>
            <w:hideMark/>
          </w:tcPr>
          <w:p w14:paraId="24B856A7" w14:textId="77777777" w:rsidR="00F301C8" w:rsidRPr="00F301C8" w:rsidRDefault="00F301C8" w:rsidP="00F301C8">
            <w:pPr>
              <w:rPr>
                <w:color w:val="000000"/>
              </w:rPr>
            </w:pPr>
          </w:p>
        </w:tc>
        <w:tc>
          <w:tcPr>
            <w:tcW w:w="1148" w:type="dxa"/>
            <w:vMerge/>
            <w:tcBorders>
              <w:top w:val="nil"/>
              <w:left w:val="single" w:sz="8" w:space="0" w:color="auto"/>
              <w:bottom w:val="single" w:sz="8" w:space="0" w:color="000000"/>
              <w:right w:val="single" w:sz="8" w:space="0" w:color="auto"/>
            </w:tcBorders>
            <w:vAlign w:val="center"/>
            <w:hideMark/>
          </w:tcPr>
          <w:p w14:paraId="4EE11D9B" w14:textId="77777777" w:rsidR="00F301C8" w:rsidRPr="00F301C8" w:rsidRDefault="00F301C8" w:rsidP="00F301C8">
            <w:pPr>
              <w:rPr>
                <w:b/>
                <w:bCs/>
                <w:color w:val="000000"/>
              </w:rPr>
            </w:pPr>
          </w:p>
        </w:tc>
      </w:tr>
      <w:tr w:rsidR="00F301C8" w:rsidRPr="00F301C8" w14:paraId="3033DE9C"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9CC8442" w14:textId="77777777" w:rsidR="00F301C8" w:rsidRPr="00F301C8" w:rsidRDefault="00F301C8" w:rsidP="00F301C8">
            <w:pPr>
              <w:ind w:firstLineChars="100" w:firstLine="240"/>
              <w:rPr>
                <w:color w:val="000000"/>
              </w:rPr>
            </w:pPr>
            <w:r w:rsidRPr="00F301C8">
              <w:rPr>
                <w:color w:val="000000"/>
              </w:rPr>
              <w:t>Study Arm (IPTp)</w:t>
            </w:r>
          </w:p>
        </w:tc>
        <w:tc>
          <w:tcPr>
            <w:tcW w:w="723" w:type="dxa"/>
            <w:tcBorders>
              <w:top w:val="nil"/>
              <w:left w:val="nil"/>
              <w:bottom w:val="single" w:sz="8" w:space="0" w:color="auto"/>
              <w:right w:val="single" w:sz="8" w:space="0" w:color="auto"/>
            </w:tcBorders>
            <w:shd w:val="clear" w:color="auto" w:fill="auto"/>
            <w:vAlign w:val="center"/>
            <w:hideMark/>
          </w:tcPr>
          <w:p w14:paraId="55FAA1B4" w14:textId="77777777" w:rsidR="00F301C8" w:rsidRPr="00F301C8" w:rsidRDefault="00F301C8" w:rsidP="00F301C8">
            <w:pPr>
              <w:jc w:val="center"/>
              <w:rPr>
                <w:color w:val="000000"/>
              </w:rPr>
            </w:pPr>
            <w:r w:rsidRPr="00F301C8">
              <w:rPr>
                <w:color w:val="000000"/>
              </w:rPr>
              <w:t>490</w:t>
            </w:r>
          </w:p>
        </w:tc>
        <w:tc>
          <w:tcPr>
            <w:tcW w:w="2219" w:type="dxa"/>
            <w:tcBorders>
              <w:top w:val="nil"/>
              <w:left w:val="nil"/>
              <w:bottom w:val="single" w:sz="8" w:space="0" w:color="auto"/>
              <w:right w:val="single" w:sz="8" w:space="0" w:color="auto"/>
            </w:tcBorders>
            <w:shd w:val="clear" w:color="auto" w:fill="auto"/>
            <w:noWrap/>
            <w:vAlign w:val="center"/>
            <w:hideMark/>
          </w:tcPr>
          <w:p w14:paraId="0B1A6C68" w14:textId="77777777" w:rsidR="00F301C8" w:rsidRPr="00F301C8" w:rsidRDefault="00F301C8" w:rsidP="00F301C8">
            <w:pPr>
              <w:jc w:val="center"/>
              <w:rPr>
                <w:color w:val="000000"/>
              </w:rPr>
            </w:pPr>
            <w:r w:rsidRPr="00F301C8">
              <w:rPr>
                <w:color w:val="000000"/>
              </w:rPr>
              <w:t>254 (52)</w:t>
            </w:r>
          </w:p>
        </w:tc>
        <w:tc>
          <w:tcPr>
            <w:tcW w:w="723" w:type="dxa"/>
            <w:tcBorders>
              <w:top w:val="nil"/>
              <w:left w:val="nil"/>
              <w:bottom w:val="single" w:sz="8" w:space="0" w:color="auto"/>
              <w:right w:val="single" w:sz="8" w:space="0" w:color="auto"/>
            </w:tcBorders>
            <w:shd w:val="clear" w:color="auto" w:fill="auto"/>
            <w:vAlign w:val="center"/>
            <w:hideMark/>
          </w:tcPr>
          <w:p w14:paraId="0FBD887B" w14:textId="77777777" w:rsidR="00F301C8" w:rsidRPr="00F301C8" w:rsidRDefault="00F301C8" w:rsidP="00F301C8">
            <w:pPr>
              <w:jc w:val="center"/>
              <w:rPr>
                <w:color w:val="000000"/>
              </w:rPr>
            </w:pPr>
            <w:r w:rsidRPr="00F301C8">
              <w:rPr>
                <w:color w:val="000000"/>
              </w:rPr>
              <w:t>1138</w:t>
            </w:r>
          </w:p>
        </w:tc>
        <w:tc>
          <w:tcPr>
            <w:tcW w:w="2040" w:type="dxa"/>
            <w:tcBorders>
              <w:top w:val="nil"/>
              <w:left w:val="nil"/>
              <w:bottom w:val="single" w:sz="8" w:space="0" w:color="auto"/>
              <w:right w:val="single" w:sz="8" w:space="0" w:color="auto"/>
            </w:tcBorders>
            <w:shd w:val="clear" w:color="auto" w:fill="auto"/>
            <w:noWrap/>
            <w:vAlign w:val="center"/>
            <w:hideMark/>
          </w:tcPr>
          <w:p w14:paraId="7529A116" w14:textId="77777777" w:rsidR="00F301C8" w:rsidRPr="00F301C8" w:rsidRDefault="00F301C8" w:rsidP="00F301C8">
            <w:pPr>
              <w:jc w:val="center"/>
              <w:rPr>
                <w:color w:val="000000"/>
              </w:rPr>
            </w:pPr>
            <w:r w:rsidRPr="00F301C8">
              <w:rPr>
                <w:color w:val="000000"/>
              </w:rPr>
              <w:t>557 (49)</w:t>
            </w:r>
          </w:p>
        </w:tc>
        <w:tc>
          <w:tcPr>
            <w:tcW w:w="1148" w:type="dxa"/>
            <w:tcBorders>
              <w:top w:val="nil"/>
              <w:left w:val="nil"/>
              <w:bottom w:val="single" w:sz="8" w:space="0" w:color="auto"/>
              <w:right w:val="single" w:sz="8" w:space="0" w:color="auto"/>
            </w:tcBorders>
            <w:shd w:val="clear" w:color="auto" w:fill="auto"/>
            <w:noWrap/>
            <w:vAlign w:val="center"/>
            <w:hideMark/>
          </w:tcPr>
          <w:p w14:paraId="5915B0FE" w14:textId="77777777" w:rsidR="00F301C8" w:rsidRPr="00F301C8" w:rsidRDefault="00F301C8" w:rsidP="00F301C8">
            <w:pPr>
              <w:jc w:val="center"/>
              <w:rPr>
                <w:color w:val="000000"/>
              </w:rPr>
            </w:pPr>
            <w:r w:rsidRPr="00F301C8">
              <w:rPr>
                <w:color w:val="000000"/>
              </w:rPr>
              <w:t>0.285</w:t>
            </w:r>
          </w:p>
        </w:tc>
      </w:tr>
      <w:tr w:rsidR="00F301C8" w:rsidRPr="00F301C8" w14:paraId="19B24BEA"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0EFD472" w14:textId="77777777" w:rsidR="00F301C8" w:rsidRPr="00F301C8" w:rsidRDefault="00F301C8" w:rsidP="00F301C8">
            <w:pPr>
              <w:ind w:firstLineChars="100" w:firstLine="240"/>
              <w:rPr>
                <w:color w:val="000000"/>
              </w:rPr>
            </w:pPr>
            <w:r w:rsidRPr="00F301C8">
              <w:rPr>
                <w:color w:val="000000"/>
              </w:rPr>
              <w:t>Age (years)</w:t>
            </w:r>
          </w:p>
        </w:tc>
        <w:tc>
          <w:tcPr>
            <w:tcW w:w="723" w:type="dxa"/>
            <w:tcBorders>
              <w:top w:val="nil"/>
              <w:left w:val="nil"/>
              <w:bottom w:val="single" w:sz="8" w:space="0" w:color="auto"/>
              <w:right w:val="single" w:sz="8" w:space="0" w:color="auto"/>
            </w:tcBorders>
            <w:shd w:val="clear" w:color="auto" w:fill="auto"/>
            <w:vAlign w:val="center"/>
            <w:hideMark/>
          </w:tcPr>
          <w:p w14:paraId="1BB60816" w14:textId="77777777" w:rsidR="00F301C8" w:rsidRPr="00F301C8" w:rsidRDefault="00F301C8" w:rsidP="00F301C8">
            <w:pPr>
              <w:jc w:val="center"/>
              <w:rPr>
                <w:color w:val="000000"/>
              </w:rPr>
            </w:pPr>
            <w:r w:rsidRPr="00F301C8">
              <w:rPr>
                <w:color w:val="000000"/>
              </w:rPr>
              <w:t>490</w:t>
            </w:r>
          </w:p>
        </w:tc>
        <w:tc>
          <w:tcPr>
            <w:tcW w:w="2219" w:type="dxa"/>
            <w:tcBorders>
              <w:top w:val="nil"/>
              <w:left w:val="nil"/>
              <w:bottom w:val="single" w:sz="8" w:space="0" w:color="auto"/>
              <w:right w:val="single" w:sz="8" w:space="0" w:color="auto"/>
            </w:tcBorders>
            <w:shd w:val="clear" w:color="auto" w:fill="auto"/>
            <w:noWrap/>
            <w:vAlign w:val="center"/>
            <w:hideMark/>
          </w:tcPr>
          <w:p w14:paraId="3160F255" w14:textId="77777777" w:rsidR="00F301C8" w:rsidRPr="00F301C8" w:rsidRDefault="00F301C8" w:rsidP="00F301C8">
            <w:pPr>
              <w:jc w:val="center"/>
              <w:rPr>
                <w:color w:val="000000"/>
              </w:rPr>
            </w:pPr>
            <w:r w:rsidRPr="00F301C8">
              <w:rPr>
                <w:color w:val="000000"/>
              </w:rPr>
              <w:t>23 [20, 27]</w:t>
            </w:r>
          </w:p>
        </w:tc>
        <w:tc>
          <w:tcPr>
            <w:tcW w:w="723" w:type="dxa"/>
            <w:tcBorders>
              <w:top w:val="nil"/>
              <w:left w:val="nil"/>
              <w:bottom w:val="single" w:sz="8" w:space="0" w:color="auto"/>
              <w:right w:val="single" w:sz="8" w:space="0" w:color="auto"/>
            </w:tcBorders>
            <w:shd w:val="clear" w:color="auto" w:fill="auto"/>
            <w:vAlign w:val="center"/>
            <w:hideMark/>
          </w:tcPr>
          <w:p w14:paraId="6F3D8583" w14:textId="77777777" w:rsidR="00F301C8" w:rsidRPr="00F301C8" w:rsidRDefault="00F301C8" w:rsidP="00F301C8">
            <w:pPr>
              <w:jc w:val="center"/>
              <w:rPr>
                <w:color w:val="000000"/>
              </w:rPr>
            </w:pPr>
            <w:r w:rsidRPr="00F301C8">
              <w:rPr>
                <w:color w:val="000000"/>
              </w:rPr>
              <w:t>1138</w:t>
            </w:r>
          </w:p>
        </w:tc>
        <w:tc>
          <w:tcPr>
            <w:tcW w:w="2040" w:type="dxa"/>
            <w:tcBorders>
              <w:top w:val="nil"/>
              <w:left w:val="nil"/>
              <w:bottom w:val="single" w:sz="8" w:space="0" w:color="auto"/>
              <w:right w:val="single" w:sz="8" w:space="0" w:color="auto"/>
            </w:tcBorders>
            <w:shd w:val="clear" w:color="auto" w:fill="auto"/>
            <w:noWrap/>
            <w:vAlign w:val="center"/>
            <w:hideMark/>
          </w:tcPr>
          <w:p w14:paraId="2637DC3E" w14:textId="77777777" w:rsidR="00F301C8" w:rsidRPr="00F301C8" w:rsidRDefault="00F301C8" w:rsidP="00F301C8">
            <w:pPr>
              <w:jc w:val="center"/>
              <w:rPr>
                <w:color w:val="000000"/>
              </w:rPr>
            </w:pPr>
            <w:r w:rsidRPr="00F301C8">
              <w:rPr>
                <w:color w:val="000000"/>
              </w:rPr>
              <w:t>20 [18, 24]</w:t>
            </w:r>
          </w:p>
        </w:tc>
        <w:tc>
          <w:tcPr>
            <w:tcW w:w="1148" w:type="dxa"/>
            <w:tcBorders>
              <w:top w:val="nil"/>
              <w:left w:val="nil"/>
              <w:bottom w:val="single" w:sz="8" w:space="0" w:color="auto"/>
              <w:right w:val="single" w:sz="8" w:space="0" w:color="auto"/>
            </w:tcBorders>
            <w:shd w:val="clear" w:color="auto" w:fill="auto"/>
            <w:noWrap/>
            <w:vAlign w:val="center"/>
            <w:hideMark/>
          </w:tcPr>
          <w:p w14:paraId="4808EE7F" w14:textId="77777777" w:rsidR="00F301C8" w:rsidRPr="00F301C8" w:rsidRDefault="00F301C8" w:rsidP="00F301C8">
            <w:pPr>
              <w:jc w:val="center"/>
              <w:rPr>
                <w:b/>
                <w:bCs/>
                <w:color w:val="000000"/>
              </w:rPr>
            </w:pPr>
            <w:r w:rsidRPr="00F301C8">
              <w:rPr>
                <w:b/>
                <w:bCs/>
                <w:color w:val="000000"/>
              </w:rPr>
              <w:t>&lt;0.001</w:t>
            </w:r>
          </w:p>
        </w:tc>
      </w:tr>
      <w:tr w:rsidR="00F301C8" w:rsidRPr="00F301C8" w14:paraId="50DBCA4B"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8171850" w14:textId="77777777" w:rsidR="00F301C8" w:rsidRPr="00F301C8" w:rsidRDefault="00F301C8" w:rsidP="00F301C8">
            <w:pPr>
              <w:ind w:firstLineChars="100" w:firstLine="240"/>
              <w:rPr>
                <w:color w:val="000000"/>
              </w:rPr>
            </w:pPr>
            <w:r w:rsidRPr="00F301C8">
              <w:rPr>
                <w:color w:val="000000"/>
              </w:rPr>
              <w:t>Primigravid</w:t>
            </w:r>
          </w:p>
        </w:tc>
        <w:tc>
          <w:tcPr>
            <w:tcW w:w="723" w:type="dxa"/>
            <w:tcBorders>
              <w:top w:val="nil"/>
              <w:left w:val="nil"/>
              <w:bottom w:val="single" w:sz="8" w:space="0" w:color="auto"/>
              <w:right w:val="single" w:sz="8" w:space="0" w:color="auto"/>
            </w:tcBorders>
            <w:shd w:val="clear" w:color="auto" w:fill="auto"/>
            <w:vAlign w:val="center"/>
            <w:hideMark/>
          </w:tcPr>
          <w:p w14:paraId="590C99C4" w14:textId="77777777" w:rsidR="00F301C8" w:rsidRPr="00F301C8" w:rsidRDefault="00F301C8" w:rsidP="00F301C8">
            <w:pPr>
              <w:jc w:val="center"/>
              <w:rPr>
                <w:color w:val="000000"/>
              </w:rPr>
            </w:pPr>
            <w:r w:rsidRPr="00F301C8">
              <w:rPr>
                <w:color w:val="000000"/>
              </w:rPr>
              <w:t>490</w:t>
            </w:r>
          </w:p>
        </w:tc>
        <w:tc>
          <w:tcPr>
            <w:tcW w:w="2219" w:type="dxa"/>
            <w:tcBorders>
              <w:top w:val="nil"/>
              <w:left w:val="nil"/>
              <w:bottom w:val="single" w:sz="8" w:space="0" w:color="auto"/>
              <w:right w:val="single" w:sz="8" w:space="0" w:color="auto"/>
            </w:tcBorders>
            <w:shd w:val="clear" w:color="auto" w:fill="auto"/>
            <w:noWrap/>
            <w:vAlign w:val="center"/>
            <w:hideMark/>
          </w:tcPr>
          <w:p w14:paraId="5373D2D6" w14:textId="77777777" w:rsidR="00F301C8" w:rsidRPr="00F301C8" w:rsidRDefault="00F301C8" w:rsidP="00F301C8">
            <w:pPr>
              <w:jc w:val="center"/>
              <w:rPr>
                <w:color w:val="000000"/>
              </w:rPr>
            </w:pPr>
            <w:r w:rsidRPr="00F301C8">
              <w:rPr>
                <w:color w:val="000000"/>
              </w:rPr>
              <w:t>114 (23)</w:t>
            </w:r>
          </w:p>
        </w:tc>
        <w:tc>
          <w:tcPr>
            <w:tcW w:w="723" w:type="dxa"/>
            <w:tcBorders>
              <w:top w:val="nil"/>
              <w:left w:val="nil"/>
              <w:bottom w:val="single" w:sz="8" w:space="0" w:color="auto"/>
              <w:right w:val="single" w:sz="8" w:space="0" w:color="auto"/>
            </w:tcBorders>
            <w:shd w:val="clear" w:color="auto" w:fill="auto"/>
            <w:vAlign w:val="center"/>
            <w:hideMark/>
          </w:tcPr>
          <w:p w14:paraId="1D6C4565" w14:textId="77777777" w:rsidR="00F301C8" w:rsidRPr="00F301C8" w:rsidRDefault="00F301C8" w:rsidP="00F301C8">
            <w:pPr>
              <w:jc w:val="center"/>
              <w:rPr>
                <w:color w:val="000000"/>
              </w:rPr>
            </w:pPr>
            <w:r w:rsidRPr="00F301C8">
              <w:rPr>
                <w:color w:val="000000"/>
              </w:rPr>
              <w:t>1138</w:t>
            </w:r>
          </w:p>
        </w:tc>
        <w:tc>
          <w:tcPr>
            <w:tcW w:w="2040" w:type="dxa"/>
            <w:tcBorders>
              <w:top w:val="nil"/>
              <w:left w:val="nil"/>
              <w:bottom w:val="single" w:sz="8" w:space="0" w:color="auto"/>
              <w:right w:val="single" w:sz="8" w:space="0" w:color="auto"/>
            </w:tcBorders>
            <w:shd w:val="clear" w:color="auto" w:fill="auto"/>
            <w:noWrap/>
            <w:vAlign w:val="center"/>
            <w:hideMark/>
          </w:tcPr>
          <w:p w14:paraId="5DAEEB83" w14:textId="77777777" w:rsidR="00F301C8" w:rsidRPr="00F301C8" w:rsidRDefault="00F301C8" w:rsidP="00F301C8">
            <w:pPr>
              <w:jc w:val="center"/>
              <w:rPr>
                <w:color w:val="000000"/>
              </w:rPr>
            </w:pPr>
            <w:r w:rsidRPr="00F301C8">
              <w:rPr>
                <w:color w:val="000000"/>
              </w:rPr>
              <w:t>448 (39)</w:t>
            </w:r>
          </w:p>
        </w:tc>
        <w:tc>
          <w:tcPr>
            <w:tcW w:w="1148" w:type="dxa"/>
            <w:tcBorders>
              <w:top w:val="nil"/>
              <w:left w:val="nil"/>
              <w:bottom w:val="single" w:sz="8" w:space="0" w:color="auto"/>
              <w:right w:val="single" w:sz="8" w:space="0" w:color="auto"/>
            </w:tcBorders>
            <w:shd w:val="clear" w:color="auto" w:fill="auto"/>
            <w:noWrap/>
            <w:vAlign w:val="center"/>
            <w:hideMark/>
          </w:tcPr>
          <w:p w14:paraId="1A8DE6CB" w14:textId="77777777" w:rsidR="00F301C8" w:rsidRPr="00F301C8" w:rsidRDefault="00F301C8" w:rsidP="00F301C8">
            <w:pPr>
              <w:jc w:val="center"/>
              <w:rPr>
                <w:b/>
                <w:bCs/>
                <w:color w:val="000000"/>
              </w:rPr>
            </w:pPr>
            <w:r w:rsidRPr="00F301C8">
              <w:rPr>
                <w:b/>
                <w:bCs/>
                <w:color w:val="000000"/>
              </w:rPr>
              <w:t>&lt;0.001</w:t>
            </w:r>
          </w:p>
        </w:tc>
      </w:tr>
      <w:tr w:rsidR="00F301C8" w:rsidRPr="00F301C8" w14:paraId="324A26C6" w14:textId="77777777" w:rsidTr="0064311E">
        <w:trPr>
          <w:trHeight w:val="315"/>
        </w:trPr>
        <w:tc>
          <w:tcPr>
            <w:tcW w:w="3970" w:type="dxa"/>
            <w:tcBorders>
              <w:top w:val="nil"/>
              <w:left w:val="single" w:sz="8" w:space="0" w:color="auto"/>
              <w:bottom w:val="single" w:sz="8" w:space="0" w:color="auto"/>
              <w:right w:val="single" w:sz="8" w:space="0" w:color="auto"/>
            </w:tcBorders>
            <w:shd w:val="clear" w:color="auto" w:fill="auto"/>
            <w:vAlign w:val="center"/>
            <w:hideMark/>
          </w:tcPr>
          <w:p w14:paraId="1AEC8334" w14:textId="77777777" w:rsidR="00F301C8" w:rsidRPr="00F301C8" w:rsidRDefault="00F301C8" w:rsidP="00F301C8">
            <w:pPr>
              <w:ind w:firstLineChars="100" w:firstLine="240"/>
              <w:rPr>
                <w:color w:val="000000"/>
              </w:rPr>
            </w:pPr>
            <w:r w:rsidRPr="00F301C8">
              <w:rPr>
                <w:color w:val="000000"/>
              </w:rPr>
              <w:t>Socioeconomic status (</w:t>
            </w:r>
            <w:proofErr w:type="spellStart"/>
            <w:r w:rsidRPr="00F301C8">
              <w:rPr>
                <w:color w:val="000000"/>
              </w:rPr>
              <w:t>tertiles</w:t>
            </w:r>
            <w:proofErr w:type="spellEnd"/>
            <w:r w:rsidRPr="00F301C8">
              <w:rPr>
                <w:color w:val="000000"/>
              </w:rPr>
              <w:t>)</w:t>
            </w:r>
          </w:p>
        </w:tc>
        <w:tc>
          <w:tcPr>
            <w:tcW w:w="940" w:type="dxa"/>
            <w:tcBorders>
              <w:top w:val="nil"/>
              <w:left w:val="nil"/>
              <w:bottom w:val="single" w:sz="8" w:space="0" w:color="auto"/>
              <w:right w:val="single" w:sz="8" w:space="0" w:color="auto"/>
            </w:tcBorders>
            <w:shd w:val="clear" w:color="auto" w:fill="auto"/>
            <w:vAlign w:val="center"/>
            <w:hideMark/>
          </w:tcPr>
          <w:p w14:paraId="7E722134" w14:textId="77777777" w:rsidR="00F301C8" w:rsidRPr="00F301C8" w:rsidRDefault="00F301C8" w:rsidP="00F301C8">
            <w:pPr>
              <w:rPr>
                <w:color w:val="000000"/>
              </w:rPr>
            </w:pPr>
            <w:r w:rsidRPr="00F301C8">
              <w:rPr>
                <w:color w:val="000000"/>
              </w:rPr>
              <w:t>lowest</w:t>
            </w:r>
          </w:p>
        </w:tc>
        <w:tc>
          <w:tcPr>
            <w:tcW w:w="723" w:type="dxa"/>
            <w:tcBorders>
              <w:top w:val="nil"/>
              <w:left w:val="nil"/>
              <w:bottom w:val="nil"/>
              <w:right w:val="single" w:sz="8" w:space="0" w:color="auto"/>
            </w:tcBorders>
            <w:shd w:val="clear" w:color="auto" w:fill="auto"/>
            <w:vAlign w:val="center"/>
            <w:hideMark/>
          </w:tcPr>
          <w:p w14:paraId="7B70B462" w14:textId="77777777" w:rsidR="00F301C8" w:rsidRPr="00F301C8" w:rsidRDefault="00F301C8" w:rsidP="00F301C8">
            <w:pPr>
              <w:jc w:val="center"/>
              <w:rPr>
                <w:color w:val="000000"/>
              </w:rPr>
            </w:pPr>
            <w:r w:rsidRPr="00F301C8">
              <w:rPr>
                <w:color w:val="000000"/>
              </w:rPr>
              <w:t>489</w:t>
            </w:r>
          </w:p>
        </w:tc>
        <w:tc>
          <w:tcPr>
            <w:tcW w:w="2219" w:type="dxa"/>
            <w:tcBorders>
              <w:top w:val="nil"/>
              <w:left w:val="nil"/>
              <w:bottom w:val="single" w:sz="8" w:space="0" w:color="auto"/>
              <w:right w:val="single" w:sz="8" w:space="0" w:color="auto"/>
            </w:tcBorders>
            <w:shd w:val="clear" w:color="auto" w:fill="auto"/>
            <w:noWrap/>
            <w:vAlign w:val="center"/>
            <w:hideMark/>
          </w:tcPr>
          <w:p w14:paraId="2DC51468" w14:textId="77777777" w:rsidR="00F301C8" w:rsidRPr="00F301C8" w:rsidRDefault="00F301C8" w:rsidP="00F301C8">
            <w:pPr>
              <w:jc w:val="center"/>
              <w:rPr>
                <w:color w:val="000000"/>
              </w:rPr>
            </w:pPr>
            <w:r w:rsidRPr="00F301C8">
              <w:rPr>
                <w:color w:val="000000"/>
              </w:rPr>
              <w:t>123 (25)</w:t>
            </w:r>
          </w:p>
        </w:tc>
        <w:tc>
          <w:tcPr>
            <w:tcW w:w="723" w:type="dxa"/>
            <w:tcBorders>
              <w:top w:val="nil"/>
              <w:left w:val="nil"/>
              <w:bottom w:val="nil"/>
              <w:right w:val="single" w:sz="8" w:space="0" w:color="auto"/>
            </w:tcBorders>
            <w:shd w:val="clear" w:color="auto" w:fill="auto"/>
            <w:vAlign w:val="center"/>
            <w:hideMark/>
          </w:tcPr>
          <w:p w14:paraId="7CAC968B" w14:textId="77777777" w:rsidR="00F301C8" w:rsidRPr="00F301C8" w:rsidRDefault="00F301C8" w:rsidP="00F301C8">
            <w:pPr>
              <w:jc w:val="center"/>
              <w:rPr>
                <w:color w:val="000000"/>
              </w:rPr>
            </w:pPr>
            <w:r w:rsidRPr="00F301C8">
              <w:rPr>
                <w:color w:val="000000"/>
              </w:rPr>
              <w:t>1136</w:t>
            </w:r>
          </w:p>
        </w:tc>
        <w:tc>
          <w:tcPr>
            <w:tcW w:w="2040" w:type="dxa"/>
            <w:tcBorders>
              <w:top w:val="nil"/>
              <w:left w:val="nil"/>
              <w:bottom w:val="single" w:sz="8" w:space="0" w:color="auto"/>
              <w:right w:val="single" w:sz="8" w:space="0" w:color="auto"/>
            </w:tcBorders>
            <w:shd w:val="clear" w:color="auto" w:fill="auto"/>
            <w:noWrap/>
            <w:vAlign w:val="center"/>
            <w:hideMark/>
          </w:tcPr>
          <w:p w14:paraId="04185E9E" w14:textId="77777777" w:rsidR="00F301C8" w:rsidRPr="00F301C8" w:rsidRDefault="00F301C8" w:rsidP="00F301C8">
            <w:pPr>
              <w:jc w:val="center"/>
              <w:rPr>
                <w:color w:val="000000"/>
              </w:rPr>
            </w:pPr>
            <w:r w:rsidRPr="00F301C8">
              <w:rPr>
                <w:color w:val="000000"/>
              </w:rPr>
              <w:t>418 (37)</w:t>
            </w:r>
          </w:p>
        </w:tc>
        <w:tc>
          <w:tcPr>
            <w:tcW w:w="1148" w:type="dxa"/>
            <w:tcBorders>
              <w:top w:val="nil"/>
              <w:left w:val="nil"/>
              <w:bottom w:val="single" w:sz="8" w:space="0" w:color="auto"/>
              <w:right w:val="single" w:sz="8" w:space="0" w:color="auto"/>
            </w:tcBorders>
            <w:shd w:val="clear" w:color="auto" w:fill="auto"/>
            <w:noWrap/>
            <w:vAlign w:val="center"/>
            <w:hideMark/>
          </w:tcPr>
          <w:p w14:paraId="35F27A4A" w14:textId="77777777" w:rsidR="00F301C8" w:rsidRPr="00F301C8" w:rsidRDefault="00F301C8" w:rsidP="00F301C8">
            <w:pPr>
              <w:jc w:val="center"/>
              <w:rPr>
                <w:b/>
                <w:bCs/>
                <w:color w:val="000000"/>
              </w:rPr>
            </w:pPr>
            <w:r w:rsidRPr="00F301C8">
              <w:rPr>
                <w:b/>
                <w:bCs/>
                <w:color w:val="000000"/>
              </w:rPr>
              <w:t>&lt;0.001</w:t>
            </w:r>
          </w:p>
        </w:tc>
      </w:tr>
      <w:tr w:rsidR="00F301C8" w:rsidRPr="00F301C8" w14:paraId="3F476A13" w14:textId="77777777" w:rsidTr="0064311E">
        <w:trPr>
          <w:trHeight w:val="324"/>
        </w:trPr>
        <w:tc>
          <w:tcPr>
            <w:tcW w:w="3970" w:type="dxa"/>
            <w:tcBorders>
              <w:top w:val="nil"/>
              <w:left w:val="single" w:sz="8" w:space="0" w:color="auto"/>
              <w:bottom w:val="single" w:sz="8" w:space="0" w:color="auto"/>
              <w:right w:val="single" w:sz="8" w:space="0" w:color="auto"/>
            </w:tcBorders>
            <w:shd w:val="clear" w:color="auto" w:fill="auto"/>
            <w:vAlign w:val="center"/>
            <w:hideMark/>
          </w:tcPr>
          <w:p w14:paraId="61BE551E" w14:textId="77777777" w:rsidR="00F301C8" w:rsidRPr="00F301C8" w:rsidRDefault="00F301C8" w:rsidP="00F301C8">
            <w:pPr>
              <w:ind w:firstLineChars="100" w:firstLine="240"/>
              <w:rPr>
                <w:color w:val="000000"/>
              </w:rPr>
            </w:pPr>
            <w:r w:rsidRPr="00F301C8">
              <w:rPr>
                <w:color w:val="000000"/>
              </w:rPr>
              <w:t> </w:t>
            </w:r>
          </w:p>
        </w:tc>
        <w:tc>
          <w:tcPr>
            <w:tcW w:w="940" w:type="dxa"/>
            <w:tcBorders>
              <w:top w:val="nil"/>
              <w:left w:val="nil"/>
              <w:bottom w:val="single" w:sz="8" w:space="0" w:color="auto"/>
              <w:right w:val="single" w:sz="8" w:space="0" w:color="auto"/>
            </w:tcBorders>
            <w:shd w:val="clear" w:color="auto" w:fill="auto"/>
            <w:vAlign w:val="center"/>
            <w:hideMark/>
          </w:tcPr>
          <w:p w14:paraId="5DD43BE9" w14:textId="77777777" w:rsidR="00F301C8" w:rsidRPr="00F301C8" w:rsidRDefault="00F301C8" w:rsidP="00F301C8">
            <w:pPr>
              <w:rPr>
                <w:color w:val="000000"/>
              </w:rPr>
            </w:pPr>
            <w:r w:rsidRPr="00F301C8">
              <w:rPr>
                <w:color w:val="000000"/>
              </w:rPr>
              <w:t>middle</w:t>
            </w:r>
          </w:p>
        </w:tc>
        <w:tc>
          <w:tcPr>
            <w:tcW w:w="723" w:type="dxa"/>
            <w:tcBorders>
              <w:top w:val="nil"/>
              <w:left w:val="nil"/>
              <w:bottom w:val="nil"/>
              <w:right w:val="single" w:sz="8" w:space="0" w:color="auto"/>
            </w:tcBorders>
            <w:shd w:val="clear" w:color="auto" w:fill="auto"/>
            <w:vAlign w:val="center"/>
            <w:hideMark/>
          </w:tcPr>
          <w:p w14:paraId="320B3595" w14:textId="77777777" w:rsidR="00F301C8" w:rsidRPr="00F301C8" w:rsidRDefault="00F301C8" w:rsidP="00F301C8">
            <w:pPr>
              <w:jc w:val="center"/>
              <w:rPr>
                <w:color w:val="000000"/>
              </w:rPr>
            </w:pPr>
            <w:r w:rsidRPr="00F301C8">
              <w:rPr>
                <w:color w:val="000000"/>
              </w:rPr>
              <w:t> </w:t>
            </w:r>
          </w:p>
        </w:tc>
        <w:tc>
          <w:tcPr>
            <w:tcW w:w="2219" w:type="dxa"/>
            <w:tcBorders>
              <w:top w:val="nil"/>
              <w:left w:val="nil"/>
              <w:bottom w:val="single" w:sz="8" w:space="0" w:color="auto"/>
              <w:right w:val="single" w:sz="8" w:space="0" w:color="auto"/>
            </w:tcBorders>
            <w:shd w:val="clear" w:color="auto" w:fill="auto"/>
            <w:noWrap/>
            <w:vAlign w:val="center"/>
            <w:hideMark/>
          </w:tcPr>
          <w:p w14:paraId="73136A18" w14:textId="454D72A1" w:rsidR="00F301C8" w:rsidRPr="00F301C8" w:rsidRDefault="00F301C8" w:rsidP="00F301C8">
            <w:pPr>
              <w:jc w:val="center"/>
              <w:rPr>
                <w:color w:val="000000"/>
              </w:rPr>
            </w:pPr>
            <w:r w:rsidRPr="00F301C8">
              <w:rPr>
                <w:color w:val="000000"/>
              </w:rPr>
              <w:t>151 (31)</w:t>
            </w:r>
          </w:p>
        </w:tc>
        <w:tc>
          <w:tcPr>
            <w:tcW w:w="723" w:type="dxa"/>
            <w:tcBorders>
              <w:top w:val="nil"/>
              <w:left w:val="nil"/>
              <w:bottom w:val="nil"/>
              <w:right w:val="single" w:sz="8" w:space="0" w:color="auto"/>
            </w:tcBorders>
            <w:shd w:val="clear" w:color="auto" w:fill="auto"/>
            <w:vAlign w:val="center"/>
            <w:hideMark/>
          </w:tcPr>
          <w:p w14:paraId="4ADA1A2C" w14:textId="77777777" w:rsidR="00F301C8" w:rsidRPr="00F301C8" w:rsidRDefault="00F301C8" w:rsidP="00F301C8">
            <w:pPr>
              <w:jc w:val="center"/>
              <w:rPr>
                <w:color w:val="000000"/>
              </w:rPr>
            </w:pPr>
            <w:r w:rsidRPr="00F301C8">
              <w:rPr>
                <w:color w:val="000000"/>
              </w:rPr>
              <w:t> </w:t>
            </w:r>
          </w:p>
        </w:tc>
        <w:tc>
          <w:tcPr>
            <w:tcW w:w="2040" w:type="dxa"/>
            <w:tcBorders>
              <w:top w:val="nil"/>
              <w:left w:val="nil"/>
              <w:bottom w:val="single" w:sz="8" w:space="0" w:color="auto"/>
              <w:right w:val="single" w:sz="8" w:space="0" w:color="auto"/>
            </w:tcBorders>
            <w:shd w:val="clear" w:color="auto" w:fill="auto"/>
            <w:noWrap/>
            <w:vAlign w:val="center"/>
            <w:hideMark/>
          </w:tcPr>
          <w:p w14:paraId="2C2AE2C7" w14:textId="77777777" w:rsidR="00F301C8" w:rsidRPr="00F301C8" w:rsidRDefault="00F301C8" w:rsidP="00F301C8">
            <w:pPr>
              <w:jc w:val="center"/>
              <w:rPr>
                <w:color w:val="000000"/>
              </w:rPr>
            </w:pPr>
            <w:r w:rsidRPr="00F301C8">
              <w:rPr>
                <w:color w:val="000000"/>
              </w:rPr>
              <w:t>394 (35)</w:t>
            </w:r>
          </w:p>
        </w:tc>
        <w:tc>
          <w:tcPr>
            <w:tcW w:w="1148" w:type="dxa"/>
            <w:tcBorders>
              <w:top w:val="nil"/>
              <w:left w:val="nil"/>
              <w:bottom w:val="single" w:sz="8" w:space="0" w:color="auto"/>
              <w:right w:val="single" w:sz="8" w:space="0" w:color="auto"/>
            </w:tcBorders>
            <w:shd w:val="clear" w:color="auto" w:fill="auto"/>
            <w:noWrap/>
            <w:vAlign w:val="center"/>
            <w:hideMark/>
          </w:tcPr>
          <w:p w14:paraId="044AA924" w14:textId="77777777" w:rsidR="00F301C8" w:rsidRPr="00F301C8" w:rsidRDefault="00F301C8" w:rsidP="00F301C8">
            <w:pPr>
              <w:jc w:val="center"/>
              <w:rPr>
                <w:b/>
                <w:bCs/>
                <w:color w:val="000000"/>
              </w:rPr>
            </w:pPr>
            <w:r w:rsidRPr="00F301C8">
              <w:rPr>
                <w:b/>
                <w:bCs/>
                <w:color w:val="000000"/>
              </w:rPr>
              <w:t> </w:t>
            </w:r>
          </w:p>
        </w:tc>
      </w:tr>
      <w:tr w:rsidR="00F301C8" w:rsidRPr="00F301C8" w14:paraId="25F5274C" w14:textId="77777777" w:rsidTr="0064311E">
        <w:trPr>
          <w:trHeight w:val="324"/>
        </w:trPr>
        <w:tc>
          <w:tcPr>
            <w:tcW w:w="3970" w:type="dxa"/>
            <w:tcBorders>
              <w:top w:val="nil"/>
              <w:left w:val="single" w:sz="8" w:space="0" w:color="auto"/>
              <w:bottom w:val="single" w:sz="8" w:space="0" w:color="auto"/>
              <w:right w:val="single" w:sz="8" w:space="0" w:color="auto"/>
            </w:tcBorders>
            <w:shd w:val="clear" w:color="auto" w:fill="auto"/>
            <w:vAlign w:val="center"/>
            <w:hideMark/>
          </w:tcPr>
          <w:p w14:paraId="31BD23E2" w14:textId="77777777" w:rsidR="00F301C8" w:rsidRPr="00F301C8" w:rsidRDefault="00F301C8" w:rsidP="00F301C8">
            <w:pPr>
              <w:ind w:firstLineChars="100" w:firstLine="240"/>
              <w:rPr>
                <w:color w:val="000000"/>
              </w:rPr>
            </w:pPr>
            <w:r w:rsidRPr="00F301C8">
              <w:rPr>
                <w:color w:val="000000"/>
              </w:rPr>
              <w:t> </w:t>
            </w:r>
          </w:p>
        </w:tc>
        <w:tc>
          <w:tcPr>
            <w:tcW w:w="940" w:type="dxa"/>
            <w:tcBorders>
              <w:top w:val="nil"/>
              <w:left w:val="nil"/>
              <w:bottom w:val="single" w:sz="8" w:space="0" w:color="auto"/>
              <w:right w:val="single" w:sz="8" w:space="0" w:color="auto"/>
            </w:tcBorders>
            <w:shd w:val="clear" w:color="auto" w:fill="auto"/>
            <w:vAlign w:val="center"/>
            <w:hideMark/>
          </w:tcPr>
          <w:p w14:paraId="40166BCB" w14:textId="77777777" w:rsidR="00F301C8" w:rsidRPr="00F301C8" w:rsidRDefault="00F301C8" w:rsidP="00F301C8">
            <w:pPr>
              <w:rPr>
                <w:color w:val="000000"/>
              </w:rPr>
            </w:pPr>
            <w:r w:rsidRPr="00F301C8">
              <w:rPr>
                <w:color w:val="000000"/>
              </w:rPr>
              <w:t>highest</w:t>
            </w:r>
          </w:p>
        </w:tc>
        <w:tc>
          <w:tcPr>
            <w:tcW w:w="723" w:type="dxa"/>
            <w:tcBorders>
              <w:top w:val="nil"/>
              <w:left w:val="nil"/>
              <w:bottom w:val="single" w:sz="8" w:space="0" w:color="auto"/>
              <w:right w:val="single" w:sz="8" w:space="0" w:color="auto"/>
            </w:tcBorders>
            <w:shd w:val="clear" w:color="auto" w:fill="auto"/>
            <w:vAlign w:val="center"/>
            <w:hideMark/>
          </w:tcPr>
          <w:p w14:paraId="37322AA8" w14:textId="77777777" w:rsidR="00F301C8" w:rsidRPr="00F301C8" w:rsidRDefault="00F301C8" w:rsidP="00F301C8">
            <w:pPr>
              <w:jc w:val="center"/>
              <w:rPr>
                <w:color w:val="000000"/>
              </w:rPr>
            </w:pPr>
            <w:r w:rsidRPr="00F301C8">
              <w:rPr>
                <w:color w:val="000000"/>
              </w:rPr>
              <w:t> </w:t>
            </w:r>
          </w:p>
        </w:tc>
        <w:tc>
          <w:tcPr>
            <w:tcW w:w="2219" w:type="dxa"/>
            <w:tcBorders>
              <w:top w:val="nil"/>
              <w:left w:val="nil"/>
              <w:bottom w:val="single" w:sz="8" w:space="0" w:color="auto"/>
              <w:right w:val="single" w:sz="8" w:space="0" w:color="auto"/>
            </w:tcBorders>
            <w:shd w:val="clear" w:color="auto" w:fill="auto"/>
            <w:noWrap/>
            <w:vAlign w:val="center"/>
            <w:hideMark/>
          </w:tcPr>
          <w:p w14:paraId="1A9B35B1" w14:textId="77777777" w:rsidR="00F301C8" w:rsidRPr="00F301C8" w:rsidRDefault="00F301C8" w:rsidP="00F301C8">
            <w:pPr>
              <w:jc w:val="center"/>
              <w:rPr>
                <w:color w:val="000000"/>
              </w:rPr>
            </w:pPr>
            <w:r w:rsidRPr="00F301C8">
              <w:rPr>
                <w:color w:val="000000"/>
              </w:rPr>
              <w:t>215 (44)</w:t>
            </w:r>
          </w:p>
        </w:tc>
        <w:tc>
          <w:tcPr>
            <w:tcW w:w="723" w:type="dxa"/>
            <w:tcBorders>
              <w:top w:val="nil"/>
              <w:left w:val="nil"/>
              <w:bottom w:val="single" w:sz="8" w:space="0" w:color="auto"/>
              <w:right w:val="single" w:sz="8" w:space="0" w:color="auto"/>
            </w:tcBorders>
            <w:shd w:val="clear" w:color="auto" w:fill="auto"/>
            <w:vAlign w:val="center"/>
            <w:hideMark/>
          </w:tcPr>
          <w:p w14:paraId="4F6785CA" w14:textId="77777777" w:rsidR="00F301C8" w:rsidRPr="00F301C8" w:rsidRDefault="00F301C8" w:rsidP="00F301C8">
            <w:pPr>
              <w:jc w:val="center"/>
              <w:rPr>
                <w:color w:val="000000"/>
              </w:rPr>
            </w:pPr>
            <w:r w:rsidRPr="00F301C8">
              <w:rPr>
                <w:color w:val="000000"/>
              </w:rPr>
              <w:t> </w:t>
            </w:r>
          </w:p>
        </w:tc>
        <w:tc>
          <w:tcPr>
            <w:tcW w:w="2040" w:type="dxa"/>
            <w:tcBorders>
              <w:top w:val="nil"/>
              <w:left w:val="nil"/>
              <w:bottom w:val="single" w:sz="8" w:space="0" w:color="auto"/>
              <w:right w:val="single" w:sz="8" w:space="0" w:color="auto"/>
            </w:tcBorders>
            <w:shd w:val="clear" w:color="auto" w:fill="auto"/>
            <w:noWrap/>
            <w:vAlign w:val="center"/>
            <w:hideMark/>
          </w:tcPr>
          <w:p w14:paraId="518482F4" w14:textId="77777777" w:rsidR="00F301C8" w:rsidRPr="00F301C8" w:rsidRDefault="00F301C8" w:rsidP="00F301C8">
            <w:pPr>
              <w:jc w:val="center"/>
              <w:rPr>
                <w:color w:val="000000"/>
              </w:rPr>
            </w:pPr>
            <w:r w:rsidRPr="00F301C8">
              <w:rPr>
                <w:color w:val="000000"/>
              </w:rPr>
              <w:t>324 (29)</w:t>
            </w:r>
          </w:p>
        </w:tc>
        <w:tc>
          <w:tcPr>
            <w:tcW w:w="1148" w:type="dxa"/>
            <w:tcBorders>
              <w:top w:val="nil"/>
              <w:left w:val="nil"/>
              <w:bottom w:val="single" w:sz="8" w:space="0" w:color="auto"/>
              <w:right w:val="single" w:sz="8" w:space="0" w:color="auto"/>
            </w:tcBorders>
            <w:shd w:val="clear" w:color="auto" w:fill="auto"/>
            <w:noWrap/>
            <w:vAlign w:val="center"/>
            <w:hideMark/>
          </w:tcPr>
          <w:p w14:paraId="63A0AC0C" w14:textId="77777777" w:rsidR="00F301C8" w:rsidRPr="00F301C8" w:rsidRDefault="00F301C8" w:rsidP="00F301C8">
            <w:pPr>
              <w:jc w:val="center"/>
              <w:rPr>
                <w:b/>
                <w:bCs/>
                <w:color w:val="000000"/>
              </w:rPr>
            </w:pPr>
            <w:r w:rsidRPr="00F301C8">
              <w:rPr>
                <w:b/>
                <w:bCs/>
                <w:color w:val="000000"/>
              </w:rPr>
              <w:t> </w:t>
            </w:r>
          </w:p>
        </w:tc>
      </w:tr>
      <w:tr w:rsidR="00F301C8" w:rsidRPr="00F301C8" w14:paraId="2B7B38A0" w14:textId="77777777" w:rsidTr="0064311E">
        <w:trPr>
          <w:trHeight w:val="286"/>
        </w:trPr>
        <w:tc>
          <w:tcPr>
            <w:tcW w:w="3970" w:type="dxa"/>
            <w:tcBorders>
              <w:top w:val="nil"/>
              <w:left w:val="single" w:sz="8" w:space="0" w:color="auto"/>
              <w:bottom w:val="single" w:sz="8" w:space="0" w:color="auto"/>
              <w:right w:val="single" w:sz="8" w:space="0" w:color="auto"/>
            </w:tcBorders>
            <w:shd w:val="clear" w:color="auto" w:fill="auto"/>
            <w:vAlign w:val="center"/>
            <w:hideMark/>
          </w:tcPr>
          <w:p w14:paraId="48F14768" w14:textId="77777777" w:rsidR="00F301C8" w:rsidRPr="00F301C8" w:rsidRDefault="00F301C8" w:rsidP="00F301C8">
            <w:pPr>
              <w:ind w:firstLineChars="100" w:firstLine="240"/>
              <w:rPr>
                <w:color w:val="000000"/>
              </w:rPr>
            </w:pPr>
            <w:r w:rsidRPr="00F301C8">
              <w:rPr>
                <w:color w:val="000000"/>
              </w:rPr>
              <w:t>Education status (</w:t>
            </w:r>
            <w:proofErr w:type="spellStart"/>
            <w:r w:rsidRPr="00F301C8">
              <w:rPr>
                <w:color w:val="000000"/>
              </w:rPr>
              <w:t>tertiles</w:t>
            </w:r>
            <w:proofErr w:type="spellEnd"/>
            <w:r w:rsidRPr="00F301C8">
              <w:rPr>
                <w:color w:val="000000"/>
              </w:rPr>
              <w:t>)</w:t>
            </w:r>
          </w:p>
        </w:tc>
        <w:tc>
          <w:tcPr>
            <w:tcW w:w="940" w:type="dxa"/>
            <w:tcBorders>
              <w:top w:val="nil"/>
              <w:left w:val="nil"/>
              <w:bottom w:val="single" w:sz="8" w:space="0" w:color="auto"/>
              <w:right w:val="single" w:sz="8" w:space="0" w:color="auto"/>
            </w:tcBorders>
            <w:shd w:val="clear" w:color="auto" w:fill="auto"/>
            <w:vAlign w:val="center"/>
            <w:hideMark/>
          </w:tcPr>
          <w:p w14:paraId="6B4D2E7B" w14:textId="77777777" w:rsidR="00F301C8" w:rsidRPr="00F301C8" w:rsidRDefault="00F301C8" w:rsidP="00F301C8">
            <w:pPr>
              <w:rPr>
                <w:color w:val="000000"/>
              </w:rPr>
            </w:pPr>
            <w:r w:rsidRPr="00F301C8">
              <w:rPr>
                <w:color w:val="000000"/>
              </w:rPr>
              <w:t>lowest</w:t>
            </w:r>
          </w:p>
        </w:tc>
        <w:tc>
          <w:tcPr>
            <w:tcW w:w="723" w:type="dxa"/>
            <w:tcBorders>
              <w:top w:val="nil"/>
              <w:left w:val="nil"/>
              <w:bottom w:val="nil"/>
              <w:right w:val="single" w:sz="8" w:space="0" w:color="auto"/>
            </w:tcBorders>
            <w:shd w:val="clear" w:color="auto" w:fill="auto"/>
            <w:vAlign w:val="center"/>
            <w:hideMark/>
          </w:tcPr>
          <w:p w14:paraId="0AFD0C63" w14:textId="77777777" w:rsidR="00F301C8" w:rsidRPr="00F301C8" w:rsidRDefault="00F301C8" w:rsidP="00F301C8">
            <w:pPr>
              <w:jc w:val="center"/>
              <w:rPr>
                <w:color w:val="000000"/>
              </w:rPr>
            </w:pPr>
            <w:r w:rsidRPr="00F301C8">
              <w:rPr>
                <w:color w:val="000000"/>
              </w:rPr>
              <w:t>489</w:t>
            </w:r>
          </w:p>
        </w:tc>
        <w:tc>
          <w:tcPr>
            <w:tcW w:w="2219" w:type="dxa"/>
            <w:tcBorders>
              <w:top w:val="nil"/>
              <w:left w:val="nil"/>
              <w:bottom w:val="single" w:sz="8" w:space="0" w:color="auto"/>
              <w:right w:val="single" w:sz="8" w:space="0" w:color="auto"/>
            </w:tcBorders>
            <w:shd w:val="clear" w:color="auto" w:fill="auto"/>
            <w:noWrap/>
            <w:vAlign w:val="center"/>
            <w:hideMark/>
          </w:tcPr>
          <w:p w14:paraId="28D0F46E" w14:textId="77777777" w:rsidR="00F301C8" w:rsidRPr="00F301C8" w:rsidRDefault="00F301C8" w:rsidP="00F301C8">
            <w:pPr>
              <w:jc w:val="center"/>
              <w:rPr>
                <w:color w:val="000000"/>
              </w:rPr>
            </w:pPr>
            <w:r w:rsidRPr="00F301C8">
              <w:rPr>
                <w:color w:val="000000"/>
              </w:rPr>
              <w:t>148 (30)</w:t>
            </w:r>
          </w:p>
        </w:tc>
        <w:tc>
          <w:tcPr>
            <w:tcW w:w="723" w:type="dxa"/>
            <w:tcBorders>
              <w:top w:val="nil"/>
              <w:left w:val="nil"/>
              <w:bottom w:val="nil"/>
              <w:right w:val="single" w:sz="8" w:space="0" w:color="auto"/>
            </w:tcBorders>
            <w:shd w:val="clear" w:color="auto" w:fill="auto"/>
            <w:vAlign w:val="center"/>
            <w:hideMark/>
          </w:tcPr>
          <w:p w14:paraId="733DD7DB" w14:textId="77777777" w:rsidR="00F301C8" w:rsidRPr="00F301C8" w:rsidRDefault="00F301C8" w:rsidP="00F301C8">
            <w:pPr>
              <w:jc w:val="center"/>
              <w:rPr>
                <w:color w:val="000000"/>
              </w:rPr>
            </w:pPr>
            <w:r w:rsidRPr="00F301C8">
              <w:rPr>
                <w:color w:val="000000"/>
              </w:rPr>
              <w:t>1136</w:t>
            </w:r>
          </w:p>
        </w:tc>
        <w:tc>
          <w:tcPr>
            <w:tcW w:w="2040" w:type="dxa"/>
            <w:tcBorders>
              <w:top w:val="nil"/>
              <w:left w:val="nil"/>
              <w:bottom w:val="single" w:sz="8" w:space="0" w:color="auto"/>
              <w:right w:val="single" w:sz="8" w:space="0" w:color="auto"/>
            </w:tcBorders>
            <w:shd w:val="clear" w:color="auto" w:fill="auto"/>
            <w:noWrap/>
            <w:vAlign w:val="center"/>
            <w:hideMark/>
          </w:tcPr>
          <w:p w14:paraId="268ED9BB" w14:textId="77777777" w:rsidR="00F301C8" w:rsidRPr="00F301C8" w:rsidRDefault="00F301C8" w:rsidP="00F301C8">
            <w:pPr>
              <w:jc w:val="center"/>
              <w:rPr>
                <w:color w:val="000000"/>
              </w:rPr>
            </w:pPr>
            <w:r w:rsidRPr="00F301C8">
              <w:rPr>
                <w:color w:val="000000"/>
              </w:rPr>
              <w:t>339 (30)</w:t>
            </w:r>
          </w:p>
        </w:tc>
        <w:tc>
          <w:tcPr>
            <w:tcW w:w="1148" w:type="dxa"/>
            <w:tcBorders>
              <w:top w:val="nil"/>
              <w:left w:val="nil"/>
              <w:bottom w:val="single" w:sz="8" w:space="0" w:color="auto"/>
              <w:right w:val="single" w:sz="8" w:space="0" w:color="auto"/>
            </w:tcBorders>
            <w:shd w:val="clear" w:color="auto" w:fill="auto"/>
            <w:noWrap/>
            <w:vAlign w:val="center"/>
            <w:hideMark/>
          </w:tcPr>
          <w:p w14:paraId="5143A76F" w14:textId="77777777" w:rsidR="00F301C8" w:rsidRPr="00F301C8" w:rsidRDefault="00F301C8" w:rsidP="00F301C8">
            <w:pPr>
              <w:jc w:val="center"/>
              <w:rPr>
                <w:b/>
                <w:bCs/>
                <w:color w:val="000000"/>
              </w:rPr>
            </w:pPr>
            <w:r w:rsidRPr="00F301C8">
              <w:rPr>
                <w:b/>
                <w:bCs/>
                <w:color w:val="000000"/>
              </w:rPr>
              <w:t>0.015</w:t>
            </w:r>
          </w:p>
        </w:tc>
      </w:tr>
      <w:tr w:rsidR="00F301C8" w:rsidRPr="00F301C8" w14:paraId="0FB0FCBC" w14:textId="77777777" w:rsidTr="0064311E">
        <w:trPr>
          <w:trHeight w:val="324"/>
        </w:trPr>
        <w:tc>
          <w:tcPr>
            <w:tcW w:w="3970" w:type="dxa"/>
            <w:tcBorders>
              <w:top w:val="nil"/>
              <w:left w:val="single" w:sz="8" w:space="0" w:color="auto"/>
              <w:bottom w:val="single" w:sz="8" w:space="0" w:color="auto"/>
              <w:right w:val="single" w:sz="8" w:space="0" w:color="auto"/>
            </w:tcBorders>
            <w:shd w:val="clear" w:color="auto" w:fill="auto"/>
            <w:vAlign w:val="center"/>
            <w:hideMark/>
          </w:tcPr>
          <w:p w14:paraId="313809CC" w14:textId="77777777" w:rsidR="00F301C8" w:rsidRPr="00F301C8" w:rsidRDefault="00F301C8" w:rsidP="00F301C8">
            <w:pPr>
              <w:ind w:firstLineChars="100" w:firstLine="240"/>
              <w:rPr>
                <w:color w:val="000000"/>
              </w:rPr>
            </w:pPr>
            <w:r w:rsidRPr="00F301C8">
              <w:rPr>
                <w:color w:val="000000"/>
              </w:rPr>
              <w:t> </w:t>
            </w:r>
          </w:p>
        </w:tc>
        <w:tc>
          <w:tcPr>
            <w:tcW w:w="940" w:type="dxa"/>
            <w:tcBorders>
              <w:top w:val="nil"/>
              <w:left w:val="nil"/>
              <w:bottom w:val="single" w:sz="8" w:space="0" w:color="auto"/>
              <w:right w:val="single" w:sz="8" w:space="0" w:color="auto"/>
            </w:tcBorders>
            <w:shd w:val="clear" w:color="auto" w:fill="auto"/>
            <w:vAlign w:val="center"/>
            <w:hideMark/>
          </w:tcPr>
          <w:p w14:paraId="4DDCAF60" w14:textId="77777777" w:rsidR="00F301C8" w:rsidRPr="00F301C8" w:rsidRDefault="00F301C8" w:rsidP="00F301C8">
            <w:pPr>
              <w:rPr>
                <w:color w:val="000000"/>
              </w:rPr>
            </w:pPr>
            <w:r w:rsidRPr="00F301C8">
              <w:rPr>
                <w:color w:val="000000"/>
              </w:rPr>
              <w:t>middle</w:t>
            </w:r>
          </w:p>
        </w:tc>
        <w:tc>
          <w:tcPr>
            <w:tcW w:w="723" w:type="dxa"/>
            <w:tcBorders>
              <w:top w:val="nil"/>
              <w:left w:val="nil"/>
              <w:bottom w:val="nil"/>
              <w:right w:val="single" w:sz="8" w:space="0" w:color="auto"/>
            </w:tcBorders>
            <w:shd w:val="clear" w:color="auto" w:fill="auto"/>
            <w:vAlign w:val="center"/>
            <w:hideMark/>
          </w:tcPr>
          <w:p w14:paraId="2640CEAB" w14:textId="77777777" w:rsidR="00F301C8" w:rsidRPr="00F301C8" w:rsidRDefault="00F301C8" w:rsidP="00F301C8">
            <w:pPr>
              <w:jc w:val="center"/>
              <w:rPr>
                <w:color w:val="000000"/>
              </w:rPr>
            </w:pPr>
            <w:r w:rsidRPr="00F301C8">
              <w:rPr>
                <w:color w:val="000000"/>
              </w:rPr>
              <w:t> </w:t>
            </w:r>
          </w:p>
        </w:tc>
        <w:tc>
          <w:tcPr>
            <w:tcW w:w="2219" w:type="dxa"/>
            <w:tcBorders>
              <w:top w:val="nil"/>
              <w:left w:val="nil"/>
              <w:bottom w:val="single" w:sz="8" w:space="0" w:color="auto"/>
              <w:right w:val="single" w:sz="8" w:space="0" w:color="auto"/>
            </w:tcBorders>
            <w:shd w:val="clear" w:color="auto" w:fill="auto"/>
            <w:noWrap/>
            <w:vAlign w:val="center"/>
            <w:hideMark/>
          </w:tcPr>
          <w:p w14:paraId="1F4532F7" w14:textId="77777777" w:rsidR="00F301C8" w:rsidRPr="00F301C8" w:rsidRDefault="00F301C8" w:rsidP="00F301C8">
            <w:pPr>
              <w:jc w:val="center"/>
              <w:rPr>
                <w:color w:val="000000"/>
              </w:rPr>
            </w:pPr>
            <w:r w:rsidRPr="00F301C8">
              <w:rPr>
                <w:color w:val="000000"/>
              </w:rPr>
              <w:t>244 (50)</w:t>
            </w:r>
          </w:p>
        </w:tc>
        <w:tc>
          <w:tcPr>
            <w:tcW w:w="723" w:type="dxa"/>
            <w:tcBorders>
              <w:top w:val="nil"/>
              <w:left w:val="nil"/>
              <w:bottom w:val="nil"/>
              <w:right w:val="single" w:sz="8" w:space="0" w:color="auto"/>
            </w:tcBorders>
            <w:shd w:val="clear" w:color="auto" w:fill="auto"/>
            <w:vAlign w:val="center"/>
            <w:hideMark/>
          </w:tcPr>
          <w:p w14:paraId="3CC0F417" w14:textId="77777777" w:rsidR="00F301C8" w:rsidRPr="00F301C8" w:rsidRDefault="00F301C8" w:rsidP="00F301C8">
            <w:pPr>
              <w:jc w:val="center"/>
              <w:rPr>
                <w:color w:val="000000"/>
              </w:rPr>
            </w:pPr>
            <w:r w:rsidRPr="00F301C8">
              <w:rPr>
                <w:color w:val="000000"/>
              </w:rPr>
              <w:t> </w:t>
            </w:r>
          </w:p>
        </w:tc>
        <w:tc>
          <w:tcPr>
            <w:tcW w:w="2040" w:type="dxa"/>
            <w:tcBorders>
              <w:top w:val="nil"/>
              <w:left w:val="nil"/>
              <w:bottom w:val="single" w:sz="8" w:space="0" w:color="auto"/>
              <w:right w:val="single" w:sz="8" w:space="0" w:color="auto"/>
            </w:tcBorders>
            <w:shd w:val="clear" w:color="auto" w:fill="auto"/>
            <w:noWrap/>
            <w:vAlign w:val="center"/>
            <w:hideMark/>
          </w:tcPr>
          <w:p w14:paraId="5160DF56" w14:textId="77777777" w:rsidR="00F301C8" w:rsidRPr="00F301C8" w:rsidRDefault="00F301C8" w:rsidP="00F301C8">
            <w:pPr>
              <w:jc w:val="center"/>
              <w:rPr>
                <w:color w:val="000000"/>
              </w:rPr>
            </w:pPr>
            <w:r w:rsidRPr="00F301C8">
              <w:rPr>
                <w:color w:val="000000"/>
              </w:rPr>
              <w:t>633 (56)</w:t>
            </w:r>
          </w:p>
        </w:tc>
        <w:tc>
          <w:tcPr>
            <w:tcW w:w="1148" w:type="dxa"/>
            <w:tcBorders>
              <w:top w:val="nil"/>
              <w:left w:val="nil"/>
              <w:bottom w:val="single" w:sz="8" w:space="0" w:color="auto"/>
              <w:right w:val="single" w:sz="8" w:space="0" w:color="auto"/>
            </w:tcBorders>
            <w:shd w:val="clear" w:color="auto" w:fill="auto"/>
            <w:noWrap/>
            <w:vAlign w:val="center"/>
            <w:hideMark/>
          </w:tcPr>
          <w:p w14:paraId="0C64BCF0" w14:textId="77777777" w:rsidR="00F301C8" w:rsidRPr="00F301C8" w:rsidRDefault="00F301C8" w:rsidP="00F301C8">
            <w:pPr>
              <w:jc w:val="center"/>
              <w:rPr>
                <w:color w:val="000000"/>
              </w:rPr>
            </w:pPr>
            <w:r w:rsidRPr="00F301C8">
              <w:rPr>
                <w:color w:val="000000"/>
              </w:rPr>
              <w:t> </w:t>
            </w:r>
          </w:p>
        </w:tc>
      </w:tr>
      <w:tr w:rsidR="00F301C8" w:rsidRPr="00F301C8" w14:paraId="28F40AF7" w14:textId="77777777" w:rsidTr="0064311E">
        <w:trPr>
          <w:trHeight w:val="324"/>
        </w:trPr>
        <w:tc>
          <w:tcPr>
            <w:tcW w:w="3970" w:type="dxa"/>
            <w:tcBorders>
              <w:top w:val="nil"/>
              <w:left w:val="single" w:sz="8" w:space="0" w:color="auto"/>
              <w:bottom w:val="single" w:sz="8" w:space="0" w:color="auto"/>
              <w:right w:val="single" w:sz="8" w:space="0" w:color="auto"/>
            </w:tcBorders>
            <w:shd w:val="clear" w:color="auto" w:fill="auto"/>
            <w:vAlign w:val="center"/>
            <w:hideMark/>
          </w:tcPr>
          <w:p w14:paraId="13DC7EF5" w14:textId="77777777" w:rsidR="00F301C8" w:rsidRPr="00F301C8" w:rsidRDefault="00F301C8" w:rsidP="00F301C8">
            <w:pPr>
              <w:ind w:firstLineChars="100" w:firstLine="240"/>
              <w:rPr>
                <w:color w:val="000000"/>
              </w:rPr>
            </w:pPr>
            <w:r w:rsidRPr="00F301C8">
              <w:rPr>
                <w:color w:val="000000"/>
              </w:rPr>
              <w:t> </w:t>
            </w:r>
          </w:p>
        </w:tc>
        <w:tc>
          <w:tcPr>
            <w:tcW w:w="940" w:type="dxa"/>
            <w:tcBorders>
              <w:top w:val="nil"/>
              <w:left w:val="nil"/>
              <w:bottom w:val="single" w:sz="8" w:space="0" w:color="auto"/>
              <w:right w:val="single" w:sz="8" w:space="0" w:color="auto"/>
            </w:tcBorders>
            <w:shd w:val="clear" w:color="auto" w:fill="auto"/>
            <w:vAlign w:val="center"/>
            <w:hideMark/>
          </w:tcPr>
          <w:p w14:paraId="0CFF3B7F" w14:textId="77777777" w:rsidR="00F301C8" w:rsidRPr="00F301C8" w:rsidRDefault="00F301C8" w:rsidP="00F301C8">
            <w:pPr>
              <w:rPr>
                <w:color w:val="000000"/>
              </w:rPr>
            </w:pPr>
            <w:r w:rsidRPr="00F301C8">
              <w:rPr>
                <w:color w:val="000000"/>
              </w:rPr>
              <w:t>highest</w:t>
            </w:r>
          </w:p>
        </w:tc>
        <w:tc>
          <w:tcPr>
            <w:tcW w:w="723" w:type="dxa"/>
            <w:tcBorders>
              <w:top w:val="nil"/>
              <w:left w:val="nil"/>
              <w:bottom w:val="single" w:sz="8" w:space="0" w:color="auto"/>
              <w:right w:val="single" w:sz="8" w:space="0" w:color="auto"/>
            </w:tcBorders>
            <w:shd w:val="clear" w:color="auto" w:fill="auto"/>
            <w:vAlign w:val="center"/>
            <w:hideMark/>
          </w:tcPr>
          <w:p w14:paraId="369A3D58" w14:textId="77777777" w:rsidR="00F301C8" w:rsidRPr="00F301C8" w:rsidRDefault="00F301C8" w:rsidP="00F301C8">
            <w:pPr>
              <w:jc w:val="center"/>
              <w:rPr>
                <w:color w:val="000000"/>
              </w:rPr>
            </w:pPr>
            <w:r w:rsidRPr="00F301C8">
              <w:rPr>
                <w:color w:val="000000"/>
              </w:rPr>
              <w:t> </w:t>
            </w:r>
          </w:p>
        </w:tc>
        <w:tc>
          <w:tcPr>
            <w:tcW w:w="2219" w:type="dxa"/>
            <w:tcBorders>
              <w:top w:val="nil"/>
              <w:left w:val="nil"/>
              <w:bottom w:val="single" w:sz="8" w:space="0" w:color="auto"/>
              <w:right w:val="single" w:sz="8" w:space="0" w:color="auto"/>
            </w:tcBorders>
            <w:shd w:val="clear" w:color="auto" w:fill="auto"/>
            <w:noWrap/>
            <w:vAlign w:val="center"/>
            <w:hideMark/>
          </w:tcPr>
          <w:p w14:paraId="56303A60" w14:textId="77777777" w:rsidR="00F301C8" w:rsidRPr="00F301C8" w:rsidRDefault="00F301C8" w:rsidP="00F301C8">
            <w:pPr>
              <w:jc w:val="center"/>
              <w:rPr>
                <w:color w:val="000000"/>
              </w:rPr>
            </w:pPr>
            <w:r w:rsidRPr="00F301C8">
              <w:rPr>
                <w:color w:val="000000"/>
              </w:rPr>
              <w:t>97 (20)</w:t>
            </w:r>
          </w:p>
        </w:tc>
        <w:tc>
          <w:tcPr>
            <w:tcW w:w="723" w:type="dxa"/>
            <w:tcBorders>
              <w:top w:val="nil"/>
              <w:left w:val="nil"/>
              <w:bottom w:val="single" w:sz="8" w:space="0" w:color="auto"/>
              <w:right w:val="single" w:sz="8" w:space="0" w:color="auto"/>
            </w:tcBorders>
            <w:shd w:val="clear" w:color="auto" w:fill="auto"/>
            <w:vAlign w:val="center"/>
            <w:hideMark/>
          </w:tcPr>
          <w:p w14:paraId="133C53D0" w14:textId="77777777" w:rsidR="00F301C8" w:rsidRPr="00F301C8" w:rsidRDefault="00F301C8" w:rsidP="00F301C8">
            <w:pPr>
              <w:jc w:val="center"/>
              <w:rPr>
                <w:color w:val="000000"/>
              </w:rPr>
            </w:pPr>
            <w:r w:rsidRPr="00F301C8">
              <w:rPr>
                <w:color w:val="000000"/>
              </w:rPr>
              <w:t> </w:t>
            </w:r>
          </w:p>
        </w:tc>
        <w:tc>
          <w:tcPr>
            <w:tcW w:w="2040" w:type="dxa"/>
            <w:tcBorders>
              <w:top w:val="nil"/>
              <w:left w:val="nil"/>
              <w:bottom w:val="single" w:sz="8" w:space="0" w:color="auto"/>
              <w:right w:val="single" w:sz="8" w:space="0" w:color="auto"/>
            </w:tcBorders>
            <w:shd w:val="clear" w:color="auto" w:fill="auto"/>
            <w:noWrap/>
            <w:vAlign w:val="center"/>
            <w:hideMark/>
          </w:tcPr>
          <w:p w14:paraId="0C680B5D" w14:textId="77777777" w:rsidR="00F301C8" w:rsidRPr="00F301C8" w:rsidRDefault="00F301C8" w:rsidP="00F301C8">
            <w:pPr>
              <w:jc w:val="center"/>
              <w:rPr>
                <w:color w:val="000000"/>
              </w:rPr>
            </w:pPr>
            <w:r w:rsidRPr="00F301C8">
              <w:rPr>
                <w:color w:val="000000"/>
              </w:rPr>
              <w:t>164 (14)</w:t>
            </w:r>
          </w:p>
        </w:tc>
        <w:tc>
          <w:tcPr>
            <w:tcW w:w="1148" w:type="dxa"/>
            <w:tcBorders>
              <w:top w:val="nil"/>
              <w:left w:val="nil"/>
              <w:bottom w:val="single" w:sz="8" w:space="0" w:color="auto"/>
              <w:right w:val="single" w:sz="8" w:space="0" w:color="auto"/>
            </w:tcBorders>
            <w:shd w:val="clear" w:color="auto" w:fill="auto"/>
            <w:noWrap/>
            <w:vAlign w:val="center"/>
            <w:hideMark/>
          </w:tcPr>
          <w:p w14:paraId="0E889620" w14:textId="77777777" w:rsidR="00F301C8" w:rsidRPr="00F301C8" w:rsidRDefault="00F301C8" w:rsidP="00F301C8">
            <w:pPr>
              <w:jc w:val="center"/>
              <w:rPr>
                <w:color w:val="000000"/>
              </w:rPr>
            </w:pPr>
            <w:r w:rsidRPr="00F301C8">
              <w:rPr>
                <w:color w:val="000000"/>
              </w:rPr>
              <w:t> </w:t>
            </w:r>
          </w:p>
        </w:tc>
      </w:tr>
      <w:tr w:rsidR="00F301C8" w:rsidRPr="00F301C8" w14:paraId="7662ED4F" w14:textId="77777777" w:rsidTr="0064311E">
        <w:trPr>
          <w:trHeight w:val="287"/>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5556831" w14:textId="77777777" w:rsidR="00F301C8" w:rsidRPr="00F301C8" w:rsidRDefault="00F301C8" w:rsidP="00F301C8">
            <w:pPr>
              <w:ind w:firstLineChars="100" w:firstLine="240"/>
              <w:rPr>
                <w:color w:val="000000"/>
              </w:rPr>
            </w:pPr>
            <w:r w:rsidRPr="00F301C8">
              <w:rPr>
                <w:color w:val="000000"/>
              </w:rPr>
              <w:t>Body Mass Index (BMI) at Visit 1</w:t>
            </w:r>
          </w:p>
        </w:tc>
        <w:tc>
          <w:tcPr>
            <w:tcW w:w="723" w:type="dxa"/>
            <w:tcBorders>
              <w:top w:val="nil"/>
              <w:left w:val="nil"/>
              <w:bottom w:val="single" w:sz="8" w:space="0" w:color="auto"/>
              <w:right w:val="single" w:sz="8" w:space="0" w:color="auto"/>
            </w:tcBorders>
            <w:shd w:val="clear" w:color="auto" w:fill="auto"/>
            <w:vAlign w:val="center"/>
            <w:hideMark/>
          </w:tcPr>
          <w:p w14:paraId="288AFE10" w14:textId="77777777" w:rsidR="00F301C8" w:rsidRPr="00F301C8" w:rsidRDefault="00F301C8" w:rsidP="00F301C8">
            <w:pPr>
              <w:jc w:val="center"/>
              <w:rPr>
                <w:color w:val="000000"/>
              </w:rPr>
            </w:pPr>
            <w:r w:rsidRPr="00F301C8">
              <w:rPr>
                <w:color w:val="000000"/>
              </w:rPr>
              <w:t>448</w:t>
            </w:r>
          </w:p>
        </w:tc>
        <w:tc>
          <w:tcPr>
            <w:tcW w:w="2219" w:type="dxa"/>
            <w:tcBorders>
              <w:top w:val="nil"/>
              <w:left w:val="nil"/>
              <w:bottom w:val="single" w:sz="8" w:space="0" w:color="auto"/>
              <w:right w:val="single" w:sz="8" w:space="0" w:color="auto"/>
            </w:tcBorders>
            <w:shd w:val="clear" w:color="auto" w:fill="auto"/>
            <w:noWrap/>
            <w:vAlign w:val="center"/>
            <w:hideMark/>
          </w:tcPr>
          <w:p w14:paraId="7741729E" w14:textId="77777777" w:rsidR="00F301C8" w:rsidRPr="00F301C8" w:rsidRDefault="00F301C8" w:rsidP="00F301C8">
            <w:pPr>
              <w:jc w:val="center"/>
              <w:rPr>
                <w:color w:val="000000"/>
              </w:rPr>
            </w:pPr>
            <w:r w:rsidRPr="00F301C8">
              <w:rPr>
                <w:color w:val="000000"/>
              </w:rPr>
              <w:t>23.1 [21.4, 25.1]</w:t>
            </w:r>
          </w:p>
        </w:tc>
        <w:tc>
          <w:tcPr>
            <w:tcW w:w="723" w:type="dxa"/>
            <w:tcBorders>
              <w:top w:val="nil"/>
              <w:left w:val="nil"/>
              <w:bottom w:val="single" w:sz="8" w:space="0" w:color="auto"/>
              <w:right w:val="single" w:sz="8" w:space="0" w:color="auto"/>
            </w:tcBorders>
            <w:shd w:val="clear" w:color="auto" w:fill="auto"/>
            <w:vAlign w:val="center"/>
            <w:hideMark/>
          </w:tcPr>
          <w:p w14:paraId="24D70A31" w14:textId="77777777" w:rsidR="00F301C8" w:rsidRPr="00F301C8" w:rsidRDefault="00F301C8" w:rsidP="00F301C8">
            <w:pPr>
              <w:jc w:val="center"/>
              <w:rPr>
                <w:color w:val="000000"/>
              </w:rPr>
            </w:pPr>
            <w:r w:rsidRPr="00F301C8">
              <w:rPr>
                <w:color w:val="000000"/>
              </w:rPr>
              <w:t>1038</w:t>
            </w:r>
          </w:p>
        </w:tc>
        <w:tc>
          <w:tcPr>
            <w:tcW w:w="2040" w:type="dxa"/>
            <w:tcBorders>
              <w:top w:val="nil"/>
              <w:left w:val="nil"/>
              <w:bottom w:val="single" w:sz="8" w:space="0" w:color="auto"/>
              <w:right w:val="single" w:sz="8" w:space="0" w:color="auto"/>
            </w:tcBorders>
            <w:shd w:val="clear" w:color="auto" w:fill="auto"/>
            <w:noWrap/>
            <w:vAlign w:val="center"/>
            <w:hideMark/>
          </w:tcPr>
          <w:p w14:paraId="68AEB7C4" w14:textId="77777777" w:rsidR="00F301C8" w:rsidRPr="00F301C8" w:rsidRDefault="00F301C8" w:rsidP="00F301C8">
            <w:pPr>
              <w:jc w:val="center"/>
              <w:rPr>
                <w:color w:val="000000"/>
              </w:rPr>
            </w:pPr>
            <w:r w:rsidRPr="00F301C8">
              <w:rPr>
                <w:color w:val="000000"/>
              </w:rPr>
              <w:t>22.7 [21.1, 24.4]</w:t>
            </w:r>
          </w:p>
        </w:tc>
        <w:tc>
          <w:tcPr>
            <w:tcW w:w="1148" w:type="dxa"/>
            <w:tcBorders>
              <w:top w:val="nil"/>
              <w:left w:val="nil"/>
              <w:bottom w:val="single" w:sz="8" w:space="0" w:color="auto"/>
              <w:right w:val="single" w:sz="8" w:space="0" w:color="auto"/>
            </w:tcBorders>
            <w:shd w:val="clear" w:color="auto" w:fill="auto"/>
            <w:noWrap/>
            <w:vAlign w:val="center"/>
            <w:hideMark/>
          </w:tcPr>
          <w:p w14:paraId="11CCBC5D" w14:textId="77777777" w:rsidR="00F301C8" w:rsidRPr="00F301C8" w:rsidRDefault="00F301C8" w:rsidP="00F301C8">
            <w:pPr>
              <w:jc w:val="center"/>
              <w:rPr>
                <w:b/>
                <w:bCs/>
                <w:color w:val="000000"/>
              </w:rPr>
            </w:pPr>
            <w:r w:rsidRPr="00F301C8">
              <w:rPr>
                <w:b/>
                <w:bCs/>
                <w:color w:val="000000"/>
              </w:rPr>
              <w:t>0.018</w:t>
            </w:r>
          </w:p>
        </w:tc>
      </w:tr>
      <w:tr w:rsidR="00F301C8" w:rsidRPr="00F301C8" w14:paraId="49AAF532"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C36F260" w14:textId="77777777" w:rsidR="00F301C8" w:rsidRPr="00F301C8" w:rsidRDefault="00F301C8" w:rsidP="00F301C8">
            <w:pPr>
              <w:ind w:firstLineChars="100" w:firstLine="240"/>
              <w:rPr>
                <w:color w:val="000000"/>
              </w:rPr>
            </w:pPr>
            <w:r w:rsidRPr="00F301C8">
              <w:rPr>
                <w:color w:val="000000"/>
              </w:rPr>
              <w:t>Hemoglobin at Visit 1 (g/dL)</w:t>
            </w:r>
          </w:p>
        </w:tc>
        <w:tc>
          <w:tcPr>
            <w:tcW w:w="723" w:type="dxa"/>
            <w:tcBorders>
              <w:top w:val="nil"/>
              <w:left w:val="nil"/>
              <w:bottom w:val="single" w:sz="8" w:space="0" w:color="auto"/>
              <w:right w:val="single" w:sz="8" w:space="0" w:color="auto"/>
            </w:tcBorders>
            <w:shd w:val="clear" w:color="auto" w:fill="auto"/>
            <w:vAlign w:val="center"/>
            <w:hideMark/>
          </w:tcPr>
          <w:p w14:paraId="72FD1E52" w14:textId="77777777" w:rsidR="00F301C8" w:rsidRPr="00F301C8" w:rsidRDefault="00F301C8" w:rsidP="00F301C8">
            <w:pPr>
              <w:jc w:val="center"/>
              <w:rPr>
                <w:color w:val="000000"/>
              </w:rPr>
            </w:pPr>
            <w:r w:rsidRPr="00F301C8">
              <w:rPr>
                <w:color w:val="000000"/>
              </w:rPr>
              <w:t>448</w:t>
            </w:r>
          </w:p>
        </w:tc>
        <w:tc>
          <w:tcPr>
            <w:tcW w:w="2219" w:type="dxa"/>
            <w:tcBorders>
              <w:top w:val="nil"/>
              <w:left w:val="nil"/>
              <w:bottom w:val="single" w:sz="8" w:space="0" w:color="auto"/>
              <w:right w:val="single" w:sz="8" w:space="0" w:color="auto"/>
            </w:tcBorders>
            <w:shd w:val="clear" w:color="auto" w:fill="auto"/>
            <w:noWrap/>
            <w:vAlign w:val="center"/>
            <w:hideMark/>
          </w:tcPr>
          <w:p w14:paraId="73811AA2" w14:textId="77777777" w:rsidR="00F301C8" w:rsidRPr="00F301C8" w:rsidRDefault="00F301C8" w:rsidP="00F301C8">
            <w:pPr>
              <w:jc w:val="center"/>
              <w:rPr>
                <w:color w:val="000000"/>
              </w:rPr>
            </w:pPr>
            <w:r w:rsidRPr="00F301C8">
              <w:rPr>
                <w:color w:val="000000"/>
              </w:rPr>
              <w:t>11.6 [10.7, 12.4]</w:t>
            </w:r>
          </w:p>
        </w:tc>
        <w:tc>
          <w:tcPr>
            <w:tcW w:w="723" w:type="dxa"/>
            <w:tcBorders>
              <w:top w:val="nil"/>
              <w:left w:val="nil"/>
              <w:bottom w:val="single" w:sz="8" w:space="0" w:color="auto"/>
              <w:right w:val="single" w:sz="8" w:space="0" w:color="auto"/>
            </w:tcBorders>
            <w:shd w:val="clear" w:color="auto" w:fill="auto"/>
            <w:vAlign w:val="center"/>
            <w:hideMark/>
          </w:tcPr>
          <w:p w14:paraId="3AE7B9F4" w14:textId="77777777" w:rsidR="00F301C8" w:rsidRPr="00F301C8" w:rsidRDefault="00F301C8" w:rsidP="00F301C8">
            <w:pPr>
              <w:jc w:val="center"/>
              <w:rPr>
                <w:color w:val="000000"/>
              </w:rPr>
            </w:pPr>
            <w:r w:rsidRPr="00F301C8">
              <w:rPr>
                <w:color w:val="000000"/>
              </w:rPr>
              <w:t>1038</w:t>
            </w:r>
          </w:p>
        </w:tc>
        <w:tc>
          <w:tcPr>
            <w:tcW w:w="2040" w:type="dxa"/>
            <w:tcBorders>
              <w:top w:val="nil"/>
              <w:left w:val="nil"/>
              <w:bottom w:val="single" w:sz="8" w:space="0" w:color="auto"/>
              <w:right w:val="single" w:sz="8" w:space="0" w:color="auto"/>
            </w:tcBorders>
            <w:shd w:val="clear" w:color="auto" w:fill="auto"/>
            <w:noWrap/>
            <w:vAlign w:val="center"/>
            <w:hideMark/>
          </w:tcPr>
          <w:p w14:paraId="66D59E47" w14:textId="77777777" w:rsidR="00F301C8" w:rsidRPr="00F301C8" w:rsidRDefault="00F301C8" w:rsidP="00F301C8">
            <w:pPr>
              <w:jc w:val="center"/>
              <w:rPr>
                <w:color w:val="000000"/>
              </w:rPr>
            </w:pPr>
            <w:r w:rsidRPr="00F301C8">
              <w:rPr>
                <w:color w:val="000000"/>
              </w:rPr>
              <w:t>11.0 [9.9, 11.9]</w:t>
            </w:r>
          </w:p>
        </w:tc>
        <w:tc>
          <w:tcPr>
            <w:tcW w:w="1148" w:type="dxa"/>
            <w:tcBorders>
              <w:top w:val="nil"/>
              <w:left w:val="nil"/>
              <w:bottom w:val="single" w:sz="8" w:space="0" w:color="auto"/>
              <w:right w:val="single" w:sz="8" w:space="0" w:color="auto"/>
            </w:tcBorders>
            <w:shd w:val="clear" w:color="auto" w:fill="auto"/>
            <w:noWrap/>
            <w:vAlign w:val="center"/>
            <w:hideMark/>
          </w:tcPr>
          <w:p w14:paraId="2C26056D" w14:textId="77777777" w:rsidR="00F301C8" w:rsidRPr="00F301C8" w:rsidRDefault="00F301C8" w:rsidP="00F301C8">
            <w:pPr>
              <w:jc w:val="center"/>
              <w:rPr>
                <w:b/>
                <w:bCs/>
                <w:color w:val="000000"/>
              </w:rPr>
            </w:pPr>
            <w:r w:rsidRPr="00F301C8">
              <w:rPr>
                <w:b/>
                <w:bCs/>
                <w:color w:val="000000"/>
              </w:rPr>
              <w:t>&lt;0.001</w:t>
            </w:r>
          </w:p>
        </w:tc>
      </w:tr>
      <w:tr w:rsidR="0064311E" w:rsidRPr="00F301C8" w14:paraId="56EA7434"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tcPr>
          <w:p w14:paraId="3E8D6DC2" w14:textId="0F840B6E" w:rsidR="0064311E" w:rsidRPr="00F301C8" w:rsidRDefault="0064311E" w:rsidP="0064311E">
            <w:pPr>
              <w:ind w:firstLineChars="100" w:firstLine="240"/>
              <w:rPr>
                <w:color w:val="000000"/>
              </w:rPr>
            </w:pPr>
            <w:r w:rsidRPr="00F301C8">
              <w:rPr>
                <w:color w:val="000000"/>
              </w:rPr>
              <w:t>Gestational age at Ultrasound</w:t>
            </w:r>
            <w:r w:rsidR="00F24F03">
              <w:rPr>
                <w:color w:val="000000"/>
              </w:rPr>
              <w:t xml:space="preserve"> (weeks)</w:t>
            </w:r>
          </w:p>
        </w:tc>
        <w:tc>
          <w:tcPr>
            <w:tcW w:w="723" w:type="dxa"/>
            <w:tcBorders>
              <w:top w:val="nil"/>
              <w:left w:val="nil"/>
              <w:bottom w:val="single" w:sz="8" w:space="0" w:color="auto"/>
              <w:right w:val="single" w:sz="8" w:space="0" w:color="auto"/>
            </w:tcBorders>
            <w:shd w:val="clear" w:color="auto" w:fill="auto"/>
            <w:vAlign w:val="center"/>
            <w:hideMark/>
          </w:tcPr>
          <w:p w14:paraId="52B88936" w14:textId="77777777" w:rsidR="0064311E" w:rsidRPr="00F301C8" w:rsidRDefault="0064311E" w:rsidP="0064311E">
            <w:pPr>
              <w:jc w:val="center"/>
              <w:rPr>
                <w:color w:val="000000"/>
              </w:rPr>
            </w:pPr>
            <w:r w:rsidRPr="00F301C8">
              <w:rPr>
                <w:color w:val="000000"/>
              </w:rPr>
              <w:t>490</w:t>
            </w:r>
          </w:p>
        </w:tc>
        <w:tc>
          <w:tcPr>
            <w:tcW w:w="2219" w:type="dxa"/>
            <w:tcBorders>
              <w:top w:val="nil"/>
              <w:left w:val="nil"/>
              <w:bottom w:val="single" w:sz="8" w:space="0" w:color="auto"/>
              <w:right w:val="single" w:sz="8" w:space="0" w:color="auto"/>
            </w:tcBorders>
            <w:shd w:val="clear" w:color="auto" w:fill="auto"/>
            <w:noWrap/>
            <w:vAlign w:val="center"/>
            <w:hideMark/>
          </w:tcPr>
          <w:p w14:paraId="0C74BF60" w14:textId="77777777" w:rsidR="0064311E" w:rsidRPr="00F301C8" w:rsidRDefault="0064311E" w:rsidP="0064311E">
            <w:pPr>
              <w:jc w:val="center"/>
              <w:rPr>
                <w:color w:val="000000"/>
              </w:rPr>
            </w:pPr>
            <w:r w:rsidRPr="00F301C8">
              <w:rPr>
                <w:color w:val="000000"/>
              </w:rPr>
              <w:t>20.6 [18.6, 22.3]</w:t>
            </w:r>
          </w:p>
        </w:tc>
        <w:tc>
          <w:tcPr>
            <w:tcW w:w="723" w:type="dxa"/>
            <w:tcBorders>
              <w:top w:val="nil"/>
              <w:left w:val="nil"/>
              <w:bottom w:val="single" w:sz="8" w:space="0" w:color="auto"/>
              <w:right w:val="single" w:sz="8" w:space="0" w:color="auto"/>
            </w:tcBorders>
            <w:shd w:val="clear" w:color="auto" w:fill="auto"/>
            <w:vAlign w:val="center"/>
            <w:hideMark/>
          </w:tcPr>
          <w:p w14:paraId="75DE88C8" w14:textId="77777777" w:rsidR="0064311E" w:rsidRPr="00F301C8" w:rsidRDefault="0064311E" w:rsidP="0064311E">
            <w:pPr>
              <w:jc w:val="center"/>
              <w:rPr>
                <w:color w:val="000000"/>
              </w:rPr>
            </w:pPr>
            <w:r w:rsidRPr="00F301C8">
              <w:rPr>
                <w:color w:val="000000"/>
              </w:rPr>
              <w:t>1138</w:t>
            </w:r>
          </w:p>
        </w:tc>
        <w:tc>
          <w:tcPr>
            <w:tcW w:w="2040" w:type="dxa"/>
            <w:tcBorders>
              <w:top w:val="nil"/>
              <w:left w:val="nil"/>
              <w:bottom w:val="single" w:sz="8" w:space="0" w:color="auto"/>
              <w:right w:val="single" w:sz="8" w:space="0" w:color="auto"/>
            </w:tcBorders>
            <w:shd w:val="clear" w:color="auto" w:fill="auto"/>
            <w:noWrap/>
            <w:vAlign w:val="center"/>
            <w:hideMark/>
          </w:tcPr>
          <w:p w14:paraId="753268B9" w14:textId="77777777" w:rsidR="0064311E" w:rsidRPr="00F301C8" w:rsidRDefault="0064311E" w:rsidP="0064311E">
            <w:pPr>
              <w:jc w:val="center"/>
              <w:rPr>
                <w:color w:val="000000"/>
              </w:rPr>
            </w:pPr>
            <w:r w:rsidRPr="00F301C8">
              <w:rPr>
                <w:color w:val="000000"/>
              </w:rPr>
              <w:t>20.1 [18.3, 22.1]</w:t>
            </w:r>
          </w:p>
        </w:tc>
        <w:tc>
          <w:tcPr>
            <w:tcW w:w="1148" w:type="dxa"/>
            <w:tcBorders>
              <w:top w:val="nil"/>
              <w:left w:val="nil"/>
              <w:bottom w:val="single" w:sz="8" w:space="0" w:color="auto"/>
              <w:right w:val="single" w:sz="8" w:space="0" w:color="auto"/>
            </w:tcBorders>
            <w:shd w:val="clear" w:color="auto" w:fill="auto"/>
            <w:noWrap/>
            <w:vAlign w:val="center"/>
            <w:hideMark/>
          </w:tcPr>
          <w:p w14:paraId="29E87C04" w14:textId="77777777" w:rsidR="0064311E" w:rsidRPr="00F301C8" w:rsidRDefault="0064311E" w:rsidP="0064311E">
            <w:pPr>
              <w:jc w:val="center"/>
              <w:rPr>
                <w:color w:val="000000"/>
              </w:rPr>
            </w:pPr>
            <w:r w:rsidRPr="00F301C8">
              <w:rPr>
                <w:color w:val="000000"/>
              </w:rPr>
              <w:t>0.159</w:t>
            </w:r>
          </w:p>
        </w:tc>
      </w:tr>
      <w:tr w:rsidR="0064311E" w:rsidRPr="00F301C8" w14:paraId="2285A24F"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B78C50E" w14:textId="77777777" w:rsidR="0064311E" w:rsidRPr="00F301C8" w:rsidRDefault="0064311E" w:rsidP="0064311E">
            <w:pPr>
              <w:rPr>
                <w:b/>
                <w:bCs/>
                <w:color w:val="000000"/>
              </w:rPr>
            </w:pPr>
            <w:r w:rsidRPr="00F301C8">
              <w:rPr>
                <w:b/>
                <w:bCs/>
                <w:color w:val="000000"/>
              </w:rPr>
              <w:t>Adverse Birth outcomes</w:t>
            </w:r>
          </w:p>
        </w:tc>
        <w:tc>
          <w:tcPr>
            <w:tcW w:w="723" w:type="dxa"/>
            <w:tcBorders>
              <w:top w:val="nil"/>
              <w:left w:val="nil"/>
              <w:bottom w:val="single" w:sz="8" w:space="0" w:color="auto"/>
              <w:right w:val="single" w:sz="8" w:space="0" w:color="auto"/>
            </w:tcBorders>
            <w:shd w:val="clear" w:color="auto" w:fill="auto"/>
            <w:vAlign w:val="center"/>
            <w:hideMark/>
          </w:tcPr>
          <w:p w14:paraId="632CA5F1" w14:textId="77777777" w:rsidR="0064311E" w:rsidRPr="00F301C8" w:rsidRDefault="0064311E" w:rsidP="0064311E">
            <w:pPr>
              <w:jc w:val="center"/>
              <w:rPr>
                <w:color w:val="000000"/>
              </w:rPr>
            </w:pPr>
            <w:r w:rsidRPr="00F301C8">
              <w:rPr>
                <w:color w:val="000000"/>
              </w:rPr>
              <w:t> </w:t>
            </w:r>
          </w:p>
        </w:tc>
        <w:tc>
          <w:tcPr>
            <w:tcW w:w="2219" w:type="dxa"/>
            <w:tcBorders>
              <w:top w:val="nil"/>
              <w:left w:val="nil"/>
              <w:bottom w:val="single" w:sz="8" w:space="0" w:color="auto"/>
              <w:right w:val="single" w:sz="8" w:space="0" w:color="auto"/>
            </w:tcBorders>
            <w:shd w:val="clear" w:color="auto" w:fill="auto"/>
            <w:noWrap/>
            <w:vAlign w:val="center"/>
            <w:hideMark/>
          </w:tcPr>
          <w:p w14:paraId="42E6F221" w14:textId="77777777" w:rsidR="0064311E" w:rsidRPr="00F301C8" w:rsidRDefault="0064311E" w:rsidP="0064311E">
            <w:pPr>
              <w:jc w:val="center"/>
              <w:rPr>
                <w:color w:val="000000"/>
              </w:rPr>
            </w:pPr>
            <w:r w:rsidRPr="00F301C8">
              <w:rPr>
                <w:color w:val="000000"/>
              </w:rPr>
              <w:t> </w:t>
            </w:r>
          </w:p>
        </w:tc>
        <w:tc>
          <w:tcPr>
            <w:tcW w:w="723" w:type="dxa"/>
            <w:tcBorders>
              <w:top w:val="nil"/>
              <w:left w:val="nil"/>
              <w:bottom w:val="single" w:sz="8" w:space="0" w:color="auto"/>
              <w:right w:val="single" w:sz="8" w:space="0" w:color="auto"/>
            </w:tcBorders>
            <w:shd w:val="clear" w:color="auto" w:fill="auto"/>
            <w:vAlign w:val="center"/>
            <w:hideMark/>
          </w:tcPr>
          <w:p w14:paraId="30E3C530" w14:textId="77777777" w:rsidR="0064311E" w:rsidRPr="00F301C8" w:rsidRDefault="0064311E" w:rsidP="0064311E">
            <w:pPr>
              <w:jc w:val="center"/>
              <w:rPr>
                <w:color w:val="000000"/>
              </w:rPr>
            </w:pPr>
            <w:r w:rsidRPr="00F301C8">
              <w:rPr>
                <w:color w:val="000000"/>
              </w:rPr>
              <w:t> </w:t>
            </w:r>
          </w:p>
        </w:tc>
        <w:tc>
          <w:tcPr>
            <w:tcW w:w="2040" w:type="dxa"/>
            <w:tcBorders>
              <w:top w:val="nil"/>
              <w:left w:val="nil"/>
              <w:bottom w:val="single" w:sz="8" w:space="0" w:color="auto"/>
              <w:right w:val="single" w:sz="8" w:space="0" w:color="auto"/>
            </w:tcBorders>
            <w:shd w:val="clear" w:color="auto" w:fill="auto"/>
            <w:noWrap/>
            <w:vAlign w:val="center"/>
            <w:hideMark/>
          </w:tcPr>
          <w:p w14:paraId="2D109D2D" w14:textId="77777777" w:rsidR="0064311E" w:rsidRPr="00F301C8" w:rsidRDefault="0064311E" w:rsidP="0064311E">
            <w:pPr>
              <w:jc w:val="center"/>
              <w:rPr>
                <w:color w:val="000000"/>
              </w:rPr>
            </w:pPr>
            <w:r w:rsidRPr="00F301C8">
              <w:rPr>
                <w:color w:val="000000"/>
              </w:rPr>
              <w:t> </w:t>
            </w:r>
          </w:p>
        </w:tc>
        <w:tc>
          <w:tcPr>
            <w:tcW w:w="1148" w:type="dxa"/>
            <w:tcBorders>
              <w:top w:val="nil"/>
              <w:left w:val="nil"/>
              <w:bottom w:val="single" w:sz="8" w:space="0" w:color="auto"/>
              <w:right w:val="single" w:sz="8" w:space="0" w:color="auto"/>
            </w:tcBorders>
            <w:shd w:val="clear" w:color="auto" w:fill="auto"/>
            <w:noWrap/>
            <w:vAlign w:val="center"/>
            <w:hideMark/>
          </w:tcPr>
          <w:p w14:paraId="716A9FE9" w14:textId="77777777" w:rsidR="0064311E" w:rsidRPr="00F301C8" w:rsidRDefault="0064311E" w:rsidP="0064311E">
            <w:pPr>
              <w:jc w:val="center"/>
              <w:rPr>
                <w:b/>
                <w:bCs/>
                <w:color w:val="000000"/>
              </w:rPr>
            </w:pPr>
            <w:r w:rsidRPr="00F301C8">
              <w:rPr>
                <w:b/>
                <w:bCs/>
                <w:color w:val="000000"/>
              </w:rPr>
              <w:t> </w:t>
            </w:r>
          </w:p>
        </w:tc>
      </w:tr>
      <w:tr w:rsidR="0064311E" w:rsidRPr="00F301C8" w14:paraId="70B42133" w14:textId="77777777" w:rsidTr="008822C4">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BB0837E" w14:textId="77777777" w:rsidR="0064311E" w:rsidRPr="00F301C8" w:rsidRDefault="0064311E" w:rsidP="0064311E">
            <w:pPr>
              <w:ind w:firstLineChars="100" w:firstLine="240"/>
              <w:rPr>
                <w:color w:val="000000"/>
              </w:rPr>
            </w:pPr>
            <w:r w:rsidRPr="00F301C8">
              <w:rPr>
                <w:color w:val="000000"/>
              </w:rPr>
              <w:t>Gestational age at delivery</w:t>
            </w:r>
          </w:p>
        </w:tc>
        <w:tc>
          <w:tcPr>
            <w:tcW w:w="723" w:type="dxa"/>
            <w:tcBorders>
              <w:top w:val="nil"/>
              <w:left w:val="nil"/>
              <w:bottom w:val="single" w:sz="8" w:space="0" w:color="auto"/>
              <w:right w:val="single" w:sz="8" w:space="0" w:color="auto"/>
            </w:tcBorders>
            <w:shd w:val="clear" w:color="auto" w:fill="auto"/>
            <w:vAlign w:val="center"/>
            <w:hideMark/>
          </w:tcPr>
          <w:p w14:paraId="3DB16DF6" w14:textId="77777777" w:rsidR="0064311E" w:rsidRPr="00F301C8" w:rsidRDefault="0064311E" w:rsidP="0064311E">
            <w:pPr>
              <w:jc w:val="center"/>
              <w:rPr>
                <w:color w:val="000000"/>
              </w:rPr>
            </w:pPr>
            <w:r w:rsidRPr="00F301C8">
              <w:rPr>
                <w:color w:val="000000"/>
              </w:rPr>
              <w:t>446</w:t>
            </w:r>
          </w:p>
        </w:tc>
        <w:tc>
          <w:tcPr>
            <w:tcW w:w="2219" w:type="dxa"/>
            <w:tcBorders>
              <w:top w:val="nil"/>
              <w:left w:val="nil"/>
              <w:bottom w:val="single" w:sz="8" w:space="0" w:color="auto"/>
              <w:right w:val="single" w:sz="8" w:space="0" w:color="auto"/>
            </w:tcBorders>
            <w:shd w:val="clear" w:color="auto" w:fill="auto"/>
            <w:noWrap/>
            <w:vAlign w:val="center"/>
            <w:hideMark/>
          </w:tcPr>
          <w:p w14:paraId="5AD45380" w14:textId="77777777" w:rsidR="0064311E" w:rsidRPr="00F301C8" w:rsidRDefault="0064311E" w:rsidP="0064311E">
            <w:pPr>
              <w:jc w:val="center"/>
              <w:rPr>
                <w:color w:val="000000"/>
              </w:rPr>
            </w:pPr>
            <w:r w:rsidRPr="00F301C8">
              <w:rPr>
                <w:color w:val="000000"/>
              </w:rPr>
              <w:t>38.6 [37.6, 39.6]</w:t>
            </w:r>
          </w:p>
        </w:tc>
        <w:tc>
          <w:tcPr>
            <w:tcW w:w="723" w:type="dxa"/>
            <w:tcBorders>
              <w:top w:val="nil"/>
              <w:left w:val="nil"/>
              <w:bottom w:val="single" w:sz="8" w:space="0" w:color="auto"/>
              <w:right w:val="single" w:sz="8" w:space="0" w:color="auto"/>
            </w:tcBorders>
            <w:shd w:val="clear" w:color="auto" w:fill="auto"/>
            <w:vAlign w:val="center"/>
            <w:hideMark/>
          </w:tcPr>
          <w:p w14:paraId="1E944D3D" w14:textId="77777777" w:rsidR="0064311E" w:rsidRPr="00F301C8" w:rsidRDefault="0064311E" w:rsidP="0064311E">
            <w:pPr>
              <w:jc w:val="center"/>
              <w:rPr>
                <w:color w:val="000000"/>
              </w:rPr>
            </w:pPr>
            <w:r w:rsidRPr="00F301C8">
              <w:rPr>
                <w:color w:val="000000"/>
              </w:rPr>
              <w:t>1090</w:t>
            </w:r>
          </w:p>
        </w:tc>
        <w:tc>
          <w:tcPr>
            <w:tcW w:w="2040" w:type="dxa"/>
            <w:tcBorders>
              <w:top w:val="nil"/>
              <w:left w:val="nil"/>
              <w:bottom w:val="single" w:sz="8" w:space="0" w:color="auto"/>
              <w:right w:val="single" w:sz="8" w:space="0" w:color="auto"/>
            </w:tcBorders>
            <w:shd w:val="clear" w:color="auto" w:fill="auto"/>
            <w:noWrap/>
            <w:vAlign w:val="center"/>
            <w:hideMark/>
          </w:tcPr>
          <w:p w14:paraId="3A63DAAD" w14:textId="77777777" w:rsidR="0064311E" w:rsidRPr="00F301C8" w:rsidRDefault="0064311E" w:rsidP="0064311E">
            <w:pPr>
              <w:jc w:val="center"/>
              <w:rPr>
                <w:color w:val="000000"/>
              </w:rPr>
            </w:pPr>
            <w:r w:rsidRPr="00F301C8">
              <w:rPr>
                <w:color w:val="000000"/>
              </w:rPr>
              <w:t>38.4 [37.1, 39.6]</w:t>
            </w:r>
          </w:p>
        </w:tc>
        <w:tc>
          <w:tcPr>
            <w:tcW w:w="1148" w:type="dxa"/>
            <w:tcBorders>
              <w:top w:val="nil"/>
              <w:left w:val="nil"/>
              <w:bottom w:val="single" w:sz="8" w:space="0" w:color="auto"/>
              <w:right w:val="single" w:sz="8" w:space="0" w:color="auto"/>
            </w:tcBorders>
            <w:shd w:val="clear" w:color="auto" w:fill="auto"/>
            <w:noWrap/>
            <w:vAlign w:val="center"/>
            <w:hideMark/>
          </w:tcPr>
          <w:p w14:paraId="23C8FD8F" w14:textId="77777777" w:rsidR="0064311E" w:rsidRPr="00F301C8" w:rsidRDefault="0064311E" w:rsidP="0064311E">
            <w:pPr>
              <w:jc w:val="center"/>
              <w:rPr>
                <w:b/>
                <w:bCs/>
                <w:color w:val="000000"/>
              </w:rPr>
            </w:pPr>
            <w:r w:rsidRPr="00F301C8">
              <w:rPr>
                <w:b/>
                <w:bCs/>
                <w:color w:val="000000"/>
              </w:rPr>
              <w:t>0.042</w:t>
            </w:r>
          </w:p>
        </w:tc>
      </w:tr>
      <w:tr w:rsidR="00B7325C" w:rsidRPr="00F301C8" w14:paraId="06D689CA" w14:textId="77777777" w:rsidTr="008822C4">
        <w:trPr>
          <w:trHeight w:val="324"/>
        </w:trPr>
        <w:tc>
          <w:tcPr>
            <w:tcW w:w="4910"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6AA1F4" w14:textId="77777777" w:rsidR="00B7325C" w:rsidRPr="00F301C8" w:rsidRDefault="00B7325C" w:rsidP="0064311E">
            <w:pPr>
              <w:ind w:firstLineChars="100" w:firstLine="240"/>
              <w:rPr>
                <w:color w:val="000000"/>
              </w:rPr>
            </w:pPr>
            <w:r w:rsidRPr="00F301C8">
              <w:rPr>
                <w:color w:val="000000"/>
              </w:rPr>
              <w:t>Preterm birth (&lt;37 weeks)</w:t>
            </w:r>
          </w:p>
        </w:tc>
        <w:tc>
          <w:tcPr>
            <w:tcW w:w="7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AD3F45F" w14:textId="77777777" w:rsidR="00B7325C" w:rsidRPr="00F301C8" w:rsidRDefault="00B7325C" w:rsidP="00474907">
            <w:pPr>
              <w:ind w:left="720" w:hanging="720"/>
              <w:jc w:val="center"/>
              <w:rPr>
                <w:color w:val="000000"/>
              </w:rPr>
            </w:pPr>
            <w:r w:rsidRPr="00F301C8">
              <w:rPr>
                <w:color w:val="000000"/>
              </w:rPr>
              <w:t>434</w:t>
            </w:r>
          </w:p>
        </w:tc>
        <w:tc>
          <w:tcPr>
            <w:tcW w:w="221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052951C" w14:textId="77777777" w:rsidR="00B7325C" w:rsidRPr="00F301C8" w:rsidRDefault="00B7325C" w:rsidP="0064311E">
            <w:pPr>
              <w:jc w:val="center"/>
              <w:rPr>
                <w:color w:val="000000"/>
              </w:rPr>
            </w:pPr>
            <w:r w:rsidRPr="00F301C8">
              <w:rPr>
                <w:color w:val="000000"/>
              </w:rPr>
              <w:t>74 (17)</w:t>
            </w:r>
          </w:p>
        </w:tc>
        <w:tc>
          <w:tcPr>
            <w:tcW w:w="72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B2F40A5" w14:textId="77777777" w:rsidR="00B7325C" w:rsidRPr="00F301C8" w:rsidRDefault="00B7325C" w:rsidP="0064311E">
            <w:pPr>
              <w:jc w:val="center"/>
              <w:rPr>
                <w:color w:val="000000"/>
              </w:rPr>
            </w:pPr>
            <w:r w:rsidRPr="00F301C8">
              <w:rPr>
                <w:color w:val="000000"/>
              </w:rPr>
              <w:t>1072</w:t>
            </w:r>
          </w:p>
        </w:tc>
        <w:tc>
          <w:tcPr>
            <w:tcW w:w="2040" w:type="dxa"/>
            <w:tcBorders>
              <w:top w:val="nil"/>
              <w:left w:val="single" w:sz="8" w:space="0" w:color="auto"/>
              <w:bottom w:val="single" w:sz="8" w:space="0" w:color="auto"/>
              <w:right w:val="single" w:sz="8" w:space="0" w:color="auto"/>
            </w:tcBorders>
            <w:shd w:val="clear" w:color="auto" w:fill="auto"/>
            <w:noWrap/>
            <w:vAlign w:val="center"/>
            <w:hideMark/>
          </w:tcPr>
          <w:p w14:paraId="2ECFBBE1" w14:textId="77777777" w:rsidR="00B7325C" w:rsidRPr="00F301C8" w:rsidRDefault="00B7325C" w:rsidP="0064311E">
            <w:pPr>
              <w:jc w:val="center"/>
              <w:rPr>
                <w:color w:val="000000"/>
              </w:rPr>
            </w:pPr>
            <w:r w:rsidRPr="00F301C8">
              <w:rPr>
                <w:color w:val="000000"/>
              </w:rPr>
              <w:t>230 (21)</w:t>
            </w:r>
          </w:p>
        </w:tc>
        <w:tc>
          <w:tcPr>
            <w:tcW w:w="1148" w:type="dxa"/>
            <w:tcBorders>
              <w:top w:val="nil"/>
              <w:left w:val="nil"/>
              <w:bottom w:val="single" w:sz="8" w:space="0" w:color="auto"/>
              <w:right w:val="single" w:sz="8" w:space="0" w:color="auto"/>
            </w:tcBorders>
            <w:shd w:val="clear" w:color="auto" w:fill="auto"/>
            <w:noWrap/>
            <w:vAlign w:val="center"/>
            <w:hideMark/>
          </w:tcPr>
          <w:p w14:paraId="72677A95" w14:textId="77777777" w:rsidR="00B7325C" w:rsidRPr="00F301C8" w:rsidRDefault="00B7325C" w:rsidP="0064311E">
            <w:pPr>
              <w:jc w:val="center"/>
              <w:rPr>
                <w:color w:val="000000"/>
              </w:rPr>
            </w:pPr>
            <w:r w:rsidRPr="00F301C8">
              <w:rPr>
                <w:color w:val="000000"/>
              </w:rPr>
              <w:t>0.054</w:t>
            </w:r>
          </w:p>
        </w:tc>
      </w:tr>
      <w:tr w:rsidR="004462AF" w:rsidRPr="00F301C8" w14:paraId="3E3FD5DA" w14:textId="77777777" w:rsidTr="00C92D99">
        <w:trPr>
          <w:trHeight w:val="324"/>
        </w:trPr>
        <w:tc>
          <w:tcPr>
            <w:tcW w:w="4910" w:type="dxa"/>
            <w:gridSpan w:val="2"/>
            <w:tcBorders>
              <w:top w:val="single" w:sz="8" w:space="0" w:color="auto"/>
              <w:left w:val="single" w:sz="8" w:space="0" w:color="auto"/>
              <w:bottom w:val="single" w:sz="8" w:space="0" w:color="auto"/>
              <w:right w:val="single" w:sz="8" w:space="0" w:color="auto"/>
            </w:tcBorders>
            <w:shd w:val="clear" w:color="auto" w:fill="auto"/>
            <w:noWrap/>
            <w:vAlign w:val="center"/>
          </w:tcPr>
          <w:p w14:paraId="42F5D6A3" w14:textId="23625962" w:rsidR="004462AF" w:rsidRPr="00F301C8" w:rsidRDefault="004462AF" w:rsidP="00474907">
            <w:pPr>
              <w:ind w:firstLineChars="100" w:firstLine="240"/>
              <w:jc w:val="right"/>
              <w:rPr>
                <w:color w:val="000000"/>
              </w:rPr>
            </w:pPr>
            <w:r>
              <w:rPr>
                <w:color w:val="000000"/>
              </w:rPr>
              <w:t>Extremely early PTB (&lt;28 weeks)</w:t>
            </w:r>
          </w:p>
        </w:tc>
        <w:tc>
          <w:tcPr>
            <w:tcW w:w="723" w:type="dxa"/>
            <w:vMerge w:val="restart"/>
            <w:tcBorders>
              <w:top w:val="single" w:sz="8" w:space="0" w:color="auto"/>
              <w:left w:val="single" w:sz="8" w:space="0" w:color="auto"/>
              <w:right w:val="single" w:sz="8" w:space="0" w:color="auto"/>
            </w:tcBorders>
            <w:shd w:val="clear" w:color="auto" w:fill="auto"/>
            <w:vAlign w:val="center"/>
          </w:tcPr>
          <w:p w14:paraId="6C37F6E4" w14:textId="3B44B071" w:rsidR="004462AF" w:rsidRPr="00F301C8" w:rsidRDefault="004462AF" w:rsidP="0064311E">
            <w:pPr>
              <w:jc w:val="center"/>
              <w:rPr>
                <w:color w:val="000000"/>
              </w:rPr>
            </w:pPr>
          </w:p>
        </w:tc>
        <w:tc>
          <w:tcPr>
            <w:tcW w:w="221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A077433" w14:textId="2360BF4A" w:rsidR="004462AF" w:rsidRPr="00F301C8" w:rsidRDefault="004462AF" w:rsidP="0064311E">
            <w:pPr>
              <w:jc w:val="center"/>
              <w:rPr>
                <w:color w:val="000000"/>
              </w:rPr>
            </w:pPr>
            <w:r>
              <w:rPr>
                <w:color w:val="000000"/>
              </w:rPr>
              <w:t>1 (0.2)</w:t>
            </w:r>
          </w:p>
        </w:tc>
        <w:tc>
          <w:tcPr>
            <w:tcW w:w="723" w:type="dxa"/>
            <w:vMerge w:val="restart"/>
            <w:tcBorders>
              <w:top w:val="single" w:sz="8" w:space="0" w:color="auto"/>
              <w:left w:val="single" w:sz="8" w:space="0" w:color="auto"/>
              <w:right w:val="single" w:sz="8" w:space="0" w:color="auto"/>
            </w:tcBorders>
            <w:shd w:val="clear" w:color="auto" w:fill="auto"/>
            <w:vAlign w:val="center"/>
          </w:tcPr>
          <w:p w14:paraId="4B01AD9B" w14:textId="77777777" w:rsidR="004462AF" w:rsidRPr="00F301C8" w:rsidRDefault="004462AF" w:rsidP="0064311E">
            <w:pPr>
              <w:jc w:val="center"/>
              <w:rPr>
                <w:color w:val="000000"/>
              </w:rPr>
            </w:pPr>
          </w:p>
        </w:tc>
        <w:tc>
          <w:tcPr>
            <w:tcW w:w="2040" w:type="dxa"/>
            <w:tcBorders>
              <w:top w:val="nil"/>
              <w:left w:val="single" w:sz="8" w:space="0" w:color="auto"/>
              <w:bottom w:val="single" w:sz="8" w:space="0" w:color="auto"/>
              <w:right w:val="single" w:sz="8" w:space="0" w:color="auto"/>
            </w:tcBorders>
            <w:shd w:val="clear" w:color="auto" w:fill="auto"/>
            <w:noWrap/>
            <w:vAlign w:val="center"/>
          </w:tcPr>
          <w:p w14:paraId="1A6DEE6D" w14:textId="41CE2EDD" w:rsidR="004462AF" w:rsidRPr="00F301C8" w:rsidRDefault="004462AF" w:rsidP="0064311E">
            <w:pPr>
              <w:jc w:val="center"/>
              <w:rPr>
                <w:color w:val="000000"/>
              </w:rPr>
            </w:pPr>
            <w:r>
              <w:rPr>
                <w:color w:val="000000"/>
              </w:rPr>
              <w:t>1 (0.1)</w:t>
            </w:r>
          </w:p>
        </w:tc>
        <w:tc>
          <w:tcPr>
            <w:tcW w:w="1148" w:type="dxa"/>
            <w:tcBorders>
              <w:top w:val="nil"/>
              <w:left w:val="nil"/>
              <w:bottom w:val="single" w:sz="8" w:space="0" w:color="auto"/>
              <w:right w:val="single" w:sz="8" w:space="0" w:color="auto"/>
            </w:tcBorders>
            <w:shd w:val="clear" w:color="auto" w:fill="auto"/>
            <w:noWrap/>
            <w:vAlign w:val="center"/>
          </w:tcPr>
          <w:p w14:paraId="06607A48" w14:textId="5C9CD216" w:rsidR="004462AF" w:rsidRPr="00474907" w:rsidRDefault="004462AF" w:rsidP="0064311E">
            <w:pPr>
              <w:jc w:val="center"/>
              <w:rPr>
                <w:bCs/>
                <w:color w:val="000000"/>
              </w:rPr>
            </w:pPr>
            <w:r>
              <w:rPr>
                <w:bCs/>
                <w:color w:val="000000"/>
              </w:rPr>
              <w:t>0.087</w:t>
            </w:r>
          </w:p>
        </w:tc>
      </w:tr>
      <w:tr w:rsidR="004462AF" w:rsidRPr="00F301C8" w14:paraId="3F4D6C1A" w14:textId="77777777" w:rsidTr="00C92D99">
        <w:trPr>
          <w:trHeight w:val="324"/>
        </w:trPr>
        <w:tc>
          <w:tcPr>
            <w:tcW w:w="4910" w:type="dxa"/>
            <w:gridSpan w:val="2"/>
            <w:tcBorders>
              <w:top w:val="single" w:sz="8" w:space="0" w:color="auto"/>
              <w:left w:val="single" w:sz="8" w:space="0" w:color="auto"/>
              <w:bottom w:val="single" w:sz="8" w:space="0" w:color="auto"/>
              <w:right w:val="single" w:sz="8" w:space="0" w:color="auto"/>
            </w:tcBorders>
            <w:shd w:val="clear" w:color="auto" w:fill="auto"/>
            <w:noWrap/>
            <w:vAlign w:val="center"/>
          </w:tcPr>
          <w:p w14:paraId="5ED12BFA" w14:textId="54E2B24F" w:rsidR="004462AF" w:rsidRPr="00F301C8" w:rsidRDefault="004462AF" w:rsidP="00474907">
            <w:pPr>
              <w:ind w:firstLineChars="100" w:firstLine="240"/>
              <w:jc w:val="right"/>
              <w:rPr>
                <w:color w:val="000000"/>
              </w:rPr>
            </w:pPr>
            <w:r>
              <w:rPr>
                <w:color w:val="000000"/>
              </w:rPr>
              <w:t>Very PTB (28- &lt;32 weeks)</w:t>
            </w:r>
          </w:p>
        </w:tc>
        <w:tc>
          <w:tcPr>
            <w:tcW w:w="723" w:type="dxa"/>
            <w:vMerge/>
            <w:tcBorders>
              <w:left w:val="single" w:sz="8" w:space="0" w:color="auto"/>
              <w:right w:val="single" w:sz="8" w:space="0" w:color="auto"/>
            </w:tcBorders>
            <w:shd w:val="clear" w:color="auto" w:fill="auto"/>
            <w:vAlign w:val="center"/>
          </w:tcPr>
          <w:p w14:paraId="1990EE33" w14:textId="5531AD5A" w:rsidR="004462AF" w:rsidRPr="00F301C8" w:rsidRDefault="004462AF" w:rsidP="0064311E">
            <w:pPr>
              <w:jc w:val="center"/>
              <w:rPr>
                <w:color w:val="000000"/>
              </w:rPr>
            </w:pPr>
          </w:p>
        </w:tc>
        <w:tc>
          <w:tcPr>
            <w:tcW w:w="221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0EEA8C" w14:textId="41C9FF20" w:rsidR="004462AF" w:rsidRPr="00F301C8" w:rsidRDefault="004462AF" w:rsidP="0064311E">
            <w:pPr>
              <w:jc w:val="center"/>
              <w:rPr>
                <w:color w:val="000000"/>
              </w:rPr>
            </w:pPr>
            <w:r>
              <w:rPr>
                <w:color w:val="000000"/>
              </w:rPr>
              <w:t>1 (0.2)</w:t>
            </w:r>
          </w:p>
        </w:tc>
        <w:tc>
          <w:tcPr>
            <w:tcW w:w="723" w:type="dxa"/>
            <w:vMerge/>
            <w:tcBorders>
              <w:left w:val="single" w:sz="8" w:space="0" w:color="auto"/>
              <w:right w:val="single" w:sz="8" w:space="0" w:color="auto"/>
            </w:tcBorders>
            <w:shd w:val="clear" w:color="auto" w:fill="auto"/>
            <w:vAlign w:val="center"/>
          </w:tcPr>
          <w:p w14:paraId="1F48FCC4" w14:textId="77777777" w:rsidR="004462AF" w:rsidRPr="00F301C8" w:rsidRDefault="004462AF" w:rsidP="0064311E">
            <w:pPr>
              <w:jc w:val="center"/>
              <w:rPr>
                <w:color w:val="000000"/>
              </w:rPr>
            </w:pPr>
          </w:p>
        </w:tc>
        <w:tc>
          <w:tcPr>
            <w:tcW w:w="2040" w:type="dxa"/>
            <w:tcBorders>
              <w:top w:val="nil"/>
              <w:left w:val="single" w:sz="8" w:space="0" w:color="auto"/>
              <w:bottom w:val="single" w:sz="8" w:space="0" w:color="auto"/>
              <w:right w:val="single" w:sz="8" w:space="0" w:color="auto"/>
            </w:tcBorders>
            <w:shd w:val="clear" w:color="auto" w:fill="auto"/>
            <w:noWrap/>
            <w:vAlign w:val="center"/>
          </w:tcPr>
          <w:p w14:paraId="4E15A100" w14:textId="3F24BECA" w:rsidR="004462AF" w:rsidRPr="00F301C8" w:rsidRDefault="004462AF" w:rsidP="0064311E">
            <w:pPr>
              <w:jc w:val="center"/>
              <w:rPr>
                <w:color w:val="000000"/>
              </w:rPr>
            </w:pPr>
            <w:r>
              <w:rPr>
                <w:color w:val="000000"/>
              </w:rPr>
              <w:t>13 (1.2)</w:t>
            </w:r>
          </w:p>
        </w:tc>
        <w:tc>
          <w:tcPr>
            <w:tcW w:w="1148" w:type="dxa"/>
            <w:tcBorders>
              <w:top w:val="nil"/>
              <w:left w:val="nil"/>
              <w:bottom w:val="single" w:sz="8" w:space="0" w:color="auto"/>
              <w:right w:val="single" w:sz="8" w:space="0" w:color="auto"/>
            </w:tcBorders>
            <w:shd w:val="clear" w:color="auto" w:fill="auto"/>
            <w:noWrap/>
            <w:vAlign w:val="center"/>
          </w:tcPr>
          <w:p w14:paraId="2ECE66E0" w14:textId="77777777" w:rsidR="004462AF" w:rsidRPr="00F301C8" w:rsidRDefault="004462AF" w:rsidP="0064311E">
            <w:pPr>
              <w:jc w:val="center"/>
              <w:rPr>
                <w:b/>
                <w:bCs/>
                <w:color w:val="000000"/>
              </w:rPr>
            </w:pPr>
          </w:p>
        </w:tc>
      </w:tr>
      <w:tr w:rsidR="004462AF" w:rsidRPr="00F301C8" w14:paraId="4BC149AD" w14:textId="77777777" w:rsidTr="00C92D99">
        <w:trPr>
          <w:trHeight w:val="324"/>
        </w:trPr>
        <w:tc>
          <w:tcPr>
            <w:tcW w:w="4910" w:type="dxa"/>
            <w:gridSpan w:val="2"/>
            <w:tcBorders>
              <w:top w:val="single" w:sz="8" w:space="0" w:color="auto"/>
              <w:left w:val="single" w:sz="8" w:space="0" w:color="auto"/>
              <w:bottom w:val="single" w:sz="8" w:space="0" w:color="auto"/>
              <w:right w:val="single" w:sz="8" w:space="0" w:color="auto"/>
            </w:tcBorders>
            <w:shd w:val="clear" w:color="auto" w:fill="auto"/>
            <w:noWrap/>
            <w:vAlign w:val="center"/>
          </w:tcPr>
          <w:p w14:paraId="10D6EF01" w14:textId="438240AC" w:rsidR="004462AF" w:rsidRPr="00F301C8" w:rsidRDefault="004462AF" w:rsidP="00474907">
            <w:pPr>
              <w:ind w:firstLineChars="100" w:firstLine="240"/>
              <w:jc w:val="right"/>
              <w:rPr>
                <w:color w:val="000000"/>
              </w:rPr>
            </w:pPr>
            <w:r>
              <w:rPr>
                <w:color w:val="000000"/>
              </w:rPr>
              <w:t>Moderate to late PTB (32- &lt;37 weeks)</w:t>
            </w:r>
          </w:p>
        </w:tc>
        <w:tc>
          <w:tcPr>
            <w:tcW w:w="723" w:type="dxa"/>
            <w:vMerge/>
            <w:tcBorders>
              <w:left w:val="single" w:sz="8" w:space="0" w:color="auto"/>
              <w:bottom w:val="single" w:sz="8" w:space="0" w:color="auto"/>
              <w:right w:val="single" w:sz="8" w:space="0" w:color="auto"/>
            </w:tcBorders>
            <w:shd w:val="clear" w:color="auto" w:fill="auto"/>
            <w:vAlign w:val="center"/>
          </w:tcPr>
          <w:p w14:paraId="209BC6C4" w14:textId="77777777" w:rsidR="004462AF" w:rsidRPr="00F301C8" w:rsidRDefault="004462AF" w:rsidP="0064311E">
            <w:pPr>
              <w:jc w:val="center"/>
              <w:rPr>
                <w:color w:val="000000"/>
              </w:rPr>
            </w:pPr>
          </w:p>
        </w:tc>
        <w:tc>
          <w:tcPr>
            <w:tcW w:w="2219" w:type="dxa"/>
            <w:tcBorders>
              <w:top w:val="single" w:sz="8" w:space="0" w:color="auto"/>
              <w:left w:val="nil"/>
              <w:bottom w:val="single" w:sz="8" w:space="0" w:color="auto"/>
              <w:right w:val="single" w:sz="8" w:space="0" w:color="auto"/>
            </w:tcBorders>
            <w:shd w:val="clear" w:color="auto" w:fill="auto"/>
            <w:noWrap/>
            <w:vAlign w:val="center"/>
          </w:tcPr>
          <w:p w14:paraId="13251909" w14:textId="4F12FF3F" w:rsidR="004462AF" w:rsidRPr="00F301C8" w:rsidRDefault="004462AF" w:rsidP="0064311E">
            <w:pPr>
              <w:jc w:val="center"/>
              <w:rPr>
                <w:color w:val="000000"/>
              </w:rPr>
            </w:pPr>
            <w:r>
              <w:rPr>
                <w:color w:val="000000"/>
              </w:rPr>
              <w:t>72 (17)</w:t>
            </w:r>
          </w:p>
        </w:tc>
        <w:tc>
          <w:tcPr>
            <w:tcW w:w="723" w:type="dxa"/>
            <w:vMerge/>
            <w:tcBorders>
              <w:left w:val="single" w:sz="8" w:space="0" w:color="auto"/>
              <w:bottom w:val="single" w:sz="8" w:space="0" w:color="auto"/>
              <w:right w:val="single" w:sz="8" w:space="0" w:color="auto"/>
            </w:tcBorders>
            <w:shd w:val="clear" w:color="auto" w:fill="auto"/>
            <w:vAlign w:val="center"/>
          </w:tcPr>
          <w:p w14:paraId="113E1ADB" w14:textId="77777777" w:rsidR="004462AF" w:rsidRPr="00F301C8" w:rsidRDefault="004462AF" w:rsidP="0064311E">
            <w:pPr>
              <w:jc w:val="center"/>
              <w:rPr>
                <w:color w:val="000000"/>
              </w:rPr>
            </w:pPr>
          </w:p>
        </w:tc>
        <w:tc>
          <w:tcPr>
            <w:tcW w:w="2040" w:type="dxa"/>
            <w:tcBorders>
              <w:top w:val="nil"/>
              <w:left w:val="nil"/>
              <w:bottom w:val="single" w:sz="8" w:space="0" w:color="auto"/>
              <w:right w:val="single" w:sz="8" w:space="0" w:color="auto"/>
            </w:tcBorders>
            <w:shd w:val="clear" w:color="auto" w:fill="auto"/>
            <w:noWrap/>
            <w:vAlign w:val="center"/>
          </w:tcPr>
          <w:p w14:paraId="1698F9F6" w14:textId="638747B2" w:rsidR="004462AF" w:rsidRPr="00F301C8" w:rsidRDefault="004462AF" w:rsidP="0064311E">
            <w:pPr>
              <w:jc w:val="center"/>
              <w:rPr>
                <w:color w:val="000000"/>
              </w:rPr>
            </w:pPr>
            <w:r>
              <w:rPr>
                <w:color w:val="000000"/>
              </w:rPr>
              <w:t>217 (20)</w:t>
            </w:r>
          </w:p>
        </w:tc>
        <w:tc>
          <w:tcPr>
            <w:tcW w:w="1148" w:type="dxa"/>
            <w:tcBorders>
              <w:top w:val="nil"/>
              <w:left w:val="nil"/>
              <w:bottom w:val="single" w:sz="8" w:space="0" w:color="auto"/>
              <w:right w:val="single" w:sz="8" w:space="0" w:color="auto"/>
            </w:tcBorders>
            <w:shd w:val="clear" w:color="auto" w:fill="auto"/>
            <w:noWrap/>
            <w:vAlign w:val="center"/>
          </w:tcPr>
          <w:p w14:paraId="05BA00E7" w14:textId="77777777" w:rsidR="004462AF" w:rsidRPr="00F301C8" w:rsidRDefault="004462AF" w:rsidP="0064311E">
            <w:pPr>
              <w:jc w:val="center"/>
              <w:rPr>
                <w:b/>
                <w:bCs/>
                <w:color w:val="000000"/>
              </w:rPr>
            </w:pPr>
          </w:p>
        </w:tc>
      </w:tr>
      <w:tr w:rsidR="0064311E" w:rsidRPr="00F301C8" w14:paraId="3B76E0B9"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F70ADF9" w14:textId="77777777" w:rsidR="0064311E" w:rsidRPr="00F301C8" w:rsidRDefault="0064311E" w:rsidP="0064311E">
            <w:pPr>
              <w:ind w:firstLineChars="100" w:firstLine="240"/>
              <w:rPr>
                <w:color w:val="000000"/>
              </w:rPr>
            </w:pPr>
            <w:r w:rsidRPr="00F301C8">
              <w:rPr>
                <w:color w:val="000000"/>
              </w:rPr>
              <w:t>Birth weight (kg)</w:t>
            </w:r>
          </w:p>
        </w:tc>
        <w:tc>
          <w:tcPr>
            <w:tcW w:w="723" w:type="dxa"/>
            <w:tcBorders>
              <w:top w:val="nil"/>
              <w:left w:val="nil"/>
              <w:bottom w:val="single" w:sz="8" w:space="0" w:color="auto"/>
              <w:right w:val="single" w:sz="8" w:space="0" w:color="auto"/>
            </w:tcBorders>
            <w:shd w:val="clear" w:color="auto" w:fill="auto"/>
            <w:vAlign w:val="center"/>
            <w:hideMark/>
          </w:tcPr>
          <w:p w14:paraId="50CF0E03" w14:textId="77777777" w:rsidR="0064311E" w:rsidRPr="00F301C8" w:rsidRDefault="0064311E" w:rsidP="0064311E">
            <w:pPr>
              <w:jc w:val="center"/>
              <w:rPr>
                <w:color w:val="000000"/>
              </w:rPr>
            </w:pPr>
            <w:r w:rsidRPr="00F301C8">
              <w:rPr>
                <w:color w:val="000000"/>
              </w:rPr>
              <w:t>409</w:t>
            </w:r>
          </w:p>
        </w:tc>
        <w:tc>
          <w:tcPr>
            <w:tcW w:w="2219" w:type="dxa"/>
            <w:tcBorders>
              <w:top w:val="nil"/>
              <w:left w:val="nil"/>
              <w:bottom w:val="single" w:sz="8" w:space="0" w:color="auto"/>
              <w:right w:val="single" w:sz="8" w:space="0" w:color="auto"/>
            </w:tcBorders>
            <w:shd w:val="clear" w:color="auto" w:fill="auto"/>
            <w:noWrap/>
            <w:vAlign w:val="center"/>
            <w:hideMark/>
          </w:tcPr>
          <w:p w14:paraId="325959F0" w14:textId="77777777" w:rsidR="0064311E" w:rsidRPr="00F301C8" w:rsidRDefault="0064311E" w:rsidP="0064311E">
            <w:pPr>
              <w:jc w:val="center"/>
              <w:rPr>
                <w:color w:val="000000"/>
              </w:rPr>
            </w:pPr>
            <w:r w:rsidRPr="00F301C8">
              <w:rPr>
                <w:color w:val="000000"/>
              </w:rPr>
              <w:t>3.0 [2.7, 3.3]</w:t>
            </w:r>
          </w:p>
        </w:tc>
        <w:tc>
          <w:tcPr>
            <w:tcW w:w="723" w:type="dxa"/>
            <w:tcBorders>
              <w:top w:val="nil"/>
              <w:left w:val="nil"/>
              <w:bottom w:val="single" w:sz="8" w:space="0" w:color="auto"/>
              <w:right w:val="single" w:sz="8" w:space="0" w:color="auto"/>
            </w:tcBorders>
            <w:shd w:val="clear" w:color="auto" w:fill="auto"/>
            <w:vAlign w:val="center"/>
            <w:hideMark/>
          </w:tcPr>
          <w:p w14:paraId="28DC25A7" w14:textId="77777777" w:rsidR="0064311E" w:rsidRPr="00F301C8" w:rsidRDefault="0064311E" w:rsidP="0064311E">
            <w:pPr>
              <w:jc w:val="center"/>
              <w:rPr>
                <w:color w:val="000000"/>
              </w:rPr>
            </w:pPr>
            <w:r w:rsidRPr="00F301C8">
              <w:rPr>
                <w:color w:val="000000"/>
              </w:rPr>
              <w:t>1042</w:t>
            </w:r>
          </w:p>
        </w:tc>
        <w:tc>
          <w:tcPr>
            <w:tcW w:w="2040" w:type="dxa"/>
            <w:tcBorders>
              <w:top w:val="nil"/>
              <w:left w:val="nil"/>
              <w:bottom w:val="single" w:sz="8" w:space="0" w:color="auto"/>
              <w:right w:val="single" w:sz="8" w:space="0" w:color="auto"/>
            </w:tcBorders>
            <w:shd w:val="clear" w:color="auto" w:fill="auto"/>
            <w:noWrap/>
            <w:vAlign w:val="center"/>
            <w:hideMark/>
          </w:tcPr>
          <w:p w14:paraId="209D4CDD" w14:textId="77777777" w:rsidR="0064311E" w:rsidRPr="00F301C8" w:rsidRDefault="0064311E" w:rsidP="0064311E">
            <w:pPr>
              <w:jc w:val="center"/>
              <w:rPr>
                <w:color w:val="000000"/>
              </w:rPr>
            </w:pPr>
            <w:r w:rsidRPr="00F301C8">
              <w:rPr>
                <w:color w:val="000000"/>
              </w:rPr>
              <w:t>2.9 [2.6, 3.2]</w:t>
            </w:r>
          </w:p>
        </w:tc>
        <w:tc>
          <w:tcPr>
            <w:tcW w:w="1148" w:type="dxa"/>
            <w:tcBorders>
              <w:top w:val="nil"/>
              <w:left w:val="nil"/>
              <w:bottom w:val="single" w:sz="8" w:space="0" w:color="auto"/>
              <w:right w:val="single" w:sz="8" w:space="0" w:color="auto"/>
            </w:tcBorders>
            <w:shd w:val="clear" w:color="auto" w:fill="auto"/>
            <w:noWrap/>
            <w:vAlign w:val="center"/>
            <w:hideMark/>
          </w:tcPr>
          <w:p w14:paraId="4D9A81EB" w14:textId="77777777" w:rsidR="0064311E" w:rsidRPr="00F301C8" w:rsidRDefault="0064311E" w:rsidP="0064311E">
            <w:pPr>
              <w:jc w:val="center"/>
              <w:rPr>
                <w:b/>
                <w:bCs/>
                <w:color w:val="000000"/>
              </w:rPr>
            </w:pPr>
            <w:r w:rsidRPr="00F301C8">
              <w:rPr>
                <w:b/>
                <w:bCs/>
                <w:color w:val="000000"/>
              </w:rPr>
              <w:t>&lt;0.001</w:t>
            </w:r>
          </w:p>
        </w:tc>
      </w:tr>
      <w:tr w:rsidR="0064311E" w:rsidRPr="00F301C8" w14:paraId="567535B7"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A97F691" w14:textId="77777777" w:rsidR="0064311E" w:rsidRPr="00F301C8" w:rsidRDefault="0064311E" w:rsidP="0064311E">
            <w:pPr>
              <w:ind w:firstLineChars="100" w:firstLine="240"/>
              <w:rPr>
                <w:color w:val="000000"/>
              </w:rPr>
            </w:pPr>
            <w:r w:rsidRPr="00F301C8">
              <w:rPr>
                <w:color w:val="000000"/>
              </w:rPr>
              <w:t>Low Birth Weight (&lt;2500 g)</w:t>
            </w:r>
          </w:p>
        </w:tc>
        <w:tc>
          <w:tcPr>
            <w:tcW w:w="723" w:type="dxa"/>
            <w:tcBorders>
              <w:top w:val="nil"/>
              <w:left w:val="nil"/>
              <w:bottom w:val="single" w:sz="8" w:space="0" w:color="auto"/>
              <w:right w:val="single" w:sz="8" w:space="0" w:color="auto"/>
            </w:tcBorders>
            <w:shd w:val="clear" w:color="auto" w:fill="auto"/>
            <w:vAlign w:val="center"/>
            <w:hideMark/>
          </w:tcPr>
          <w:p w14:paraId="12DAFEF5" w14:textId="77777777" w:rsidR="0064311E" w:rsidRPr="00F301C8" w:rsidRDefault="0064311E" w:rsidP="0064311E">
            <w:pPr>
              <w:jc w:val="center"/>
              <w:rPr>
                <w:color w:val="000000"/>
              </w:rPr>
            </w:pPr>
            <w:r w:rsidRPr="00F301C8">
              <w:rPr>
                <w:color w:val="000000"/>
              </w:rPr>
              <w:t>409</w:t>
            </w:r>
          </w:p>
        </w:tc>
        <w:tc>
          <w:tcPr>
            <w:tcW w:w="2219" w:type="dxa"/>
            <w:tcBorders>
              <w:top w:val="nil"/>
              <w:left w:val="nil"/>
              <w:bottom w:val="single" w:sz="8" w:space="0" w:color="auto"/>
              <w:right w:val="single" w:sz="8" w:space="0" w:color="auto"/>
            </w:tcBorders>
            <w:shd w:val="clear" w:color="auto" w:fill="auto"/>
            <w:noWrap/>
            <w:vAlign w:val="center"/>
            <w:hideMark/>
          </w:tcPr>
          <w:p w14:paraId="7673AE27" w14:textId="77777777" w:rsidR="0064311E" w:rsidRPr="00F301C8" w:rsidRDefault="0064311E" w:rsidP="0064311E">
            <w:pPr>
              <w:jc w:val="center"/>
              <w:rPr>
                <w:color w:val="000000"/>
              </w:rPr>
            </w:pPr>
            <w:r w:rsidRPr="00F301C8">
              <w:rPr>
                <w:color w:val="000000"/>
              </w:rPr>
              <w:t>32 (8)</w:t>
            </w:r>
          </w:p>
        </w:tc>
        <w:tc>
          <w:tcPr>
            <w:tcW w:w="723" w:type="dxa"/>
            <w:tcBorders>
              <w:top w:val="nil"/>
              <w:left w:val="nil"/>
              <w:bottom w:val="single" w:sz="8" w:space="0" w:color="auto"/>
              <w:right w:val="single" w:sz="8" w:space="0" w:color="auto"/>
            </w:tcBorders>
            <w:shd w:val="clear" w:color="auto" w:fill="auto"/>
            <w:vAlign w:val="center"/>
            <w:hideMark/>
          </w:tcPr>
          <w:p w14:paraId="4EED145D" w14:textId="77777777" w:rsidR="0064311E" w:rsidRPr="00F301C8" w:rsidRDefault="0064311E" w:rsidP="0064311E">
            <w:pPr>
              <w:jc w:val="center"/>
              <w:rPr>
                <w:color w:val="000000"/>
              </w:rPr>
            </w:pPr>
            <w:r w:rsidRPr="00F301C8">
              <w:rPr>
                <w:color w:val="000000"/>
              </w:rPr>
              <w:t>1042</w:t>
            </w:r>
          </w:p>
        </w:tc>
        <w:tc>
          <w:tcPr>
            <w:tcW w:w="2040" w:type="dxa"/>
            <w:tcBorders>
              <w:top w:val="nil"/>
              <w:left w:val="nil"/>
              <w:bottom w:val="single" w:sz="8" w:space="0" w:color="auto"/>
              <w:right w:val="single" w:sz="8" w:space="0" w:color="auto"/>
            </w:tcBorders>
            <w:shd w:val="clear" w:color="auto" w:fill="auto"/>
            <w:noWrap/>
            <w:vAlign w:val="center"/>
            <w:hideMark/>
          </w:tcPr>
          <w:p w14:paraId="783319E9" w14:textId="77777777" w:rsidR="0064311E" w:rsidRPr="00F301C8" w:rsidRDefault="0064311E" w:rsidP="0064311E">
            <w:pPr>
              <w:jc w:val="center"/>
              <w:rPr>
                <w:color w:val="000000"/>
              </w:rPr>
            </w:pPr>
            <w:r w:rsidRPr="00F301C8">
              <w:rPr>
                <w:color w:val="000000"/>
              </w:rPr>
              <w:t>124 (12)</w:t>
            </w:r>
          </w:p>
        </w:tc>
        <w:tc>
          <w:tcPr>
            <w:tcW w:w="1148" w:type="dxa"/>
            <w:tcBorders>
              <w:top w:val="nil"/>
              <w:left w:val="nil"/>
              <w:bottom w:val="single" w:sz="8" w:space="0" w:color="auto"/>
              <w:right w:val="single" w:sz="8" w:space="0" w:color="auto"/>
            </w:tcBorders>
            <w:shd w:val="clear" w:color="auto" w:fill="auto"/>
            <w:noWrap/>
            <w:vAlign w:val="center"/>
            <w:hideMark/>
          </w:tcPr>
          <w:p w14:paraId="5B75EF96" w14:textId="77777777" w:rsidR="0064311E" w:rsidRPr="00F301C8" w:rsidRDefault="0064311E" w:rsidP="0064311E">
            <w:pPr>
              <w:jc w:val="center"/>
              <w:rPr>
                <w:b/>
                <w:bCs/>
                <w:color w:val="000000"/>
              </w:rPr>
            </w:pPr>
            <w:r w:rsidRPr="00F301C8">
              <w:rPr>
                <w:b/>
                <w:bCs/>
                <w:color w:val="000000"/>
              </w:rPr>
              <w:t>0.024</w:t>
            </w:r>
          </w:p>
        </w:tc>
      </w:tr>
      <w:tr w:rsidR="0064311E" w:rsidRPr="00F301C8" w14:paraId="1A37BD82"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99AA0B8" w14:textId="77777777" w:rsidR="0064311E" w:rsidRPr="00F301C8" w:rsidRDefault="0064311E" w:rsidP="0064311E">
            <w:pPr>
              <w:ind w:firstLineChars="100" w:firstLine="240"/>
              <w:rPr>
                <w:color w:val="000000"/>
              </w:rPr>
            </w:pPr>
            <w:r w:rsidRPr="00F301C8">
              <w:rPr>
                <w:color w:val="000000"/>
              </w:rPr>
              <w:t>Small for gestational age (&lt;10th percentile)</w:t>
            </w:r>
          </w:p>
        </w:tc>
        <w:tc>
          <w:tcPr>
            <w:tcW w:w="723" w:type="dxa"/>
            <w:tcBorders>
              <w:top w:val="nil"/>
              <w:left w:val="nil"/>
              <w:bottom w:val="single" w:sz="8" w:space="0" w:color="auto"/>
              <w:right w:val="single" w:sz="8" w:space="0" w:color="auto"/>
            </w:tcBorders>
            <w:shd w:val="clear" w:color="auto" w:fill="auto"/>
            <w:vAlign w:val="center"/>
            <w:hideMark/>
          </w:tcPr>
          <w:p w14:paraId="6C149A9E" w14:textId="77777777" w:rsidR="0064311E" w:rsidRPr="00F301C8" w:rsidRDefault="0064311E" w:rsidP="0064311E">
            <w:pPr>
              <w:jc w:val="center"/>
              <w:rPr>
                <w:color w:val="000000"/>
              </w:rPr>
            </w:pPr>
            <w:r w:rsidRPr="00F301C8">
              <w:rPr>
                <w:color w:val="000000"/>
              </w:rPr>
              <w:t>409</w:t>
            </w:r>
          </w:p>
        </w:tc>
        <w:tc>
          <w:tcPr>
            <w:tcW w:w="2219" w:type="dxa"/>
            <w:tcBorders>
              <w:top w:val="nil"/>
              <w:left w:val="nil"/>
              <w:bottom w:val="single" w:sz="8" w:space="0" w:color="auto"/>
              <w:right w:val="single" w:sz="8" w:space="0" w:color="auto"/>
            </w:tcBorders>
            <w:shd w:val="clear" w:color="auto" w:fill="auto"/>
            <w:noWrap/>
            <w:vAlign w:val="center"/>
            <w:hideMark/>
          </w:tcPr>
          <w:p w14:paraId="6D7C8F30" w14:textId="77777777" w:rsidR="0064311E" w:rsidRPr="00F301C8" w:rsidRDefault="0064311E" w:rsidP="0064311E">
            <w:pPr>
              <w:jc w:val="center"/>
              <w:rPr>
                <w:color w:val="000000"/>
              </w:rPr>
            </w:pPr>
            <w:r w:rsidRPr="00F301C8">
              <w:rPr>
                <w:color w:val="000000"/>
              </w:rPr>
              <w:t>58 (14)</w:t>
            </w:r>
          </w:p>
        </w:tc>
        <w:tc>
          <w:tcPr>
            <w:tcW w:w="723" w:type="dxa"/>
            <w:tcBorders>
              <w:top w:val="nil"/>
              <w:left w:val="nil"/>
              <w:bottom w:val="single" w:sz="8" w:space="0" w:color="auto"/>
              <w:right w:val="single" w:sz="8" w:space="0" w:color="auto"/>
            </w:tcBorders>
            <w:shd w:val="clear" w:color="auto" w:fill="auto"/>
            <w:vAlign w:val="center"/>
            <w:hideMark/>
          </w:tcPr>
          <w:p w14:paraId="5E8E24F0" w14:textId="77777777" w:rsidR="0064311E" w:rsidRPr="00F301C8" w:rsidRDefault="0064311E" w:rsidP="0064311E">
            <w:pPr>
              <w:jc w:val="center"/>
              <w:rPr>
                <w:color w:val="000000"/>
              </w:rPr>
            </w:pPr>
            <w:r w:rsidRPr="00F301C8">
              <w:rPr>
                <w:color w:val="000000"/>
              </w:rPr>
              <w:t>1042</w:t>
            </w:r>
          </w:p>
        </w:tc>
        <w:tc>
          <w:tcPr>
            <w:tcW w:w="2040" w:type="dxa"/>
            <w:tcBorders>
              <w:top w:val="nil"/>
              <w:left w:val="nil"/>
              <w:bottom w:val="single" w:sz="8" w:space="0" w:color="auto"/>
              <w:right w:val="single" w:sz="8" w:space="0" w:color="auto"/>
            </w:tcBorders>
            <w:shd w:val="clear" w:color="auto" w:fill="auto"/>
            <w:noWrap/>
            <w:vAlign w:val="center"/>
            <w:hideMark/>
          </w:tcPr>
          <w:p w14:paraId="0E2BF8D0" w14:textId="77777777" w:rsidR="0064311E" w:rsidRPr="00F301C8" w:rsidRDefault="0064311E" w:rsidP="0064311E">
            <w:pPr>
              <w:jc w:val="center"/>
              <w:rPr>
                <w:color w:val="000000"/>
              </w:rPr>
            </w:pPr>
            <w:r w:rsidRPr="00F301C8">
              <w:rPr>
                <w:color w:val="000000"/>
              </w:rPr>
              <w:t>180 (17)</w:t>
            </w:r>
          </w:p>
        </w:tc>
        <w:tc>
          <w:tcPr>
            <w:tcW w:w="1148" w:type="dxa"/>
            <w:tcBorders>
              <w:top w:val="nil"/>
              <w:left w:val="nil"/>
              <w:bottom w:val="single" w:sz="8" w:space="0" w:color="auto"/>
              <w:right w:val="single" w:sz="8" w:space="0" w:color="auto"/>
            </w:tcBorders>
            <w:shd w:val="clear" w:color="auto" w:fill="auto"/>
            <w:noWrap/>
            <w:vAlign w:val="center"/>
            <w:hideMark/>
          </w:tcPr>
          <w:p w14:paraId="47F4ED13" w14:textId="77777777" w:rsidR="0064311E" w:rsidRPr="00F301C8" w:rsidRDefault="0064311E" w:rsidP="0064311E">
            <w:pPr>
              <w:jc w:val="center"/>
              <w:rPr>
                <w:color w:val="000000"/>
              </w:rPr>
            </w:pPr>
            <w:r w:rsidRPr="00F301C8">
              <w:rPr>
                <w:color w:val="000000"/>
              </w:rPr>
              <w:t>0.152</w:t>
            </w:r>
          </w:p>
        </w:tc>
      </w:tr>
      <w:tr w:rsidR="0064311E" w:rsidRPr="00F301C8" w14:paraId="5659CF02" w14:textId="77777777" w:rsidTr="0064311E">
        <w:trPr>
          <w:trHeight w:val="324"/>
        </w:trPr>
        <w:tc>
          <w:tcPr>
            <w:tcW w:w="491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76DE244" w14:textId="77777777" w:rsidR="0064311E" w:rsidRPr="00F301C8" w:rsidRDefault="0064311E" w:rsidP="0064311E">
            <w:pPr>
              <w:ind w:firstLineChars="100" w:firstLine="240"/>
              <w:rPr>
                <w:color w:val="000000"/>
              </w:rPr>
            </w:pPr>
            <w:r w:rsidRPr="00F301C8">
              <w:rPr>
                <w:color w:val="000000"/>
              </w:rPr>
              <w:t>Stillbirth or Spontaneous Abortion</w:t>
            </w:r>
          </w:p>
        </w:tc>
        <w:tc>
          <w:tcPr>
            <w:tcW w:w="723" w:type="dxa"/>
            <w:tcBorders>
              <w:top w:val="nil"/>
              <w:left w:val="nil"/>
              <w:bottom w:val="single" w:sz="8" w:space="0" w:color="auto"/>
              <w:right w:val="single" w:sz="8" w:space="0" w:color="auto"/>
            </w:tcBorders>
            <w:shd w:val="clear" w:color="auto" w:fill="auto"/>
            <w:vAlign w:val="center"/>
            <w:hideMark/>
          </w:tcPr>
          <w:p w14:paraId="7D8E33D3" w14:textId="77777777" w:rsidR="0064311E" w:rsidRPr="00F301C8" w:rsidRDefault="0064311E" w:rsidP="0064311E">
            <w:pPr>
              <w:jc w:val="center"/>
              <w:rPr>
                <w:color w:val="000000"/>
              </w:rPr>
            </w:pPr>
            <w:r w:rsidRPr="00F301C8">
              <w:rPr>
                <w:color w:val="000000"/>
              </w:rPr>
              <w:t>447</w:t>
            </w:r>
          </w:p>
        </w:tc>
        <w:tc>
          <w:tcPr>
            <w:tcW w:w="2219" w:type="dxa"/>
            <w:tcBorders>
              <w:top w:val="nil"/>
              <w:left w:val="nil"/>
              <w:bottom w:val="single" w:sz="8" w:space="0" w:color="auto"/>
              <w:right w:val="single" w:sz="8" w:space="0" w:color="auto"/>
            </w:tcBorders>
            <w:shd w:val="clear" w:color="auto" w:fill="auto"/>
            <w:noWrap/>
            <w:vAlign w:val="center"/>
            <w:hideMark/>
          </w:tcPr>
          <w:p w14:paraId="53671FC9" w14:textId="77777777" w:rsidR="0064311E" w:rsidRPr="00F301C8" w:rsidRDefault="0064311E" w:rsidP="0064311E">
            <w:pPr>
              <w:jc w:val="center"/>
              <w:rPr>
                <w:color w:val="000000"/>
              </w:rPr>
            </w:pPr>
            <w:r w:rsidRPr="00F301C8">
              <w:rPr>
                <w:color w:val="000000"/>
              </w:rPr>
              <w:t>12 (2.7)</w:t>
            </w:r>
          </w:p>
        </w:tc>
        <w:tc>
          <w:tcPr>
            <w:tcW w:w="723" w:type="dxa"/>
            <w:tcBorders>
              <w:top w:val="nil"/>
              <w:left w:val="nil"/>
              <w:bottom w:val="single" w:sz="8" w:space="0" w:color="auto"/>
              <w:right w:val="single" w:sz="8" w:space="0" w:color="auto"/>
            </w:tcBorders>
            <w:shd w:val="clear" w:color="auto" w:fill="auto"/>
            <w:vAlign w:val="center"/>
            <w:hideMark/>
          </w:tcPr>
          <w:p w14:paraId="363B3EDB" w14:textId="77777777" w:rsidR="0064311E" w:rsidRPr="00F301C8" w:rsidRDefault="0064311E" w:rsidP="0064311E">
            <w:pPr>
              <w:jc w:val="center"/>
              <w:rPr>
                <w:color w:val="000000"/>
              </w:rPr>
            </w:pPr>
            <w:r w:rsidRPr="00F301C8">
              <w:rPr>
                <w:color w:val="000000"/>
              </w:rPr>
              <w:t>1097</w:t>
            </w:r>
          </w:p>
        </w:tc>
        <w:tc>
          <w:tcPr>
            <w:tcW w:w="2040" w:type="dxa"/>
            <w:tcBorders>
              <w:top w:val="nil"/>
              <w:left w:val="nil"/>
              <w:bottom w:val="single" w:sz="8" w:space="0" w:color="auto"/>
              <w:right w:val="single" w:sz="8" w:space="0" w:color="auto"/>
            </w:tcBorders>
            <w:shd w:val="clear" w:color="auto" w:fill="auto"/>
            <w:noWrap/>
            <w:vAlign w:val="center"/>
            <w:hideMark/>
          </w:tcPr>
          <w:p w14:paraId="19E7336C" w14:textId="77777777" w:rsidR="0064311E" w:rsidRPr="00F301C8" w:rsidRDefault="0064311E" w:rsidP="0064311E">
            <w:pPr>
              <w:jc w:val="center"/>
              <w:rPr>
                <w:color w:val="000000"/>
              </w:rPr>
            </w:pPr>
            <w:r w:rsidRPr="00F301C8">
              <w:rPr>
                <w:color w:val="000000"/>
              </w:rPr>
              <w:t>19 (1.7)</w:t>
            </w:r>
          </w:p>
        </w:tc>
        <w:tc>
          <w:tcPr>
            <w:tcW w:w="1148" w:type="dxa"/>
            <w:tcBorders>
              <w:top w:val="nil"/>
              <w:left w:val="nil"/>
              <w:bottom w:val="single" w:sz="8" w:space="0" w:color="auto"/>
              <w:right w:val="single" w:sz="8" w:space="0" w:color="auto"/>
            </w:tcBorders>
            <w:shd w:val="clear" w:color="auto" w:fill="auto"/>
            <w:noWrap/>
            <w:vAlign w:val="center"/>
            <w:hideMark/>
          </w:tcPr>
          <w:p w14:paraId="55AC843C" w14:textId="77777777" w:rsidR="0064311E" w:rsidRPr="00F301C8" w:rsidRDefault="0064311E" w:rsidP="0064311E">
            <w:pPr>
              <w:jc w:val="center"/>
              <w:rPr>
                <w:color w:val="000000"/>
              </w:rPr>
            </w:pPr>
            <w:r w:rsidRPr="00F301C8">
              <w:rPr>
                <w:color w:val="000000"/>
              </w:rPr>
              <w:t>0.226</w:t>
            </w:r>
          </w:p>
        </w:tc>
      </w:tr>
    </w:tbl>
    <w:p w14:paraId="325D36A9" w14:textId="400F07D0" w:rsidR="00F301C8" w:rsidRPr="00BC2A7B" w:rsidRDefault="00F301C8" w:rsidP="00F301C8">
      <w:pPr>
        <w:rPr>
          <w:bCs/>
          <w:color w:val="000000"/>
          <w:sz w:val="18"/>
        </w:rPr>
      </w:pPr>
      <w:r w:rsidRPr="00BC2A7B">
        <w:rPr>
          <w:bCs/>
          <w:color w:val="000000"/>
          <w:sz w:val="18"/>
        </w:rPr>
        <w:t xml:space="preserve">*Malaria Negative: All PCR assays and placental histology were negative for </w:t>
      </w:r>
      <w:proofErr w:type="gramStart"/>
      <w:r w:rsidRPr="00BC2A7B">
        <w:rPr>
          <w:bCs/>
          <w:color w:val="000000"/>
          <w:sz w:val="18"/>
        </w:rPr>
        <w:t>malaria</w:t>
      </w:r>
      <w:r w:rsidR="00FD5E73" w:rsidRPr="00BC2A7B">
        <w:rPr>
          <w:bCs/>
          <w:color w:val="000000"/>
          <w:sz w:val="18"/>
        </w:rPr>
        <w:t>;</w:t>
      </w:r>
      <w:r w:rsidRPr="00BC2A7B">
        <w:rPr>
          <w:bCs/>
          <w:color w:val="000000"/>
          <w:sz w:val="18"/>
        </w:rPr>
        <w:t xml:space="preserve"> </w:t>
      </w:r>
      <w:r w:rsidR="00FD5E73" w:rsidRPr="00BC2A7B">
        <w:rPr>
          <w:bCs/>
          <w:color w:val="000000"/>
          <w:sz w:val="18"/>
        </w:rPr>
        <w:t xml:space="preserve">  </w:t>
      </w:r>
      <w:proofErr w:type="gramEnd"/>
      <w:r w:rsidRPr="00BC2A7B">
        <w:rPr>
          <w:bCs/>
          <w:color w:val="000000"/>
          <w:sz w:val="18"/>
          <w:vertAlign w:val="superscript"/>
        </w:rPr>
        <w:t>@</w:t>
      </w:r>
      <w:r w:rsidRPr="00BC2A7B">
        <w:rPr>
          <w:bCs/>
          <w:color w:val="000000"/>
          <w:sz w:val="18"/>
        </w:rPr>
        <w:t>Malaria positive: At least one PCR test or placental histology was positive for malaria</w:t>
      </w:r>
      <w:r w:rsidRPr="00BC2A7B">
        <w:rPr>
          <w:bCs/>
          <w:color w:val="000000"/>
          <w:sz w:val="18"/>
          <w:vertAlign w:val="superscript"/>
        </w:rPr>
        <w:t xml:space="preserve">  </w:t>
      </w:r>
    </w:p>
    <w:p w14:paraId="482B6B6C" w14:textId="50B5511D" w:rsidR="00F301C8" w:rsidRPr="002B2882" w:rsidRDefault="00F301C8" w:rsidP="00F301C8">
      <w:pPr>
        <w:rPr>
          <w:bCs/>
          <w:color w:val="000000"/>
          <w:sz w:val="18"/>
        </w:rPr>
      </w:pPr>
      <w:r w:rsidRPr="00BC2A7B">
        <w:rPr>
          <w:bCs/>
          <w:color w:val="000000"/>
          <w:sz w:val="18"/>
          <w:vertAlign w:val="superscript"/>
        </w:rPr>
        <w:t>&amp;</w:t>
      </w:r>
      <w:r w:rsidRPr="00BC2A7B">
        <w:rPr>
          <w:bCs/>
          <w:color w:val="000000"/>
          <w:sz w:val="18"/>
        </w:rPr>
        <w:t xml:space="preserve">Samples (n) available for each variable for </w:t>
      </w:r>
      <w:proofErr w:type="gramStart"/>
      <w:r w:rsidRPr="00BC2A7B">
        <w:rPr>
          <w:bCs/>
          <w:color w:val="000000"/>
          <w:sz w:val="18"/>
        </w:rPr>
        <w:t>analysis</w:t>
      </w:r>
      <w:r w:rsidR="00FD5E73" w:rsidRPr="00BC2A7B">
        <w:rPr>
          <w:bCs/>
          <w:color w:val="000000"/>
          <w:sz w:val="18"/>
        </w:rPr>
        <w:t xml:space="preserve">; </w:t>
      </w:r>
      <w:r w:rsidR="00FD5E73" w:rsidRPr="00D05821">
        <w:rPr>
          <w:bCs/>
          <w:color w:val="000000"/>
          <w:sz w:val="18"/>
        </w:rPr>
        <w:t xml:space="preserve">  </w:t>
      </w:r>
      <w:proofErr w:type="gramEnd"/>
      <w:r w:rsidRPr="00414660">
        <w:rPr>
          <w:bCs/>
          <w:color w:val="000000"/>
          <w:sz w:val="18"/>
          <w:vertAlign w:val="superscript"/>
        </w:rPr>
        <w:t>#</w:t>
      </w:r>
      <w:r w:rsidRPr="00414660">
        <w:rPr>
          <w:bCs/>
          <w:color w:val="000000"/>
          <w:sz w:val="18"/>
        </w:rPr>
        <w:t xml:space="preserve">n (%), Chi-square analysis; </w:t>
      </w:r>
      <w:r w:rsidRPr="002B2882">
        <w:rPr>
          <w:bCs/>
          <w:color w:val="000000"/>
          <w:sz w:val="18"/>
          <w:vertAlign w:val="superscript"/>
        </w:rPr>
        <w:t>$</w:t>
      </w:r>
      <w:r w:rsidRPr="002B2882">
        <w:rPr>
          <w:bCs/>
          <w:color w:val="000000"/>
          <w:sz w:val="18"/>
        </w:rPr>
        <w:t>Median [IQR], Mann-Whitney Analysis</w:t>
      </w:r>
    </w:p>
    <w:p w14:paraId="6CBE2B30" w14:textId="77777777" w:rsidR="00F301C8" w:rsidRDefault="00F301C8" w:rsidP="00B26B68">
      <w:pPr>
        <w:sectPr w:rsidR="00F301C8" w:rsidSect="00257EAA">
          <w:pgSz w:w="15840" w:h="12240" w:orient="landscape"/>
          <w:pgMar w:top="1440" w:right="1440" w:bottom="993" w:left="1440" w:header="709" w:footer="709" w:gutter="0"/>
          <w:lnNumType w:countBy="1" w:restart="continuous"/>
          <w:cols w:space="708"/>
          <w:docGrid w:linePitch="360"/>
        </w:sectPr>
      </w:pPr>
    </w:p>
    <w:p w14:paraId="1F28EBC9" w14:textId="09974B43" w:rsidR="004C31D9" w:rsidRPr="004D13BC" w:rsidRDefault="004C31D9" w:rsidP="00B26B68">
      <w:pPr>
        <w:rPr>
          <w:b/>
          <w:bCs/>
          <w:color w:val="000000"/>
        </w:rPr>
      </w:pPr>
      <w:r w:rsidRPr="005C652A">
        <w:rPr>
          <w:b/>
          <w:bCs/>
          <w:color w:val="000000"/>
        </w:rPr>
        <w:lastRenderedPageBreak/>
        <w:t>Table 2.</w:t>
      </w:r>
      <w:r w:rsidRPr="005C652A">
        <w:rPr>
          <w:bCs/>
          <w:color w:val="000000"/>
        </w:rPr>
        <w:t xml:space="preserve"> Characteristics of malaria infections in the malaria positive women</w:t>
      </w:r>
    </w:p>
    <w:p w14:paraId="2DA55AD8" w14:textId="77777777" w:rsidR="000E4A2D" w:rsidRDefault="000E4A2D" w:rsidP="00B26B68">
      <w:pPr>
        <w:rPr>
          <w:bCs/>
          <w:color w:val="000000"/>
        </w:rPr>
      </w:pPr>
    </w:p>
    <w:tbl>
      <w:tblPr>
        <w:tblW w:w="8354" w:type="dxa"/>
        <w:tblLook w:val="04A0" w:firstRow="1" w:lastRow="0" w:firstColumn="1" w:lastColumn="0" w:noHBand="0" w:noVBand="1"/>
      </w:tblPr>
      <w:tblGrid>
        <w:gridCol w:w="4668"/>
        <w:gridCol w:w="3686"/>
      </w:tblGrid>
      <w:tr w:rsidR="000E4A2D" w:rsidRPr="000E4A2D" w14:paraId="3758019D" w14:textId="77777777" w:rsidTr="000E4A2D">
        <w:trPr>
          <w:trHeight w:val="409"/>
        </w:trPr>
        <w:tc>
          <w:tcPr>
            <w:tcW w:w="466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2563B3B" w14:textId="6D4256A8" w:rsidR="000E4A2D" w:rsidRPr="000E4A2D" w:rsidRDefault="000E4A2D" w:rsidP="000E4A2D">
            <w:pPr>
              <w:rPr>
                <w:b/>
                <w:bCs/>
                <w:color w:val="000000"/>
              </w:rPr>
            </w:pPr>
          </w:p>
        </w:tc>
        <w:tc>
          <w:tcPr>
            <w:tcW w:w="3686" w:type="dxa"/>
            <w:tcBorders>
              <w:top w:val="single" w:sz="8" w:space="0" w:color="auto"/>
              <w:left w:val="nil"/>
              <w:bottom w:val="single" w:sz="8" w:space="0" w:color="auto"/>
              <w:right w:val="single" w:sz="8" w:space="0" w:color="auto"/>
            </w:tcBorders>
            <w:shd w:val="clear" w:color="auto" w:fill="auto"/>
            <w:vAlign w:val="center"/>
            <w:hideMark/>
          </w:tcPr>
          <w:p w14:paraId="112AF079" w14:textId="77777777" w:rsidR="000E4A2D" w:rsidRPr="000E4A2D" w:rsidRDefault="000E4A2D" w:rsidP="000E4A2D">
            <w:pPr>
              <w:jc w:val="center"/>
              <w:rPr>
                <w:b/>
                <w:bCs/>
                <w:color w:val="000000"/>
              </w:rPr>
            </w:pPr>
            <w:r w:rsidRPr="000E4A2D">
              <w:rPr>
                <w:b/>
                <w:bCs/>
                <w:color w:val="000000"/>
              </w:rPr>
              <w:t xml:space="preserve">Malaria Positive </w:t>
            </w:r>
            <w:r w:rsidRPr="000E4A2D">
              <w:rPr>
                <w:b/>
                <w:bCs/>
                <w:color w:val="000000"/>
                <w:vertAlign w:val="superscript"/>
              </w:rPr>
              <w:t>&amp;</w:t>
            </w:r>
            <w:r w:rsidRPr="000E4A2D">
              <w:rPr>
                <w:b/>
                <w:bCs/>
                <w:color w:val="000000"/>
              </w:rPr>
              <w:t xml:space="preserve"> </w:t>
            </w:r>
          </w:p>
        </w:tc>
      </w:tr>
      <w:tr w:rsidR="000E4A2D" w:rsidRPr="000E4A2D" w14:paraId="356D146E" w14:textId="77777777" w:rsidTr="000E4A2D">
        <w:trPr>
          <w:trHeight w:val="372"/>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4642AB97" w14:textId="77777777" w:rsidR="000E4A2D" w:rsidRPr="000E4A2D" w:rsidRDefault="000E4A2D" w:rsidP="000E4A2D">
            <w:pPr>
              <w:rPr>
                <w:b/>
                <w:bCs/>
                <w:color w:val="000000"/>
              </w:rPr>
            </w:pPr>
            <w:r w:rsidRPr="000E4A2D">
              <w:rPr>
                <w:b/>
                <w:bCs/>
                <w:color w:val="000000"/>
              </w:rPr>
              <w:t>Episodes of malaria during pregnancy</w:t>
            </w:r>
          </w:p>
        </w:tc>
        <w:tc>
          <w:tcPr>
            <w:tcW w:w="3686" w:type="dxa"/>
            <w:tcBorders>
              <w:top w:val="nil"/>
              <w:left w:val="nil"/>
              <w:bottom w:val="single" w:sz="8" w:space="0" w:color="auto"/>
              <w:right w:val="single" w:sz="8" w:space="0" w:color="auto"/>
            </w:tcBorders>
            <w:shd w:val="clear" w:color="auto" w:fill="auto"/>
            <w:noWrap/>
            <w:vAlign w:val="center"/>
            <w:hideMark/>
          </w:tcPr>
          <w:p w14:paraId="06BDAB9B" w14:textId="77777777" w:rsidR="000E4A2D" w:rsidRPr="000E4A2D" w:rsidRDefault="000E4A2D" w:rsidP="000E4A2D">
            <w:pPr>
              <w:jc w:val="center"/>
              <w:rPr>
                <w:color w:val="000000"/>
              </w:rPr>
            </w:pPr>
            <w:r w:rsidRPr="000E4A2D">
              <w:rPr>
                <w:color w:val="000000"/>
              </w:rPr>
              <w:t xml:space="preserve"> n (% of entire </w:t>
            </w:r>
            <w:proofErr w:type="gramStart"/>
            <w:r w:rsidRPr="000E4A2D">
              <w:rPr>
                <w:color w:val="000000"/>
              </w:rPr>
              <w:t>cohort)</w:t>
            </w:r>
            <w:r w:rsidRPr="000E4A2D">
              <w:rPr>
                <w:b/>
                <w:bCs/>
                <w:color w:val="000000"/>
                <w:vertAlign w:val="superscript"/>
              </w:rPr>
              <w:t>$</w:t>
            </w:r>
            <w:proofErr w:type="gramEnd"/>
          </w:p>
        </w:tc>
      </w:tr>
      <w:tr w:rsidR="000E4A2D" w:rsidRPr="000E4A2D" w14:paraId="595E7835"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34B57F80" w14:textId="77777777" w:rsidR="000E4A2D" w:rsidRPr="000E4A2D" w:rsidRDefault="000E4A2D" w:rsidP="000E4A2D">
            <w:pPr>
              <w:jc w:val="center"/>
              <w:rPr>
                <w:color w:val="000000"/>
              </w:rPr>
            </w:pPr>
            <w:r w:rsidRPr="000E4A2D">
              <w:rPr>
                <w:color w:val="000000"/>
              </w:rPr>
              <w:t xml:space="preserve">  0*</w:t>
            </w:r>
          </w:p>
        </w:tc>
        <w:tc>
          <w:tcPr>
            <w:tcW w:w="3686" w:type="dxa"/>
            <w:tcBorders>
              <w:top w:val="nil"/>
              <w:left w:val="nil"/>
              <w:bottom w:val="single" w:sz="8" w:space="0" w:color="auto"/>
              <w:right w:val="single" w:sz="8" w:space="0" w:color="auto"/>
            </w:tcBorders>
            <w:shd w:val="clear" w:color="auto" w:fill="auto"/>
            <w:noWrap/>
            <w:vAlign w:val="center"/>
            <w:hideMark/>
          </w:tcPr>
          <w:p w14:paraId="31E92C8A" w14:textId="77777777" w:rsidR="000E4A2D" w:rsidRPr="000E4A2D" w:rsidRDefault="000E4A2D" w:rsidP="000E4A2D">
            <w:pPr>
              <w:jc w:val="center"/>
              <w:rPr>
                <w:color w:val="000000"/>
              </w:rPr>
            </w:pPr>
            <w:r w:rsidRPr="000E4A2D">
              <w:rPr>
                <w:color w:val="000000"/>
              </w:rPr>
              <w:t>41 (2.5)</w:t>
            </w:r>
          </w:p>
        </w:tc>
      </w:tr>
      <w:tr w:rsidR="000E4A2D" w:rsidRPr="000E4A2D" w14:paraId="588E27A1"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18366D70" w14:textId="77777777" w:rsidR="000E4A2D" w:rsidRPr="000E4A2D" w:rsidRDefault="000E4A2D" w:rsidP="000E4A2D">
            <w:pPr>
              <w:jc w:val="center"/>
              <w:rPr>
                <w:color w:val="000000"/>
              </w:rPr>
            </w:pPr>
            <w:r w:rsidRPr="000E4A2D">
              <w:rPr>
                <w:color w:val="000000"/>
              </w:rPr>
              <w:t>1</w:t>
            </w:r>
          </w:p>
        </w:tc>
        <w:tc>
          <w:tcPr>
            <w:tcW w:w="3686" w:type="dxa"/>
            <w:tcBorders>
              <w:top w:val="nil"/>
              <w:left w:val="nil"/>
              <w:bottom w:val="single" w:sz="8" w:space="0" w:color="auto"/>
              <w:right w:val="single" w:sz="8" w:space="0" w:color="auto"/>
            </w:tcBorders>
            <w:shd w:val="clear" w:color="auto" w:fill="auto"/>
            <w:noWrap/>
            <w:vAlign w:val="center"/>
            <w:hideMark/>
          </w:tcPr>
          <w:p w14:paraId="7B110F8A" w14:textId="77777777" w:rsidR="000E4A2D" w:rsidRPr="000E4A2D" w:rsidRDefault="000E4A2D" w:rsidP="000E4A2D">
            <w:pPr>
              <w:jc w:val="center"/>
              <w:rPr>
                <w:color w:val="000000"/>
              </w:rPr>
            </w:pPr>
            <w:r w:rsidRPr="000E4A2D">
              <w:rPr>
                <w:color w:val="000000"/>
              </w:rPr>
              <w:t>464 (29)</w:t>
            </w:r>
          </w:p>
        </w:tc>
      </w:tr>
      <w:tr w:rsidR="000E4A2D" w:rsidRPr="000E4A2D" w14:paraId="2031CD35"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60932720" w14:textId="77777777" w:rsidR="000E4A2D" w:rsidRPr="000E4A2D" w:rsidRDefault="000E4A2D" w:rsidP="000E4A2D">
            <w:pPr>
              <w:jc w:val="center"/>
              <w:rPr>
                <w:color w:val="000000"/>
              </w:rPr>
            </w:pPr>
            <w:r w:rsidRPr="000E4A2D">
              <w:rPr>
                <w:color w:val="000000"/>
              </w:rPr>
              <w:t>2</w:t>
            </w:r>
          </w:p>
        </w:tc>
        <w:tc>
          <w:tcPr>
            <w:tcW w:w="3686" w:type="dxa"/>
            <w:tcBorders>
              <w:top w:val="nil"/>
              <w:left w:val="nil"/>
              <w:bottom w:val="single" w:sz="8" w:space="0" w:color="auto"/>
              <w:right w:val="single" w:sz="8" w:space="0" w:color="auto"/>
            </w:tcBorders>
            <w:shd w:val="clear" w:color="auto" w:fill="auto"/>
            <w:noWrap/>
            <w:vAlign w:val="center"/>
            <w:hideMark/>
          </w:tcPr>
          <w:p w14:paraId="0850D616" w14:textId="77777777" w:rsidR="000E4A2D" w:rsidRPr="000E4A2D" w:rsidRDefault="000E4A2D" w:rsidP="000E4A2D">
            <w:pPr>
              <w:jc w:val="center"/>
              <w:rPr>
                <w:color w:val="000000"/>
              </w:rPr>
            </w:pPr>
            <w:r w:rsidRPr="000E4A2D">
              <w:rPr>
                <w:color w:val="000000"/>
              </w:rPr>
              <w:t>289 (18)</w:t>
            </w:r>
          </w:p>
        </w:tc>
      </w:tr>
      <w:tr w:rsidR="000E4A2D" w:rsidRPr="000E4A2D" w14:paraId="51AD7986"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319A1B1C" w14:textId="77777777" w:rsidR="000E4A2D" w:rsidRPr="000E4A2D" w:rsidRDefault="000E4A2D" w:rsidP="000E4A2D">
            <w:pPr>
              <w:jc w:val="center"/>
              <w:rPr>
                <w:color w:val="000000"/>
              </w:rPr>
            </w:pPr>
            <w:r w:rsidRPr="000E4A2D">
              <w:rPr>
                <w:color w:val="000000"/>
              </w:rPr>
              <w:t>3</w:t>
            </w:r>
          </w:p>
        </w:tc>
        <w:tc>
          <w:tcPr>
            <w:tcW w:w="3686" w:type="dxa"/>
            <w:tcBorders>
              <w:top w:val="nil"/>
              <w:left w:val="nil"/>
              <w:bottom w:val="single" w:sz="8" w:space="0" w:color="auto"/>
              <w:right w:val="single" w:sz="8" w:space="0" w:color="auto"/>
            </w:tcBorders>
            <w:shd w:val="clear" w:color="auto" w:fill="auto"/>
            <w:noWrap/>
            <w:vAlign w:val="center"/>
            <w:hideMark/>
          </w:tcPr>
          <w:p w14:paraId="000EC523" w14:textId="77777777" w:rsidR="000E4A2D" w:rsidRPr="000E4A2D" w:rsidRDefault="000E4A2D" w:rsidP="000E4A2D">
            <w:pPr>
              <w:jc w:val="center"/>
              <w:rPr>
                <w:color w:val="000000"/>
              </w:rPr>
            </w:pPr>
            <w:r w:rsidRPr="000E4A2D">
              <w:rPr>
                <w:color w:val="000000"/>
              </w:rPr>
              <w:t>154 (9)</w:t>
            </w:r>
          </w:p>
        </w:tc>
      </w:tr>
      <w:tr w:rsidR="000E4A2D" w:rsidRPr="000E4A2D" w14:paraId="4308D1DD"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071BF129" w14:textId="77777777" w:rsidR="000E4A2D" w:rsidRPr="000E4A2D" w:rsidRDefault="000E4A2D" w:rsidP="000E4A2D">
            <w:pPr>
              <w:jc w:val="center"/>
              <w:rPr>
                <w:color w:val="000000"/>
              </w:rPr>
            </w:pPr>
            <w:r w:rsidRPr="000E4A2D">
              <w:rPr>
                <w:color w:val="000000"/>
              </w:rPr>
              <w:t>4</w:t>
            </w:r>
          </w:p>
        </w:tc>
        <w:tc>
          <w:tcPr>
            <w:tcW w:w="3686" w:type="dxa"/>
            <w:tcBorders>
              <w:top w:val="nil"/>
              <w:left w:val="nil"/>
              <w:bottom w:val="single" w:sz="8" w:space="0" w:color="auto"/>
              <w:right w:val="single" w:sz="8" w:space="0" w:color="auto"/>
            </w:tcBorders>
            <w:shd w:val="clear" w:color="auto" w:fill="auto"/>
            <w:noWrap/>
            <w:vAlign w:val="center"/>
            <w:hideMark/>
          </w:tcPr>
          <w:p w14:paraId="55FF6D16" w14:textId="77777777" w:rsidR="000E4A2D" w:rsidRPr="000E4A2D" w:rsidRDefault="000E4A2D" w:rsidP="000E4A2D">
            <w:pPr>
              <w:jc w:val="center"/>
              <w:rPr>
                <w:color w:val="000000"/>
              </w:rPr>
            </w:pPr>
            <w:r w:rsidRPr="000E4A2D">
              <w:rPr>
                <w:color w:val="000000"/>
              </w:rPr>
              <w:t>97 (6)</w:t>
            </w:r>
          </w:p>
        </w:tc>
      </w:tr>
      <w:tr w:rsidR="000E4A2D" w:rsidRPr="000E4A2D" w14:paraId="05B5F144"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4467E234" w14:textId="77777777" w:rsidR="000E4A2D" w:rsidRPr="000E4A2D" w:rsidRDefault="000E4A2D" w:rsidP="000E4A2D">
            <w:pPr>
              <w:jc w:val="center"/>
              <w:rPr>
                <w:color w:val="000000"/>
              </w:rPr>
            </w:pPr>
            <w:r w:rsidRPr="000E4A2D">
              <w:rPr>
                <w:color w:val="000000"/>
              </w:rPr>
              <w:t>5</w:t>
            </w:r>
          </w:p>
        </w:tc>
        <w:tc>
          <w:tcPr>
            <w:tcW w:w="3686" w:type="dxa"/>
            <w:tcBorders>
              <w:top w:val="nil"/>
              <w:left w:val="nil"/>
              <w:bottom w:val="single" w:sz="8" w:space="0" w:color="auto"/>
              <w:right w:val="single" w:sz="8" w:space="0" w:color="auto"/>
            </w:tcBorders>
            <w:shd w:val="clear" w:color="auto" w:fill="auto"/>
            <w:noWrap/>
            <w:vAlign w:val="center"/>
            <w:hideMark/>
          </w:tcPr>
          <w:p w14:paraId="605DB357" w14:textId="77777777" w:rsidR="000E4A2D" w:rsidRPr="000E4A2D" w:rsidRDefault="000E4A2D" w:rsidP="000E4A2D">
            <w:pPr>
              <w:jc w:val="center"/>
              <w:rPr>
                <w:color w:val="000000"/>
              </w:rPr>
            </w:pPr>
            <w:r w:rsidRPr="000E4A2D">
              <w:rPr>
                <w:color w:val="000000"/>
              </w:rPr>
              <w:t>57 (4)</w:t>
            </w:r>
          </w:p>
        </w:tc>
      </w:tr>
      <w:tr w:rsidR="000E4A2D" w:rsidRPr="000E4A2D" w14:paraId="51FA6247"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2FF57D52" w14:textId="77777777" w:rsidR="000E4A2D" w:rsidRPr="000E4A2D" w:rsidRDefault="000E4A2D" w:rsidP="000E4A2D">
            <w:pPr>
              <w:jc w:val="center"/>
              <w:rPr>
                <w:color w:val="000000"/>
              </w:rPr>
            </w:pPr>
            <w:r w:rsidRPr="000E4A2D">
              <w:rPr>
                <w:color w:val="000000"/>
              </w:rPr>
              <w:t>6</w:t>
            </w:r>
          </w:p>
        </w:tc>
        <w:tc>
          <w:tcPr>
            <w:tcW w:w="3686" w:type="dxa"/>
            <w:tcBorders>
              <w:top w:val="nil"/>
              <w:left w:val="nil"/>
              <w:bottom w:val="single" w:sz="8" w:space="0" w:color="auto"/>
              <w:right w:val="single" w:sz="8" w:space="0" w:color="auto"/>
            </w:tcBorders>
            <w:shd w:val="clear" w:color="auto" w:fill="auto"/>
            <w:noWrap/>
            <w:vAlign w:val="center"/>
            <w:hideMark/>
          </w:tcPr>
          <w:p w14:paraId="77D56E6E" w14:textId="77777777" w:rsidR="000E4A2D" w:rsidRPr="000E4A2D" w:rsidRDefault="000E4A2D" w:rsidP="000E4A2D">
            <w:pPr>
              <w:jc w:val="center"/>
              <w:rPr>
                <w:color w:val="000000"/>
              </w:rPr>
            </w:pPr>
            <w:r w:rsidRPr="000E4A2D">
              <w:rPr>
                <w:color w:val="000000"/>
              </w:rPr>
              <w:t>23 (1.4)</w:t>
            </w:r>
          </w:p>
        </w:tc>
      </w:tr>
      <w:tr w:rsidR="000E4A2D" w:rsidRPr="000E4A2D" w14:paraId="5CF44553"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0D99226D" w14:textId="77777777" w:rsidR="000E4A2D" w:rsidRPr="000E4A2D" w:rsidRDefault="000E4A2D" w:rsidP="000E4A2D">
            <w:pPr>
              <w:jc w:val="center"/>
              <w:rPr>
                <w:color w:val="000000"/>
              </w:rPr>
            </w:pPr>
            <w:r w:rsidRPr="000E4A2D">
              <w:rPr>
                <w:color w:val="000000"/>
              </w:rPr>
              <w:t>7</w:t>
            </w:r>
          </w:p>
        </w:tc>
        <w:tc>
          <w:tcPr>
            <w:tcW w:w="3686" w:type="dxa"/>
            <w:tcBorders>
              <w:top w:val="nil"/>
              <w:left w:val="nil"/>
              <w:bottom w:val="single" w:sz="8" w:space="0" w:color="auto"/>
              <w:right w:val="single" w:sz="8" w:space="0" w:color="auto"/>
            </w:tcBorders>
            <w:shd w:val="clear" w:color="auto" w:fill="auto"/>
            <w:noWrap/>
            <w:vAlign w:val="center"/>
            <w:hideMark/>
          </w:tcPr>
          <w:p w14:paraId="46CA60E6" w14:textId="77777777" w:rsidR="000E4A2D" w:rsidRPr="000E4A2D" w:rsidRDefault="000E4A2D" w:rsidP="000E4A2D">
            <w:pPr>
              <w:jc w:val="center"/>
              <w:rPr>
                <w:color w:val="000000"/>
              </w:rPr>
            </w:pPr>
            <w:r w:rsidRPr="000E4A2D">
              <w:rPr>
                <w:color w:val="000000"/>
              </w:rPr>
              <w:t>8 (0.5)</w:t>
            </w:r>
          </w:p>
        </w:tc>
      </w:tr>
      <w:tr w:rsidR="000E4A2D" w:rsidRPr="000E4A2D" w14:paraId="4D137082"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vAlign w:val="center"/>
            <w:hideMark/>
          </w:tcPr>
          <w:p w14:paraId="22145EF7" w14:textId="77777777" w:rsidR="000E4A2D" w:rsidRPr="000E4A2D" w:rsidRDefault="000E4A2D" w:rsidP="000E4A2D">
            <w:pPr>
              <w:jc w:val="center"/>
              <w:rPr>
                <w:color w:val="000000"/>
              </w:rPr>
            </w:pPr>
            <w:r w:rsidRPr="000E4A2D">
              <w:rPr>
                <w:color w:val="000000"/>
              </w:rPr>
              <w:t>8</w:t>
            </w:r>
          </w:p>
        </w:tc>
        <w:tc>
          <w:tcPr>
            <w:tcW w:w="3686" w:type="dxa"/>
            <w:tcBorders>
              <w:top w:val="nil"/>
              <w:left w:val="nil"/>
              <w:bottom w:val="single" w:sz="8" w:space="0" w:color="auto"/>
              <w:right w:val="single" w:sz="8" w:space="0" w:color="auto"/>
            </w:tcBorders>
            <w:shd w:val="clear" w:color="auto" w:fill="auto"/>
            <w:noWrap/>
            <w:vAlign w:val="center"/>
            <w:hideMark/>
          </w:tcPr>
          <w:p w14:paraId="028BED18" w14:textId="77777777" w:rsidR="000E4A2D" w:rsidRPr="000E4A2D" w:rsidRDefault="000E4A2D" w:rsidP="000E4A2D">
            <w:pPr>
              <w:jc w:val="center"/>
              <w:rPr>
                <w:color w:val="000000"/>
              </w:rPr>
            </w:pPr>
            <w:r w:rsidRPr="000E4A2D">
              <w:rPr>
                <w:color w:val="000000"/>
              </w:rPr>
              <w:t>4 (0.2)</w:t>
            </w:r>
          </w:p>
        </w:tc>
      </w:tr>
      <w:tr w:rsidR="000E4A2D" w:rsidRPr="000E4A2D" w14:paraId="34490C91" w14:textId="77777777" w:rsidTr="000E4A2D">
        <w:trPr>
          <w:trHeight w:val="38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7DD00D4E" w14:textId="77777777" w:rsidR="000E4A2D" w:rsidRPr="000E4A2D" w:rsidRDefault="000E4A2D" w:rsidP="000E4A2D">
            <w:pPr>
              <w:rPr>
                <w:b/>
                <w:bCs/>
                <w:color w:val="000000"/>
              </w:rPr>
            </w:pPr>
            <w:r w:rsidRPr="000E4A2D">
              <w:rPr>
                <w:b/>
                <w:bCs/>
                <w:color w:val="000000"/>
              </w:rPr>
              <w:t>Visit 1 (23 weeks)</w:t>
            </w:r>
            <w:r w:rsidRPr="000E4A2D">
              <w:rPr>
                <w:color w:val="000000"/>
                <w:vertAlign w:val="superscript"/>
              </w:rPr>
              <w:t xml:space="preserve"> #</w:t>
            </w:r>
          </w:p>
        </w:tc>
        <w:tc>
          <w:tcPr>
            <w:tcW w:w="3686" w:type="dxa"/>
            <w:tcBorders>
              <w:top w:val="nil"/>
              <w:left w:val="nil"/>
              <w:bottom w:val="single" w:sz="8" w:space="0" w:color="auto"/>
              <w:right w:val="single" w:sz="8" w:space="0" w:color="auto"/>
            </w:tcBorders>
            <w:shd w:val="clear" w:color="auto" w:fill="auto"/>
            <w:noWrap/>
            <w:vAlign w:val="center"/>
            <w:hideMark/>
          </w:tcPr>
          <w:p w14:paraId="319B77A0" w14:textId="77777777" w:rsidR="000E4A2D" w:rsidRPr="000E4A2D" w:rsidRDefault="000E4A2D" w:rsidP="000E4A2D">
            <w:pPr>
              <w:jc w:val="center"/>
              <w:rPr>
                <w:color w:val="000000"/>
              </w:rPr>
            </w:pPr>
            <w:r w:rsidRPr="000E4A2D">
              <w:rPr>
                <w:color w:val="000000"/>
              </w:rPr>
              <w:t> </w:t>
            </w:r>
          </w:p>
        </w:tc>
      </w:tr>
      <w:tr w:rsidR="000E4A2D" w:rsidRPr="000E4A2D" w14:paraId="6F567802"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7173EF8A" w14:textId="77777777" w:rsidR="000E4A2D" w:rsidRPr="000E4A2D" w:rsidRDefault="000E4A2D" w:rsidP="000E4A2D">
            <w:pPr>
              <w:ind w:firstLineChars="100" w:firstLine="240"/>
              <w:rPr>
                <w:color w:val="000000"/>
              </w:rPr>
            </w:pPr>
            <w:r w:rsidRPr="000E4A2D">
              <w:rPr>
                <w:color w:val="000000"/>
              </w:rPr>
              <w:t>Malaria Positive, peripheral blood</w:t>
            </w:r>
          </w:p>
        </w:tc>
        <w:tc>
          <w:tcPr>
            <w:tcW w:w="3686" w:type="dxa"/>
            <w:tcBorders>
              <w:top w:val="nil"/>
              <w:left w:val="nil"/>
              <w:bottom w:val="single" w:sz="8" w:space="0" w:color="auto"/>
              <w:right w:val="single" w:sz="8" w:space="0" w:color="auto"/>
            </w:tcBorders>
            <w:shd w:val="clear" w:color="auto" w:fill="auto"/>
            <w:noWrap/>
            <w:vAlign w:val="center"/>
            <w:hideMark/>
          </w:tcPr>
          <w:p w14:paraId="07B96B4F" w14:textId="77777777" w:rsidR="000E4A2D" w:rsidRPr="000E4A2D" w:rsidRDefault="000E4A2D" w:rsidP="000E4A2D">
            <w:pPr>
              <w:jc w:val="center"/>
              <w:rPr>
                <w:color w:val="000000"/>
              </w:rPr>
            </w:pPr>
            <w:r w:rsidRPr="000E4A2D">
              <w:rPr>
                <w:color w:val="000000"/>
              </w:rPr>
              <w:t>649 (40)</w:t>
            </w:r>
          </w:p>
        </w:tc>
      </w:tr>
      <w:tr w:rsidR="000E4A2D" w:rsidRPr="000E4A2D" w14:paraId="5E2579A0" w14:textId="77777777" w:rsidTr="000E4A2D">
        <w:trPr>
          <w:trHeight w:val="38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6346DB69" w14:textId="77777777" w:rsidR="000E4A2D" w:rsidRPr="000E4A2D" w:rsidRDefault="000E4A2D" w:rsidP="000E4A2D">
            <w:pPr>
              <w:rPr>
                <w:b/>
                <w:bCs/>
                <w:color w:val="000000"/>
              </w:rPr>
            </w:pPr>
            <w:r w:rsidRPr="000E4A2D">
              <w:rPr>
                <w:b/>
                <w:bCs/>
                <w:color w:val="000000"/>
              </w:rPr>
              <w:t>Visit 2 (28 to 33 weeks)</w:t>
            </w:r>
            <w:r w:rsidRPr="000E4A2D">
              <w:rPr>
                <w:color w:val="000000"/>
                <w:vertAlign w:val="superscript"/>
              </w:rPr>
              <w:t xml:space="preserve"> #</w:t>
            </w:r>
          </w:p>
        </w:tc>
        <w:tc>
          <w:tcPr>
            <w:tcW w:w="3686" w:type="dxa"/>
            <w:tcBorders>
              <w:top w:val="nil"/>
              <w:left w:val="nil"/>
              <w:bottom w:val="single" w:sz="8" w:space="0" w:color="auto"/>
              <w:right w:val="single" w:sz="8" w:space="0" w:color="auto"/>
            </w:tcBorders>
            <w:shd w:val="clear" w:color="auto" w:fill="auto"/>
            <w:noWrap/>
            <w:vAlign w:val="center"/>
            <w:hideMark/>
          </w:tcPr>
          <w:p w14:paraId="305C408F" w14:textId="77777777" w:rsidR="000E4A2D" w:rsidRPr="000E4A2D" w:rsidRDefault="000E4A2D" w:rsidP="000E4A2D">
            <w:pPr>
              <w:jc w:val="center"/>
              <w:rPr>
                <w:color w:val="000000"/>
              </w:rPr>
            </w:pPr>
            <w:r w:rsidRPr="000E4A2D">
              <w:rPr>
                <w:color w:val="000000"/>
              </w:rPr>
              <w:t> </w:t>
            </w:r>
          </w:p>
        </w:tc>
      </w:tr>
      <w:tr w:rsidR="000E4A2D" w:rsidRPr="000E4A2D" w14:paraId="73257C38"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5EB7DA7F" w14:textId="77777777" w:rsidR="000E4A2D" w:rsidRPr="000E4A2D" w:rsidRDefault="000E4A2D" w:rsidP="000E4A2D">
            <w:pPr>
              <w:ind w:firstLineChars="100" w:firstLine="240"/>
              <w:rPr>
                <w:color w:val="000000"/>
              </w:rPr>
            </w:pPr>
            <w:r w:rsidRPr="000E4A2D">
              <w:rPr>
                <w:color w:val="000000"/>
              </w:rPr>
              <w:t>Malaria Positive, peripheral blood</w:t>
            </w:r>
          </w:p>
        </w:tc>
        <w:tc>
          <w:tcPr>
            <w:tcW w:w="3686" w:type="dxa"/>
            <w:tcBorders>
              <w:top w:val="nil"/>
              <w:left w:val="nil"/>
              <w:bottom w:val="single" w:sz="8" w:space="0" w:color="auto"/>
              <w:right w:val="single" w:sz="8" w:space="0" w:color="auto"/>
            </w:tcBorders>
            <w:shd w:val="clear" w:color="auto" w:fill="auto"/>
            <w:noWrap/>
            <w:vAlign w:val="center"/>
            <w:hideMark/>
          </w:tcPr>
          <w:p w14:paraId="4E461F24" w14:textId="77777777" w:rsidR="000E4A2D" w:rsidRPr="000E4A2D" w:rsidRDefault="000E4A2D" w:rsidP="000E4A2D">
            <w:pPr>
              <w:jc w:val="center"/>
              <w:rPr>
                <w:color w:val="000000"/>
              </w:rPr>
            </w:pPr>
            <w:r w:rsidRPr="000E4A2D">
              <w:rPr>
                <w:color w:val="000000"/>
              </w:rPr>
              <w:t>192 (12)</w:t>
            </w:r>
          </w:p>
        </w:tc>
      </w:tr>
      <w:tr w:rsidR="000E4A2D" w:rsidRPr="000E4A2D" w14:paraId="01774D87" w14:textId="77777777" w:rsidTr="000E4A2D">
        <w:trPr>
          <w:trHeight w:val="38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001B6FE0" w14:textId="77777777" w:rsidR="000E4A2D" w:rsidRPr="000E4A2D" w:rsidRDefault="000E4A2D" w:rsidP="000E4A2D">
            <w:pPr>
              <w:rPr>
                <w:b/>
                <w:bCs/>
                <w:color w:val="000000"/>
              </w:rPr>
            </w:pPr>
            <w:r w:rsidRPr="000E4A2D">
              <w:rPr>
                <w:b/>
                <w:bCs/>
                <w:color w:val="000000"/>
              </w:rPr>
              <w:t>Visit 3 (34 to 36 weeks)</w:t>
            </w:r>
            <w:r w:rsidRPr="000E4A2D">
              <w:rPr>
                <w:color w:val="000000"/>
                <w:vertAlign w:val="superscript"/>
              </w:rPr>
              <w:t xml:space="preserve"> #</w:t>
            </w:r>
          </w:p>
        </w:tc>
        <w:tc>
          <w:tcPr>
            <w:tcW w:w="3686" w:type="dxa"/>
            <w:tcBorders>
              <w:top w:val="nil"/>
              <w:left w:val="nil"/>
              <w:bottom w:val="single" w:sz="8" w:space="0" w:color="auto"/>
              <w:right w:val="single" w:sz="8" w:space="0" w:color="auto"/>
            </w:tcBorders>
            <w:shd w:val="clear" w:color="auto" w:fill="auto"/>
            <w:noWrap/>
            <w:vAlign w:val="center"/>
            <w:hideMark/>
          </w:tcPr>
          <w:p w14:paraId="379F9DD9" w14:textId="77777777" w:rsidR="000E4A2D" w:rsidRPr="000E4A2D" w:rsidRDefault="000E4A2D" w:rsidP="000E4A2D">
            <w:pPr>
              <w:jc w:val="center"/>
              <w:rPr>
                <w:color w:val="000000"/>
              </w:rPr>
            </w:pPr>
            <w:r w:rsidRPr="000E4A2D">
              <w:rPr>
                <w:color w:val="000000"/>
              </w:rPr>
              <w:t> </w:t>
            </w:r>
          </w:p>
        </w:tc>
      </w:tr>
      <w:tr w:rsidR="000E4A2D" w:rsidRPr="000E4A2D" w14:paraId="5F0AC1AA"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58E5DEAD" w14:textId="77777777" w:rsidR="000E4A2D" w:rsidRPr="000E4A2D" w:rsidRDefault="000E4A2D" w:rsidP="000E4A2D">
            <w:pPr>
              <w:ind w:firstLineChars="100" w:firstLine="240"/>
              <w:rPr>
                <w:color w:val="000000"/>
              </w:rPr>
            </w:pPr>
            <w:r w:rsidRPr="000E4A2D">
              <w:rPr>
                <w:color w:val="000000"/>
              </w:rPr>
              <w:t>Malaria Positive, peripheral blood</w:t>
            </w:r>
          </w:p>
        </w:tc>
        <w:tc>
          <w:tcPr>
            <w:tcW w:w="3686" w:type="dxa"/>
            <w:tcBorders>
              <w:top w:val="nil"/>
              <w:left w:val="nil"/>
              <w:bottom w:val="single" w:sz="8" w:space="0" w:color="auto"/>
              <w:right w:val="single" w:sz="8" w:space="0" w:color="auto"/>
            </w:tcBorders>
            <w:shd w:val="clear" w:color="auto" w:fill="auto"/>
            <w:noWrap/>
            <w:vAlign w:val="center"/>
            <w:hideMark/>
          </w:tcPr>
          <w:p w14:paraId="059C7A41" w14:textId="77777777" w:rsidR="000E4A2D" w:rsidRPr="000E4A2D" w:rsidRDefault="000E4A2D" w:rsidP="000E4A2D">
            <w:pPr>
              <w:jc w:val="center"/>
              <w:rPr>
                <w:color w:val="000000"/>
              </w:rPr>
            </w:pPr>
            <w:r w:rsidRPr="000E4A2D">
              <w:rPr>
                <w:color w:val="000000"/>
              </w:rPr>
              <w:t>161 (10)</w:t>
            </w:r>
          </w:p>
        </w:tc>
      </w:tr>
      <w:tr w:rsidR="000E4A2D" w:rsidRPr="000E4A2D" w14:paraId="3B180F33" w14:textId="77777777" w:rsidTr="000E4A2D">
        <w:trPr>
          <w:trHeight w:val="38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3AB47D7C" w14:textId="77777777" w:rsidR="000E4A2D" w:rsidRPr="000E4A2D" w:rsidRDefault="000E4A2D" w:rsidP="000E4A2D">
            <w:pPr>
              <w:rPr>
                <w:b/>
                <w:bCs/>
                <w:color w:val="000000"/>
              </w:rPr>
            </w:pPr>
            <w:r w:rsidRPr="000E4A2D">
              <w:rPr>
                <w:b/>
                <w:bCs/>
                <w:color w:val="000000"/>
              </w:rPr>
              <w:t>Malaria Status at delivery</w:t>
            </w:r>
            <w:r w:rsidRPr="000E4A2D">
              <w:rPr>
                <w:color w:val="000000"/>
                <w:vertAlign w:val="superscript"/>
              </w:rPr>
              <w:t>#</w:t>
            </w:r>
          </w:p>
        </w:tc>
        <w:tc>
          <w:tcPr>
            <w:tcW w:w="3686" w:type="dxa"/>
            <w:tcBorders>
              <w:top w:val="nil"/>
              <w:left w:val="nil"/>
              <w:bottom w:val="single" w:sz="8" w:space="0" w:color="auto"/>
              <w:right w:val="single" w:sz="8" w:space="0" w:color="auto"/>
            </w:tcBorders>
            <w:shd w:val="clear" w:color="auto" w:fill="auto"/>
            <w:noWrap/>
            <w:vAlign w:val="center"/>
            <w:hideMark/>
          </w:tcPr>
          <w:p w14:paraId="393ED903" w14:textId="77777777" w:rsidR="000E4A2D" w:rsidRPr="000E4A2D" w:rsidRDefault="000E4A2D" w:rsidP="000E4A2D">
            <w:pPr>
              <w:jc w:val="center"/>
              <w:rPr>
                <w:color w:val="000000"/>
              </w:rPr>
            </w:pPr>
            <w:r w:rsidRPr="000E4A2D">
              <w:rPr>
                <w:color w:val="000000"/>
              </w:rPr>
              <w:t> </w:t>
            </w:r>
          </w:p>
        </w:tc>
      </w:tr>
      <w:tr w:rsidR="000E4A2D" w:rsidRPr="000E4A2D" w14:paraId="3ECB828F"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250BD977" w14:textId="77777777" w:rsidR="000E4A2D" w:rsidRPr="000E4A2D" w:rsidRDefault="000E4A2D" w:rsidP="000E4A2D">
            <w:pPr>
              <w:ind w:firstLineChars="100" w:firstLine="240"/>
              <w:rPr>
                <w:color w:val="000000"/>
              </w:rPr>
            </w:pPr>
            <w:r w:rsidRPr="000E4A2D">
              <w:rPr>
                <w:color w:val="000000"/>
              </w:rPr>
              <w:t>Positive malaria, peripheral blood</w:t>
            </w:r>
          </w:p>
        </w:tc>
        <w:tc>
          <w:tcPr>
            <w:tcW w:w="3686" w:type="dxa"/>
            <w:tcBorders>
              <w:top w:val="nil"/>
              <w:left w:val="nil"/>
              <w:bottom w:val="single" w:sz="8" w:space="0" w:color="auto"/>
              <w:right w:val="single" w:sz="8" w:space="0" w:color="auto"/>
            </w:tcBorders>
            <w:shd w:val="clear" w:color="auto" w:fill="auto"/>
            <w:noWrap/>
            <w:vAlign w:val="center"/>
            <w:hideMark/>
          </w:tcPr>
          <w:p w14:paraId="52A27E13" w14:textId="77777777" w:rsidR="000E4A2D" w:rsidRPr="000E4A2D" w:rsidRDefault="000E4A2D" w:rsidP="000E4A2D">
            <w:pPr>
              <w:jc w:val="center"/>
              <w:rPr>
                <w:color w:val="000000"/>
              </w:rPr>
            </w:pPr>
            <w:r w:rsidRPr="000E4A2D">
              <w:rPr>
                <w:color w:val="000000"/>
              </w:rPr>
              <w:t>284 (17)</w:t>
            </w:r>
          </w:p>
        </w:tc>
      </w:tr>
      <w:tr w:rsidR="000E4A2D" w:rsidRPr="000E4A2D" w14:paraId="232211E0"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205C71C1" w14:textId="77777777" w:rsidR="000E4A2D" w:rsidRPr="000E4A2D" w:rsidRDefault="000E4A2D" w:rsidP="000E4A2D">
            <w:pPr>
              <w:ind w:firstLineChars="100" w:firstLine="240"/>
              <w:rPr>
                <w:color w:val="000000"/>
              </w:rPr>
            </w:pPr>
            <w:r w:rsidRPr="000E4A2D">
              <w:rPr>
                <w:color w:val="000000"/>
              </w:rPr>
              <w:t>Positive malaria, placental blood</w:t>
            </w:r>
          </w:p>
        </w:tc>
        <w:tc>
          <w:tcPr>
            <w:tcW w:w="3686" w:type="dxa"/>
            <w:tcBorders>
              <w:top w:val="nil"/>
              <w:left w:val="nil"/>
              <w:bottom w:val="single" w:sz="8" w:space="0" w:color="auto"/>
              <w:right w:val="single" w:sz="8" w:space="0" w:color="auto"/>
            </w:tcBorders>
            <w:shd w:val="clear" w:color="auto" w:fill="auto"/>
            <w:noWrap/>
            <w:vAlign w:val="center"/>
            <w:hideMark/>
          </w:tcPr>
          <w:p w14:paraId="1584CFBC" w14:textId="77777777" w:rsidR="000E4A2D" w:rsidRPr="000E4A2D" w:rsidRDefault="000E4A2D" w:rsidP="000E4A2D">
            <w:pPr>
              <w:jc w:val="center"/>
              <w:rPr>
                <w:color w:val="000000"/>
              </w:rPr>
            </w:pPr>
            <w:r w:rsidRPr="000E4A2D">
              <w:rPr>
                <w:color w:val="000000"/>
              </w:rPr>
              <w:t>242 (15)</w:t>
            </w:r>
          </w:p>
        </w:tc>
      </w:tr>
      <w:tr w:rsidR="000E4A2D" w:rsidRPr="000E4A2D" w14:paraId="3E20871C" w14:textId="77777777" w:rsidTr="000E4A2D">
        <w:trPr>
          <w:trHeight w:val="324"/>
        </w:trPr>
        <w:tc>
          <w:tcPr>
            <w:tcW w:w="4668" w:type="dxa"/>
            <w:tcBorders>
              <w:top w:val="nil"/>
              <w:left w:val="single" w:sz="8" w:space="0" w:color="auto"/>
              <w:bottom w:val="single" w:sz="8" w:space="0" w:color="auto"/>
              <w:right w:val="single" w:sz="8" w:space="0" w:color="auto"/>
            </w:tcBorders>
            <w:shd w:val="clear" w:color="auto" w:fill="auto"/>
            <w:noWrap/>
            <w:vAlign w:val="center"/>
            <w:hideMark/>
          </w:tcPr>
          <w:p w14:paraId="6D148927" w14:textId="77777777" w:rsidR="000E4A2D" w:rsidRPr="000E4A2D" w:rsidRDefault="000E4A2D" w:rsidP="000E4A2D">
            <w:pPr>
              <w:ind w:firstLineChars="100" w:firstLine="240"/>
              <w:rPr>
                <w:color w:val="000000"/>
              </w:rPr>
            </w:pPr>
            <w:r w:rsidRPr="000E4A2D">
              <w:rPr>
                <w:color w:val="000000"/>
              </w:rPr>
              <w:t>Placental Histology</w:t>
            </w:r>
          </w:p>
        </w:tc>
        <w:tc>
          <w:tcPr>
            <w:tcW w:w="3686" w:type="dxa"/>
            <w:tcBorders>
              <w:top w:val="nil"/>
              <w:left w:val="nil"/>
              <w:bottom w:val="single" w:sz="8" w:space="0" w:color="auto"/>
              <w:right w:val="single" w:sz="8" w:space="0" w:color="auto"/>
            </w:tcBorders>
            <w:shd w:val="clear" w:color="auto" w:fill="auto"/>
            <w:noWrap/>
            <w:vAlign w:val="center"/>
            <w:hideMark/>
          </w:tcPr>
          <w:p w14:paraId="47DE81A6" w14:textId="77777777" w:rsidR="000E4A2D" w:rsidRPr="000E4A2D" w:rsidRDefault="000E4A2D" w:rsidP="000E4A2D">
            <w:pPr>
              <w:jc w:val="center"/>
              <w:rPr>
                <w:color w:val="000000"/>
              </w:rPr>
            </w:pPr>
            <w:r w:rsidRPr="000E4A2D">
              <w:rPr>
                <w:color w:val="000000"/>
              </w:rPr>
              <w:t>377 (23)</w:t>
            </w:r>
          </w:p>
        </w:tc>
      </w:tr>
    </w:tbl>
    <w:p w14:paraId="6AAEC32C" w14:textId="77777777" w:rsidR="004C31D9" w:rsidRDefault="004C31D9" w:rsidP="004C31D9">
      <w:pPr>
        <w:rPr>
          <w:bCs/>
          <w:color w:val="000000"/>
        </w:rPr>
      </w:pPr>
      <w:r w:rsidRPr="00401001">
        <w:rPr>
          <w:bCs/>
          <w:color w:val="000000"/>
          <w:vertAlign w:val="superscript"/>
        </w:rPr>
        <w:t>&amp;</w:t>
      </w:r>
      <w:r w:rsidRPr="00401001">
        <w:rPr>
          <w:bCs/>
          <w:color w:val="000000"/>
        </w:rPr>
        <w:t xml:space="preserve">Malaria positive: At least one PCR test </w:t>
      </w:r>
      <w:r>
        <w:rPr>
          <w:bCs/>
          <w:color w:val="000000"/>
        </w:rPr>
        <w:t>and/</w:t>
      </w:r>
      <w:r w:rsidRPr="00401001">
        <w:rPr>
          <w:bCs/>
          <w:color w:val="000000"/>
        </w:rPr>
        <w:t>or placental histology was positive for malaria.</w:t>
      </w:r>
    </w:p>
    <w:p w14:paraId="4D826CDD" w14:textId="49E40CA7" w:rsidR="004C31D9" w:rsidRDefault="004C31D9" w:rsidP="004C31D9">
      <w:pPr>
        <w:rPr>
          <w:bCs/>
          <w:color w:val="000000"/>
        </w:rPr>
      </w:pPr>
      <w:r>
        <w:rPr>
          <w:bCs/>
          <w:color w:val="000000"/>
          <w:vertAlign w:val="superscript"/>
        </w:rPr>
        <w:t>$</w:t>
      </w:r>
      <w:r>
        <w:rPr>
          <w:bCs/>
          <w:color w:val="000000"/>
        </w:rPr>
        <w:t>n (%, malaria positive/entire cohort - n=</w:t>
      </w:r>
      <w:r w:rsidR="000E4A2D">
        <w:rPr>
          <w:bCs/>
          <w:color w:val="000000"/>
        </w:rPr>
        <w:t>1628</w:t>
      </w:r>
      <w:r>
        <w:rPr>
          <w:bCs/>
          <w:color w:val="000000"/>
        </w:rPr>
        <w:t>)</w:t>
      </w:r>
    </w:p>
    <w:p w14:paraId="1F973A1F" w14:textId="2900740C" w:rsidR="004C31D9" w:rsidRDefault="004C31D9" w:rsidP="004C31D9">
      <w:pPr>
        <w:rPr>
          <w:bCs/>
          <w:color w:val="000000"/>
        </w:rPr>
      </w:pPr>
      <w:r w:rsidRPr="00401001">
        <w:rPr>
          <w:bCs/>
          <w:color w:val="000000"/>
        </w:rPr>
        <w:t>*These women had placental histology positive for malaria</w:t>
      </w:r>
    </w:p>
    <w:p w14:paraId="079D76F4" w14:textId="06CB897E" w:rsidR="004C31D9" w:rsidRPr="00EC3C3E" w:rsidRDefault="004C31D9" w:rsidP="004C31D9">
      <w:pPr>
        <w:rPr>
          <w:bCs/>
          <w:color w:val="000000"/>
        </w:rPr>
      </w:pPr>
      <w:r w:rsidRPr="00953B03">
        <w:rPr>
          <w:bCs/>
          <w:color w:val="000000"/>
          <w:vertAlign w:val="superscript"/>
        </w:rPr>
        <w:t>#</w:t>
      </w:r>
      <w:r>
        <w:rPr>
          <w:bCs/>
          <w:color w:val="000000"/>
        </w:rPr>
        <w:t xml:space="preserve">See </w:t>
      </w:r>
      <w:r w:rsidR="005A61DE">
        <w:rPr>
          <w:bCs/>
          <w:color w:val="000000"/>
        </w:rPr>
        <w:t xml:space="preserve">S2 </w:t>
      </w:r>
      <w:r>
        <w:rPr>
          <w:bCs/>
          <w:color w:val="000000"/>
        </w:rPr>
        <w:t>Table for numbers of missing data</w:t>
      </w:r>
    </w:p>
    <w:p w14:paraId="3EE93141" w14:textId="77777777" w:rsidR="004C31D9" w:rsidRDefault="004C31D9" w:rsidP="004A4E72">
      <w:pPr>
        <w:spacing w:line="480" w:lineRule="auto"/>
        <w:rPr>
          <w:b/>
          <w:bCs/>
          <w:color w:val="000000"/>
        </w:rPr>
      </w:pPr>
    </w:p>
    <w:p w14:paraId="13135073" w14:textId="77777777" w:rsidR="000B59C5" w:rsidRPr="00F70C19" w:rsidRDefault="0086034D" w:rsidP="00F70C19">
      <w:pPr>
        <w:rPr>
          <w:i/>
        </w:rPr>
      </w:pPr>
      <w:r w:rsidRPr="00F70C19">
        <w:rPr>
          <w:i/>
        </w:rPr>
        <w:t xml:space="preserve">Malaria infection </w:t>
      </w:r>
      <w:r w:rsidR="00B17A09" w:rsidRPr="00F70C19">
        <w:rPr>
          <w:i/>
        </w:rPr>
        <w:t xml:space="preserve">before 24 weeks gestation </w:t>
      </w:r>
      <w:r w:rsidR="009F719E" w:rsidRPr="00F70C19">
        <w:rPr>
          <w:i/>
        </w:rPr>
        <w:t>wa</w:t>
      </w:r>
      <w:r w:rsidRPr="00F70C19">
        <w:rPr>
          <w:i/>
        </w:rPr>
        <w:t>s associated with an increased risk of preterm</w:t>
      </w:r>
      <w:r w:rsidR="0017651F" w:rsidRPr="00F70C19">
        <w:rPr>
          <w:i/>
        </w:rPr>
        <w:t xml:space="preserve"> birth</w:t>
      </w:r>
      <w:r w:rsidRPr="00F70C19">
        <w:rPr>
          <w:i/>
        </w:rPr>
        <w:t xml:space="preserve"> </w:t>
      </w:r>
    </w:p>
    <w:p w14:paraId="3E3EE901" w14:textId="631DCC2E" w:rsidR="00A46427" w:rsidRDefault="008B5D46" w:rsidP="00F70C19">
      <w:r w:rsidRPr="00401001">
        <w:t xml:space="preserve">Women with at least one malaria infection </w:t>
      </w:r>
      <w:r w:rsidR="00C03CBC">
        <w:t xml:space="preserve">during pregnancy </w:t>
      </w:r>
      <w:r w:rsidRPr="00401001">
        <w:t xml:space="preserve">were more likely to deliver a </w:t>
      </w:r>
      <w:r w:rsidR="00E74B9D" w:rsidRPr="00401001">
        <w:t>LBW</w:t>
      </w:r>
      <w:r w:rsidRPr="00401001">
        <w:t xml:space="preserve"> </w:t>
      </w:r>
      <w:r w:rsidR="009913D2">
        <w:t xml:space="preserve">infant </w:t>
      </w:r>
      <w:r w:rsidR="001B0448">
        <w:t>(12% vs 8%, p=0.024)</w:t>
      </w:r>
      <w:r w:rsidR="009913D2">
        <w:t xml:space="preserve"> </w:t>
      </w:r>
      <w:r w:rsidR="009B27D5">
        <w:t xml:space="preserve">and </w:t>
      </w:r>
      <w:r w:rsidR="001B0448">
        <w:t>trended toward delivering a</w:t>
      </w:r>
      <w:r w:rsidR="00B210CF">
        <w:t xml:space="preserve"> PTB infant </w:t>
      </w:r>
      <w:r w:rsidR="001B0448">
        <w:t>(21% vs 17%, p=0.054) (</w:t>
      </w:r>
      <w:r w:rsidR="00E2220B">
        <w:t>Table 1)</w:t>
      </w:r>
      <w:r w:rsidR="004D13BC">
        <w:t>,</w:t>
      </w:r>
      <w:r w:rsidR="00B210CF" w:rsidRPr="00B210CF">
        <w:t xml:space="preserve"> </w:t>
      </w:r>
      <w:r w:rsidR="00B210CF">
        <w:t xml:space="preserve">but were not more likely to deliver a SGA infant </w:t>
      </w:r>
      <w:r w:rsidR="009913D2" w:rsidRPr="00401001">
        <w:t xml:space="preserve">than malaria-negative women </w:t>
      </w:r>
      <w:r w:rsidR="00B210CF">
        <w:t>(</w:t>
      </w:r>
      <w:r w:rsidR="009913D2">
        <w:t>17% vs 14%, p=0.152</w:t>
      </w:r>
      <w:r w:rsidR="00B210CF">
        <w:t>; Table 1)</w:t>
      </w:r>
      <w:r w:rsidR="00B210CF" w:rsidRPr="00A3590D">
        <w:t>.</w:t>
      </w:r>
      <w:r w:rsidR="00B50D39" w:rsidRPr="00401001">
        <w:t xml:space="preserve"> </w:t>
      </w:r>
      <w:r w:rsidR="00910EC4">
        <w:t xml:space="preserve">Compared to </w:t>
      </w:r>
      <w:r w:rsidR="005C7F0A">
        <w:t>women who were</w:t>
      </w:r>
      <w:r w:rsidR="002614F0">
        <w:t xml:space="preserve"> malaria</w:t>
      </w:r>
      <w:r w:rsidR="005C7F0A">
        <w:t xml:space="preserve"> negative</w:t>
      </w:r>
      <w:r w:rsidR="00910EC4">
        <w:t>, w</w:t>
      </w:r>
      <w:r w:rsidR="00AB47DC" w:rsidRPr="00401001">
        <w:t xml:space="preserve">omen who were </w:t>
      </w:r>
      <w:r w:rsidR="002614F0">
        <w:t xml:space="preserve">malaria positive </w:t>
      </w:r>
      <w:r w:rsidR="00964ABE">
        <w:t xml:space="preserve">at Visit 1 </w:t>
      </w:r>
      <w:r w:rsidR="00AB47DC" w:rsidRPr="00401001">
        <w:t xml:space="preserve">had </w:t>
      </w:r>
      <w:r w:rsidR="00615EDA">
        <w:t xml:space="preserve">a </w:t>
      </w:r>
      <w:r w:rsidR="00AB47DC" w:rsidRPr="00401001">
        <w:t xml:space="preserve">higher </w:t>
      </w:r>
      <w:r w:rsidR="00DC0947" w:rsidRPr="00401001">
        <w:t xml:space="preserve">frequency </w:t>
      </w:r>
      <w:r w:rsidR="00AB47DC" w:rsidRPr="00401001">
        <w:t xml:space="preserve">of </w:t>
      </w:r>
      <w:r w:rsidR="00982862" w:rsidRPr="00401001">
        <w:t xml:space="preserve">PTB </w:t>
      </w:r>
      <w:r w:rsidR="00AB47DC" w:rsidRPr="00401001">
        <w:t>(</w:t>
      </w:r>
      <w:r w:rsidR="009913D2">
        <w:t>24% vs 18%,</w:t>
      </w:r>
      <w:r w:rsidR="00AB47DC" w:rsidRPr="00401001">
        <w:t xml:space="preserve"> p</w:t>
      </w:r>
      <w:r w:rsidR="00A471EC" w:rsidRPr="00401001">
        <w:t>=0</w:t>
      </w:r>
      <w:r w:rsidR="00AF6E1D">
        <w:t>.</w:t>
      </w:r>
      <w:r w:rsidR="00A471EC" w:rsidRPr="00401001">
        <w:t>005</w:t>
      </w:r>
      <w:r w:rsidR="00AB47DC" w:rsidRPr="00401001">
        <w:t xml:space="preserve">) </w:t>
      </w:r>
      <w:r w:rsidR="00DC0947" w:rsidRPr="00401001">
        <w:t>corresponding to a</w:t>
      </w:r>
      <w:r w:rsidR="00671896" w:rsidRPr="00401001">
        <w:t>n adjusted</w:t>
      </w:r>
      <w:r w:rsidR="00AB47DC" w:rsidRPr="00401001">
        <w:t xml:space="preserve"> relative risk of </w:t>
      </w:r>
      <w:r w:rsidR="00A27FB8">
        <w:t>1.30</w:t>
      </w:r>
      <w:r w:rsidR="00ED5470" w:rsidRPr="00401001">
        <w:t xml:space="preserve"> (</w:t>
      </w:r>
      <w:r w:rsidR="00DC0947" w:rsidRPr="00401001">
        <w:t xml:space="preserve">95% CI, </w:t>
      </w:r>
      <w:r w:rsidR="00A27FB8">
        <w:t>1.04</w:t>
      </w:r>
      <w:r w:rsidR="00DC3385">
        <w:t>-1.63</w:t>
      </w:r>
      <w:r w:rsidR="00ED5470" w:rsidRPr="00401001">
        <w:t>, p=</w:t>
      </w:r>
      <w:r w:rsidR="00DC3385">
        <w:t>0.021</w:t>
      </w:r>
      <w:r w:rsidR="00AB47DC" w:rsidRPr="00401001">
        <w:t xml:space="preserve">; </w:t>
      </w:r>
      <w:r w:rsidR="007535D2">
        <w:t>Fig</w:t>
      </w:r>
      <w:r w:rsidR="00AB47DC" w:rsidRPr="00401001">
        <w:t xml:space="preserve"> 2). </w:t>
      </w:r>
      <w:r w:rsidR="00910EC4">
        <w:t>Because</w:t>
      </w:r>
      <w:r w:rsidR="00DC0947" w:rsidRPr="00401001">
        <w:t xml:space="preserve"> s</w:t>
      </w:r>
      <w:r w:rsidR="003A112C" w:rsidRPr="00401001">
        <w:t xml:space="preserve">ome of these women </w:t>
      </w:r>
      <w:r w:rsidR="00615EDA">
        <w:t xml:space="preserve">also </w:t>
      </w:r>
      <w:r w:rsidR="003A112C" w:rsidRPr="00401001">
        <w:t>tested positive for malaria at later visits (scheduled or unscheduled)</w:t>
      </w:r>
      <w:r w:rsidR="00DC0947" w:rsidRPr="00401001">
        <w:t xml:space="preserve">, we repeated the analysis on women </w:t>
      </w:r>
      <w:r w:rsidR="003A112C" w:rsidRPr="00401001">
        <w:t xml:space="preserve">who </w:t>
      </w:r>
      <w:r w:rsidR="00DC0947" w:rsidRPr="00401001">
        <w:t xml:space="preserve">only </w:t>
      </w:r>
      <w:r w:rsidR="003A112C" w:rsidRPr="00401001">
        <w:t>tested positive for malaria</w:t>
      </w:r>
      <w:r w:rsidR="0017437F" w:rsidRPr="00401001">
        <w:t xml:space="preserve"> at</w:t>
      </w:r>
      <w:r w:rsidR="003A112C" w:rsidRPr="00401001">
        <w:t xml:space="preserve"> </w:t>
      </w:r>
      <w:r w:rsidR="002668EE" w:rsidRPr="00401001">
        <w:t>Visit 1</w:t>
      </w:r>
      <w:r w:rsidR="003A112C" w:rsidRPr="00401001">
        <w:t xml:space="preserve"> (n=</w:t>
      </w:r>
      <w:r w:rsidR="00DC3385">
        <w:t>243</w:t>
      </w:r>
      <w:r w:rsidR="003A112C" w:rsidRPr="00401001">
        <w:t xml:space="preserve">). </w:t>
      </w:r>
      <w:r w:rsidR="00910EC4">
        <w:t xml:space="preserve">In this restricted analysis, compared to </w:t>
      </w:r>
      <w:r w:rsidR="00145074">
        <w:t xml:space="preserve">women who were malaria negative throughout </w:t>
      </w:r>
      <w:r w:rsidR="000725FC">
        <w:lastRenderedPageBreak/>
        <w:t>pregnancy</w:t>
      </w:r>
      <w:r w:rsidR="00910EC4">
        <w:t xml:space="preserve">, </w:t>
      </w:r>
      <w:r w:rsidR="003A112C" w:rsidRPr="00401001">
        <w:t xml:space="preserve">women </w:t>
      </w:r>
      <w:r w:rsidR="00910EC4">
        <w:t xml:space="preserve">with malaria only at the first antenatal visit </w:t>
      </w:r>
      <w:r w:rsidR="003A112C" w:rsidRPr="00401001">
        <w:t>had a</w:t>
      </w:r>
      <w:r w:rsidR="009150B9" w:rsidRPr="00401001">
        <w:t>n adjusted</w:t>
      </w:r>
      <w:r w:rsidR="003A112C" w:rsidRPr="00401001">
        <w:t xml:space="preserve"> relative risk of </w:t>
      </w:r>
      <w:r w:rsidR="00DC3385">
        <w:t>1.6</w:t>
      </w:r>
      <w:r w:rsidR="00903018">
        <w:t>7</w:t>
      </w:r>
      <w:r w:rsidR="00ED5470" w:rsidRPr="00401001">
        <w:t xml:space="preserve"> (</w:t>
      </w:r>
      <w:r w:rsidR="00DC0947" w:rsidRPr="00401001">
        <w:t xml:space="preserve">95% CI, </w:t>
      </w:r>
      <w:r w:rsidR="00DC3385">
        <w:t>1.</w:t>
      </w:r>
      <w:r w:rsidR="00903018">
        <w:t>20</w:t>
      </w:r>
      <w:r w:rsidR="00DC3385">
        <w:t>-2.30</w:t>
      </w:r>
      <w:r w:rsidR="00ED5470" w:rsidRPr="00401001">
        <w:t>, p=</w:t>
      </w:r>
      <w:r w:rsidR="00DC3385">
        <w:t>0.002</w:t>
      </w:r>
      <w:r w:rsidR="00ED3122" w:rsidRPr="00401001">
        <w:t>)</w:t>
      </w:r>
      <w:r w:rsidR="003A112C" w:rsidRPr="00401001">
        <w:t xml:space="preserve"> for </w:t>
      </w:r>
      <w:r w:rsidR="008B751C" w:rsidRPr="00401001">
        <w:t>PTB</w:t>
      </w:r>
      <w:r w:rsidR="003A112C" w:rsidRPr="00401001">
        <w:t xml:space="preserve"> </w:t>
      </w:r>
      <w:r w:rsidR="006B1462" w:rsidRPr="00401001">
        <w:t>(</w:t>
      </w:r>
      <w:r w:rsidR="007535D2">
        <w:t>Fig</w:t>
      </w:r>
      <w:r w:rsidR="006B1462" w:rsidRPr="00401001">
        <w:t xml:space="preserve"> 2)</w:t>
      </w:r>
      <w:r w:rsidR="003A112C" w:rsidRPr="00401001">
        <w:t>.</w:t>
      </w:r>
      <w:r w:rsidR="008B751C" w:rsidRPr="00401001">
        <w:t xml:space="preserve"> </w:t>
      </w:r>
      <w:r w:rsidR="00410FE5">
        <w:t xml:space="preserve"> </w:t>
      </w:r>
    </w:p>
    <w:p w14:paraId="499090BA" w14:textId="77777777" w:rsidR="00A46427" w:rsidRDefault="00A46427" w:rsidP="003841BA">
      <w:pPr>
        <w:tabs>
          <w:tab w:val="left" w:pos="3402"/>
        </w:tabs>
        <w:spacing w:line="480" w:lineRule="auto"/>
      </w:pPr>
    </w:p>
    <w:p w14:paraId="5D505A91" w14:textId="46038A0B" w:rsidR="0022161C" w:rsidRDefault="008B668D" w:rsidP="00F70C19">
      <w:r>
        <w:t xml:space="preserve">To confirm the effect of malaria status on gestational age at delivery, we </w:t>
      </w:r>
      <w:r w:rsidR="00A031CE">
        <w:t>analyzed gestational age at delivery by</w:t>
      </w:r>
      <w:r>
        <w:t xml:space="preserve"> quantile regression</w:t>
      </w:r>
      <w:r w:rsidR="00A031CE">
        <w:t xml:space="preserve"> (</w:t>
      </w:r>
      <w:r w:rsidR="00C80E67">
        <w:t xml:space="preserve">S3 </w:t>
      </w:r>
      <w:r w:rsidR="00F04DE8">
        <w:t>Table</w:t>
      </w:r>
      <w:r w:rsidR="00A031CE">
        <w:t xml:space="preserve">). This analysis confirmed that malaria infection early in pregnancy is associated with a </w:t>
      </w:r>
      <w:r w:rsidR="00F04DE8">
        <w:t>reduced</w:t>
      </w:r>
      <w:r w:rsidR="00A031CE">
        <w:t xml:space="preserve"> gestational age, </w:t>
      </w:r>
      <w:r w:rsidR="00F04DE8">
        <w:t>especially in the lower quantiles</w:t>
      </w:r>
      <w:r w:rsidR="00A031CE">
        <w:t>. As would be expected, it also showed a significant association between placental histopathology and gestational age at delivery in the lowest quantile (</w:t>
      </w:r>
      <w:r w:rsidR="00C80E67">
        <w:t xml:space="preserve">S3 </w:t>
      </w:r>
      <w:r w:rsidR="00F04DE8">
        <w:t>Table</w:t>
      </w:r>
      <w:r w:rsidR="00A031CE">
        <w:t xml:space="preserve">).  </w:t>
      </w:r>
    </w:p>
    <w:p w14:paraId="4CE3AE29" w14:textId="77777777" w:rsidR="0022161C" w:rsidRDefault="0022161C" w:rsidP="003841BA">
      <w:pPr>
        <w:tabs>
          <w:tab w:val="left" w:pos="3402"/>
        </w:tabs>
        <w:spacing w:line="480" w:lineRule="auto"/>
      </w:pPr>
    </w:p>
    <w:p w14:paraId="0318C884" w14:textId="77777777" w:rsidR="003D520D" w:rsidRDefault="00410FE5" w:rsidP="00F70C19">
      <w:r>
        <w:t>There were no significant increases in risk of SGA</w:t>
      </w:r>
      <w:r w:rsidR="009032FC">
        <w:t xml:space="preserve">, or </w:t>
      </w:r>
      <w:r w:rsidR="00B27E6A">
        <w:t>non-viable births</w:t>
      </w:r>
      <w:r>
        <w:t xml:space="preserve"> in women with malaria when analyzed based </w:t>
      </w:r>
      <w:r w:rsidR="000E2704">
        <w:t xml:space="preserve">on </w:t>
      </w:r>
      <w:r>
        <w:t xml:space="preserve">specific visits, cumulative malaria status or placental malaria (p&gt;0.05). </w:t>
      </w:r>
    </w:p>
    <w:p w14:paraId="6BB3641D" w14:textId="77777777" w:rsidR="00F70C19" w:rsidRDefault="00F70C19" w:rsidP="003D520D">
      <w:pPr>
        <w:tabs>
          <w:tab w:val="left" w:pos="3402"/>
        </w:tabs>
        <w:spacing w:line="480" w:lineRule="auto"/>
      </w:pPr>
    </w:p>
    <w:p w14:paraId="364D1389" w14:textId="77777777" w:rsidR="00F70C19" w:rsidRPr="00F70C19" w:rsidRDefault="00F70C19" w:rsidP="00F70C19">
      <w:pPr>
        <w:rPr>
          <w:i/>
        </w:rPr>
      </w:pPr>
      <w:r w:rsidRPr="00F70C19">
        <w:rPr>
          <w:i/>
        </w:rPr>
        <w:t>Malaria infection was associated with altered levels of inflammatory, metabolic and angiogenic factors at each visit</w:t>
      </w:r>
    </w:p>
    <w:p w14:paraId="45F33A26" w14:textId="39E0C6C2" w:rsidR="00F70C19" w:rsidRDefault="00F70C19" w:rsidP="00F70C19">
      <w:r w:rsidRPr="00401001">
        <w:t xml:space="preserve">At Visit 1, </w:t>
      </w:r>
      <w:r>
        <w:t>compared to uninfected women, malaria-infected women had</w:t>
      </w:r>
      <w:r w:rsidRPr="00401001">
        <w:t xml:space="preserve"> significantly higher levels of CHI3L1, CRP, sICAM-1, IL-18BP, </w:t>
      </w:r>
      <w:proofErr w:type="spellStart"/>
      <w:r>
        <w:t>s</w:t>
      </w:r>
      <w:r w:rsidRPr="00401001">
        <w:t>TNFRII</w:t>
      </w:r>
      <w:proofErr w:type="spellEnd"/>
      <w:r w:rsidRPr="00401001">
        <w:t xml:space="preserve">, and </w:t>
      </w:r>
      <w:proofErr w:type="spellStart"/>
      <w:r w:rsidRPr="00401001">
        <w:t>sEng</w:t>
      </w:r>
      <w:proofErr w:type="spellEnd"/>
      <w:r w:rsidRPr="00401001">
        <w:t>, and lower levels of Leptin (p≤0</w:t>
      </w:r>
      <w:r>
        <w:t>.</w:t>
      </w:r>
      <w:r w:rsidRPr="00401001">
        <w:t>005; Table 3). At Visit 2,</w:t>
      </w:r>
      <w:r>
        <w:t xml:space="preserve"> malaria </w:t>
      </w:r>
      <w:r w:rsidRPr="00401001">
        <w:t xml:space="preserve">positive women had significantly higher levels of CRP, IL-18BP, </w:t>
      </w:r>
      <w:proofErr w:type="spellStart"/>
      <w:r>
        <w:t>s</w:t>
      </w:r>
      <w:r w:rsidRPr="00401001">
        <w:t>TNFRII</w:t>
      </w:r>
      <w:proofErr w:type="spellEnd"/>
      <w:r w:rsidRPr="00401001">
        <w:t xml:space="preserve"> and </w:t>
      </w:r>
      <w:proofErr w:type="spellStart"/>
      <w:r w:rsidRPr="00401001">
        <w:t>sEng</w:t>
      </w:r>
      <w:proofErr w:type="spellEnd"/>
      <w:r w:rsidRPr="00401001">
        <w:t xml:space="preserve"> (p≤0</w:t>
      </w:r>
      <w:r>
        <w:t>.</w:t>
      </w:r>
      <w:r w:rsidRPr="00401001">
        <w:t xml:space="preserve">005) and lower levels of </w:t>
      </w:r>
      <w:proofErr w:type="spellStart"/>
      <w:r w:rsidRPr="00401001">
        <w:t>PlGF</w:t>
      </w:r>
      <w:proofErr w:type="spellEnd"/>
      <w:r w:rsidRPr="00401001">
        <w:t xml:space="preserve"> and Leptin (p≤0</w:t>
      </w:r>
      <w:r>
        <w:t>.</w:t>
      </w:r>
      <w:r w:rsidRPr="00401001">
        <w:t>005)</w:t>
      </w:r>
      <w:r>
        <w:t>; and, a</w:t>
      </w:r>
      <w:r w:rsidRPr="00401001">
        <w:t xml:space="preserve">t Visit 3, </w:t>
      </w:r>
      <w:r>
        <w:t xml:space="preserve">they had </w:t>
      </w:r>
      <w:r w:rsidRPr="00401001">
        <w:t xml:space="preserve">significantly higher levels of CRP, IL-18BP, </w:t>
      </w:r>
      <w:proofErr w:type="spellStart"/>
      <w:r>
        <w:t>s</w:t>
      </w:r>
      <w:r w:rsidRPr="00401001">
        <w:t>TNFRII</w:t>
      </w:r>
      <w:proofErr w:type="spellEnd"/>
      <w:r w:rsidRPr="00401001">
        <w:t xml:space="preserve"> and </w:t>
      </w:r>
      <w:proofErr w:type="spellStart"/>
      <w:r w:rsidRPr="00401001">
        <w:t>sEng</w:t>
      </w:r>
      <w:proofErr w:type="spellEnd"/>
      <w:r w:rsidRPr="00401001">
        <w:t xml:space="preserve"> (p≤0</w:t>
      </w:r>
      <w:r>
        <w:t>.</w:t>
      </w:r>
      <w:r w:rsidRPr="00401001">
        <w:t xml:space="preserve">005) and lower levels of </w:t>
      </w:r>
      <w:proofErr w:type="spellStart"/>
      <w:r w:rsidRPr="00401001">
        <w:t>PlGF</w:t>
      </w:r>
      <w:proofErr w:type="spellEnd"/>
      <w:r w:rsidRPr="00401001">
        <w:t xml:space="preserve"> (p≤0</w:t>
      </w:r>
      <w:r>
        <w:t>.</w:t>
      </w:r>
      <w:r w:rsidRPr="00401001">
        <w:t>005)</w:t>
      </w:r>
      <w:r>
        <w:t xml:space="preserve"> (Table 3)</w:t>
      </w:r>
      <w:r w:rsidRPr="00401001">
        <w:t xml:space="preserve">. </w:t>
      </w:r>
    </w:p>
    <w:p w14:paraId="23207D7B" w14:textId="77777777" w:rsidR="00D11AF7" w:rsidRDefault="00D11AF7" w:rsidP="00D11AF7">
      <w:pPr>
        <w:spacing w:line="480" w:lineRule="auto"/>
        <w:rPr>
          <w:i/>
        </w:rPr>
      </w:pPr>
    </w:p>
    <w:p w14:paraId="307AA217" w14:textId="77777777" w:rsidR="00D11AF7" w:rsidRPr="00F70C19" w:rsidRDefault="00D11AF7" w:rsidP="00D11AF7">
      <w:pPr>
        <w:rPr>
          <w:i/>
        </w:rPr>
      </w:pPr>
      <w:r w:rsidRPr="00F70C19">
        <w:rPr>
          <w:i/>
        </w:rPr>
        <w:t xml:space="preserve">Malaria infection before 24 weeks gestation is associated with altered longitudinal kinetics of angiogenic, metabolic and inflammatory mediators over the course of pregnancy </w:t>
      </w:r>
    </w:p>
    <w:p w14:paraId="00DF0F9F" w14:textId="77777777" w:rsidR="00D11AF7" w:rsidRDefault="00D11AF7" w:rsidP="00D11AF7">
      <w:r>
        <w:t xml:space="preserve">We used </w:t>
      </w:r>
      <w:r w:rsidRPr="00401001">
        <w:t xml:space="preserve">linear mixed effects modeling </w:t>
      </w:r>
      <w:r>
        <w:t xml:space="preserve">to assess the kinetics of mediators </w:t>
      </w:r>
      <w:r w:rsidRPr="00401001">
        <w:t>across pregnancy in women based on malaria status at Visit 1 (</w:t>
      </w:r>
      <w:r>
        <w:t>Tables 4-5; S4-6 Tables</w:t>
      </w:r>
      <w:r w:rsidRPr="00401001">
        <w:t>)</w:t>
      </w:r>
      <w:r>
        <w:t xml:space="preserve">, and </w:t>
      </w:r>
      <w:proofErr w:type="gramStart"/>
      <w:r>
        <w:t>these kinetics</w:t>
      </w:r>
      <w:proofErr w:type="gramEnd"/>
      <w:r>
        <w:t xml:space="preserve"> were visually depicted (Fig 3)</w:t>
      </w:r>
      <w:r w:rsidRPr="00401001">
        <w:t xml:space="preserve">. This analysis demonstrated that women who were </w:t>
      </w:r>
      <w:r>
        <w:t xml:space="preserve">malaria </w:t>
      </w:r>
      <w:r w:rsidRPr="00401001">
        <w:t xml:space="preserve">positive for malaria at Visit 1 had significantly altered </w:t>
      </w:r>
      <w:r>
        <w:t>kinetics</w:t>
      </w:r>
      <w:r w:rsidRPr="00401001">
        <w:t xml:space="preserve"> of the inflammatory markers, including CRP (χ</w:t>
      </w:r>
      <w:r w:rsidRPr="00401001">
        <w:rPr>
          <w:vertAlign w:val="superscript"/>
        </w:rPr>
        <w:t>2</w:t>
      </w:r>
      <w:r w:rsidRPr="00401001">
        <w:t>=</w:t>
      </w:r>
      <w:r>
        <w:t>99.0</w:t>
      </w:r>
      <w:r w:rsidRPr="00401001">
        <w:t>, p&lt;</w:t>
      </w:r>
      <w:r>
        <w:t>0.001</w:t>
      </w:r>
      <w:r w:rsidRPr="00401001">
        <w:t>), CHI3L1 (χ</w:t>
      </w:r>
      <w:r w:rsidRPr="00401001">
        <w:rPr>
          <w:vertAlign w:val="superscript"/>
        </w:rPr>
        <w:t>2</w:t>
      </w:r>
      <w:r w:rsidRPr="00401001">
        <w:t>=</w:t>
      </w:r>
      <w:r>
        <w:t>21.9</w:t>
      </w:r>
      <w:r w:rsidRPr="00401001">
        <w:t>, p&lt;</w:t>
      </w:r>
      <w:r>
        <w:t>0.001</w:t>
      </w:r>
      <w:r w:rsidRPr="00401001">
        <w:t>), IL18-BP(χ</w:t>
      </w:r>
      <w:r w:rsidRPr="00401001">
        <w:rPr>
          <w:vertAlign w:val="superscript"/>
        </w:rPr>
        <w:t>2</w:t>
      </w:r>
      <w:r w:rsidRPr="00401001">
        <w:t>=</w:t>
      </w:r>
      <w:r>
        <w:t>44.7</w:t>
      </w:r>
      <w:r w:rsidRPr="00401001">
        <w:t>, p&lt;</w:t>
      </w:r>
      <w:r>
        <w:t>0.001</w:t>
      </w:r>
      <w:r w:rsidRPr="00401001">
        <w:t>), sICAM-1 (χ</w:t>
      </w:r>
      <w:r w:rsidRPr="00401001">
        <w:rPr>
          <w:vertAlign w:val="superscript"/>
        </w:rPr>
        <w:t>2</w:t>
      </w:r>
      <w:r w:rsidRPr="00401001">
        <w:t>=</w:t>
      </w:r>
      <w:r>
        <w:t>40.8</w:t>
      </w:r>
      <w:r w:rsidRPr="00401001">
        <w:t>, p&lt;</w:t>
      </w:r>
      <w:r>
        <w:t>0.001</w:t>
      </w:r>
      <w:r w:rsidRPr="00401001">
        <w:t xml:space="preserve">), and </w:t>
      </w:r>
      <w:proofErr w:type="spellStart"/>
      <w:r w:rsidRPr="00401001">
        <w:t>sTNFRII</w:t>
      </w:r>
      <w:proofErr w:type="spellEnd"/>
      <w:r w:rsidRPr="00401001">
        <w:t xml:space="preserve"> (χ</w:t>
      </w:r>
      <w:r w:rsidRPr="00401001">
        <w:rPr>
          <w:vertAlign w:val="superscript"/>
        </w:rPr>
        <w:t>2</w:t>
      </w:r>
      <w:r w:rsidRPr="00401001">
        <w:t>=</w:t>
      </w:r>
      <w:r>
        <w:t>209.2</w:t>
      </w:r>
      <w:r w:rsidRPr="00401001">
        <w:t>, p&lt;</w:t>
      </w:r>
      <w:r>
        <w:t>0.001</w:t>
      </w:r>
      <w:r w:rsidRPr="00401001">
        <w:t>) (</w:t>
      </w:r>
      <w:r>
        <w:t xml:space="preserve">Fig 3, </w:t>
      </w:r>
      <w:r w:rsidRPr="00401001">
        <w:t>Table 4</w:t>
      </w:r>
      <w:r>
        <w:t>; S4, S6 Tables</w:t>
      </w:r>
      <w:r w:rsidRPr="00401001">
        <w:t>)</w:t>
      </w:r>
      <w:r>
        <w:t xml:space="preserve"> over the course of pregnancy compared to women who were malaria negative at Visit 1</w:t>
      </w:r>
      <w:r w:rsidRPr="00401001">
        <w:t xml:space="preserve">.  Altered </w:t>
      </w:r>
      <w:r>
        <w:t>kinetics</w:t>
      </w:r>
      <w:r w:rsidRPr="00401001">
        <w:t xml:space="preserve"> were also observed in women with malaria at Visit 1 for the following angiogenic and metabolic factors: </w:t>
      </w:r>
      <w:proofErr w:type="spellStart"/>
      <w:r w:rsidRPr="00401001">
        <w:t>sEng</w:t>
      </w:r>
      <w:proofErr w:type="spellEnd"/>
      <w:r w:rsidRPr="00401001">
        <w:t xml:space="preserve"> (χ</w:t>
      </w:r>
      <w:r w:rsidRPr="00401001">
        <w:rPr>
          <w:vertAlign w:val="superscript"/>
        </w:rPr>
        <w:t>2</w:t>
      </w:r>
      <w:r w:rsidRPr="00401001">
        <w:t>=</w:t>
      </w:r>
      <w:r>
        <w:t>38.3</w:t>
      </w:r>
      <w:r w:rsidRPr="00401001">
        <w:t>, p&lt;</w:t>
      </w:r>
      <w:r>
        <w:t>0.001</w:t>
      </w:r>
      <w:r w:rsidRPr="00401001">
        <w:t>), Angptl3 (χ</w:t>
      </w:r>
      <w:r w:rsidRPr="00401001">
        <w:rPr>
          <w:vertAlign w:val="superscript"/>
        </w:rPr>
        <w:t>2</w:t>
      </w:r>
      <w:r w:rsidRPr="00401001">
        <w:t>=</w:t>
      </w:r>
      <w:r>
        <w:t>13.3</w:t>
      </w:r>
      <w:r w:rsidRPr="00401001">
        <w:t>, p</w:t>
      </w:r>
      <w:r>
        <w:t>=0.001</w:t>
      </w:r>
      <w:r w:rsidRPr="00401001">
        <w:t>), and Leptin (χ</w:t>
      </w:r>
      <w:r w:rsidRPr="00401001">
        <w:rPr>
          <w:vertAlign w:val="superscript"/>
        </w:rPr>
        <w:t>2</w:t>
      </w:r>
      <w:r w:rsidRPr="00401001">
        <w:t>=</w:t>
      </w:r>
      <w:r>
        <w:t>13.2</w:t>
      </w:r>
      <w:r w:rsidRPr="00401001">
        <w:t>, p</w:t>
      </w:r>
      <w:r>
        <w:t>=0.001</w:t>
      </w:r>
      <w:r w:rsidRPr="00401001">
        <w:t>) (</w:t>
      </w:r>
      <w:r>
        <w:t xml:space="preserve">Fig 3, </w:t>
      </w:r>
      <w:r w:rsidRPr="00401001">
        <w:t xml:space="preserve">Table </w:t>
      </w:r>
      <w:r>
        <w:t>4; S5-6 Tables</w:t>
      </w:r>
      <w:r w:rsidRPr="00401001">
        <w:t xml:space="preserve">).  The longitudinal kinetics of both sFlt-1 and </w:t>
      </w:r>
      <w:proofErr w:type="spellStart"/>
      <w:r w:rsidRPr="00401001">
        <w:t>PlGF</w:t>
      </w:r>
      <w:proofErr w:type="spellEnd"/>
      <w:r w:rsidRPr="00401001">
        <w:t xml:space="preserve"> were unaffected by malaria status at Visit 1 (</w:t>
      </w:r>
      <w:r>
        <w:t xml:space="preserve">p&gt;0.05; Fig 3, </w:t>
      </w:r>
      <w:r w:rsidRPr="00401001">
        <w:t xml:space="preserve">Table </w:t>
      </w:r>
      <w:r>
        <w:t>4, S5-6 Tables</w:t>
      </w:r>
      <w:r w:rsidRPr="00401001">
        <w:t xml:space="preserve">). When analyzed based on </w:t>
      </w:r>
      <w:r>
        <w:t>gravidity</w:t>
      </w:r>
      <w:r w:rsidRPr="00401001">
        <w:t xml:space="preserve"> (</w:t>
      </w:r>
      <w:r>
        <w:t xml:space="preserve">S7-12 </w:t>
      </w:r>
      <w:r w:rsidRPr="00401001">
        <w:t>Tables), similar associations were observed between women who were</w:t>
      </w:r>
      <w:r>
        <w:t xml:space="preserve"> p</w:t>
      </w:r>
      <w:r w:rsidRPr="00401001">
        <w:t>rimigravid</w:t>
      </w:r>
      <w:r>
        <w:t xml:space="preserve"> except Leptin was no longer significant (p=0.075), and for women who were multigravida except Leptin (p=0.104) and </w:t>
      </w:r>
      <w:proofErr w:type="spellStart"/>
      <w:r>
        <w:t>sEng</w:t>
      </w:r>
      <w:proofErr w:type="spellEnd"/>
      <w:r>
        <w:t xml:space="preserve"> (0.132) were no longer significant.</w:t>
      </w:r>
      <w:r w:rsidRPr="00401001">
        <w:t xml:space="preserve"> </w:t>
      </w:r>
    </w:p>
    <w:p w14:paraId="387E78EB" w14:textId="77777777" w:rsidR="00F70C19" w:rsidRDefault="00F70C19" w:rsidP="003D520D">
      <w:pPr>
        <w:tabs>
          <w:tab w:val="left" w:pos="3402"/>
        </w:tabs>
        <w:spacing w:line="480" w:lineRule="auto"/>
      </w:pPr>
    </w:p>
    <w:p w14:paraId="2531969D" w14:textId="2B21531E" w:rsidR="00D11AF7" w:rsidRDefault="00D11AF7" w:rsidP="003D520D">
      <w:pPr>
        <w:tabs>
          <w:tab w:val="left" w:pos="3402"/>
        </w:tabs>
        <w:spacing w:line="480" w:lineRule="auto"/>
        <w:sectPr w:rsidR="00D11AF7" w:rsidSect="00A30A10">
          <w:pgSz w:w="12240" w:h="15840"/>
          <w:pgMar w:top="1440" w:right="1440" w:bottom="1440" w:left="1440" w:header="709" w:footer="709" w:gutter="0"/>
          <w:lnNumType w:countBy="1" w:restart="continuous"/>
          <w:cols w:space="708"/>
          <w:docGrid w:linePitch="360"/>
        </w:sectPr>
      </w:pPr>
    </w:p>
    <w:p w14:paraId="6DB9EA94" w14:textId="5A0C4EA3" w:rsidR="003D520D" w:rsidRDefault="003D520D" w:rsidP="003D520D">
      <w:pPr>
        <w:tabs>
          <w:tab w:val="left" w:pos="3402"/>
        </w:tabs>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6"/>
      </w:tblGrid>
      <w:tr w:rsidR="00F70C19" w14:paraId="62A87F9D" w14:textId="77777777" w:rsidTr="00F70C19">
        <w:trPr>
          <w:trHeight w:val="567"/>
        </w:trPr>
        <w:tc>
          <w:tcPr>
            <w:tcW w:w="12671" w:type="dxa"/>
          </w:tcPr>
          <w:p w14:paraId="2A5D91A0" w14:textId="0313C507" w:rsidR="00F70C19" w:rsidRDefault="00F70C19" w:rsidP="003D520D">
            <w:pPr>
              <w:tabs>
                <w:tab w:val="left" w:pos="3402"/>
              </w:tabs>
              <w:spacing w:line="480" w:lineRule="auto"/>
            </w:pPr>
            <w:r w:rsidRPr="004105EF">
              <w:rPr>
                <w:b/>
                <w:bCs/>
                <w:color w:val="000000"/>
              </w:rPr>
              <w:t>Fig 2.</w:t>
            </w:r>
            <w:r w:rsidRPr="004105EF">
              <w:rPr>
                <w:bCs/>
                <w:color w:val="000000"/>
              </w:rPr>
              <w:t xml:space="preserve"> Adjusted Relative Risk of Preterm Birth based on Malaria status and/or placental histology.</w:t>
            </w:r>
          </w:p>
        </w:tc>
      </w:tr>
      <w:tr w:rsidR="00F70C19" w14:paraId="7DADB7C6" w14:textId="77777777" w:rsidTr="00F70C19">
        <w:trPr>
          <w:trHeight w:val="4657"/>
        </w:trPr>
        <w:tc>
          <w:tcPr>
            <w:tcW w:w="12671" w:type="dxa"/>
          </w:tcPr>
          <w:p w14:paraId="753497BA" w14:textId="513DD28E" w:rsidR="00F70C19" w:rsidRDefault="00F70C19" w:rsidP="003D520D">
            <w:pPr>
              <w:tabs>
                <w:tab w:val="left" w:pos="3402"/>
              </w:tabs>
              <w:spacing w:line="480" w:lineRule="auto"/>
            </w:pPr>
            <w:r>
              <w:rPr>
                <w:noProof/>
              </w:rPr>
              <w:drawing>
                <wp:inline distT="0" distB="0" distL="0" distR="0" wp14:anchorId="4BC36E1F" wp14:editId="62CFFE4D">
                  <wp:extent cx="7973568" cy="2811193"/>
                  <wp:effectExtent l="0" t="0" r="889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011094" cy="2824423"/>
                          </a:xfrm>
                          <a:prstGeom prst="rect">
                            <a:avLst/>
                          </a:prstGeom>
                        </pic:spPr>
                      </pic:pic>
                    </a:graphicData>
                  </a:graphic>
                </wp:inline>
              </w:drawing>
            </w:r>
          </w:p>
        </w:tc>
      </w:tr>
      <w:tr w:rsidR="00F70C19" w14:paraId="42DCB4A7" w14:textId="77777777" w:rsidTr="00F70C19">
        <w:trPr>
          <w:trHeight w:val="1531"/>
        </w:trPr>
        <w:tc>
          <w:tcPr>
            <w:tcW w:w="12671" w:type="dxa"/>
          </w:tcPr>
          <w:p w14:paraId="0C7014DA" w14:textId="0BAAB676" w:rsidR="00F70C19" w:rsidRDefault="00F70C19" w:rsidP="00F70C19">
            <w:r w:rsidRPr="004105EF">
              <w:t xml:space="preserve">Malaria status of women at each visit 1 (13-23 weeks), visit 2 (28-33 weeks) or visit 3 (34-36 weeks) were assessed.  Women who had only a single positive PCR recorded over the course of pregnancy and that positive result was at Visit 1 were denoted as Only Visit 1: Malaria positive. </w:t>
            </w:r>
            <w:r w:rsidRPr="004105EF">
              <w:rPr>
                <w:b/>
              </w:rPr>
              <w:t xml:space="preserve"> </w:t>
            </w:r>
            <w:r w:rsidRPr="004105EF">
              <w:t>Log-binomial regression with a log link function was used to calculate the adjusted relative risk (</w:t>
            </w:r>
            <w:proofErr w:type="spellStart"/>
            <w:r w:rsidRPr="004105EF">
              <w:t>aRR</w:t>
            </w:r>
            <w:proofErr w:type="spellEnd"/>
            <w:r w:rsidRPr="004105EF">
              <w:t xml:space="preserve">) and corresponding 95% confidence intervals (CI). RR was adjusted for treatment arm (ISTp vs IPTp), maternal age, </w:t>
            </w:r>
            <w:r>
              <w:t>gravidity</w:t>
            </w:r>
            <w:r w:rsidRPr="004105EF">
              <w:t>, socioeconomic status, education status, BMI and hemoglobin at Visit 1.</w:t>
            </w:r>
          </w:p>
        </w:tc>
      </w:tr>
    </w:tbl>
    <w:p w14:paraId="0F4E5CFA" w14:textId="77777777" w:rsidR="00F70C19" w:rsidRDefault="00F70C19" w:rsidP="003D520D">
      <w:pPr>
        <w:tabs>
          <w:tab w:val="left" w:pos="3402"/>
        </w:tabs>
        <w:spacing w:line="480" w:lineRule="auto"/>
        <w:sectPr w:rsidR="00F70C19" w:rsidSect="00F70C19">
          <w:pgSz w:w="15840" w:h="12240" w:orient="landscape"/>
          <w:pgMar w:top="1440" w:right="1440" w:bottom="1440" w:left="1440" w:header="709" w:footer="709" w:gutter="0"/>
          <w:lnNumType w:countBy="1" w:restart="continuous"/>
          <w:cols w:space="708"/>
          <w:docGrid w:linePitch="360"/>
        </w:sectPr>
      </w:pPr>
    </w:p>
    <w:p w14:paraId="040D07A5" w14:textId="4750A044" w:rsidR="00C205AE" w:rsidRPr="005865C0" w:rsidRDefault="00C205AE" w:rsidP="00B26B68">
      <w:pPr>
        <w:spacing w:line="480" w:lineRule="auto"/>
        <w:rPr>
          <w:szCs w:val="16"/>
        </w:rPr>
      </w:pPr>
      <w:r w:rsidRPr="005C652A">
        <w:rPr>
          <w:b/>
          <w:szCs w:val="16"/>
        </w:rPr>
        <w:lastRenderedPageBreak/>
        <w:t>Table 3.</w:t>
      </w:r>
      <w:r>
        <w:rPr>
          <w:szCs w:val="16"/>
        </w:rPr>
        <w:t xml:space="preserve"> The presence of malaria</w:t>
      </w:r>
      <w:r w:rsidRPr="00401001">
        <w:rPr>
          <w:szCs w:val="16"/>
        </w:rPr>
        <w:t xml:space="preserve"> at each visit is associated with changes in angiogenic, metabolic and inflammatory mediators</w:t>
      </w:r>
    </w:p>
    <w:tbl>
      <w:tblPr>
        <w:tblW w:w="9639" w:type="dxa"/>
        <w:tblInd w:w="-5" w:type="dxa"/>
        <w:tblLook w:val="04A0" w:firstRow="1" w:lastRow="0" w:firstColumn="1" w:lastColumn="0" w:noHBand="0" w:noVBand="1"/>
      </w:tblPr>
      <w:tblGrid>
        <w:gridCol w:w="3119"/>
        <w:gridCol w:w="2977"/>
        <w:gridCol w:w="2551"/>
        <w:gridCol w:w="992"/>
      </w:tblGrid>
      <w:tr w:rsidR="00C205AE" w:rsidRPr="008A728F" w14:paraId="25678C6D" w14:textId="77777777" w:rsidTr="0031116C">
        <w:trPr>
          <w:trHeight w:val="283"/>
        </w:trPr>
        <w:tc>
          <w:tcPr>
            <w:tcW w:w="3119"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2EAF7D2" w14:textId="77777777" w:rsidR="00C205AE" w:rsidRPr="008A728F" w:rsidRDefault="00C205AE" w:rsidP="0031116C">
            <w:pPr>
              <w:rPr>
                <w:color w:val="000000"/>
              </w:rPr>
            </w:pPr>
            <w:r w:rsidRPr="008A728F">
              <w:rPr>
                <w:color w:val="000000"/>
                <w:sz w:val="22"/>
                <w:szCs w:val="22"/>
              </w:rPr>
              <w:t> </w:t>
            </w:r>
          </w:p>
        </w:tc>
        <w:tc>
          <w:tcPr>
            <w:tcW w:w="2977" w:type="dxa"/>
            <w:tcBorders>
              <w:top w:val="single" w:sz="4" w:space="0" w:color="auto"/>
              <w:left w:val="nil"/>
              <w:bottom w:val="single" w:sz="4" w:space="0" w:color="auto"/>
              <w:right w:val="single" w:sz="4" w:space="0" w:color="auto"/>
            </w:tcBorders>
            <w:shd w:val="clear" w:color="000000" w:fill="D9E1F2"/>
            <w:noWrap/>
            <w:vAlign w:val="bottom"/>
            <w:hideMark/>
          </w:tcPr>
          <w:p w14:paraId="0B31F395" w14:textId="77777777" w:rsidR="00C205AE" w:rsidRPr="008A728F" w:rsidRDefault="00C205AE" w:rsidP="0031116C">
            <w:pPr>
              <w:rPr>
                <w:color w:val="000000"/>
              </w:rPr>
            </w:pPr>
            <w:r w:rsidRPr="008A728F">
              <w:rPr>
                <w:color w:val="000000"/>
                <w:sz w:val="22"/>
                <w:szCs w:val="22"/>
              </w:rPr>
              <w:t>Median (IQR)</w:t>
            </w:r>
          </w:p>
        </w:tc>
        <w:tc>
          <w:tcPr>
            <w:tcW w:w="2551" w:type="dxa"/>
            <w:tcBorders>
              <w:top w:val="single" w:sz="4" w:space="0" w:color="auto"/>
              <w:left w:val="nil"/>
              <w:bottom w:val="single" w:sz="4" w:space="0" w:color="auto"/>
              <w:right w:val="single" w:sz="4" w:space="0" w:color="auto"/>
            </w:tcBorders>
            <w:shd w:val="clear" w:color="000000" w:fill="D9E1F2"/>
            <w:noWrap/>
            <w:vAlign w:val="bottom"/>
            <w:hideMark/>
          </w:tcPr>
          <w:p w14:paraId="165A48C4" w14:textId="77777777" w:rsidR="00C205AE" w:rsidRPr="008A728F" w:rsidRDefault="00C205AE" w:rsidP="0031116C">
            <w:pPr>
              <w:rPr>
                <w:color w:val="000000"/>
              </w:rPr>
            </w:pPr>
            <w:r w:rsidRPr="008A728F">
              <w:rPr>
                <w:color w:val="000000"/>
                <w:sz w:val="22"/>
                <w:szCs w:val="22"/>
              </w:rPr>
              <w:t>Median (IQR)</w:t>
            </w:r>
          </w:p>
        </w:tc>
        <w:tc>
          <w:tcPr>
            <w:tcW w:w="992" w:type="dxa"/>
            <w:tcBorders>
              <w:top w:val="single" w:sz="4" w:space="0" w:color="auto"/>
              <w:left w:val="nil"/>
              <w:bottom w:val="single" w:sz="4" w:space="0" w:color="auto"/>
              <w:right w:val="single" w:sz="4" w:space="0" w:color="auto"/>
            </w:tcBorders>
            <w:shd w:val="clear" w:color="000000" w:fill="D9E1F2"/>
            <w:noWrap/>
            <w:vAlign w:val="bottom"/>
            <w:hideMark/>
          </w:tcPr>
          <w:p w14:paraId="20A64310" w14:textId="77777777" w:rsidR="00C205AE" w:rsidRPr="008A728F" w:rsidRDefault="00C205AE" w:rsidP="0031116C">
            <w:pPr>
              <w:jc w:val="right"/>
              <w:rPr>
                <w:color w:val="000000"/>
              </w:rPr>
            </w:pPr>
            <w:r w:rsidRPr="008A728F">
              <w:rPr>
                <w:color w:val="000000"/>
                <w:sz w:val="22"/>
                <w:szCs w:val="22"/>
              </w:rPr>
              <w:t>p value#</w:t>
            </w:r>
          </w:p>
        </w:tc>
      </w:tr>
      <w:tr w:rsidR="00C205AE" w:rsidRPr="008A728F" w14:paraId="42E064FE" w14:textId="77777777" w:rsidTr="0031116C">
        <w:trPr>
          <w:trHeight w:val="283"/>
        </w:trPr>
        <w:tc>
          <w:tcPr>
            <w:tcW w:w="3119" w:type="dxa"/>
            <w:tcBorders>
              <w:top w:val="nil"/>
              <w:left w:val="single" w:sz="4" w:space="0" w:color="auto"/>
              <w:bottom w:val="single" w:sz="4" w:space="0" w:color="auto"/>
              <w:right w:val="single" w:sz="4" w:space="0" w:color="auto"/>
            </w:tcBorders>
            <w:shd w:val="clear" w:color="000000" w:fill="D9E1F2"/>
            <w:noWrap/>
            <w:vAlign w:val="bottom"/>
            <w:hideMark/>
          </w:tcPr>
          <w:p w14:paraId="1082F7FF" w14:textId="77777777" w:rsidR="00C205AE" w:rsidRPr="008A728F" w:rsidRDefault="00C205AE" w:rsidP="0031116C">
            <w:pPr>
              <w:rPr>
                <w:color w:val="000000"/>
              </w:rPr>
            </w:pPr>
            <w:r w:rsidRPr="008A728F">
              <w:rPr>
                <w:color w:val="000000"/>
                <w:sz w:val="22"/>
                <w:szCs w:val="22"/>
              </w:rPr>
              <w:t xml:space="preserve">Visit 1 (13 to 23 </w:t>
            </w:r>
            <w:proofErr w:type="spellStart"/>
            <w:r w:rsidRPr="008A728F">
              <w:rPr>
                <w:color w:val="000000"/>
                <w:sz w:val="22"/>
                <w:szCs w:val="22"/>
              </w:rPr>
              <w:t>wks</w:t>
            </w:r>
            <w:proofErr w:type="spellEnd"/>
            <w:r w:rsidRPr="008A728F">
              <w:rPr>
                <w:color w:val="000000"/>
                <w:sz w:val="22"/>
                <w:szCs w:val="22"/>
              </w:rPr>
              <w:t>)</w:t>
            </w:r>
          </w:p>
        </w:tc>
        <w:tc>
          <w:tcPr>
            <w:tcW w:w="2977" w:type="dxa"/>
            <w:tcBorders>
              <w:top w:val="nil"/>
              <w:left w:val="nil"/>
              <w:bottom w:val="single" w:sz="4" w:space="0" w:color="auto"/>
              <w:right w:val="single" w:sz="4" w:space="0" w:color="auto"/>
            </w:tcBorders>
            <w:shd w:val="clear" w:color="000000" w:fill="D9E1F2"/>
            <w:noWrap/>
            <w:vAlign w:val="bottom"/>
            <w:hideMark/>
          </w:tcPr>
          <w:p w14:paraId="0B70AAEC" w14:textId="77777777" w:rsidR="00C205AE" w:rsidRPr="008A728F" w:rsidRDefault="00C205AE" w:rsidP="0031116C">
            <w:pPr>
              <w:rPr>
                <w:color w:val="000000"/>
              </w:rPr>
            </w:pPr>
            <w:r>
              <w:rPr>
                <w:color w:val="000000"/>
                <w:sz w:val="22"/>
                <w:szCs w:val="22"/>
              </w:rPr>
              <w:t>Malaria</w:t>
            </w:r>
            <w:r w:rsidRPr="008A728F">
              <w:rPr>
                <w:color w:val="000000"/>
                <w:sz w:val="22"/>
                <w:szCs w:val="22"/>
              </w:rPr>
              <w:t xml:space="preserve"> negative (n=813)</w:t>
            </w:r>
          </w:p>
        </w:tc>
        <w:tc>
          <w:tcPr>
            <w:tcW w:w="2551" w:type="dxa"/>
            <w:tcBorders>
              <w:top w:val="nil"/>
              <w:left w:val="nil"/>
              <w:bottom w:val="single" w:sz="4" w:space="0" w:color="auto"/>
              <w:right w:val="single" w:sz="4" w:space="0" w:color="auto"/>
            </w:tcBorders>
            <w:shd w:val="clear" w:color="000000" w:fill="D9E1F2"/>
            <w:noWrap/>
            <w:vAlign w:val="bottom"/>
            <w:hideMark/>
          </w:tcPr>
          <w:p w14:paraId="7C59E12E" w14:textId="77777777" w:rsidR="00C205AE" w:rsidRPr="008A728F" w:rsidRDefault="00C205AE" w:rsidP="0031116C">
            <w:pPr>
              <w:rPr>
                <w:color w:val="000000"/>
              </w:rPr>
            </w:pPr>
            <w:r>
              <w:rPr>
                <w:color w:val="000000"/>
                <w:sz w:val="22"/>
                <w:szCs w:val="22"/>
              </w:rPr>
              <w:t>Malaria</w:t>
            </w:r>
            <w:r w:rsidRPr="008A728F">
              <w:rPr>
                <w:color w:val="000000"/>
                <w:sz w:val="22"/>
                <w:szCs w:val="22"/>
              </w:rPr>
              <w:t xml:space="preserve"> positive (n=643)</w:t>
            </w:r>
          </w:p>
        </w:tc>
        <w:tc>
          <w:tcPr>
            <w:tcW w:w="992" w:type="dxa"/>
            <w:tcBorders>
              <w:top w:val="nil"/>
              <w:left w:val="nil"/>
              <w:bottom w:val="single" w:sz="4" w:space="0" w:color="auto"/>
              <w:right w:val="single" w:sz="4" w:space="0" w:color="auto"/>
            </w:tcBorders>
            <w:shd w:val="clear" w:color="000000" w:fill="D9E1F2"/>
            <w:noWrap/>
            <w:vAlign w:val="bottom"/>
            <w:hideMark/>
          </w:tcPr>
          <w:p w14:paraId="1F20A82C" w14:textId="77777777" w:rsidR="00C205AE" w:rsidRPr="008A728F" w:rsidRDefault="00C205AE" w:rsidP="0031116C">
            <w:pPr>
              <w:jc w:val="right"/>
              <w:rPr>
                <w:color w:val="000000"/>
              </w:rPr>
            </w:pPr>
            <w:r w:rsidRPr="008A728F">
              <w:rPr>
                <w:color w:val="000000"/>
                <w:sz w:val="22"/>
                <w:szCs w:val="22"/>
              </w:rPr>
              <w:t> </w:t>
            </w:r>
          </w:p>
        </w:tc>
      </w:tr>
      <w:tr w:rsidR="00C205AE" w:rsidRPr="008A728F" w14:paraId="6201095A"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58F4947" w14:textId="77777777" w:rsidR="00C205AE" w:rsidRPr="008A728F" w:rsidRDefault="00C205AE" w:rsidP="0031116C">
            <w:pPr>
              <w:rPr>
                <w:color w:val="000000"/>
              </w:rPr>
            </w:pPr>
            <w:r w:rsidRPr="008A728F">
              <w:rPr>
                <w:color w:val="000000"/>
                <w:sz w:val="22"/>
                <w:szCs w:val="22"/>
              </w:rPr>
              <w:t>CHI3L1 (ng/mL)</w:t>
            </w:r>
          </w:p>
        </w:tc>
        <w:tc>
          <w:tcPr>
            <w:tcW w:w="2977" w:type="dxa"/>
            <w:tcBorders>
              <w:top w:val="nil"/>
              <w:left w:val="nil"/>
              <w:bottom w:val="single" w:sz="4" w:space="0" w:color="auto"/>
              <w:right w:val="single" w:sz="4" w:space="0" w:color="auto"/>
            </w:tcBorders>
            <w:shd w:val="clear" w:color="auto" w:fill="auto"/>
            <w:noWrap/>
            <w:vAlign w:val="bottom"/>
            <w:hideMark/>
          </w:tcPr>
          <w:p w14:paraId="54FAFCF0" w14:textId="77777777" w:rsidR="00C205AE" w:rsidRPr="008A728F" w:rsidRDefault="00C205AE" w:rsidP="0031116C">
            <w:pPr>
              <w:jc w:val="center"/>
              <w:rPr>
                <w:color w:val="000000"/>
              </w:rPr>
            </w:pPr>
            <w:r w:rsidRPr="008A728F">
              <w:rPr>
                <w:color w:val="000000"/>
                <w:sz w:val="22"/>
                <w:szCs w:val="22"/>
              </w:rPr>
              <w:t>16</w:t>
            </w:r>
            <w:r>
              <w:rPr>
                <w:color w:val="000000"/>
                <w:sz w:val="22"/>
                <w:szCs w:val="22"/>
              </w:rPr>
              <w:t>.</w:t>
            </w:r>
            <w:r w:rsidRPr="008A728F">
              <w:rPr>
                <w:color w:val="000000"/>
                <w:sz w:val="22"/>
                <w:szCs w:val="22"/>
              </w:rPr>
              <w:t>55 (9</w:t>
            </w:r>
            <w:r>
              <w:rPr>
                <w:color w:val="000000"/>
                <w:sz w:val="22"/>
                <w:szCs w:val="22"/>
              </w:rPr>
              <w:t>.44</w:t>
            </w:r>
            <w:r w:rsidRPr="008A728F">
              <w:rPr>
                <w:color w:val="000000"/>
                <w:sz w:val="22"/>
                <w:szCs w:val="22"/>
              </w:rPr>
              <w:t>,</w:t>
            </w:r>
            <w:r>
              <w:rPr>
                <w:color w:val="000000"/>
                <w:sz w:val="22"/>
                <w:szCs w:val="22"/>
              </w:rPr>
              <w:t xml:space="preserve"> </w:t>
            </w:r>
            <w:r w:rsidRPr="008A728F">
              <w:rPr>
                <w:color w:val="000000"/>
                <w:sz w:val="22"/>
                <w:szCs w:val="22"/>
              </w:rPr>
              <w:t>32</w:t>
            </w:r>
            <w:r>
              <w:rPr>
                <w:color w:val="000000"/>
                <w:sz w:val="22"/>
                <w:szCs w:val="22"/>
              </w:rPr>
              <w:t>.</w:t>
            </w:r>
            <w:r w:rsidRPr="008A728F">
              <w:rPr>
                <w:color w:val="000000"/>
                <w:sz w:val="22"/>
                <w:szCs w:val="22"/>
              </w:rPr>
              <w:t>43)</w:t>
            </w:r>
          </w:p>
        </w:tc>
        <w:tc>
          <w:tcPr>
            <w:tcW w:w="2551" w:type="dxa"/>
            <w:tcBorders>
              <w:top w:val="nil"/>
              <w:left w:val="nil"/>
              <w:bottom w:val="single" w:sz="4" w:space="0" w:color="auto"/>
              <w:right w:val="single" w:sz="4" w:space="0" w:color="auto"/>
            </w:tcBorders>
            <w:shd w:val="clear" w:color="auto" w:fill="auto"/>
            <w:noWrap/>
            <w:vAlign w:val="bottom"/>
            <w:hideMark/>
          </w:tcPr>
          <w:p w14:paraId="3BC65C5A" w14:textId="77777777" w:rsidR="00C205AE" w:rsidRPr="008A728F" w:rsidRDefault="00C205AE" w:rsidP="0031116C">
            <w:pPr>
              <w:jc w:val="center"/>
              <w:rPr>
                <w:color w:val="000000"/>
              </w:rPr>
            </w:pPr>
            <w:r w:rsidRPr="008A728F">
              <w:rPr>
                <w:color w:val="000000"/>
                <w:sz w:val="22"/>
                <w:szCs w:val="22"/>
              </w:rPr>
              <w:t>19</w:t>
            </w:r>
            <w:r>
              <w:rPr>
                <w:color w:val="000000"/>
                <w:sz w:val="22"/>
                <w:szCs w:val="22"/>
              </w:rPr>
              <w:t>.</w:t>
            </w:r>
            <w:r w:rsidRPr="008A728F">
              <w:rPr>
                <w:color w:val="000000"/>
                <w:sz w:val="22"/>
                <w:szCs w:val="22"/>
              </w:rPr>
              <w:t>68 (11</w:t>
            </w:r>
            <w:r>
              <w:rPr>
                <w:color w:val="000000"/>
                <w:sz w:val="22"/>
                <w:szCs w:val="22"/>
              </w:rPr>
              <w:t>.</w:t>
            </w:r>
            <w:r w:rsidRPr="008A728F">
              <w:rPr>
                <w:color w:val="000000"/>
                <w:sz w:val="22"/>
                <w:szCs w:val="22"/>
              </w:rPr>
              <w:t>17,</w:t>
            </w:r>
            <w:r>
              <w:rPr>
                <w:color w:val="000000"/>
                <w:sz w:val="22"/>
                <w:szCs w:val="22"/>
              </w:rPr>
              <w:t xml:space="preserve"> </w:t>
            </w:r>
            <w:r w:rsidRPr="008A728F">
              <w:rPr>
                <w:color w:val="000000"/>
                <w:sz w:val="22"/>
                <w:szCs w:val="22"/>
              </w:rPr>
              <w:t>38</w:t>
            </w:r>
            <w:r>
              <w:rPr>
                <w:color w:val="000000"/>
                <w:sz w:val="22"/>
                <w:szCs w:val="22"/>
              </w:rPr>
              <w:t>.</w:t>
            </w:r>
            <w:r w:rsidRPr="008A728F">
              <w:rPr>
                <w:color w:val="000000"/>
                <w:sz w:val="22"/>
                <w:szCs w:val="22"/>
              </w:rPr>
              <w:t>71)</w:t>
            </w:r>
          </w:p>
        </w:tc>
        <w:tc>
          <w:tcPr>
            <w:tcW w:w="992" w:type="dxa"/>
            <w:tcBorders>
              <w:top w:val="nil"/>
              <w:left w:val="nil"/>
              <w:bottom w:val="single" w:sz="4" w:space="0" w:color="auto"/>
              <w:right w:val="single" w:sz="4" w:space="0" w:color="auto"/>
            </w:tcBorders>
            <w:shd w:val="clear" w:color="auto" w:fill="auto"/>
            <w:noWrap/>
            <w:vAlign w:val="bottom"/>
            <w:hideMark/>
          </w:tcPr>
          <w:p w14:paraId="43D1C861" w14:textId="77777777" w:rsidR="00C205AE" w:rsidRPr="008A728F" w:rsidRDefault="00C205AE" w:rsidP="0031116C">
            <w:pPr>
              <w:jc w:val="right"/>
              <w:rPr>
                <w:b/>
                <w:color w:val="000000"/>
              </w:rPr>
            </w:pPr>
            <w:r w:rsidRPr="008A728F">
              <w:rPr>
                <w:b/>
                <w:color w:val="000000"/>
                <w:sz w:val="22"/>
                <w:szCs w:val="22"/>
              </w:rPr>
              <w:t>0</w:t>
            </w:r>
            <w:r>
              <w:rPr>
                <w:b/>
                <w:color w:val="000000"/>
                <w:sz w:val="22"/>
                <w:szCs w:val="22"/>
              </w:rPr>
              <w:t>.</w:t>
            </w:r>
            <w:r w:rsidRPr="008A728F">
              <w:rPr>
                <w:b/>
                <w:color w:val="000000"/>
                <w:sz w:val="22"/>
                <w:szCs w:val="22"/>
              </w:rPr>
              <w:t>001</w:t>
            </w:r>
          </w:p>
        </w:tc>
      </w:tr>
      <w:tr w:rsidR="00C205AE" w:rsidRPr="008A728F" w14:paraId="76DDE3AB"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CD0B2E9" w14:textId="77777777" w:rsidR="00C205AE" w:rsidRPr="008A728F" w:rsidRDefault="00C205AE" w:rsidP="0031116C">
            <w:pPr>
              <w:rPr>
                <w:color w:val="000000"/>
              </w:rPr>
            </w:pPr>
            <w:r w:rsidRPr="008A728F">
              <w:rPr>
                <w:color w:val="000000"/>
                <w:sz w:val="22"/>
                <w:szCs w:val="22"/>
              </w:rPr>
              <w:t>*CRP (ug/mL)</w:t>
            </w:r>
          </w:p>
        </w:tc>
        <w:tc>
          <w:tcPr>
            <w:tcW w:w="2977" w:type="dxa"/>
            <w:tcBorders>
              <w:top w:val="nil"/>
              <w:left w:val="nil"/>
              <w:bottom w:val="single" w:sz="4" w:space="0" w:color="auto"/>
              <w:right w:val="single" w:sz="4" w:space="0" w:color="auto"/>
            </w:tcBorders>
            <w:shd w:val="clear" w:color="auto" w:fill="auto"/>
            <w:noWrap/>
            <w:vAlign w:val="bottom"/>
            <w:hideMark/>
          </w:tcPr>
          <w:p w14:paraId="4D6C8017"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45 (1</w:t>
            </w:r>
            <w:r>
              <w:rPr>
                <w:color w:val="000000"/>
                <w:sz w:val="22"/>
                <w:szCs w:val="22"/>
              </w:rPr>
              <w:t>.</w:t>
            </w:r>
            <w:r w:rsidRPr="008A728F">
              <w:rPr>
                <w:color w:val="000000"/>
                <w:sz w:val="22"/>
                <w:szCs w:val="22"/>
              </w:rPr>
              <w:t>17,</w:t>
            </w:r>
            <w:r>
              <w:rPr>
                <w:color w:val="000000"/>
                <w:sz w:val="22"/>
                <w:szCs w:val="22"/>
              </w:rPr>
              <w:t xml:space="preserve"> </w:t>
            </w:r>
            <w:r w:rsidRPr="008A728F">
              <w:rPr>
                <w:color w:val="000000"/>
                <w:sz w:val="22"/>
                <w:szCs w:val="22"/>
              </w:rPr>
              <w:t>5</w:t>
            </w:r>
            <w:r>
              <w:rPr>
                <w:color w:val="000000"/>
                <w:sz w:val="22"/>
                <w:szCs w:val="22"/>
              </w:rPr>
              <w:t>.</w:t>
            </w:r>
            <w:r w:rsidRPr="008A728F">
              <w:rPr>
                <w:color w:val="000000"/>
                <w:sz w:val="22"/>
                <w:szCs w:val="22"/>
              </w:rPr>
              <w:t>23)</w:t>
            </w:r>
          </w:p>
        </w:tc>
        <w:tc>
          <w:tcPr>
            <w:tcW w:w="2551" w:type="dxa"/>
            <w:tcBorders>
              <w:top w:val="nil"/>
              <w:left w:val="nil"/>
              <w:bottom w:val="single" w:sz="4" w:space="0" w:color="auto"/>
              <w:right w:val="single" w:sz="4" w:space="0" w:color="auto"/>
            </w:tcBorders>
            <w:shd w:val="clear" w:color="auto" w:fill="auto"/>
            <w:noWrap/>
            <w:vAlign w:val="bottom"/>
            <w:hideMark/>
          </w:tcPr>
          <w:p w14:paraId="567ADE53" w14:textId="77777777" w:rsidR="00C205AE" w:rsidRPr="008A728F" w:rsidRDefault="00C205AE" w:rsidP="0031116C">
            <w:pPr>
              <w:jc w:val="center"/>
              <w:rPr>
                <w:color w:val="000000"/>
              </w:rPr>
            </w:pPr>
            <w:r w:rsidRPr="008A728F">
              <w:rPr>
                <w:color w:val="000000"/>
                <w:sz w:val="22"/>
                <w:szCs w:val="22"/>
              </w:rPr>
              <w:t>5</w:t>
            </w:r>
            <w:r>
              <w:rPr>
                <w:color w:val="000000"/>
                <w:sz w:val="22"/>
                <w:szCs w:val="22"/>
              </w:rPr>
              <w:t>.</w:t>
            </w:r>
            <w:r w:rsidRPr="008A728F">
              <w:rPr>
                <w:color w:val="000000"/>
                <w:sz w:val="22"/>
                <w:szCs w:val="22"/>
              </w:rPr>
              <w:t>69 (2</w:t>
            </w:r>
            <w:r>
              <w:rPr>
                <w:color w:val="000000"/>
                <w:sz w:val="22"/>
                <w:szCs w:val="22"/>
              </w:rPr>
              <w:t>.</w:t>
            </w:r>
            <w:r w:rsidRPr="008A728F">
              <w:rPr>
                <w:color w:val="000000"/>
                <w:sz w:val="22"/>
                <w:szCs w:val="22"/>
              </w:rPr>
              <w:t>69,</w:t>
            </w:r>
            <w:r>
              <w:rPr>
                <w:color w:val="000000"/>
                <w:sz w:val="22"/>
                <w:szCs w:val="22"/>
              </w:rPr>
              <w:t xml:space="preserve"> </w:t>
            </w:r>
            <w:r w:rsidRPr="008A728F">
              <w:rPr>
                <w:color w:val="000000"/>
                <w:sz w:val="22"/>
                <w:szCs w:val="22"/>
              </w:rPr>
              <w:t>13</w:t>
            </w:r>
            <w:r>
              <w:rPr>
                <w:color w:val="000000"/>
                <w:sz w:val="22"/>
                <w:szCs w:val="22"/>
              </w:rPr>
              <w:t>.</w:t>
            </w:r>
            <w:r w:rsidRPr="008A728F">
              <w:rPr>
                <w:color w:val="000000"/>
                <w:sz w:val="22"/>
                <w:szCs w:val="22"/>
              </w:rPr>
              <w:t>52)</w:t>
            </w:r>
          </w:p>
        </w:tc>
        <w:tc>
          <w:tcPr>
            <w:tcW w:w="992" w:type="dxa"/>
            <w:tcBorders>
              <w:top w:val="nil"/>
              <w:left w:val="nil"/>
              <w:bottom w:val="single" w:sz="4" w:space="0" w:color="auto"/>
              <w:right w:val="single" w:sz="4" w:space="0" w:color="auto"/>
            </w:tcBorders>
            <w:shd w:val="clear" w:color="auto" w:fill="auto"/>
            <w:noWrap/>
            <w:vAlign w:val="bottom"/>
            <w:hideMark/>
          </w:tcPr>
          <w:p w14:paraId="42B00C8A"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6D70734D"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97419A6" w14:textId="77777777" w:rsidR="00C205AE" w:rsidRPr="008A728F" w:rsidRDefault="00C205AE" w:rsidP="0031116C">
            <w:pPr>
              <w:rPr>
                <w:color w:val="000000"/>
              </w:rPr>
            </w:pPr>
            <w:r w:rsidRPr="008A728F">
              <w:rPr>
                <w:color w:val="000000"/>
                <w:sz w:val="22"/>
                <w:szCs w:val="22"/>
              </w:rPr>
              <w:t>sICAM-1 (ng/mL)</w:t>
            </w:r>
          </w:p>
        </w:tc>
        <w:tc>
          <w:tcPr>
            <w:tcW w:w="2977" w:type="dxa"/>
            <w:tcBorders>
              <w:top w:val="nil"/>
              <w:left w:val="nil"/>
              <w:bottom w:val="single" w:sz="4" w:space="0" w:color="auto"/>
              <w:right w:val="single" w:sz="4" w:space="0" w:color="auto"/>
            </w:tcBorders>
            <w:shd w:val="clear" w:color="auto" w:fill="auto"/>
            <w:noWrap/>
            <w:vAlign w:val="bottom"/>
            <w:hideMark/>
          </w:tcPr>
          <w:p w14:paraId="3608B8F7" w14:textId="77777777" w:rsidR="00C205AE" w:rsidRPr="008A728F" w:rsidRDefault="00C205AE" w:rsidP="0031116C">
            <w:pPr>
              <w:jc w:val="center"/>
              <w:rPr>
                <w:color w:val="000000"/>
              </w:rPr>
            </w:pPr>
            <w:r w:rsidRPr="008A728F">
              <w:rPr>
                <w:color w:val="000000"/>
                <w:sz w:val="22"/>
                <w:szCs w:val="22"/>
              </w:rPr>
              <w:t>197</w:t>
            </w:r>
            <w:r>
              <w:rPr>
                <w:color w:val="000000"/>
                <w:sz w:val="22"/>
                <w:szCs w:val="22"/>
              </w:rPr>
              <w:t>.</w:t>
            </w:r>
            <w:r w:rsidRPr="008A728F">
              <w:rPr>
                <w:color w:val="000000"/>
                <w:sz w:val="22"/>
                <w:szCs w:val="22"/>
              </w:rPr>
              <w:t>64 (78</w:t>
            </w:r>
            <w:r>
              <w:rPr>
                <w:color w:val="000000"/>
                <w:sz w:val="22"/>
                <w:szCs w:val="22"/>
              </w:rPr>
              <w:t>.91</w:t>
            </w:r>
            <w:r w:rsidRPr="008A728F">
              <w:rPr>
                <w:color w:val="000000"/>
                <w:sz w:val="22"/>
                <w:szCs w:val="22"/>
              </w:rPr>
              <w:t>,</w:t>
            </w:r>
            <w:r>
              <w:rPr>
                <w:color w:val="000000"/>
                <w:sz w:val="22"/>
                <w:szCs w:val="22"/>
              </w:rPr>
              <w:t xml:space="preserve"> </w:t>
            </w:r>
            <w:r w:rsidRPr="008A728F">
              <w:rPr>
                <w:color w:val="000000"/>
                <w:sz w:val="22"/>
                <w:szCs w:val="22"/>
              </w:rPr>
              <w:t>447</w:t>
            </w:r>
            <w:r>
              <w:rPr>
                <w:color w:val="000000"/>
                <w:sz w:val="22"/>
                <w:szCs w:val="22"/>
              </w:rPr>
              <w:t>.</w:t>
            </w:r>
            <w:r w:rsidRPr="008A728F">
              <w:rPr>
                <w:color w:val="000000"/>
                <w:sz w:val="22"/>
                <w:szCs w:val="22"/>
              </w:rPr>
              <w:t>62)</w:t>
            </w:r>
          </w:p>
        </w:tc>
        <w:tc>
          <w:tcPr>
            <w:tcW w:w="2551" w:type="dxa"/>
            <w:tcBorders>
              <w:top w:val="nil"/>
              <w:left w:val="nil"/>
              <w:bottom w:val="single" w:sz="4" w:space="0" w:color="auto"/>
              <w:right w:val="single" w:sz="4" w:space="0" w:color="auto"/>
            </w:tcBorders>
            <w:shd w:val="clear" w:color="auto" w:fill="auto"/>
            <w:noWrap/>
            <w:vAlign w:val="bottom"/>
            <w:hideMark/>
          </w:tcPr>
          <w:p w14:paraId="07ACB666" w14:textId="77777777" w:rsidR="00C205AE" w:rsidRPr="008A728F" w:rsidRDefault="00C205AE" w:rsidP="0031116C">
            <w:pPr>
              <w:jc w:val="center"/>
              <w:rPr>
                <w:color w:val="000000"/>
              </w:rPr>
            </w:pPr>
            <w:r w:rsidRPr="008A728F">
              <w:rPr>
                <w:color w:val="000000"/>
                <w:sz w:val="22"/>
                <w:szCs w:val="22"/>
              </w:rPr>
              <w:t>235</w:t>
            </w:r>
            <w:r>
              <w:rPr>
                <w:color w:val="000000"/>
                <w:sz w:val="22"/>
                <w:szCs w:val="22"/>
              </w:rPr>
              <w:t>.</w:t>
            </w:r>
            <w:r w:rsidRPr="008A728F">
              <w:rPr>
                <w:color w:val="000000"/>
                <w:sz w:val="22"/>
                <w:szCs w:val="22"/>
              </w:rPr>
              <w:t>24 (111</w:t>
            </w:r>
            <w:r>
              <w:rPr>
                <w:color w:val="000000"/>
                <w:sz w:val="22"/>
                <w:szCs w:val="22"/>
              </w:rPr>
              <w:t>.</w:t>
            </w:r>
            <w:r w:rsidRPr="008A728F">
              <w:rPr>
                <w:color w:val="000000"/>
                <w:sz w:val="22"/>
                <w:szCs w:val="22"/>
              </w:rPr>
              <w:t>02,</w:t>
            </w:r>
            <w:r>
              <w:rPr>
                <w:color w:val="000000"/>
                <w:sz w:val="22"/>
                <w:szCs w:val="22"/>
              </w:rPr>
              <w:t xml:space="preserve"> </w:t>
            </w:r>
            <w:r w:rsidRPr="008A728F">
              <w:rPr>
                <w:color w:val="000000"/>
                <w:sz w:val="22"/>
                <w:szCs w:val="22"/>
              </w:rPr>
              <w:t>519</w:t>
            </w:r>
            <w:r>
              <w:rPr>
                <w:color w:val="000000"/>
                <w:sz w:val="22"/>
                <w:szCs w:val="22"/>
              </w:rPr>
              <w:t>.</w:t>
            </w:r>
            <w:r w:rsidRPr="008A728F">
              <w:rPr>
                <w:color w:val="000000"/>
                <w:sz w:val="22"/>
                <w:szCs w:val="22"/>
              </w:rPr>
              <w:t>35)</w:t>
            </w:r>
          </w:p>
        </w:tc>
        <w:tc>
          <w:tcPr>
            <w:tcW w:w="992" w:type="dxa"/>
            <w:tcBorders>
              <w:top w:val="nil"/>
              <w:left w:val="nil"/>
              <w:bottom w:val="single" w:sz="4" w:space="0" w:color="auto"/>
              <w:right w:val="single" w:sz="4" w:space="0" w:color="auto"/>
            </w:tcBorders>
            <w:shd w:val="clear" w:color="auto" w:fill="auto"/>
            <w:noWrap/>
            <w:vAlign w:val="bottom"/>
            <w:hideMark/>
          </w:tcPr>
          <w:p w14:paraId="07DE124B" w14:textId="77777777" w:rsidR="00C205AE" w:rsidRPr="008A728F" w:rsidRDefault="00C205AE" w:rsidP="0031116C">
            <w:pPr>
              <w:jc w:val="right"/>
              <w:rPr>
                <w:b/>
                <w:color w:val="000000"/>
              </w:rPr>
            </w:pPr>
            <w:r w:rsidRPr="008A728F">
              <w:rPr>
                <w:b/>
                <w:color w:val="000000"/>
                <w:sz w:val="22"/>
                <w:szCs w:val="22"/>
              </w:rPr>
              <w:t>0</w:t>
            </w:r>
            <w:r>
              <w:rPr>
                <w:b/>
                <w:color w:val="000000"/>
                <w:sz w:val="22"/>
                <w:szCs w:val="22"/>
              </w:rPr>
              <w:t>.</w:t>
            </w:r>
            <w:r w:rsidRPr="008A728F">
              <w:rPr>
                <w:b/>
                <w:color w:val="000000"/>
                <w:sz w:val="22"/>
                <w:szCs w:val="22"/>
              </w:rPr>
              <w:t>003</w:t>
            </w:r>
          </w:p>
        </w:tc>
      </w:tr>
      <w:tr w:rsidR="00C205AE" w:rsidRPr="008A728F" w14:paraId="2F1BDEBE"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0E0449AF" w14:textId="2D1C2C35" w:rsidR="00C205AE" w:rsidRPr="008A728F" w:rsidRDefault="00C205AE" w:rsidP="0031116C">
            <w:pPr>
              <w:rPr>
                <w:color w:val="000000"/>
              </w:rPr>
            </w:pPr>
            <w:r w:rsidRPr="008A728F">
              <w:rPr>
                <w:color w:val="000000"/>
                <w:sz w:val="22"/>
                <w:szCs w:val="22"/>
              </w:rPr>
              <w:t>IL-18 BP (ng/mL)</w:t>
            </w:r>
          </w:p>
        </w:tc>
        <w:tc>
          <w:tcPr>
            <w:tcW w:w="2977" w:type="dxa"/>
            <w:tcBorders>
              <w:top w:val="nil"/>
              <w:left w:val="nil"/>
              <w:bottom w:val="single" w:sz="4" w:space="0" w:color="auto"/>
              <w:right w:val="single" w:sz="4" w:space="0" w:color="auto"/>
            </w:tcBorders>
            <w:shd w:val="clear" w:color="auto" w:fill="auto"/>
            <w:noWrap/>
            <w:vAlign w:val="bottom"/>
            <w:hideMark/>
          </w:tcPr>
          <w:p w14:paraId="558B8A07" w14:textId="77777777" w:rsidR="00C205AE" w:rsidRPr="008A728F" w:rsidRDefault="00C205AE" w:rsidP="0031116C">
            <w:pPr>
              <w:jc w:val="center"/>
              <w:rPr>
                <w:color w:val="000000"/>
              </w:rPr>
            </w:pPr>
            <w:r w:rsidRPr="008A728F">
              <w:rPr>
                <w:color w:val="000000"/>
                <w:sz w:val="22"/>
                <w:szCs w:val="22"/>
              </w:rPr>
              <w:t>13</w:t>
            </w:r>
            <w:r>
              <w:rPr>
                <w:color w:val="000000"/>
                <w:sz w:val="22"/>
                <w:szCs w:val="22"/>
              </w:rPr>
              <w:t>.</w:t>
            </w:r>
            <w:r w:rsidRPr="008A728F">
              <w:rPr>
                <w:color w:val="000000"/>
                <w:sz w:val="22"/>
                <w:szCs w:val="22"/>
              </w:rPr>
              <w:t>41 (9</w:t>
            </w:r>
            <w:r>
              <w:rPr>
                <w:color w:val="000000"/>
                <w:sz w:val="22"/>
                <w:szCs w:val="22"/>
              </w:rPr>
              <w:t>.53</w:t>
            </w:r>
            <w:r w:rsidRPr="008A728F">
              <w:rPr>
                <w:color w:val="000000"/>
                <w:sz w:val="22"/>
                <w:szCs w:val="22"/>
              </w:rPr>
              <w:t>,</w:t>
            </w:r>
            <w:r>
              <w:rPr>
                <w:color w:val="000000"/>
                <w:sz w:val="22"/>
                <w:szCs w:val="22"/>
              </w:rPr>
              <w:t xml:space="preserve"> </w:t>
            </w:r>
            <w:r w:rsidRPr="008A728F">
              <w:rPr>
                <w:color w:val="000000"/>
                <w:sz w:val="22"/>
                <w:szCs w:val="22"/>
              </w:rPr>
              <w:t>18</w:t>
            </w:r>
            <w:r>
              <w:rPr>
                <w:color w:val="000000"/>
                <w:sz w:val="22"/>
                <w:szCs w:val="22"/>
              </w:rPr>
              <w:t>.</w:t>
            </w:r>
            <w:r w:rsidRPr="008A728F">
              <w:rPr>
                <w:color w:val="000000"/>
                <w:sz w:val="22"/>
                <w:szCs w:val="22"/>
              </w:rPr>
              <w:t>26)</w:t>
            </w:r>
          </w:p>
        </w:tc>
        <w:tc>
          <w:tcPr>
            <w:tcW w:w="2551" w:type="dxa"/>
            <w:tcBorders>
              <w:top w:val="nil"/>
              <w:left w:val="nil"/>
              <w:bottom w:val="single" w:sz="4" w:space="0" w:color="auto"/>
              <w:right w:val="single" w:sz="4" w:space="0" w:color="auto"/>
            </w:tcBorders>
            <w:shd w:val="clear" w:color="auto" w:fill="auto"/>
            <w:noWrap/>
            <w:vAlign w:val="bottom"/>
            <w:hideMark/>
          </w:tcPr>
          <w:p w14:paraId="653B0502" w14:textId="77777777" w:rsidR="00C205AE" w:rsidRPr="008A728F" w:rsidRDefault="00C205AE" w:rsidP="0031116C">
            <w:pPr>
              <w:jc w:val="center"/>
              <w:rPr>
                <w:color w:val="000000"/>
              </w:rPr>
            </w:pPr>
            <w:r w:rsidRPr="008A728F">
              <w:rPr>
                <w:color w:val="000000"/>
                <w:sz w:val="22"/>
                <w:szCs w:val="22"/>
              </w:rPr>
              <w:t>17</w:t>
            </w:r>
            <w:r>
              <w:rPr>
                <w:color w:val="000000"/>
                <w:sz w:val="22"/>
                <w:szCs w:val="22"/>
              </w:rPr>
              <w:t>.</w:t>
            </w:r>
            <w:r w:rsidRPr="008A728F">
              <w:rPr>
                <w:color w:val="000000"/>
                <w:sz w:val="22"/>
                <w:szCs w:val="22"/>
              </w:rPr>
              <w:t>67 (12</w:t>
            </w:r>
            <w:r>
              <w:rPr>
                <w:color w:val="000000"/>
                <w:sz w:val="22"/>
                <w:szCs w:val="22"/>
              </w:rPr>
              <w:t>.</w:t>
            </w:r>
            <w:r w:rsidRPr="008A728F">
              <w:rPr>
                <w:color w:val="000000"/>
                <w:sz w:val="22"/>
                <w:szCs w:val="22"/>
              </w:rPr>
              <w:t>36,</w:t>
            </w:r>
            <w:r>
              <w:rPr>
                <w:color w:val="000000"/>
                <w:sz w:val="22"/>
                <w:szCs w:val="22"/>
              </w:rPr>
              <w:t xml:space="preserve"> </w:t>
            </w:r>
            <w:r w:rsidRPr="008A728F">
              <w:rPr>
                <w:color w:val="000000"/>
                <w:sz w:val="22"/>
                <w:szCs w:val="22"/>
              </w:rPr>
              <w:t>25</w:t>
            </w:r>
            <w:r>
              <w:rPr>
                <w:color w:val="000000"/>
                <w:sz w:val="22"/>
                <w:szCs w:val="22"/>
              </w:rPr>
              <w:t>.</w:t>
            </w:r>
            <w:r w:rsidRPr="008A728F">
              <w:rPr>
                <w:color w:val="000000"/>
                <w:sz w:val="22"/>
                <w:szCs w:val="22"/>
              </w:rPr>
              <w:t>76)</w:t>
            </w:r>
          </w:p>
        </w:tc>
        <w:tc>
          <w:tcPr>
            <w:tcW w:w="992" w:type="dxa"/>
            <w:tcBorders>
              <w:top w:val="nil"/>
              <w:left w:val="nil"/>
              <w:bottom w:val="single" w:sz="4" w:space="0" w:color="auto"/>
              <w:right w:val="single" w:sz="4" w:space="0" w:color="auto"/>
            </w:tcBorders>
            <w:shd w:val="clear" w:color="auto" w:fill="auto"/>
            <w:noWrap/>
            <w:vAlign w:val="bottom"/>
            <w:hideMark/>
          </w:tcPr>
          <w:p w14:paraId="243C0F18"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109CB5E9"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B3CDC63" w14:textId="77777777" w:rsidR="00C205AE" w:rsidRPr="008A728F" w:rsidRDefault="00C205AE" w:rsidP="0031116C">
            <w:pPr>
              <w:rPr>
                <w:color w:val="000000"/>
              </w:rPr>
            </w:pPr>
            <w:proofErr w:type="spellStart"/>
            <w:r w:rsidRPr="008A728F">
              <w:rPr>
                <w:color w:val="000000"/>
                <w:sz w:val="22"/>
                <w:szCs w:val="22"/>
              </w:rPr>
              <w:t>sTNFRII</w:t>
            </w:r>
            <w:proofErr w:type="spellEnd"/>
            <w:r w:rsidRPr="008A728F">
              <w:rPr>
                <w:color w:val="000000"/>
                <w:sz w:val="22"/>
                <w:szCs w:val="22"/>
              </w:rPr>
              <w:t xml:space="preserve"> (ng/mL)</w:t>
            </w:r>
          </w:p>
        </w:tc>
        <w:tc>
          <w:tcPr>
            <w:tcW w:w="2977" w:type="dxa"/>
            <w:tcBorders>
              <w:top w:val="nil"/>
              <w:left w:val="nil"/>
              <w:bottom w:val="single" w:sz="4" w:space="0" w:color="auto"/>
              <w:right w:val="single" w:sz="4" w:space="0" w:color="auto"/>
            </w:tcBorders>
            <w:shd w:val="clear" w:color="auto" w:fill="auto"/>
            <w:noWrap/>
            <w:vAlign w:val="bottom"/>
            <w:hideMark/>
          </w:tcPr>
          <w:p w14:paraId="48DFB91A"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01 (1</w:t>
            </w:r>
            <w:r>
              <w:rPr>
                <w:color w:val="000000"/>
                <w:sz w:val="22"/>
                <w:szCs w:val="22"/>
              </w:rPr>
              <w:t>.4</w:t>
            </w:r>
            <w:r w:rsidRPr="008A728F">
              <w:rPr>
                <w:color w:val="000000"/>
                <w:sz w:val="22"/>
                <w:szCs w:val="22"/>
              </w:rPr>
              <w:t>,</w:t>
            </w:r>
            <w:r>
              <w:rPr>
                <w:color w:val="000000"/>
                <w:sz w:val="22"/>
                <w:szCs w:val="22"/>
              </w:rPr>
              <w:t xml:space="preserve"> </w:t>
            </w:r>
            <w:r w:rsidRPr="008A728F">
              <w:rPr>
                <w:color w:val="000000"/>
                <w:sz w:val="22"/>
                <w:szCs w:val="22"/>
              </w:rPr>
              <w:t>2</w:t>
            </w:r>
            <w:r>
              <w:rPr>
                <w:color w:val="000000"/>
                <w:sz w:val="22"/>
                <w:szCs w:val="22"/>
              </w:rPr>
              <w:t>.</w:t>
            </w:r>
            <w:r w:rsidRPr="008A728F">
              <w:rPr>
                <w:color w:val="000000"/>
                <w:sz w:val="22"/>
                <w:szCs w:val="22"/>
              </w:rPr>
              <w:t>91)</w:t>
            </w:r>
          </w:p>
        </w:tc>
        <w:tc>
          <w:tcPr>
            <w:tcW w:w="2551" w:type="dxa"/>
            <w:tcBorders>
              <w:top w:val="nil"/>
              <w:left w:val="nil"/>
              <w:bottom w:val="single" w:sz="4" w:space="0" w:color="auto"/>
              <w:right w:val="single" w:sz="4" w:space="0" w:color="auto"/>
            </w:tcBorders>
            <w:shd w:val="clear" w:color="auto" w:fill="auto"/>
            <w:noWrap/>
            <w:vAlign w:val="bottom"/>
            <w:hideMark/>
          </w:tcPr>
          <w:p w14:paraId="49CCECF1" w14:textId="77777777" w:rsidR="00C205AE" w:rsidRPr="008A728F" w:rsidRDefault="00C205AE" w:rsidP="0031116C">
            <w:pPr>
              <w:jc w:val="center"/>
              <w:rPr>
                <w:color w:val="000000"/>
              </w:rPr>
            </w:pPr>
            <w:r w:rsidRPr="008A728F">
              <w:rPr>
                <w:color w:val="000000"/>
                <w:sz w:val="22"/>
                <w:szCs w:val="22"/>
              </w:rPr>
              <w:t>3</w:t>
            </w:r>
            <w:r>
              <w:rPr>
                <w:color w:val="000000"/>
                <w:sz w:val="22"/>
                <w:szCs w:val="22"/>
              </w:rPr>
              <w:t>.</w:t>
            </w:r>
            <w:r w:rsidRPr="008A728F">
              <w:rPr>
                <w:color w:val="000000"/>
                <w:sz w:val="22"/>
                <w:szCs w:val="22"/>
              </w:rPr>
              <w:t>78 (2</w:t>
            </w:r>
            <w:r>
              <w:rPr>
                <w:color w:val="000000"/>
                <w:sz w:val="22"/>
                <w:szCs w:val="22"/>
              </w:rPr>
              <w:t>.</w:t>
            </w:r>
            <w:r w:rsidRPr="008A728F">
              <w:rPr>
                <w:color w:val="000000"/>
                <w:sz w:val="22"/>
                <w:szCs w:val="22"/>
              </w:rPr>
              <w:t>22,</w:t>
            </w:r>
            <w:r>
              <w:rPr>
                <w:color w:val="000000"/>
                <w:sz w:val="22"/>
                <w:szCs w:val="22"/>
              </w:rPr>
              <w:t xml:space="preserve"> </w:t>
            </w:r>
            <w:r w:rsidRPr="008A728F">
              <w:rPr>
                <w:color w:val="000000"/>
                <w:sz w:val="22"/>
                <w:szCs w:val="22"/>
              </w:rPr>
              <w:t>6</w:t>
            </w:r>
            <w:r>
              <w:rPr>
                <w:color w:val="000000"/>
                <w:sz w:val="22"/>
                <w:szCs w:val="22"/>
              </w:rPr>
              <w:t>.</w:t>
            </w:r>
            <w:r w:rsidRPr="008A728F">
              <w:rPr>
                <w:color w:val="000000"/>
                <w:sz w:val="22"/>
                <w:szCs w:val="22"/>
              </w:rPr>
              <w:t>28)</w:t>
            </w:r>
          </w:p>
        </w:tc>
        <w:tc>
          <w:tcPr>
            <w:tcW w:w="992" w:type="dxa"/>
            <w:tcBorders>
              <w:top w:val="nil"/>
              <w:left w:val="nil"/>
              <w:bottom w:val="single" w:sz="4" w:space="0" w:color="auto"/>
              <w:right w:val="single" w:sz="4" w:space="0" w:color="auto"/>
            </w:tcBorders>
            <w:shd w:val="clear" w:color="auto" w:fill="auto"/>
            <w:noWrap/>
            <w:vAlign w:val="bottom"/>
            <w:hideMark/>
          </w:tcPr>
          <w:p w14:paraId="55AAB2DD"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40A28BEE"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6FB5527" w14:textId="77777777" w:rsidR="00C205AE" w:rsidRPr="008A728F" w:rsidRDefault="00C205AE" w:rsidP="0031116C">
            <w:pPr>
              <w:rPr>
                <w:color w:val="000000"/>
              </w:rPr>
            </w:pPr>
            <w:proofErr w:type="spellStart"/>
            <w:r w:rsidRPr="008A728F">
              <w:rPr>
                <w:color w:val="000000"/>
                <w:sz w:val="22"/>
                <w:szCs w:val="22"/>
              </w:rPr>
              <w:t>PlGF</w:t>
            </w:r>
            <w:proofErr w:type="spellEnd"/>
            <w:r w:rsidRPr="008A728F">
              <w:rPr>
                <w:color w:val="000000"/>
                <w:sz w:val="22"/>
                <w:szCs w:val="22"/>
              </w:rPr>
              <w:t xml:space="preserve"> (</w:t>
            </w:r>
            <w:proofErr w:type="spellStart"/>
            <w:r w:rsidRPr="008A728F">
              <w:rPr>
                <w:color w:val="000000"/>
                <w:sz w:val="22"/>
                <w:szCs w:val="22"/>
              </w:rPr>
              <w:t>pg</w:t>
            </w:r>
            <w:proofErr w:type="spellEnd"/>
            <w:r w:rsidRPr="008A728F">
              <w:rPr>
                <w:color w:val="000000"/>
                <w:sz w:val="22"/>
                <w:szCs w:val="22"/>
              </w:rPr>
              <w:t>/mL)</w:t>
            </w:r>
          </w:p>
        </w:tc>
        <w:tc>
          <w:tcPr>
            <w:tcW w:w="2977" w:type="dxa"/>
            <w:tcBorders>
              <w:top w:val="nil"/>
              <w:left w:val="nil"/>
              <w:bottom w:val="single" w:sz="4" w:space="0" w:color="auto"/>
              <w:right w:val="single" w:sz="4" w:space="0" w:color="auto"/>
            </w:tcBorders>
            <w:shd w:val="clear" w:color="auto" w:fill="auto"/>
            <w:noWrap/>
            <w:vAlign w:val="bottom"/>
            <w:hideMark/>
          </w:tcPr>
          <w:p w14:paraId="52FEAB22" w14:textId="77777777" w:rsidR="00C205AE" w:rsidRPr="008A728F" w:rsidRDefault="00C205AE" w:rsidP="0031116C">
            <w:pPr>
              <w:jc w:val="center"/>
              <w:rPr>
                <w:color w:val="000000"/>
              </w:rPr>
            </w:pPr>
            <w:r w:rsidRPr="008A728F">
              <w:rPr>
                <w:color w:val="000000"/>
                <w:sz w:val="22"/>
                <w:szCs w:val="22"/>
              </w:rPr>
              <w:t>50</w:t>
            </w:r>
            <w:r>
              <w:rPr>
                <w:color w:val="000000"/>
                <w:sz w:val="22"/>
                <w:szCs w:val="22"/>
              </w:rPr>
              <w:t>.</w:t>
            </w:r>
            <w:r w:rsidRPr="008A728F">
              <w:rPr>
                <w:color w:val="000000"/>
                <w:sz w:val="22"/>
                <w:szCs w:val="22"/>
              </w:rPr>
              <w:t>05 (29</w:t>
            </w:r>
            <w:r>
              <w:rPr>
                <w:color w:val="000000"/>
                <w:sz w:val="22"/>
                <w:szCs w:val="22"/>
              </w:rPr>
              <w:t>.</w:t>
            </w:r>
            <w:r w:rsidRPr="008A728F">
              <w:rPr>
                <w:color w:val="000000"/>
                <w:sz w:val="22"/>
                <w:szCs w:val="22"/>
              </w:rPr>
              <w:t>64,</w:t>
            </w:r>
            <w:r>
              <w:rPr>
                <w:color w:val="000000"/>
                <w:sz w:val="22"/>
                <w:szCs w:val="22"/>
              </w:rPr>
              <w:t xml:space="preserve"> </w:t>
            </w:r>
            <w:r w:rsidRPr="008A728F">
              <w:rPr>
                <w:color w:val="000000"/>
                <w:sz w:val="22"/>
                <w:szCs w:val="22"/>
              </w:rPr>
              <w:t>83</w:t>
            </w:r>
            <w:r>
              <w:rPr>
                <w:color w:val="000000"/>
                <w:sz w:val="22"/>
                <w:szCs w:val="22"/>
              </w:rPr>
              <w:t>.</w:t>
            </w:r>
            <w:r w:rsidRPr="008A728F">
              <w:rPr>
                <w:color w:val="000000"/>
                <w:sz w:val="22"/>
                <w:szCs w:val="22"/>
              </w:rPr>
              <w:t>9)</w:t>
            </w:r>
          </w:p>
        </w:tc>
        <w:tc>
          <w:tcPr>
            <w:tcW w:w="2551" w:type="dxa"/>
            <w:tcBorders>
              <w:top w:val="nil"/>
              <w:left w:val="nil"/>
              <w:bottom w:val="single" w:sz="4" w:space="0" w:color="auto"/>
              <w:right w:val="single" w:sz="4" w:space="0" w:color="auto"/>
            </w:tcBorders>
            <w:shd w:val="clear" w:color="auto" w:fill="auto"/>
            <w:noWrap/>
            <w:vAlign w:val="bottom"/>
            <w:hideMark/>
          </w:tcPr>
          <w:p w14:paraId="0EF81BC2" w14:textId="77777777" w:rsidR="00C205AE" w:rsidRPr="008A728F" w:rsidRDefault="00C205AE" w:rsidP="0031116C">
            <w:pPr>
              <w:jc w:val="center"/>
              <w:rPr>
                <w:color w:val="000000"/>
              </w:rPr>
            </w:pPr>
            <w:r w:rsidRPr="008A728F">
              <w:rPr>
                <w:color w:val="000000"/>
                <w:sz w:val="22"/>
                <w:szCs w:val="22"/>
              </w:rPr>
              <w:t>45</w:t>
            </w:r>
            <w:r>
              <w:rPr>
                <w:color w:val="000000"/>
                <w:sz w:val="22"/>
                <w:szCs w:val="22"/>
              </w:rPr>
              <w:t>.</w:t>
            </w:r>
            <w:r w:rsidRPr="008A728F">
              <w:rPr>
                <w:color w:val="000000"/>
                <w:sz w:val="22"/>
                <w:szCs w:val="22"/>
              </w:rPr>
              <w:t>22 (23</w:t>
            </w:r>
            <w:r>
              <w:rPr>
                <w:color w:val="000000"/>
                <w:sz w:val="22"/>
                <w:szCs w:val="22"/>
              </w:rPr>
              <w:t>.</w:t>
            </w:r>
            <w:r w:rsidRPr="008A728F">
              <w:rPr>
                <w:color w:val="000000"/>
                <w:sz w:val="22"/>
                <w:szCs w:val="22"/>
              </w:rPr>
              <w:t>43,</w:t>
            </w:r>
            <w:r>
              <w:rPr>
                <w:color w:val="000000"/>
                <w:sz w:val="22"/>
                <w:szCs w:val="22"/>
              </w:rPr>
              <w:t xml:space="preserve"> </w:t>
            </w:r>
            <w:r w:rsidRPr="008A728F">
              <w:rPr>
                <w:color w:val="000000"/>
                <w:sz w:val="22"/>
                <w:szCs w:val="22"/>
              </w:rPr>
              <w:t>81</w:t>
            </w:r>
            <w:r>
              <w:rPr>
                <w:color w:val="000000"/>
                <w:sz w:val="22"/>
                <w:szCs w:val="22"/>
              </w:rPr>
              <w:t>.</w:t>
            </w:r>
            <w:r w:rsidRPr="008A728F">
              <w:rPr>
                <w:color w:val="000000"/>
                <w:sz w:val="22"/>
                <w:szCs w:val="22"/>
              </w:rPr>
              <w:t>69)</w:t>
            </w:r>
          </w:p>
        </w:tc>
        <w:tc>
          <w:tcPr>
            <w:tcW w:w="992" w:type="dxa"/>
            <w:tcBorders>
              <w:top w:val="nil"/>
              <w:left w:val="nil"/>
              <w:bottom w:val="single" w:sz="4" w:space="0" w:color="auto"/>
              <w:right w:val="single" w:sz="4" w:space="0" w:color="auto"/>
            </w:tcBorders>
            <w:shd w:val="clear" w:color="auto" w:fill="auto"/>
            <w:noWrap/>
            <w:vAlign w:val="bottom"/>
            <w:hideMark/>
          </w:tcPr>
          <w:p w14:paraId="5F4DA43C" w14:textId="77777777" w:rsidR="00C205AE" w:rsidRPr="008A728F" w:rsidRDefault="00C205AE" w:rsidP="0031116C">
            <w:pPr>
              <w:jc w:val="right"/>
              <w:rPr>
                <w:b/>
                <w:color w:val="000000"/>
              </w:rPr>
            </w:pPr>
            <w:r w:rsidRPr="008A728F">
              <w:rPr>
                <w:b/>
                <w:bCs/>
                <w:color w:val="000000"/>
                <w:sz w:val="22"/>
                <w:szCs w:val="22"/>
              </w:rPr>
              <w:t>0</w:t>
            </w:r>
            <w:r>
              <w:rPr>
                <w:b/>
                <w:bCs/>
                <w:color w:val="000000"/>
                <w:sz w:val="22"/>
                <w:szCs w:val="22"/>
              </w:rPr>
              <w:t>.</w:t>
            </w:r>
            <w:r w:rsidRPr="008A728F">
              <w:rPr>
                <w:b/>
                <w:bCs/>
                <w:color w:val="000000"/>
                <w:sz w:val="22"/>
                <w:szCs w:val="22"/>
              </w:rPr>
              <w:t>01</w:t>
            </w:r>
            <w:r>
              <w:rPr>
                <w:b/>
                <w:bCs/>
                <w:color w:val="000000"/>
                <w:sz w:val="22"/>
                <w:szCs w:val="22"/>
              </w:rPr>
              <w:t>0</w:t>
            </w:r>
          </w:p>
        </w:tc>
      </w:tr>
      <w:tr w:rsidR="00C205AE" w:rsidRPr="008A728F" w14:paraId="6AB9F395"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6DF0626" w14:textId="77777777" w:rsidR="00C205AE" w:rsidRPr="008A728F" w:rsidRDefault="00C205AE" w:rsidP="0031116C">
            <w:pPr>
              <w:rPr>
                <w:color w:val="000000"/>
              </w:rPr>
            </w:pPr>
            <w:proofErr w:type="spellStart"/>
            <w:r w:rsidRPr="008A728F">
              <w:rPr>
                <w:color w:val="000000"/>
                <w:sz w:val="22"/>
                <w:szCs w:val="22"/>
              </w:rPr>
              <w:t>sEndoglin</w:t>
            </w:r>
            <w:proofErr w:type="spellEnd"/>
            <w:r w:rsidRPr="008A728F">
              <w:rPr>
                <w:color w:val="000000"/>
                <w:sz w:val="22"/>
                <w:szCs w:val="22"/>
              </w:rPr>
              <w:t xml:space="preserve"> (ng/mL)</w:t>
            </w:r>
          </w:p>
        </w:tc>
        <w:tc>
          <w:tcPr>
            <w:tcW w:w="2977" w:type="dxa"/>
            <w:tcBorders>
              <w:top w:val="nil"/>
              <w:left w:val="nil"/>
              <w:bottom w:val="single" w:sz="4" w:space="0" w:color="auto"/>
              <w:right w:val="single" w:sz="4" w:space="0" w:color="auto"/>
            </w:tcBorders>
            <w:shd w:val="clear" w:color="auto" w:fill="auto"/>
            <w:noWrap/>
            <w:vAlign w:val="bottom"/>
            <w:hideMark/>
          </w:tcPr>
          <w:p w14:paraId="24FBADBB"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33 (1</w:t>
            </w:r>
            <w:r>
              <w:rPr>
                <w:color w:val="000000"/>
                <w:sz w:val="22"/>
                <w:szCs w:val="22"/>
              </w:rPr>
              <w:t>.73</w:t>
            </w:r>
            <w:r w:rsidRPr="008A728F">
              <w:rPr>
                <w:color w:val="000000"/>
                <w:sz w:val="22"/>
                <w:szCs w:val="22"/>
              </w:rPr>
              <w:t>,</w:t>
            </w:r>
            <w:r>
              <w:rPr>
                <w:color w:val="000000"/>
                <w:sz w:val="22"/>
                <w:szCs w:val="22"/>
              </w:rPr>
              <w:t xml:space="preserve"> </w:t>
            </w:r>
            <w:r w:rsidRPr="008A728F">
              <w:rPr>
                <w:color w:val="000000"/>
                <w:sz w:val="22"/>
                <w:szCs w:val="22"/>
              </w:rPr>
              <w:t>2</w:t>
            </w:r>
            <w:r>
              <w:rPr>
                <w:color w:val="000000"/>
                <w:sz w:val="22"/>
                <w:szCs w:val="22"/>
              </w:rPr>
              <w:t>.</w:t>
            </w:r>
            <w:r w:rsidRPr="008A728F">
              <w:rPr>
                <w:color w:val="000000"/>
                <w:sz w:val="22"/>
                <w:szCs w:val="22"/>
              </w:rPr>
              <w:t>96)</w:t>
            </w:r>
          </w:p>
        </w:tc>
        <w:tc>
          <w:tcPr>
            <w:tcW w:w="2551" w:type="dxa"/>
            <w:tcBorders>
              <w:top w:val="nil"/>
              <w:left w:val="nil"/>
              <w:bottom w:val="single" w:sz="4" w:space="0" w:color="auto"/>
              <w:right w:val="single" w:sz="4" w:space="0" w:color="auto"/>
            </w:tcBorders>
            <w:shd w:val="clear" w:color="auto" w:fill="auto"/>
            <w:noWrap/>
            <w:vAlign w:val="bottom"/>
            <w:hideMark/>
          </w:tcPr>
          <w:p w14:paraId="6644B52D"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78 (2</w:t>
            </w:r>
            <w:r>
              <w:rPr>
                <w:color w:val="000000"/>
                <w:sz w:val="22"/>
                <w:szCs w:val="22"/>
              </w:rPr>
              <w:t>.</w:t>
            </w:r>
            <w:r w:rsidRPr="008A728F">
              <w:rPr>
                <w:color w:val="000000"/>
                <w:sz w:val="22"/>
                <w:szCs w:val="22"/>
              </w:rPr>
              <w:t>02,</w:t>
            </w:r>
            <w:r>
              <w:rPr>
                <w:color w:val="000000"/>
                <w:sz w:val="22"/>
                <w:szCs w:val="22"/>
              </w:rPr>
              <w:t xml:space="preserve"> </w:t>
            </w:r>
            <w:r w:rsidRPr="008A728F">
              <w:rPr>
                <w:color w:val="000000"/>
                <w:sz w:val="22"/>
                <w:szCs w:val="22"/>
              </w:rPr>
              <w:t>4</w:t>
            </w:r>
            <w:r>
              <w:rPr>
                <w:color w:val="000000"/>
                <w:sz w:val="22"/>
                <w:szCs w:val="22"/>
              </w:rPr>
              <w:t>.</w:t>
            </w:r>
            <w:r w:rsidRPr="008A728F">
              <w:rPr>
                <w:color w:val="000000"/>
                <w:sz w:val="22"/>
                <w:szCs w:val="22"/>
              </w:rPr>
              <w:t>14)</w:t>
            </w:r>
          </w:p>
        </w:tc>
        <w:tc>
          <w:tcPr>
            <w:tcW w:w="992" w:type="dxa"/>
            <w:tcBorders>
              <w:top w:val="nil"/>
              <w:left w:val="nil"/>
              <w:bottom w:val="single" w:sz="4" w:space="0" w:color="auto"/>
              <w:right w:val="single" w:sz="4" w:space="0" w:color="auto"/>
            </w:tcBorders>
            <w:shd w:val="clear" w:color="auto" w:fill="auto"/>
            <w:noWrap/>
            <w:vAlign w:val="bottom"/>
            <w:hideMark/>
          </w:tcPr>
          <w:p w14:paraId="74E75BCE"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7F48DAB4"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AC27DCE" w14:textId="77777777" w:rsidR="00C205AE" w:rsidRPr="008A728F" w:rsidRDefault="00C205AE" w:rsidP="0031116C">
            <w:pPr>
              <w:rPr>
                <w:color w:val="000000"/>
              </w:rPr>
            </w:pPr>
            <w:r w:rsidRPr="008A728F">
              <w:rPr>
                <w:color w:val="000000"/>
                <w:sz w:val="22"/>
                <w:szCs w:val="22"/>
              </w:rPr>
              <w:t>sFlt-1 (ng/mL)</w:t>
            </w:r>
          </w:p>
        </w:tc>
        <w:tc>
          <w:tcPr>
            <w:tcW w:w="2977" w:type="dxa"/>
            <w:tcBorders>
              <w:top w:val="nil"/>
              <w:left w:val="nil"/>
              <w:bottom w:val="single" w:sz="4" w:space="0" w:color="auto"/>
              <w:right w:val="single" w:sz="4" w:space="0" w:color="auto"/>
            </w:tcBorders>
            <w:shd w:val="clear" w:color="auto" w:fill="auto"/>
            <w:noWrap/>
            <w:vAlign w:val="bottom"/>
            <w:hideMark/>
          </w:tcPr>
          <w:p w14:paraId="12615082" w14:textId="77777777" w:rsidR="00C205AE" w:rsidRPr="008A728F" w:rsidRDefault="00C205AE" w:rsidP="0031116C">
            <w:pPr>
              <w:jc w:val="center"/>
              <w:rPr>
                <w:color w:val="000000"/>
              </w:rPr>
            </w:pPr>
            <w:r w:rsidRPr="008A728F">
              <w:rPr>
                <w:color w:val="000000"/>
                <w:sz w:val="22"/>
                <w:szCs w:val="22"/>
              </w:rPr>
              <w:t>2 (1</w:t>
            </w:r>
            <w:r>
              <w:rPr>
                <w:color w:val="000000"/>
                <w:sz w:val="22"/>
                <w:szCs w:val="22"/>
              </w:rPr>
              <w:t>.31</w:t>
            </w:r>
            <w:r w:rsidRPr="008A728F">
              <w:rPr>
                <w:color w:val="000000"/>
                <w:sz w:val="22"/>
                <w:szCs w:val="22"/>
              </w:rPr>
              <w:t>,</w:t>
            </w:r>
            <w:r>
              <w:rPr>
                <w:color w:val="000000"/>
                <w:sz w:val="22"/>
                <w:szCs w:val="22"/>
              </w:rPr>
              <w:t xml:space="preserve"> </w:t>
            </w:r>
            <w:r w:rsidRPr="008A728F">
              <w:rPr>
                <w:color w:val="000000"/>
                <w:sz w:val="22"/>
                <w:szCs w:val="22"/>
              </w:rPr>
              <w:t>3</w:t>
            </w:r>
            <w:r>
              <w:rPr>
                <w:color w:val="000000"/>
                <w:sz w:val="22"/>
                <w:szCs w:val="22"/>
              </w:rPr>
              <w:t>.</w:t>
            </w:r>
            <w:r w:rsidRPr="008A728F">
              <w:rPr>
                <w:color w:val="000000"/>
                <w:sz w:val="22"/>
                <w:szCs w:val="22"/>
              </w:rPr>
              <w:t>02)</w:t>
            </w:r>
          </w:p>
        </w:tc>
        <w:tc>
          <w:tcPr>
            <w:tcW w:w="2551" w:type="dxa"/>
            <w:tcBorders>
              <w:top w:val="nil"/>
              <w:left w:val="nil"/>
              <w:bottom w:val="single" w:sz="4" w:space="0" w:color="auto"/>
              <w:right w:val="single" w:sz="4" w:space="0" w:color="auto"/>
            </w:tcBorders>
            <w:shd w:val="clear" w:color="auto" w:fill="auto"/>
            <w:noWrap/>
            <w:vAlign w:val="bottom"/>
            <w:hideMark/>
          </w:tcPr>
          <w:p w14:paraId="3A5A4AB1"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15 (1</w:t>
            </w:r>
            <w:r>
              <w:rPr>
                <w:color w:val="000000"/>
                <w:sz w:val="22"/>
                <w:szCs w:val="22"/>
              </w:rPr>
              <w:t>.</w:t>
            </w:r>
            <w:r w:rsidRPr="008A728F">
              <w:rPr>
                <w:color w:val="000000"/>
                <w:sz w:val="22"/>
                <w:szCs w:val="22"/>
              </w:rPr>
              <w:t>35,</w:t>
            </w:r>
            <w:r>
              <w:rPr>
                <w:color w:val="000000"/>
                <w:sz w:val="22"/>
                <w:szCs w:val="22"/>
              </w:rPr>
              <w:t xml:space="preserve"> </w:t>
            </w:r>
            <w:r w:rsidRPr="008A728F">
              <w:rPr>
                <w:color w:val="000000"/>
                <w:sz w:val="22"/>
                <w:szCs w:val="22"/>
              </w:rPr>
              <w:t>3</w:t>
            </w:r>
            <w:r>
              <w:rPr>
                <w:color w:val="000000"/>
                <w:sz w:val="22"/>
                <w:szCs w:val="22"/>
              </w:rPr>
              <w:t>.</w:t>
            </w:r>
            <w:r w:rsidRPr="008A728F">
              <w:rPr>
                <w:color w:val="000000"/>
                <w:sz w:val="22"/>
                <w:szCs w:val="22"/>
              </w:rPr>
              <w:t>16)</w:t>
            </w:r>
          </w:p>
        </w:tc>
        <w:tc>
          <w:tcPr>
            <w:tcW w:w="992" w:type="dxa"/>
            <w:tcBorders>
              <w:top w:val="nil"/>
              <w:left w:val="nil"/>
              <w:bottom w:val="single" w:sz="4" w:space="0" w:color="auto"/>
              <w:right w:val="single" w:sz="4" w:space="0" w:color="auto"/>
            </w:tcBorders>
            <w:shd w:val="clear" w:color="auto" w:fill="auto"/>
            <w:noWrap/>
            <w:vAlign w:val="bottom"/>
            <w:hideMark/>
          </w:tcPr>
          <w:p w14:paraId="34F03C5F"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123</w:t>
            </w:r>
          </w:p>
        </w:tc>
      </w:tr>
      <w:tr w:rsidR="00C205AE" w:rsidRPr="008A728F" w14:paraId="147CF1DF"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28FB358F" w14:textId="77777777" w:rsidR="00C205AE" w:rsidRPr="008A728F" w:rsidRDefault="00C205AE" w:rsidP="0031116C">
            <w:pPr>
              <w:rPr>
                <w:color w:val="000000"/>
              </w:rPr>
            </w:pPr>
            <w:r w:rsidRPr="008A728F">
              <w:rPr>
                <w:color w:val="000000"/>
                <w:sz w:val="22"/>
                <w:szCs w:val="22"/>
              </w:rPr>
              <w:t>Angptl3 (ng/mL)</w:t>
            </w:r>
          </w:p>
        </w:tc>
        <w:tc>
          <w:tcPr>
            <w:tcW w:w="2977" w:type="dxa"/>
            <w:tcBorders>
              <w:top w:val="nil"/>
              <w:left w:val="nil"/>
              <w:bottom w:val="single" w:sz="4" w:space="0" w:color="auto"/>
              <w:right w:val="single" w:sz="4" w:space="0" w:color="auto"/>
            </w:tcBorders>
            <w:shd w:val="clear" w:color="auto" w:fill="auto"/>
            <w:noWrap/>
            <w:vAlign w:val="bottom"/>
            <w:hideMark/>
          </w:tcPr>
          <w:p w14:paraId="484286B1" w14:textId="77777777" w:rsidR="00C205AE" w:rsidRPr="008A728F" w:rsidRDefault="00C205AE" w:rsidP="0031116C">
            <w:pPr>
              <w:jc w:val="center"/>
              <w:rPr>
                <w:color w:val="000000"/>
              </w:rPr>
            </w:pPr>
            <w:r w:rsidRPr="008A728F">
              <w:rPr>
                <w:color w:val="000000"/>
                <w:sz w:val="22"/>
                <w:szCs w:val="22"/>
              </w:rPr>
              <w:t>15</w:t>
            </w:r>
            <w:r>
              <w:rPr>
                <w:color w:val="000000"/>
                <w:sz w:val="22"/>
                <w:szCs w:val="22"/>
              </w:rPr>
              <w:t>.</w:t>
            </w:r>
            <w:r w:rsidRPr="008A728F">
              <w:rPr>
                <w:color w:val="000000"/>
                <w:sz w:val="22"/>
                <w:szCs w:val="22"/>
              </w:rPr>
              <w:t>45 (9</w:t>
            </w:r>
            <w:r>
              <w:rPr>
                <w:color w:val="000000"/>
                <w:sz w:val="22"/>
                <w:szCs w:val="22"/>
              </w:rPr>
              <w:t>.</w:t>
            </w:r>
            <w:r w:rsidRPr="008A728F">
              <w:rPr>
                <w:color w:val="000000"/>
                <w:sz w:val="22"/>
                <w:szCs w:val="22"/>
              </w:rPr>
              <w:t>14,</w:t>
            </w:r>
            <w:r>
              <w:rPr>
                <w:color w:val="000000"/>
                <w:sz w:val="22"/>
                <w:szCs w:val="22"/>
              </w:rPr>
              <w:t xml:space="preserve"> </w:t>
            </w:r>
            <w:r w:rsidRPr="008A728F">
              <w:rPr>
                <w:color w:val="000000"/>
                <w:sz w:val="22"/>
                <w:szCs w:val="22"/>
              </w:rPr>
              <w:t>24</w:t>
            </w:r>
            <w:r>
              <w:rPr>
                <w:color w:val="000000"/>
                <w:sz w:val="22"/>
                <w:szCs w:val="22"/>
              </w:rPr>
              <w:t>.</w:t>
            </w:r>
            <w:r w:rsidRPr="008A728F">
              <w:rPr>
                <w:color w:val="000000"/>
                <w:sz w:val="22"/>
                <w:szCs w:val="22"/>
              </w:rPr>
              <w:t>65)</w:t>
            </w:r>
          </w:p>
        </w:tc>
        <w:tc>
          <w:tcPr>
            <w:tcW w:w="2551" w:type="dxa"/>
            <w:tcBorders>
              <w:top w:val="nil"/>
              <w:left w:val="nil"/>
              <w:bottom w:val="single" w:sz="4" w:space="0" w:color="auto"/>
              <w:right w:val="single" w:sz="4" w:space="0" w:color="auto"/>
            </w:tcBorders>
            <w:shd w:val="clear" w:color="auto" w:fill="auto"/>
            <w:noWrap/>
            <w:vAlign w:val="bottom"/>
            <w:hideMark/>
          </w:tcPr>
          <w:p w14:paraId="3B3602AD" w14:textId="77777777" w:rsidR="00C205AE" w:rsidRPr="008A728F" w:rsidRDefault="00C205AE" w:rsidP="0031116C">
            <w:pPr>
              <w:jc w:val="center"/>
              <w:rPr>
                <w:color w:val="000000"/>
              </w:rPr>
            </w:pPr>
            <w:r w:rsidRPr="008A728F">
              <w:rPr>
                <w:color w:val="000000"/>
                <w:sz w:val="22"/>
                <w:szCs w:val="22"/>
              </w:rPr>
              <w:t>16</w:t>
            </w:r>
            <w:r>
              <w:rPr>
                <w:color w:val="000000"/>
                <w:sz w:val="22"/>
                <w:szCs w:val="22"/>
              </w:rPr>
              <w:t>.</w:t>
            </w:r>
            <w:r w:rsidRPr="008A728F">
              <w:rPr>
                <w:color w:val="000000"/>
                <w:sz w:val="22"/>
                <w:szCs w:val="22"/>
              </w:rPr>
              <w:t>93 (10</w:t>
            </w:r>
            <w:r>
              <w:rPr>
                <w:color w:val="000000"/>
                <w:sz w:val="22"/>
                <w:szCs w:val="22"/>
              </w:rPr>
              <w:t>.</w:t>
            </w:r>
            <w:r w:rsidRPr="008A728F">
              <w:rPr>
                <w:color w:val="000000"/>
                <w:sz w:val="22"/>
                <w:szCs w:val="22"/>
              </w:rPr>
              <w:t>4,</w:t>
            </w:r>
            <w:r>
              <w:rPr>
                <w:color w:val="000000"/>
                <w:sz w:val="22"/>
                <w:szCs w:val="22"/>
              </w:rPr>
              <w:t xml:space="preserve"> </w:t>
            </w:r>
            <w:r w:rsidRPr="008A728F">
              <w:rPr>
                <w:color w:val="000000"/>
                <w:sz w:val="22"/>
                <w:szCs w:val="22"/>
              </w:rPr>
              <w:t>26</w:t>
            </w:r>
            <w:r>
              <w:rPr>
                <w:color w:val="000000"/>
                <w:sz w:val="22"/>
                <w:szCs w:val="22"/>
              </w:rPr>
              <w:t>.</w:t>
            </w:r>
            <w:r w:rsidRPr="008A728F">
              <w:rPr>
                <w:color w:val="000000"/>
                <w:sz w:val="22"/>
                <w:szCs w:val="22"/>
              </w:rPr>
              <w:t>71)</w:t>
            </w:r>
          </w:p>
        </w:tc>
        <w:tc>
          <w:tcPr>
            <w:tcW w:w="992" w:type="dxa"/>
            <w:tcBorders>
              <w:top w:val="nil"/>
              <w:left w:val="nil"/>
              <w:bottom w:val="single" w:sz="4" w:space="0" w:color="auto"/>
              <w:right w:val="single" w:sz="4" w:space="0" w:color="auto"/>
            </w:tcBorders>
            <w:shd w:val="clear" w:color="auto" w:fill="auto"/>
            <w:noWrap/>
            <w:vAlign w:val="bottom"/>
            <w:hideMark/>
          </w:tcPr>
          <w:p w14:paraId="2211808A" w14:textId="77777777" w:rsidR="00C205AE" w:rsidRPr="008A728F" w:rsidRDefault="00C205AE" w:rsidP="0031116C">
            <w:pPr>
              <w:jc w:val="right"/>
              <w:rPr>
                <w:color w:val="000000"/>
              </w:rPr>
            </w:pPr>
            <w:r w:rsidRPr="008A728F">
              <w:rPr>
                <w:bCs/>
                <w:color w:val="000000"/>
                <w:sz w:val="22"/>
                <w:szCs w:val="22"/>
              </w:rPr>
              <w:t>0</w:t>
            </w:r>
            <w:r>
              <w:rPr>
                <w:bCs/>
                <w:color w:val="000000"/>
                <w:sz w:val="22"/>
                <w:szCs w:val="22"/>
              </w:rPr>
              <w:t>.</w:t>
            </w:r>
            <w:r w:rsidRPr="008A728F">
              <w:rPr>
                <w:bCs/>
                <w:color w:val="000000"/>
                <w:sz w:val="22"/>
                <w:szCs w:val="22"/>
              </w:rPr>
              <w:t>017</w:t>
            </w:r>
          </w:p>
        </w:tc>
      </w:tr>
      <w:tr w:rsidR="00C205AE" w:rsidRPr="008A728F" w14:paraId="5D60F8FE"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857B348" w14:textId="77777777" w:rsidR="00C205AE" w:rsidRPr="008A728F" w:rsidRDefault="00C205AE" w:rsidP="0031116C">
            <w:pPr>
              <w:rPr>
                <w:color w:val="000000"/>
              </w:rPr>
            </w:pPr>
            <w:r w:rsidRPr="008A728F">
              <w:rPr>
                <w:color w:val="000000"/>
                <w:sz w:val="22"/>
                <w:szCs w:val="22"/>
              </w:rPr>
              <w:t>Leptin (ng/mL)</w:t>
            </w:r>
          </w:p>
        </w:tc>
        <w:tc>
          <w:tcPr>
            <w:tcW w:w="2977" w:type="dxa"/>
            <w:tcBorders>
              <w:top w:val="nil"/>
              <w:left w:val="nil"/>
              <w:bottom w:val="single" w:sz="4" w:space="0" w:color="auto"/>
              <w:right w:val="single" w:sz="4" w:space="0" w:color="auto"/>
            </w:tcBorders>
            <w:shd w:val="clear" w:color="auto" w:fill="auto"/>
            <w:noWrap/>
            <w:vAlign w:val="bottom"/>
            <w:hideMark/>
          </w:tcPr>
          <w:p w14:paraId="77859EA1" w14:textId="77777777" w:rsidR="00C205AE" w:rsidRPr="008A728F" w:rsidRDefault="00C205AE" w:rsidP="0031116C">
            <w:pPr>
              <w:jc w:val="center"/>
              <w:rPr>
                <w:color w:val="000000"/>
              </w:rPr>
            </w:pPr>
            <w:r w:rsidRPr="008A728F">
              <w:rPr>
                <w:color w:val="000000"/>
                <w:sz w:val="22"/>
                <w:szCs w:val="22"/>
              </w:rPr>
              <w:t>7</w:t>
            </w:r>
            <w:r>
              <w:rPr>
                <w:color w:val="000000"/>
                <w:sz w:val="22"/>
                <w:szCs w:val="22"/>
              </w:rPr>
              <w:t>.</w:t>
            </w:r>
            <w:r w:rsidRPr="008A728F">
              <w:rPr>
                <w:color w:val="000000"/>
                <w:sz w:val="22"/>
                <w:szCs w:val="22"/>
              </w:rPr>
              <w:t>56 (4</w:t>
            </w:r>
            <w:r>
              <w:rPr>
                <w:color w:val="000000"/>
                <w:sz w:val="22"/>
                <w:szCs w:val="22"/>
              </w:rPr>
              <w:t>.</w:t>
            </w:r>
            <w:r w:rsidRPr="008A728F">
              <w:rPr>
                <w:color w:val="000000"/>
                <w:sz w:val="22"/>
                <w:szCs w:val="22"/>
              </w:rPr>
              <w:t>42,</w:t>
            </w:r>
            <w:r>
              <w:rPr>
                <w:color w:val="000000"/>
                <w:sz w:val="22"/>
                <w:szCs w:val="22"/>
              </w:rPr>
              <w:t xml:space="preserve"> </w:t>
            </w:r>
            <w:r w:rsidRPr="008A728F">
              <w:rPr>
                <w:color w:val="000000"/>
                <w:sz w:val="22"/>
                <w:szCs w:val="22"/>
              </w:rPr>
              <w:t>12</w:t>
            </w:r>
            <w:r>
              <w:rPr>
                <w:color w:val="000000"/>
                <w:sz w:val="22"/>
                <w:szCs w:val="22"/>
              </w:rPr>
              <w:t>.</w:t>
            </w:r>
            <w:r w:rsidRPr="008A728F">
              <w:rPr>
                <w:color w:val="000000"/>
                <w:sz w:val="22"/>
                <w:szCs w:val="22"/>
              </w:rPr>
              <w:t>67)</w:t>
            </w:r>
          </w:p>
        </w:tc>
        <w:tc>
          <w:tcPr>
            <w:tcW w:w="2551" w:type="dxa"/>
            <w:tcBorders>
              <w:top w:val="nil"/>
              <w:left w:val="nil"/>
              <w:bottom w:val="single" w:sz="4" w:space="0" w:color="auto"/>
              <w:right w:val="single" w:sz="4" w:space="0" w:color="auto"/>
            </w:tcBorders>
            <w:shd w:val="clear" w:color="auto" w:fill="auto"/>
            <w:noWrap/>
            <w:vAlign w:val="bottom"/>
            <w:hideMark/>
          </w:tcPr>
          <w:p w14:paraId="5C237FA5" w14:textId="77777777" w:rsidR="00C205AE" w:rsidRPr="008A728F" w:rsidRDefault="00C205AE" w:rsidP="0031116C">
            <w:pPr>
              <w:jc w:val="center"/>
              <w:rPr>
                <w:color w:val="000000"/>
              </w:rPr>
            </w:pPr>
            <w:r w:rsidRPr="008A728F">
              <w:rPr>
                <w:color w:val="000000"/>
                <w:sz w:val="22"/>
                <w:szCs w:val="22"/>
              </w:rPr>
              <w:t>6</w:t>
            </w:r>
            <w:r>
              <w:rPr>
                <w:color w:val="000000"/>
                <w:sz w:val="22"/>
                <w:szCs w:val="22"/>
              </w:rPr>
              <w:t>.</w:t>
            </w:r>
            <w:r w:rsidRPr="008A728F">
              <w:rPr>
                <w:color w:val="000000"/>
                <w:sz w:val="22"/>
                <w:szCs w:val="22"/>
              </w:rPr>
              <w:t>53 (3</w:t>
            </w:r>
            <w:r>
              <w:rPr>
                <w:color w:val="000000"/>
                <w:sz w:val="22"/>
                <w:szCs w:val="22"/>
              </w:rPr>
              <w:t>.</w:t>
            </w:r>
            <w:r w:rsidRPr="008A728F">
              <w:rPr>
                <w:color w:val="000000"/>
                <w:sz w:val="22"/>
                <w:szCs w:val="22"/>
              </w:rPr>
              <w:t>72,</w:t>
            </w:r>
            <w:r>
              <w:rPr>
                <w:color w:val="000000"/>
                <w:sz w:val="22"/>
                <w:szCs w:val="22"/>
              </w:rPr>
              <w:t xml:space="preserve"> </w:t>
            </w:r>
            <w:r w:rsidRPr="008A728F">
              <w:rPr>
                <w:color w:val="000000"/>
                <w:sz w:val="22"/>
                <w:szCs w:val="22"/>
              </w:rPr>
              <w:t>10</w:t>
            </w:r>
            <w:r>
              <w:rPr>
                <w:color w:val="000000"/>
                <w:sz w:val="22"/>
                <w:szCs w:val="22"/>
              </w:rPr>
              <w:t>.</w:t>
            </w:r>
            <w:r w:rsidRPr="008A728F">
              <w:rPr>
                <w:color w:val="000000"/>
                <w:sz w:val="22"/>
                <w:szCs w:val="22"/>
              </w:rPr>
              <w:t>89)</w:t>
            </w:r>
          </w:p>
        </w:tc>
        <w:tc>
          <w:tcPr>
            <w:tcW w:w="992" w:type="dxa"/>
            <w:tcBorders>
              <w:top w:val="nil"/>
              <w:left w:val="nil"/>
              <w:bottom w:val="single" w:sz="4" w:space="0" w:color="auto"/>
              <w:right w:val="single" w:sz="4" w:space="0" w:color="auto"/>
            </w:tcBorders>
            <w:shd w:val="clear" w:color="auto" w:fill="auto"/>
            <w:noWrap/>
            <w:vAlign w:val="bottom"/>
            <w:hideMark/>
          </w:tcPr>
          <w:p w14:paraId="58E4D234" w14:textId="77777777" w:rsidR="00C205AE" w:rsidRPr="008A728F" w:rsidRDefault="00C205AE" w:rsidP="0031116C">
            <w:pPr>
              <w:jc w:val="right"/>
              <w:rPr>
                <w:b/>
                <w:color w:val="000000"/>
              </w:rPr>
            </w:pPr>
            <w:r w:rsidRPr="008A728F">
              <w:rPr>
                <w:b/>
                <w:color w:val="000000"/>
                <w:sz w:val="22"/>
                <w:szCs w:val="22"/>
              </w:rPr>
              <w:t>0</w:t>
            </w:r>
            <w:r>
              <w:rPr>
                <w:b/>
                <w:color w:val="000000"/>
                <w:sz w:val="22"/>
                <w:szCs w:val="22"/>
              </w:rPr>
              <w:t>.</w:t>
            </w:r>
            <w:r w:rsidRPr="008A728F">
              <w:rPr>
                <w:b/>
                <w:color w:val="000000"/>
                <w:sz w:val="22"/>
                <w:szCs w:val="22"/>
              </w:rPr>
              <w:t>001</w:t>
            </w:r>
          </w:p>
        </w:tc>
      </w:tr>
      <w:tr w:rsidR="00C205AE" w:rsidRPr="008A728F" w14:paraId="58CDCDF5" w14:textId="77777777" w:rsidTr="0031116C">
        <w:trPr>
          <w:trHeight w:val="283"/>
        </w:trPr>
        <w:tc>
          <w:tcPr>
            <w:tcW w:w="3119" w:type="dxa"/>
            <w:tcBorders>
              <w:top w:val="nil"/>
              <w:left w:val="single" w:sz="4" w:space="0" w:color="auto"/>
              <w:bottom w:val="single" w:sz="4" w:space="0" w:color="auto"/>
              <w:right w:val="single" w:sz="4" w:space="0" w:color="auto"/>
            </w:tcBorders>
            <w:shd w:val="clear" w:color="000000" w:fill="D9E1F2"/>
            <w:noWrap/>
            <w:vAlign w:val="bottom"/>
            <w:hideMark/>
          </w:tcPr>
          <w:p w14:paraId="6C3D1BE3" w14:textId="77777777" w:rsidR="00C205AE" w:rsidRPr="008A728F" w:rsidRDefault="00C205AE" w:rsidP="0031116C">
            <w:pPr>
              <w:rPr>
                <w:color w:val="000000"/>
              </w:rPr>
            </w:pPr>
            <w:r w:rsidRPr="008A728F">
              <w:rPr>
                <w:color w:val="000000"/>
                <w:sz w:val="22"/>
                <w:szCs w:val="22"/>
              </w:rPr>
              <w:t xml:space="preserve">Visit 2 (28 to 33 </w:t>
            </w:r>
            <w:proofErr w:type="spellStart"/>
            <w:r w:rsidRPr="008A728F">
              <w:rPr>
                <w:color w:val="000000"/>
                <w:sz w:val="22"/>
                <w:szCs w:val="22"/>
              </w:rPr>
              <w:t>wks</w:t>
            </w:r>
            <w:proofErr w:type="spellEnd"/>
            <w:r w:rsidRPr="008A728F">
              <w:rPr>
                <w:color w:val="000000"/>
                <w:sz w:val="22"/>
                <w:szCs w:val="22"/>
              </w:rPr>
              <w:t>)</w:t>
            </w:r>
          </w:p>
        </w:tc>
        <w:tc>
          <w:tcPr>
            <w:tcW w:w="2977" w:type="dxa"/>
            <w:tcBorders>
              <w:top w:val="nil"/>
              <w:left w:val="nil"/>
              <w:bottom w:val="single" w:sz="4" w:space="0" w:color="auto"/>
              <w:right w:val="single" w:sz="4" w:space="0" w:color="auto"/>
            </w:tcBorders>
            <w:shd w:val="clear" w:color="000000" w:fill="D9E1F2"/>
            <w:noWrap/>
            <w:vAlign w:val="bottom"/>
            <w:hideMark/>
          </w:tcPr>
          <w:p w14:paraId="7F63B7B7" w14:textId="77777777" w:rsidR="00C205AE" w:rsidRPr="008A728F" w:rsidRDefault="00C205AE" w:rsidP="0031116C">
            <w:pPr>
              <w:rPr>
                <w:color w:val="000000"/>
              </w:rPr>
            </w:pPr>
            <w:r>
              <w:rPr>
                <w:color w:val="000000"/>
                <w:sz w:val="22"/>
                <w:szCs w:val="22"/>
              </w:rPr>
              <w:t>Malaria</w:t>
            </w:r>
            <w:r w:rsidRPr="008A728F">
              <w:rPr>
                <w:color w:val="000000"/>
                <w:sz w:val="22"/>
                <w:szCs w:val="22"/>
              </w:rPr>
              <w:t xml:space="preserve"> negative (n=863)</w:t>
            </w:r>
          </w:p>
        </w:tc>
        <w:tc>
          <w:tcPr>
            <w:tcW w:w="2551" w:type="dxa"/>
            <w:tcBorders>
              <w:top w:val="nil"/>
              <w:left w:val="nil"/>
              <w:bottom w:val="single" w:sz="4" w:space="0" w:color="auto"/>
              <w:right w:val="single" w:sz="4" w:space="0" w:color="auto"/>
            </w:tcBorders>
            <w:shd w:val="clear" w:color="000000" w:fill="D9E1F2"/>
            <w:noWrap/>
            <w:vAlign w:val="bottom"/>
            <w:hideMark/>
          </w:tcPr>
          <w:p w14:paraId="2F8BE92F" w14:textId="77777777" w:rsidR="00C205AE" w:rsidRPr="008A728F" w:rsidRDefault="00C205AE" w:rsidP="0031116C">
            <w:pPr>
              <w:rPr>
                <w:color w:val="000000"/>
              </w:rPr>
            </w:pPr>
            <w:r>
              <w:rPr>
                <w:color w:val="000000"/>
                <w:sz w:val="22"/>
                <w:szCs w:val="22"/>
              </w:rPr>
              <w:t>Malaria</w:t>
            </w:r>
            <w:r w:rsidRPr="008A728F">
              <w:rPr>
                <w:color w:val="000000"/>
                <w:sz w:val="22"/>
                <w:szCs w:val="22"/>
              </w:rPr>
              <w:t xml:space="preserve"> positive (n=188)</w:t>
            </w:r>
          </w:p>
        </w:tc>
        <w:tc>
          <w:tcPr>
            <w:tcW w:w="992" w:type="dxa"/>
            <w:tcBorders>
              <w:top w:val="nil"/>
              <w:left w:val="nil"/>
              <w:bottom w:val="single" w:sz="4" w:space="0" w:color="auto"/>
              <w:right w:val="single" w:sz="4" w:space="0" w:color="auto"/>
            </w:tcBorders>
            <w:shd w:val="clear" w:color="000000" w:fill="D9E1F2"/>
            <w:noWrap/>
            <w:vAlign w:val="bottom"/>
            <w:hideMark/>
          </w:tcPr>
          <w:p w14:paraId="257D73BD" w14:textId="77777777" w:rsidR="00C205AE" w:rsidRPr="008A728F" w:rsidRDefault="00C205AE" w:rsidP="0031116C">
            <w:pPr>
              <w:jc w:val="right"/>
              <w:rPr>
                <w:color w:val="000000"/>
              </w:rPr>
            </w:pPr>
            <w:r w:rsidRPr="008A728F">
              <w:rPr>
                <w:color w:val="000000"/>
                <w:sz w:val="22"/>
                <w:szCs w:val="22"/>
              </w:rPr>
              <w:t>p value</w:t>
            </w:r>
          </w:p>
        </w:tc>
      </w:tr>
      <w:tr w:rsidR="00C205AE" w:rsidRPr="008A728F" w14:paraId="23BA5240"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A6327F6" w14:textId="77777777" w:rsidR="00C205AE" w:rsidRPr="008A728F" w:rsidRDefault="00C205AE" w:rsidP="0031116C">
            <w:pPr>
              <w:rPr>
                <w:color w:val="000000"/>
              </w:rPr>
            </w:pPr>
            <w:r w:rsidRPr="008A728F">
              <w:rPr>
                <w:color w:val="000000"/>
                <w:sz w:val="22"/>
                <w:szCs w:val="22"/>
              </w:rPr>
              <w:t>CHI3L1 (ng/mL)</w:t>
            </w:r>
          </w:p>
        </w:tc>
        <w:tc>
          <w:tcPr>
            <w:tcW w:w="2977" w:type="dxa"/>
            <w:tcBorders>
              <w:top w:val="nil"/>
              <w:left w:val="nil"/>
              <w:bottom w:val="single" w:sz="4" w:space="0" w:color="auto"/>
              <w:right w:val="single" w:sz="4" w:space="0" w:color="auto"/>
            </w:tcBorders>
            <w:shd w:val="clear" w:color="auto" w:fill="auto"/>
            <w:noWrap/>
            <w:vAlign w:val="bottom"/>
            <w:hideMark/>
          </w:tcPr>
          <w:p w14:paraId="79010126" w14:textId="77777777" w:rsidR="00C205AE" w:rsidRPr="008A728F" w:rsidRDefault="00C205AE" w:rsidP="0031116C">
            <w:pPr>
              <w:jc w:val="center"/>
              <w:rPr>
                <w:color w:val="000000"/>
              </w:rPr>
            </w:pPr>
            <w:r w:rsidRPr="008A728F">
              <w:rPr>
                <w:color w:val="000000"/>
                <w:sz w:val="22"/>
                <w:szCs w:val="22"/>
              </w:rPr>
              <w:t>17</w:t>
            </w:r>
            <w:r>
              <w:rPr>
                <w:color w:val="000000"/>
                <w:sz w:val="22"/>
                <w:szCs w:val="22"/>
              </w:rPr>
              <w:t>.</w:t>
            </w:r>
            <w:r w:rsidRPr="008A728F">
              <w:rPr>
                <w:color w:val="000000"/>
                <w:sz w:val="22"/>
                <w:szCs w:val="22"/>
              </w:rPr>
              <w:t>33 (10</w:t>
            </w:r>
            <w:r>
              <w:rPr>
                <w:color w:val="000000"/>
                <w:sz w:val="22"/>
                <w:szCs w:val="22"/>
              </w:rPr>
              <w:t>.</w:t>
            </w:r>
            <w:r w:rsidRPr="008A728F">
              <w:rPr>
                <w:color w:val="000000"/>
                <w:sz w:val="22"/>
                <w:szCs w:val="22"/>
              </w:rPr>
              <w:t>85,</w:t>
            </w:r>
            <w:r>
              <w:rPr>
                <w:color w:val="000000"/>
                <w:sz w:val="22"/>
                <w:szCs w:val="22"/>
              </w:rPr>
              <w:t xml:space="preserve"> </w:t>
            </w:r>
            <w:r w:rsidRPr="008A728F">
              <w:rPr>
                <w:color w:val="000000"/>
                <w:sz w:val="22"/>
                <w:szCs w:val="22"/>
              </w:rPr>
              <w:t>32</w:t>
            </w:r>
            <w:r>
              <w:rPr>
                <w:color w:val="000000"/>
                <w:sz w:val="22"/>
                <w:szCs w:val="22"/>
              </w:rPr>
              <w:t>.</w:t>
            </w:r>
            <w:r w:rsidRPr="008A728F">
              <w:rPr>
                <w:color w:val="000000"/>
                <w:sz w:val="22"/>
                <w:szCs w:val="22"/>
              </w:rPr>
              <w:t>12)</w:t>
            </w:r>
          </w:p>
        </w:tc>
        <w:tc>
          <w:tcPr>
            <w:tcW w:w="2551" w:type="dxa"/>
            <w:tcBorders>
              <w:top w:val="nil"/>
              <w:left w:val="nil"/>
              <w:bottom w:val="single" w:sz="4" w:space="0" w:color="auto"/>
              <w:right w:val="single" w:sz="4" w:space="0" w:color="auto"/>
            </w:tcBorders>
            <w:shd w:val="clear" w:color="auto" w:fill="auto"/>
            <w:noWrap/>
            <w:vAlign w:val="bottom"/>
            <w:hideMark/>
          </w:tcPr>
          <w:p w14:paraId="36960784" w14:textId="77777777" w:rsidR="00C205AE" w:rsidRPr="008A728F" w:rsidRDefault="00C205AE" w:rsidP="0031116C">
            <w:pPr>
              <w:jc w:val="center"/>
              <w:rPr>
                <w:color w:val="000000"/>
              </w:rPr>
            </w:pPr>
            <w:r w:rsidRPr="008A728F">
              <w:rPr>
                <w:color w:val="000000"/>
                <w:sz w:val="22"/>
                <w:szCs w:val="22"/>
              </w:rPr>
              <w:t>17</w:t>
            </w:r>
            <w:r>
              <w:rPr>
                <w:color w:val="000000"/>
                <w:sz w:val="22"/>
                <w:szCs w:val="22"/>
              </w:rPr>
              <w:t>.</w:t>
            </w:r>
            <w:r w:rsidRPr="008A728F">
              <w:rPr>
                <w:color w:val="000000"/>
                <w:sz w:val="22"/>
                <w:szCs w:val="22"/>
              </w:rPr>
              <w:t>67 (9</w:t>
            </w:r>
            <w:r>
              <w:rPr>
                <w:color w:val="000000"/>
                <w:sz w:val="22"/>
                <w:szCs w:val="22"/>
              </w:rPr>
              <w:t>.</w:t>
            </w:r>
            <w:r w:rsidRPr="008A728F">
              <w:rPr>
                <w:color w:val="000000"/>
                <w:sz w:val="22"/>
                <w:szCs w:val="22"/>
              </w:rPr>
              <w:t>6,</w:t>
            </w:r>
            <w:r>
              <w:rPr>
                <w:color w:val="000000"/>
                <w:sz w:val="22"/>
                <w:szCs w:val="22"/>
              </w:rPr>
              <w:t xml:space="preserve"> </w:t>
            </w:r>
            <w:r w:rsidRPr="008A728F">
              <w:rPr>
                <w:color w:val="000000"/>
                <w:sz w:val="22"/>
                <w:szCs w:val="22"/>
              </w:rPr>
              <w:t>35</w:t>
            </w:r>
            <w:r>
              <w:rPr>
                <w:color w:val="000000"/>
                <w:sz w:val="22"/>
                <w:szCs w:val="22"/>
              </w:rPr>
              <w:t>.</w:t>
            </w:r>
            <w:r w:rsidRPr="008A728F">
              <w:rPr>
                <w:color w:val="000000"/>
                <w:sz w:val="22"/>
                <w:szCs w:val="22"/>
              </w:rPr>
              <w:t>13)</w:t>
            </w:r>
          </w:p>
        </w:tc>
        <w:tc>
          <w:tcPr>
            <w:tcW w:w="992" w:type="dxa"/>
            <w:tcBorders>
              <w:top w:val="nil"/>
              <w:left w:val="nil"/>
              <w:bottom w:val="single" w:sz="4" w:space="0" w:color="auto"/>
              <w:right w:val="single" w:sz="4" w:space="0" w:color="auto"/>
            </w:tcBorders>
            <w:shd w:val="clear" w:color="auto" w:fill="auto"/>
            <w:noWrap/>
            <w:vAlign w:val="bottom"/>
            <w:hideMark/>
          </w:tcPr>
          <w:p w14:paraId="34AB1E68"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837</w:t>
            </w:r>
          </w:p>
        </w:tc>
      </w:tr>
      <w:tr w:rsidR="00C205AE" w:rsidRPr="008A728F" w14:paraId="1ED63A6B"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DF22C41" w14:textId="77777777" w:rsidR="00C205AE" w:rsidRPr="008A728F" w:rsidRDefault="00C205AE" w:rsidP="0031116C">
            <w:pPr>
              <w:rPr>
                <w:color w:val="000000"/>
              </w:rPr>
            </w:pPr>
            <w:r w:rsidRPr="008A728F">
              <w:rPr>
                <w:color w:val="000000"/>
                <w:sz w:val="22"/>
                <w:szCs w:val="22"/>
              </w:rPr>
              <w:t>*CRP (ug/mL)</w:t>
            </w:r>
          </w:p>
        </w:tc>
        <w:tc>
          <w:tcPr>
            <w:tcW w:w="2977" w:type="dxa"/>
            <w:tcBorders>
              <w:top w:val="nil"/>
              <w:left w:val="nil"/>
              <w:bottom w:val="single" w:sz="4" w:space="0" w:color="auto"/>
              <w:right w:val="single" w:sz="4" w:space="0" w:color="auto"/>
            </w:tcBorders>
            <w:shd w:val="clear" w:color="auto" w:fill="auto"/>
            <w:noWrap/>
            <w:vAlign w:val="bottom"/>
            <w:hideMark/>
          </w:tcPr>
          <w:p w14:paraId="0E988CA3"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22 (0</w:t>
            </w:r>
            <w:r>
              <w:rPr>
                <w:color w:val="000000"/>
                <w:sz w:val="22"/>
                <w:szCs w:val="22"/>
              </w:rPr>
              <w:t>.</w:t>
            </w:r>
            <w:r w:rsidRPr="008A728F">
              <w:rPr>
                <w:color w:val="000000"/>
                <w:sz w:val="22"/>
                <w:szCs w:val="22"/>
              </w:rPr>
              <w:t>9,</w:t>
            </w:r>
            <w:r>
              <w:rPr>
                <w:color w:val="000000"/>
                <w:sz w:val="22"/>
                <w:szCs w:val="22"/>
              </w:rPr>
              <w:t xml:space="preserve"> </w:t>
            </w:r>
            <w:r w:rsidRPr="008A728F">
              <w:rPr>
                <w:color w:val="000000"/>
                <w:sz w:val="22"/>
                <w:szCs w:val="22"/>
              </w:rPr>
              <w:t>4</w:t>
            </w:r>
            <w:r>
              <w:rPr>
                <w:color w:val="000000"/>
                <w:sz w:val="22"/>
                <w:szCs w:val="22"/>
              </w:rPr>
              <w:t>.</w:t>
            </w:r>
            <w:r w:rsidRPr="008A728F">
              <w:rPr>
                <w:color w:val="000000"/>
                <w:sz w:val="22"/>
                <w:szCs w:val="22"/>
              </w:rPr>
              <w:t>58)</w:t>
            </w:r>
          </w:p>
        </w:tc>
        <w:tc>
          <w:tcPr>
            <w:tcW w:w="2551" w:type="dxa"/>
            <w:tcBorders>
              <w:top w:val="nil"/>
              <w:left w:val="nil"/>
              <w:bottom w:val="single" w:sz="4" w:space="0" w:color="auto"/>
              <w:right w:val="single" w:sz="4" w:space="0" w:color="auto"/>
            </w:tcBorders>
            <w:shd w:val="clear" w:color="auto" w:fill="auto"/>
            <w:noWrap/>
            <w:vAlign w:val="bottom"/>
            <w:hideMark/>
          </w:tcPr>
          <w:p w14:paraId="0D580696" w14:textId="77777777" w:rsidR="00C205AE" w:rsidRPr="008A728F" w:rsidRDefault="00C205AE" w:rsidP="0031116C">
            <w:pPr>
              <w:jc w:val="center"/>
              <w:rPr>
                <w:color w:val="000000"/>
              </w:rPr>
            </w:pPr>
            <w:r w:rsidRPr="008A728F">
              <w:rPr>
                <w:color w:val="000000"/>
                <w:sz w:val="22"/>
                <w:szCs w:val="22"/>
              </w:rPr>
              <w:t>4</w:t>
            </w:r>
            <w:r>
              <w:rPr>
                <w:color w:val="000000"/>
                <w:sz w:val="22"/>
                <w:szCs w:val="22"/>
              </w:rPr>
              <w:t>.</w:t>
            </w:r>
            <w:r w:rsidRPr="008A728F">
              <w:rPr>
                <w:color w:val="000000"/>
                <w:sz w:val="22"/>
                <w:szCs w:val="22"/>
              </w:rPr>
              <w:t>52 (1</w:t>
            </w:r>
            <w:r>
              <w:rPr>
                <w:color w:val="000000"/>
                <w:sz w:val="22"/>
                <w:szCs w:val="22"/>
              </w:rPr>
              <w:t>.</w:t>
            </w:r>
            <w:r w:rsidRPr="008A728F">
              <w:rPr>
                <w:color w:val="000000"/>
                <w:sz w:val="22"/>
                <w:szCs w:val="22"/>
              </w:rPr>
              <w:t>6,</w:t>
            </w:r>
            <w:r>
              <w:rPr>
                <w:color w:val="000000"/>
                <w:sz w:val="22"/>
                <w:szCs w:val="22"/>
              </w:rPr>
              <w:t xml:space="preserve"> </w:t>
            </w:r>
            <w:r w:rsidRPr="008A728F">
              <w:rPr>
                <w:color w:val="000000"/>
                <w:sz w:val="22"/>
                <w:szCs w:val="22"/>
              </w:rPr>
              <w:t>11</w:t>
            </w:r>
            <w:r>
              <w:rPr>
                <w:color w:val="000000"/>
                <w:sz w:val="22"/>
                <w:szCs w:val="22"/>
              </w:rPr>
              <w:t>.</w:t>
            </w:r>
            <w:r w:rsidRPr="008A728F">
              <w:rPr>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bottom"/>
            <w:hideMark/>
          </w:tcPr>
          <w:p w14:paraId="050152E8"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7EB7B0C6"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B8BCDD3" w14:textId="77777777" w:rsidR="00C205AE" w:rsidRPr="008A728F" w:rsidRDefault="00C205AE" w:rsidP="0031116C">
            <w:pPr>
              <w:rPr>
                <w:color w:val="000000"/>
              </w:rPr>
            </w:pPr>
            <w:r w:rsidRPr="008A728F">
              <w:rPr>
                <w:color w:val="000000"/>
                <w:sz w:val="22"/>
                <w:szCs w:val="22"/>
              </w:rPr>
              <w:t>sICAM-1 (ng/mL)</w:t>
            </w:r>
          </w:p>
        </w:tc>
        <w:tc>
          <w:tcPr>
            <w:tcW w:w="2977" w:type="dxa"/>
            <w:tcBorders>
              <w:top w:val="nil"/>
              <w:left w:val="nil"/>
              <w:bottom w:val="single" w:sz="4" w:space="0" w:color="auto"/>
              <w:right w:val="single" w:sz="4" w:space="0" w:color="auto"/>
            </w:tcBorders>
            <w:shd w:val="clear" w:color="auto" w:fill="auto"/>
            <w:noWrap/>
            <w:vAlign w:val="bottom"/>
            <w:hideMark/>
          </w:tcPr>
          <w:p w14:paraId="5D63DEE8" w14:textId="77777777" w:rsidR="00C205AE" w:rsidRPr="008A728F" w:rsidRDefault="00C205AE" w:rsidP="0031116C">
            <w:pPr>
              <w:jc w:val="center"/>
              <w:rPr>
                <w:color w:val="000000"/>
              </w:rPr>
            </w:pPr>
            <w:r w:rsidRPr="008A728F">
              <w:rPr>
                <w:color w:val="000000"/>
                <w:sz w:val="22"/>
                <w:szCs w:val="22"/>
              </w:rPr>
              <w:t>222</w:t>
            </w:r>
            <w:r>
              <w:rPr>
                <w:color w:val="000000"/>
                <w:sz w:val="22"/>
                <w:szCs w:val="22"/>
              </w:rPr>
              <w:t>.</w:t>
            </w:r>
            <w:r w:rsidRPr="008A728F">
              <w:rPr>
                <w:color w:val="000000"/>
                <w:sz w:val="22"/>
                <w:szCs w:val="22"/>
              </w:rPr>
              <w:t>16 (93</w:t>
            </w:r>
            <w:r>
              <w:rPr>
                <w:color w:val="000000"/>
                <w:sz w:val="22"/>
                <w:szCs w:val="22"/>
              </w:rPr>
              <w:t>.</w:t>
            </w:r>
            <w:r w:rsidRPr="008A728F">
              <w:rPr>
                <w:color w:val="000000"/>
                <w:sz w:val="22"/>
                <w:szCs w:val="22"/>
              </w:rPr>
              <w:t>4,</w:t>
            </w:r>
            <w:r>
              <w:rPr>
                <w:color w:val="000000"/>
                <w:sz w:val="22"/>
                <w:szCs w:val="22"/>
              </w:rPr>
              <w:t xml:space="preserve"> </w:t>
            </w:r>
            <w:r w:rsidRPr="008A728F">
              <w:rPr>
                <w:color w:val="000000"/>
                <w:sz w:val="22"/>
                <w:szCs w:val="22"/>
              </w:rPr>
              <w:t>464</w:t>
            </w:r>
            <w:r>
              <w:rPr>
                <w:color w:val="000000"/>
                <w:sz w:val="22"/>
                <w:szCs w:val="22"/>
              </w:rPr>
              <w:t>.</w:t>
            </w:r>
            <w:r w:rsidRPr="008A728F">
              <w:rPr>
                <w:color w:val="000000"/>
                <w:sz w:val="22"/>
                <w:szCs w:val="22"/>
              </w:rPr>
              <w:t>42)</w:t>
            </w:r>
          </w:p>
        </w:tc>
        <w:tc>
          <w:tcPr>
            <w:tcW w:w="2551" w:type="dxa"/>
            <w:tcBorders>
              <w:top w:val="nil"/>
              <w:left w:val="nil"/>
              <w:bottom w:val="single" w:sz="4" w:space="0" w:color="auto"/>
              <w:right w:val="single" w:sz="4" w:space="0" w:color="auto"/>
            </w:tcBorders>
            <w:shd w:val="clear" w:color="auto" w:fill="auto"/>
            <w:noWrap/>
            <w:vAlign w:val="bottom"/>
            <w:hideMark/>
          </w:tcPr>
          <w:p w14:paraId="5B6B6084" w14:textId="77777777" w:rsidR="00C205AE" w:rsidRPr="008A728F" w:rsidRDefault="00C205AE" w:rsidP="0031116C">
            <w:pPr>
              <w:jc w:val="center"/>
              <w:rPr>
                <w:color w:val="000000"/>
              </w:rPr>
            </w:pPr>
            <w:r w:rsidRPr="008A728F">
              <w:rPr>
                <w:color w:val="000000"/>
                <w:sz w:val="22"/>
                <w:szCs w:val="22"/>
              </w:rPr>
              <w:t>212</w:t>
            </w:r>
            <w:r>
              <w:rPr>
                <w:color w:val="000000"/>
                <w:sz w:val="22"/>
                <w:szCs w:val="22"/>
              </w:rPr>
              <w:t>.</w:t>
            </w:r>
            <w:r w:rsidRPr="008A728F">
              <w:rPr>
                <w:color w:val="000000"/>
                <w:sz w:val="22"/>
                <w:szCs w:val="22"/>
              </w:rPr>
              <w:t>94 (112</w:t>
            </w:r>
            <w:r>
              <w:rPr>
                <w:color w:val="000000"/>
                <w:sz w:val="22"/>
                <w:szCs w:val="22"/>
              </w:rPr>
              <w:t>.</w:t>
            </w:r>
            <w:r w:rsidRPr="008A728F">
              <w:rPr>
                <w:color w:val="000000"/>
                <w:sz w:val="22"/>
                <w:szCs w:val="22"/>
              </w:rPr>
              <w:t>54,</w:t>
            </w:r>
            <w:r>
              <w:rPr>
                <w:color w:val="000000"/>
                <w:sz w:val="22"/>
                <w:szCs w:val="22"/>
              </w:rPr>
              <w:t xml:space="preserve"> </w:t>
            </w:r>
            <w:r w:rsidRPr="008A728F">
              <w:rPr>
                <w:color w:val="000000"/>
                <w:sz w:val="22"/>
                <w:szCs w:val="22"/>
              </w:rPr>
              <w:t>515</w:t>
            </w:r>
            <w:r>
              <w:rPr>
                <w:color w:val="000000"/>
                <w:sz w:val="22"/>
                <w:szCs w:val="22"/>
              </w:rPr>
              <w:t>.</w:t>
            </w:r>
            <w:r w:rsidRPr="008A728F">
              <w:rPr>
                <w:color w:val="000000"/>
                <w:sz w:val="22"/>
                <w:szCs w:val="22"/>
              </w:rPr>
              <w:t>98)</w:t>
            </w:r>
          </w:p>
        </w:tc>
        <w:tc>
          <w:tcPr>
            <w:tcW w:w="992" w:type="dxa"/>
            <w:tcBorders>
              <w:top w:val="nil"/>
              <w:left w:val="nil"/>
              <w:bottom w:val="single" w:sz="4" w:space="0" w:color="auto"/>
              <w:right w:val="single" w:sz="4" w:space="0" w:color="auto"/>
            </w:tcBorders>
            <w:shd w:val="clear" w:color="auto" w:fill="auto"/>
            <w:noWrap/>
            <w:vAlign w:val="bottom"/>
            <w:hideMark/>
          </w:tcPr>
          <w:p w14:paraId="416299EB"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417</w:t>
            </w:r>
          </w:p>
        </w:tc>
      </w:tr>
      <w:tr w:rsidR="00C205AE" w:rsidRPr="008A728F" w14:paraId="1DC3A703"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805850D" w14:textId="79FDACF5" w:rsidR="00C205AE" w:rsidRPr="008A728F" w:rsidRDefault="00C205AE" w:rsidP="0031116C">
            <w:pPr>
              <w:rPr>
                <w:color w:val="000000"/>
              </w:rPr>
            </w:pPr>
            <w:r w:rsidRPr="008A728F">
              <w:rPr>
                <w:color w:val="000000"/>
                <w:sz w:val="22"/>
                <w:szCs w:val="22"/>
              </w:rPr>
              <w:t>IL-18 BP (ng/mL)</w:t>
            </w:r>
          </w:p>
        </w:tc>
        <w:tc>
          <w:tcPr>
            <w:tcW w:w="2977" w:type="dxa"/>
            <w:tcBorders>
              <w:top w:val="nil"/>
              <w:left w:val="nil"/>
              <w:bottom w:val="single" w:sz="4" w:space="0" w:color="auto"/>
              <w:right w:val="single" w:sz="4" w:space="0" w:color="auto"/>
            </w:tcBorders>
            <w:shd w:val="clear" w:color="auto" w:fill="auto"/>
            <w:noWrap/>
            <w:vAlign w:val="bottom"/>
            <w:hideMark/>
          </w:tcPr>
          <w:p w14:paraId="36CE3DEE" w14:textId="77777777" w:rsidR="00C205AE" w:rsidRPr="008A728F" w:rsidRDefault="00C205AE" w:rsidP="0031116C">
            <w:pPr>
              <w:jc w:val="center"/>
              <w:rPr>
                <w:color w:val="000000"/>
              </w:rPr>
            </w:pPr>
            <w:r w:rsidRPr="008A728F">
              <w:rPr>
                <w:color w:val="000000"/>
                <w:sz w:val="22"/>
                <w:szCs w:val="22"/>
              </w:rPr>
              <w:t>15</w:t>
            </w:r>
            <w:r>
              <w:rPr>
                <w:color w:val="000000"/>
                <w:sz w:val="22"/>
                <w:szCs w:val="22"/>
              </w:rPr>
              <w:t>.</w:t>
            </w:r>
            <w:r w:rsidRPr="008A728F">
              <w:rPr>
                <w:color w:val="000000"/>
                <w:sz w:val="22"/>
                <w:szCs w:val="22"/>
              </w:rPr>
              <w:t>23 (11</w:t>
            </w:r>
            <w:r>
              <w:rPr>
                <w:color w:val="000000"/>
                <w:sz w:val="22"/>
                <w:szCs w:val="22"/>
              </w:rPr>
              <w:t>.</w:t>
            </w:r>
            <w:r w:rsidRPr="008A728F">
              <w:rPr>
                <w:color w:val="000000"/>
                <w:sz w:val="22"/>
                <w:szCs w:val="22"/>
              </w:rPr>
              <w:t>93,</w:t>
            </w:r>
            <w:r>
              <w:rPr>
                <w:color w:val="000000"/>
                <w:sz w:val="22"/>
                <w:szCs w:val="22"/>
              </w:rPr>
              <w:t xml:space="preserve"> </w:t>
            </w:r>
            <w:r w:rsidRPr="008A728F">
              <w:rPr>
                <w:color w:val="000000"/>
                <w:sz w:val="22"/>
                <w:szCs w:val="22"/>
              </w:rPr>
              <w:t>19</w:t>
            </w:r>
            <w:r>
              <w:rPr>
                <w:color w:val="000000"/>
                <w:sz w:val="22"/>
                <w:szCs w:val="22"/>
              </w:rPr>
              <w:t>.</w:t>
            </w:r>
            <w:r w:rsidRPr="008A728F">
              <w:rPr>
                <w:color w:val="000000"/>
                <w:sz w:val="22"/>
                <w:szCs w:val="22"/>
              </w:rPr>
              <w:t>6)</w:t>
            </w:r>
          </w:p>
        </w:tc>
        <w:tc>
          <w:tcPr>
            <w:tcW w:w="2551" w:type="dxa"/>
            <w:tcBorders>
              <w:top w:val="nil"/>
              <w:left w:val="nil"/>
              <w:bottom w:val="single" w:sz="4" w:space="0" w:color="auto"/>
              <w:right w:val="single" w:sz="4" w:space="0" w:color="auto"/>
            </w:tcBorders>
            <w:shd w:val="clear" w:color="auto" w:fill="auto"/>
            <w:noWrap/>
            <w:vAlign w:val="bottom"/>
            <w:hideMark/>
          </w:tcPr>
          <w:p w14:paraId="212AB71E" w14:textId="77777777" w:rsidR="00C205AE" w:rsidRPr="008A728F" w:rsidRDefault="00C205AE" w:rsidP="0031116C">
            <w:pPr>
              <w:jc w:val="center"/>
              <w:rPr>
                <w:color w:val="000000"/>
              </w:rPr>
            </w:pPr>
            <w:r w:rsidRPr="008A728F">
              <w:rPr>
                <w:color w:val="000000"/>
                <w:sz w:val="22"/>
                <w:szCs w:val="22"/>
              </w:rPr>
              <w:t>20</w:t>
            </w:r>
            <w:r>
              <w:rPr>
                <w:color w:val="000000"/>
                <w:sz w:val="22"/>
                <w:szCs w:val="22"/>
              </w:rPr>
              <w:t>.</w:t>
            </w:r>
            <w:r w:rsidRPr="008A728F">
              <w:rPr>
                <w:color w:val="000000"/>
                <w:sz w:val="22"/>
                <w:szCs w:val="22"/>
              </w:rPr>
              <w:t>97 (15</w:t>
            </w:r>
            <w:r>
              <w:rPr>
                <w:color w:val="000000"/>
                <w:sz w:val="22"/>
                <w:szCs w:val="22"/>
              </w:rPr>
              <w:t>.</w:t>
            </w:r>
            <w:r w:rsidRPr="008A728F">
              <w:rPr>
                <w:color w:val="000000"/>
                <w:sz w:val="22"/>
                <w:szCs w:val="22"/>
              </w:rPr>
              <w:t>58,</w:t>
            </w:r>
            <w:r>
              <w:rPr>
                <w:color w:val="000000"/>
                <w:sz w:val="22"/>
                <w:szCs w:val="22"/>
              </w:rPr>
              <w:t xml:space="preserve"> </w:t>
            </w:r>
            <w:r w:rsidRPr="008A728F">
              <w:rPr>
                <w:color w:val="000000"/>
                <w:sz w:val="22"/>
                <w:szCs w:val="22"/>
              </w:rPr>
              <w:t>27</w:t>
            </w:r>
            <w:r>
              <w:rPr>
                <w:color w:val="000000"/>
                <w:sz w:val="22"/>
                <w:szCs w:val="22"/>
              </w:rPr>
              <w:t>.</w:t>
            </w:r>
            <w:r w:rsidRPr="008A728F">
              <w:rPr>
                <w:color w:val="000000"/>
                <w:sz w:val="22"/>
                <w:szCs w:val="22"/>
              </w:rPr>
              <w:t>76)</w:t>
            </w:r>
          </w:p>
        </w:tc>
        <w:tc>
          <w:tcPr>
            <w:tcW w:w="992" w:type="dxa"/>
            <w:tcBorders>
              <w:top w:val="nil"/>
              <w:left w:val="nil"/>
              <w:bottom w:val="single" w:sz="4" w:space="0" w:color="auto"/>
              <w:right w:val="single" w:sz="4" w:space="0" w:color="auto"/>
            </w:tcBorders>
            <w:shd w:val="clear" w:color="auto" w:fill="auto"/>
            <w:noWrap/>
            <w:vAlign w:val="bottom"/>
            <w:hideMark/>
          </w:tcPr>
          <w:p w14:paraId="7EBFC3B3"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7EFD786D"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5EAD0AA" w14:textId="77777777" w:rsidR="00C205AE" w:rsidRPr="008A728F" w:rsidRDefault="00C205AE" w:rsidP="0031116C">
            <w:pPr>
              <w:rPr>
                <w:color w:val="000000"/>
              </w:rPr>
            </w:pPr>
            <w:proofErr w:type="spellStart"/>
            <w:r w:rsidRPr="008A728F">
              <w:rPr>
                <w:color w:val="000000"/>
                <w:sz w:val="22"/>
                <w:szCs w:val="22"/>
              </w:rPr>
              <w:t>sTNFRII</w:t>
            </w:r>
            <w:proofErr w:type="spellEnd"/>
            <w:r w:rsidRPr="008A728F">
              <w:rPr>
                <w:color w:val="000000"/>
                <w:sz w:val="22"/>
                <w:szCs w:val="22"/>
              </w:rPr>
              <w:t xml:space="preserve"> (ng/mL)</w:t>
            </w:r>
          </w:p>
        </w:tc>
        <w:tc>
          <w:tcPr>
            <w:tcW w:w="2977" w:type="dxa"/>
            <w:tcBorders>
              <w:top w:val="nil"/>
              <w:left w:val="nil"/>
              <w:bottom w:val="single" w:sz="4" w:space="0" w:color="auto"/>
              <w:right w:val="single" w:sz="4" w:space="0" w:color="auto"/>
            </w:tcBorders>
            <w:shd w:val="clear" w:color="auto" w:fill="auto"/>
            <w:noWrap/>
            <w:vAlign w:val="bottom"/>
            <w:hideMark/>
          </w:tcPr>
          <w:p w14:paraId="4C53FAE6"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4 (1</w:t>
            </w:r>
            <w:r>
              <w:rPr>
                <w:color w:val="000000"/>
                <w:sz w:val="22"/>
                <w:szCs w:val="22"/>
              </w:rPr>
              <w:t>.</w:t>
            </w:r>
            <w:r w:rsidRPr="008A728F">
              <w:rPr>
                <w:color w:val="000000"/>
                <w:sz w:val="22"/>
                <w:szCs w:val="22"/>
              </w:rPr>
              <w:t>85,</w:t>
            </w:r>
            <w:r>
              <w:rPr>
                <w:color w:val="000000"/>
                <w:sz w:val="22"/>
                <w:szCs w:val="22"/>
              </w:rPr>
              <w:t xml:space="preserve"> </w:t>
            </w:r>
            <w:r w:rsidRPr="008A728F">
              <w:rPr>
                <w:color w:val="000000"/>
                <w:sz w:val="22"/>
                <w:szCs w:val="22"/>
              </w:rPr>
              <w:t>3</w:t>
            </w:r>
            <w:r>
              <w:rPr>
                <w:color w:val="000000"/>
                <w:sz w:val="22"/>
                <w:szCs w:val="22"/>
              </w:rPr>
              <w:t>.</w:t>
            </w:r>
            <w:r w:rsidRPr="008A728F">
              <w:rPr>
                <w:color w:val="000000"/>
                <w:sz w:val="22"/>
                <w:szCs w:val="22"/>
              </w:rPr>
              <w:t>16)</w:t>
            </w:r>
          </w:p>
        </w:tc>
        <w:tc>
          <w:tcPr>
            <w:tcW w:w="2551" w:type="dxa"/>
            <w:tcBorders>
              <w:top w:val="nil"/>
              <w:left w:val="nil"/>
              <w:bottom w:val="single" w:sz="4" w:space="0" w:color="auto"/>
              <w:right w:val="single" w:sz="4" w:space="0" w:color="auto"/>
            </w:tcBorders>
            <w:shd w:val="clear" w:color="auto" w:fill="auto"/>
            <w:noWrap/>
            <w:vAlign w:val="bottom"/>
            <w:hideMark/>
          </w:tcPr>
          <w:p w14:paraId="4CCD2E2F"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88 (1</w:t>
            </w:r>
            <w:r>
              <w:rPr>
                <w:color w:val="000000"/>
                <w:sz w:val="22"/>
                <w:szCs w:val="22"/>
              </w:rPr>
              <w:t>.</w:t>
            </w:r>
            <w:r w:rsidRPr="008A728F">
              <w:rPr>
                <w:color w:val="000000"/>
                <w:sz w:val="22"/>
                <w:szCs w:val="22"/>
              </w:rPr>
              <w:t>85,</w:t>
            </w:r>
            <w:r>
              <w:rPr>
                <w:color w:val="000000"/>
                <w:sz w:val="22"/>
                <w:szCs w:val="22"/>
              </w:rPr>
              <w:t xml:space="preserve"> </w:t>
            </w:r>
            <w:r w:rsidRPr="008A728F">
              <w:rPr>
                <w:color w:val="000000"/>
                <w:sz w:val="22"/>
                <w:szCs w:val="22"/>
              </w:rPr>
              <w:t>5</w:t>
            </w:r>
            <w:r>
              <w:rPr>
                <w:color w:val="000000"/>
                <w:sz w:val="22"/>
                <w:szCs w:val="22"/>
              </w:rPr>
              <w:t>.</w:t>
            </w:r>
            <w:r w:rsidRPr="008A728F">
              <w:rPr>
                <w:color w:val="000000"/>
                <w:sz w:val="22"/>
                <w:szCs w:val="22"/>
              </w:rPr>
              <w:t>24)</w:t>
            </w:r>
          </w:p>
        </w:tc>
        <w:tc>
          <w:tcPr>
            <w:tcW w:w="992" w:type="dxa"/>
            <w:tcBorders>
              <w:top w:val="nil"/>
              <w:left w:val="nil"/>
              <w:bottom w:val="single" w:sz="4" w:space="0" w:color="auto"/>
              <w:right w:val="single" w:sz="4" w:space="0" w:color="auto"/>
            </w:tcBorders>
            <w:shd w:val="clear" w:color="auto" w:fill="auto"/>
            <w:noWrap/>
            <w:vAlign w:val="bottom"/>
            <w:hideMark/>
          </w:tcPr>
          <w:p w14:paraId="767198BD"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16EEAC44"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D01F1D8" w14:textId="77777777" w:rsidR="00C205AE" w:rsidRPr="008A728F" w:rsidRDefault="00C205AE" w:rsidP="0031116C">
            <w:pPr>
              <w:rPr>
                <w:color w:val="000000"/>
              </w:rPr>
            </w:pPr>
            <w:proofErr w:type="spellStart"/>
            <w:r w:rsidRPr="008A728F">
              <w:rPr>
                <w:color w:val="000000"/>
                <w:sz w:val="22"/>
                <w:szCs w:val="22"/>
              </w:rPr>
              <w:t>PlGF</w:t>
            </w:r>
            <w:proofErr w:type="spellEnd"/>
            <w:r w:rsidRPr="008A728F">
              <w:rPr>
                <w:color w:val="000000"/>
                <w:sz w:val="22"/>
                <w:szCs w:val="22"/>
              </w:rPr>
              <w:t xml:space="preserve"> (</w:t>
            </w:r>
            <w:proofErr w:type="spellStart"/>
            <w:r w:rsidRPr="008A728F">
              <w:rPr>
                <w:color w:val="000000"/>
                <w:sz w:val="22"/>
                <w:szCs w:val="22"/>
              </w:rPr>
              <w:t>pg</w:t>
            </w:r>
            <w:proofErr w:type="spellEnd"/>
            <w:r w:rsidRPr="008A728F">
              <w:rPr>
                <w:color w:val="000000"/>
                <w:sz w:val="22"/>
                <w:szCs w:val="22"/>
              </w:rPr>
              <w:t>/mL)</w:t>
            </w:r>
          </w:p>
        </w:tc>
        <w:tc>
          <w:tcPr>
            <w:tcW w:w="2977" w:type="dxa"/>
            <w:tcBorders>
              <w:top w:val="nil"/>
              <w:left w:val="nil"/>
              <w:bottom w:val="single" w:sz="4" w:space="0" w:color="auto"/>
              <w:right w:val="single" w:sz="4" w:space="0" w:color="auto"/>
            </w:tcBorders>
            <w:shd w:val="clear" w:color="auto" w:fill="auto"/>
            <w:noWrap/>
            <w:vAlign w:val="bottom"/>
            <w:hideMark/>
          </w:tcPr>
          <w:p w14:paraId="2EA7DC3D" w14:textId="77777777" w:rsidR="00C205AE" w:rsidRPr="008A728F" w:rsidRDefault="00C205AE" w:rsidP="0031116C">
            <w:pPr>
              <w:jc w:val="center"/>
              <w:rPr>
                <w:color w:val="000000"/>
              </w:rPr>
            </w:pPr>
            <w:r w:rsidRPr="008A728F">
              <w:rPr>
                <w:color w:val="000000"/>
                <w:sz w:val="22"/>
                <w:szCs w:val="22"/>
              </w:rPr>
              <w:t>151</w:t>
            </w:r>
            <w:r>
              <w:rPr>
                <w:color w:val="000000"/>
                <w:sz w:val="22"/>
                <w:szCs w:val="22"/>
              </w:rPr>
              <w:t>.</w:t>
            </w:r>
            <w:r w:rsidRPr="008A728F">
              <w:rPr>
                <w:color w:val="000000"/>
                <w:sz w:val="22"/>
                <w:szCs w:val="22"/>
              </w:rPr>
              <w:t>67 (80</w:t>
            </w:r>
            <w:r>
              <w:rPr>
                <w:color w:val="000000"/>
                <w:sz w:val="22"/>
                <w:szCs w:val="22"/>
              </w:rPr>
              <w:t>.</w:t>
            </w:r>
            <w:r w:rsidRPr="008A728F">
              <w:rPr>
                <w:color w:val="000000"/>
                <w:sz w:val="22"/>
                <w:szCs w:val="22"/>
              </w:rPr>
              <w:t>02,</w:t>
            </w:r>
            <w:r>
              <w:rPr>
                <w:color w:val="000000"/>
                <w:sz w:val="22"/>
                <w:szCs w:val="22"/>
              </w:rPr>
              <w:t xml:space="preserve"> </w:t>
            </w:r>
            <w:r w:rsidRPr="008A728F">
              <w:rPr>
                <w:color w:val="000000"/>
                <w:sz w:val="22"/>
                <w:szCs w:val="22"/>
              </w:rPr>
              <w:t>266</w:t>
            </w:r>
            <w:r>
              <w:rPr>
                <w:color w:val="000000"/>
                <w:sz w:val="22"/>
                <w:szCs w:val="22"/>
              </w:rPr>
              <w:t>.</w:t>
            </w:r>
            <w:r w:rsidRPr="008A728F">
              <w:rPr>
                <w:color w:val="000000"/>
                <w:sz w:val="22"/>
                <w:szCs w:val="22"/>
              </w:rPr>
              <w:t>04)</w:t>
            </w:r>
          </w:p>
        </w:tc>
        <w:tc>
          <w:tcPr>
            <w:tcW w:w="2551" w:type="dxa"/>
            <w:tcBorders>
              <w:top w:val="nil"/>
              <w:left w:val="nil"/>
              <w:bottom w:val="single" w:sz="4" w:space="0" w:color="auto"/>
              <w:right w:val="single" w:sz="4" w:space="0" w:color="auto"/>
            </w:tcBorders>
            <w:shd w:val="clear" w:color="auto" w:fill="auto"/>
            <w:noWrap/>
            <w:vAlign w:val="bottom"/>
            <w:hideMark/>
          </w:tcPr>
          <w:p w14:paraId="78B8D1CB" w14:textId="77777777" w:rsidR="00C205AE" w:rsidRPr="008A728F" w:rsidRDefault="00C205AE" w:rsidP="0031116C">
            <w:pPr>
              <w:jc w:val="center"/>
              <w:rPr>
                <w:color w:val="000000"/>
              </w:rPr>
            </w:pPr>
            <w:r w:rsidRPr="008A728F">
              <w:rPr>
                <w:color w:val="000000"/>
                <w:sz w:val="22"/>
                <w:szCs w:val="22"/>
              </w:rPr>
              <w:t>131</w:t>
            </w:r>
            <w:r>
              <w:rPr>
                <w:color w:val="000000"/>
                <w:sz w:val="22"/>
                <w:szCs w:val="22"/>
              </w:rPr>
              <w:t>.</w:t>
            </w:r>
            <w:r w:rsidRPr="008A728F">
              <w:rPr>
                <w:color w:val="000000"/>
                <w:sz w:val="22"/>
                <w:szCs w:val="22"/>
              </w:rPr>
              <w:t>3 (55</w:t>
            </w:r>
            <w:r>
              <w:rPr>
                <w:color w:val="000000"/>
                <w:sz w:val="22"/>
                <w:szCs w:val="22"/>
              </w:rPr>
              <w:t>.</w:t>
            </w:r>
            <w:r w:rsidRPr="008A728F">
              <w:rPr>
                <w:color w:val="000000"/>
                <w:sz w:val="22"/>
                <w:szCs w:val="22"/>
              </w:rPr>
              <w:t>89,</w:t>
            </w:r>
            <w:r>
              <w:rPr>
                <w:color w:val="000000"/>
                <w:sz w:val="22"/>
                <w:szCs w:val="22"/>
              </w:rPr>
              <w:t xml:space="preserve"> </w:t>
            </w:r>
            <w:r w:rsidRPr="008A728F">
              <w:rPr>
                <w:color w:val="000000"/>
                <w:sz w:val="22"/>
                <w:szCs w:val="22"/>
              </w:rPr>
              <w:t>247</w:t>
            </w:r>
            <w:r>
              <w:rPr>
                <w:color w:val="000000"/>
                <w:sz w:val="22"/>
                <w:szCs w:val="22"/>
              </w:rPr>
              <w:t>.</w:t>
            </w:r>
            <w:r w:rsidRPr="008A728F">
              <w:rPr>
                <w:color w:val="000000"/>
                <w:sz w:val="22"/>
                <w:szCs w:val="22"/>
              </w:rPr>
              <w:t>82)</w:t>
            </w:r>
          </w:p>
        </w:tc>
        <w:tc>
          <w:tcPr>
            <w:tcW w:w="992" w:type="dxa"/>
            <w:tcBorders>
              <w:top w:val="nil"/>
              <w:left w:val="nil"/>
              <w:bottom w:val="single" w:sz="4" w:space="0" w:color="auto"/>
              <w:right w:val="single" w:sz="4" w:space="0" w:color="auto"/>
            </w:tcBorders>
            <w:shd w:val="clear" w:color="auto" w:fill="auto"/>
            <w:noWrap/>
            <w:vAlign w:val="bottom"/>
            <w:hideMark/>
          </w:tcPr>
          <w:p w14:paraId="65555D71" w14:textId="77777777" w:rsidR="00C205AE" w:rsidRPr="008A728F" w:rsidRDefault="00C205AE" w:rsidP="0031116C">
            <w:pPr>
              <w:jc w:val="right"/>
              <w:rPr>
                <w:color w:val="000000"/>
              </w:rPr>
            </w:pPr>
            <w:r w:rsidRPr="008A728F">
              <w:rPr>
                <w:bCs/>
                <w:color w:val="000000"/>
                <w:sz w:val="22"/>
                <w:szCs w:val="22"/>
              </w:rPr>
              <w:t>0</w:t>
            </w:r>
            <w:r>
              <w:rPr>
                <w:bCs/>
                <w:color w:val="000000"/>
                <w:sz w:val="22"/>
                <w:szCs w:val="22"/>
              </w:rPr>
              <w:t>.</w:t>
            </w:r>
            <w:r w:rsidRPr="008A728F">
              <w:rPr>
                <w:bCs/>
                <w:color w:val="000000"/>
                <w:sz w:val="22"/>
                <w:szCs w:val="22"/>
              </w:rPr>
              <w:t>021</w:t>
            </w:r>
          </w:p>
        </w:tc>
      </w:tr>
      <w:tr w:rsidR="00C205AE" w:rsidRPr="008A728F" w14:paraId="64F07426"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D537BFA" w14:textId="77777777" w:rsidR="00C205AE" w:rsidRPr="008A728F" w:rsidRDefault="00C205AE" w:rsidP="0031116C">
            <w:pPr>
              <w:rPr>
                <w:color w:val="000000"/>
              </w:rPr>
            </w:pPr>
            <w:proofErr w:type="spellStart"/>
            <w:r w:rsidRPr="008A728F">
              <w:rPr>
                <w:color w:val="000000"/>
                <w:sz w:val="22"/>
                <w:szCs w:val="22"/>
              </w:rPr>
              <w:t>sEndoglin</w:t>
            </w:r>
            <w:proofErr w:type="spellEnd"/>
            <w:r w:rsidRPr="008A728F">
              <w:rPr>
                <w:color w:val="000000"/>
                <w:sz w:val="22"/>
                <w:szCs w:val="22"/>
              </w:rPr>
              <w:t xml:space="preserve"> (ng/mL)</w:t>
            </w:r>
          </w:p>
        </w:tc>
        <w:tc>
          <w:tcPr>
            <w:tcW w:w="2977" w:type="dxa"/>
            <w:tcBorders>
              <w:top w:val="nil"/>
              <w:left w:val="nil"/>
              <w:bottom w:val="single" w:sz="4" w:space="0" w:color="auto"/>
              <w:right w:val="single" w:sz="4" w:space="0" w:color="auto"/>
            </w:tcBorders>
            <w:shd w:val="clear" w:color="auto" w:fill="auto"/>
            <w:noWrap/>
            <w:vAlign w:val="bottom"/>
            <w:hideMark/>
          </w:tcPr>
          <w:p w14:paraId="66C80667"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72 (2</w:t>
            </w:r>
            <w:r>
              <w:rPr>
                <w:color w:val="000000"/>
                <w:sz w:val="22"/>
                <w:szCs w:val="22"/>
              </w:rPr>
              <w:t>.</w:t>
            </w:r>
            <w:r w:rsidRPr="008A728F">
              <w:rPr>
                <w:color w:val="000000"/>
                <w:sz w:val="22"/>
                <w:szCs w:val="22"/>
              </w:rPr>
              <w:t>08,</w:t>
            </w:r>
            <w:r>
              <w:rPr>
                <w:color w:val="000000"/>
                <w:sz w:val="22"/>
                <w:szCs w:val="22"/>
              </w:rPr>
              <w:t xml:space="preserve"> </w:t>
            </w:r>
            <w:r w:rsidRPr="008A728F">
              <w:rPr>
                <w:color w:val="000000"/>
                <w:sz w:val="22"/>
                <w:szCs w:val="22"/>
              </w:rPr>
              <w:t>3</w:t>
            </w:r>
            <w:r>
              <w:rPr>
                <w:color w:val="000000"/>
                <w:sz w:val="22"/>
                <w:szCs w:val="22"/>
              </w:rPr>
              <w:t>.</w:t>
            </w:r>
            <w:r w:rsidRPr="008A728F">
              <w:rPr>
                <w:color w:val="000000"/>
                <w:sz w:val="22"/>
                <w:szCs w:val="22"/>
              </w:rPr>
              <w:t>73)</w:t>
            </w:r>
          </w:p>
        </w:tc>
        <w:tc>
          <w:tcPr>
            <w:tcW w:w="2551" w:type="dxa"/>
            <w:tcBorders>
              <w:top w:val="nil"/>
              <w:left w:val="nil"/>
              <w:bottom w:val="single" w:sz="4" w:space="0" w:color="auto"/>
              <w:right w:val="single" w:sz="4" w:space="0" w:color="auto"/>
            </w:tcBorders>
            <w:shd w:val="clear" w:color="auto" w:fill="auto"/>
            <w:noWrap/>
            <w:vAlign w:val="bottom"/>
            <w:hideMark/>
          </w:tcPr>
          <w:p w14:paraId="22AA7C6E"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93 (2</w:t>
            </w:r>
            <w:r>
              <w:rPr>
                <w:color w:val="000000"/>
                <w:sz w:val="22"/>
                <w:szCs w:val="22"/>
              </w:rPr>
              <w:t>.</w:t>
            </w:r>
            <w:r w:rsidRPr="008A728F">
              <w:rPr>
                <w:color w:val="000000"/>
                <w:sz w:val="22"/>
                <w:szCs w:val="22"/>
              </w:rPr>
              <w:t>2,</w:t>
            </w:r>
            <w:r>
              <w:rPr>
                <w:color w:val="000000"/>
                <w:sz w:val="22"/>
                <w:szCs w:val="22"/>
              </w:rPr>
              <w:t xml:space="preserve"> </w:t>
            </w:r>
            <w:r w:rsidRPr="008A728F">
              <w:rPr>
                <w:color w:val="000000"/>
                <w:sz w:val="22"/>
                <w:szCs w:val="22"/>
              </w:rPr>
              <w:t>4</w:t>
            </w:r>
            <w:r>
              <w:rPr>
                <w:color w:val="000000"/>
                <w:sz w:val="22"/>
                <w:szCs w:val="22"/>
              </w:rPr>
              <w:t>.</w:t>
            </w:r>
            <w:r w:rsidRPr="008A728F">
              <w:rPr>
                <w:color w:val="000000"/>
                <w:sz w:val="22"/>
                <w:szCs w:val="22"/>
              </w:rPr>
              <w:t>31)</w:t>
            </w:r>
          </w:p>
        </w:tc>
        <w:tc>
          <w:tcPr>
            <w:tcW w:w="992" w:type="dxa"/>
            <w:tcBorders>
              <w:top w:val="nil"/>
              <w:left w:val="nil"/>
              <w:bottom w:val="single" w:sz="4" w:space="0" w:color="auto"/>
              <w:right w:val="single" w:sz="4" w:space="0" w:color="auto"/>
            </w:tcBorders>
            <w:shd w:val="clear" w:color="auto" w:fill="auto"/>
            <w:noWrap/>
            <w:vAlign w:val="bottom"/>
            <w:hideMark/>
          </w:tcPr>
          <w:p w14:paraId="017447BB" w14:textId="77777777" w:rsidR="00C205AE" w:rsidRPr="008A728F" w:rsidRDefault="00C205AE" w:rsidP="0031116C">
            <w:pPr>
              <w:jc w:val="right"/>
              <w:rPr>
                <w:b/>
                <w:color w:val="000000"/>
              </w:rPr>
            </w:pPr>
            <w:r w:rsidRPr="008A728F">
              <w:rPr>
                <w:b/>
                <w:color w:val="000000"/>
                <w:sz w:val="22"/>
                <w:szCs w:val="22"/>
              </w:rPr>
              <w:t>0</w:t>
            </w:r>
            <w:r>
              <w:rPr>
                <w:b/>
                <w:color w:val="000000"/>
                <w:sz w:val="22"/>
                <w:szCs w:val="22"/>
              </w:rPr>
              <w:t>.</w:t>
            </w:r>
            <w:r w:rsidRPr="008A728F">
              <w:rPr>
                <w:b/>
                <w:color w:val="000000"/>
                <w:sz w:val="22"/>
                <w:szCs w:val="22"/>
              </w:rPr>
              <w:t>005</w:t>
            </w:r>
          </w:p>
        </w:tc>
      </w:tr>
      <w:tr w:rsidR="00C205AE" w:rsidRPr="008A728F" w14:paraId="21D5486E"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7A4BDE1" w14:textId="77777777" w:rsidR="00C205AE" w:rsidRPr="008A728F" w:rsidRDefault="00C205AE" w:rsidP="0031116C">
            <w:pPr>
              <w:rPr>
                <w:color w:val="000000"/>
              </w:rPr>
            </w:pPr>
            <w:r w:rsidRPr="008A728F">
              <w:rPr>
                <w:color w:val="000000"/>
                <w:sz w:val="22"/>
                <w:szCs w:val="22"/>
              </w:rPr>
              <w:t>sFlt-1 (ng/mL)</w:t>
            </w:r>
          </w:p>
        </w:tc>
        <w:tc>
          <w:tcPr>
            <w:tcW w:w="2977" w:type="dxa"/>
            <w:tcBorders>
              <w:top w:val="nil"/>
              <w:left w:val="nil"/>
              <w:bottom w:val="single" w:sz="4" w:space="0" w:color="auto"/>
              <w:right w:val="single" w:sz="4" w:space="0" w:color="auto"/>
            </w:tcBorders>
            <w:shd w:val="clear" w:color="auto" w:fill="auto"/>
            <w:noWrap/>
            <w:vAlign w:val="bottom"/>
            <w:hideMark/>
          </w:tcPr>
          <w:p w14:paraId="06155182"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9 (2</w:t>
            </w:r>
            <w:r>
              <w:rPr>
                <w:color w:val="000000"/>
                <w:sz w:val="22"/>
                <w:szCs w:val="22"/>
              </w:rPr>
              <w:t>.</w:t>
            </w:r>
            <w:r w:rsidRPr="008A728F">
              <w:rPr>
                <w:color w:val="000000"/>
                <w:sz w:val="22"/>
                <w:szCs w:val="22"/>
              </w:rPr>
              <w:t>01,</w:t>
            </w:r>
            <w:r>
              <w:rPr>
                <w:color w:val="000000"/>
                <w:sz w:val="22"/>
                <w:szCs w:val="22"/>
              </w:rPr>
              <w:t xml:space="preserve"> </w:t>
            </w:r>
            <w:r w:rsidRPr="008A728F">
              <w:rPr>
                <w:color w:val="000000"/>
                <w:sz w:val="22"/>
                <w:szCs w:val="22"/>
              </w:rPr>
              <w:t>4</w:t>
            </w:r>
            <w:r>
              <w:rPr>
                <w:color w:val="000000"/>
                <w:sz w:val="22"/>
                <w:szCs w:val="22"/>
              </w:rPr>
              <w:t>.</w:t>
            </w:r>
            <w:r w:rsidRPr="008A728F">
              <w:rPr>
                <w:color w:val="000000"/>
                <w:sz w:val="22"/>
                <w:szCs w:val="22"/>
              </w:rPr>
              <w:t>07)</w:t>
            </w:r>
          </w:p>
        </w:tc>
        <w:tc>
          <w:tcPr>
            <w:tcW w:w="2551" w:type="dxa"/>
            <w:tcBorders>
              <w:top w:val="nil"/>
              <w:left w:val="nil"/>
              <w:bottom w:val="single" w:sz="4" w:space="0" w:color="auto"/>
              <w:right w:val="single" w:sz="4" w:space="0" w:color="auto"/>
            </w:tcBorders>
            <w:shd w:val="clear" w:color="auto" w:fill="auto"/>
            <w:noWrap/>
            <w:vAlign w:val="bottom"/>
            <w:hideMark/>
          </w:tcPr>
          <w:p w14:paraId="7AE4A9EF"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94 (2</w:t>
            </w:r>
            <w:r>
              <w:rPr>
                <w:color w:val="000000"/>
                <w:sz w:val="22"/>
                <w:szCs w:val="22"/>
              </w:rPr>
              <w:t>.</w:t>
            </w:r>
            <w:r w:rsidRPr="008A728F">
              <w:rPr>
                <w:color w:val="000000"/>
                <w:sz w:val="22"/>
                <w:szCs w:val="22"/>
              </w:rPr>
              <w:t>23,</w:t>
            </w:r>
            <w:r>
              <w:rPr>
                <w:color w:val="000000"/>
                <w:sz w:val="22"/>
                <w:szCs w:val="22"/>
              </w:rPr>
              <w:t xml:space="preserve"> </w:t>
            </w:r>
            <w:r w:rsidRPr="008A728F">
              <w:rPr>
                <w:color w:val="000000"/>
                <w:sz w:val="22"/>
                <w:szCs w:val="22"/>
              </w:rPr>
              <w:t>4</w:t>
            </w:r>
            <w:r>
              <w:rPr>
                <w:color w:val="000000"/>
                <w:sz w:val="22"/>
                <w:szCs w:val="22"/>
              </w:rPr>
              <w:t>.</w:t>
            </w:r>
            <w:r w:rsidRPr="008A728F">
              <w:rPr>
                <w:color w:val="000000"/>
                <w:sz w:val="22"/>
                <w:szCs w:val="22"/>
              </w:rPr>
              <w:t>07)</w:t>
            </w:r>
          </w:p>
        </w:tc>
        <w:tc>
          <w:tcPr>
            <w:tcW w:w="992" w:type="dxa"/>
            <w:tcBorders>
              <w:top w:val="nil"/>
              <w:left w:val="nil"/>
              <w:bottom w:val="single" w:sz="4" w:space="0" w:color="auto"/>
              <w:right w:val="single" w:sz="4" w:space="0" w:color="auto"/>
            </w:tcBorders>
            <w:shd w:val="clear" w:color="auto" w:fill="auto"/>
            <w:noWrap/>
            <w:vAlign w:val="bottom"/>
            <w:hideMark/>
          </w:tcPr>
          <w:p w14:paraId="3158417E"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471</w:t>
            </w:r>
          </w:p>
        </w:tc>
      </w:tr>
      <w:tr w:rsidR="00C205AE" w:rsidRPr="008A728F" w14:paraId="5E5FD68F"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0E486CA5" w14:textId="77777777" w:rsidR="00C205AE" w:rsidRPr="008A728F" w:rsidRDefault="00C205AE" w:rsidP="0031116C">
            <w:pPr>
              <w:rPr>
                <w:color w:val="000000"/>
              </w:rPr>
            </w:pPr>
            <w:r w:rsidRPr="008A728F">
              <w:rPr>
                <w:color w:val="000000"/>
                <w:sz w:val="22"/>
                <w:szCs w:val="22"/>
              </w:rPr>
              <w:t>Angptl3 (ng/mL)</w:t>
            </w:r>
          </w:p>
        </w:tc>
        <w:tc>
          <w:tcPr>
            <w:tcW w:w="2977" w:type="dxa"/>
            <w:tcBorders>
              <w:top w:val="nil"/>
              <w:left w:val="nil"/>
              <w:bottom w:val="single" w:sz="4" w:space="0" w:color="auto"/>
              <w:right w:val="single" w:sz="4" w:space="0" w:color="auto"/>
            </w:tcBorders>
            <w:shd w:val="clear" w:color="auto" w:fill="auto"/>
            <w:noWrap/>
            <w:vAlign w:val="bottom"/>
            <w:hideMark/>
          </w:tcPr>
          <w:p w14:paraId="0B7CB0C3" w14:textId="77777777" w:rsidR="00C205AE" w:rsidRPr="008A728F" w:rsidRDefault="00C205AE" w:rsidP="0031116C">
            <w:pPr>
              <w:jc w:val="center"/>
              <w:rPr>
                <w:color w:val="000000"/>
              </w:rPr>
            </w:pPr>
            <w:r w:rsidRPr="008A728F">
              <w:rPr>
                <w:color w:val="000000"/>
                <w:sz w:val="22"/>
                <w:szCs w:val="22"/>
              </w:rPr>
              <w:t>20</w:t>
            </w:r>
            <w:r>
              <w:rPr>
                <w:color w:val="000000"/>
                <w:sz w:val="22"/>
                <w:szCs w:val="22"/>
              </w:rPr>
              <w:t>.</w:t>
            </w:r>
            <w:r w:rsidRPr="008A728F">
              <w:rPr>
                <w:color w:val="000000"/>
                <w:sz w:val="22"/>
                <w:szCs w:val="22"/>
              </w:rPr>
              <w:t>26 (11</w:t>
            </w:r>
            <w:r>
              <w:rPr>
                <w:color w:val="000000"/>
                <w:sz w:val="22"/>
                <w:szCs w:val="22"/>
              </w:rPr>
              <w:t>.</w:t>
            </w:r>
            <w:r w:rsidRPr="008A728F">
              <w:rPr>
                <w:color w:val="000000"/>
                <w:sz w:val="22"/>
                <w:szCs w:val="22"/>
              </w:rPr>
              <w:t>86,</w:t>
            </w:r>
            <w:r>
              <w:rPr>
                <w:color w:val="000000"/>
                <w:sz w:val="22"/>
                <w:szCs w:val="22"/>
              </w:rPr>
              <w:t xml:space="preserve"> </w:t>
            </w:r>
            <w:r w:rsidRPr="008A728F">
              <w:rPr>
                <w:color w:val="000000"/>
                <w:sz w:val="22"/>
                <w:szCs w:val="22"/>
              </w:rPr>
              <w:t>31</w:t>
            </w:r>
            <w:r>
              <w:rPr>
                <w:color w:val="000000"/>
                <w:sz w:val="22"/>
                <w:szCs w:val="22"/>
              </w:rPr>
              <w:t>.</w:t>
            </w:r>
            <w:r w:rsidRPr="008A728F">
              <w:rPr>
                <w:color w:val="000000"/>
                <w:sz w:val="22"/>
                <w:szCs w:val="22"/>
              </w:rPr>
              <w:t>06)</w:t>
            </w:r>
          </w:p>
        </w:tc>
        <w:tc>
          <w:tcPr>
            <w:tcW w:w="2551" w:type="dxa"/>
            <w:tcBorders>
              <w:top w:val="nil"/>
              <w:left w:val="nil"/>
              <w:bottom w:val="single" w:sz="4" w:space="0" w:color="auto"/>
              <w:right w:val="single" w:sz="4" w:space="0" w:color="auto"/>
            </w:tcBorders>
            <w:shd w:val="clear" w:color="auto" w:fill="auto"/>
            <w:noWrap/>
            <w:vAlign w:val="bottom"/>
            <w:hideMark/>
          </w:tcPr>
          <w:p w14:paraId="4995F2DE" w14:textId="77777777" w:rsidR="00C205AE" w:rsidRPr="008A728F" w:rsidRDefault="00C205AE" w:rsidP="0031116C">
            <w:pPr>
              <w:jc w:val="center"/>
              <w:rPr>
                <w:color w:val="000000"/>
              </w:rPr>
            </w:pPr>
            <w:r w:rsidRPr="008A728F">
              <w:rPr>
                <w:color w:val="000000"/>
                <w:sz w:val="22"/>
                <w:szCs w:val="22"/>
              </w:rPr>
              <w:t>20</w:t>
            </w:r>
            <w:r>
              <w:rPr>
                <w:color w:val="000000"/>
                <w:sz w:val="22"/>
                <w:szCs w:val="22"/>
              </w:rPr>
              <w:t>.</w:t>
            </w:r>
            <w:r w:rsidRPr="008A728F">
              <w:rPr>
                <w:color w:val="000000"/>
                <w:sz w:val="22"/>
                <w:szCs w:val="22"/>
              </w:rPr>
              <w:t>81 (11</w:t>
            </w:r>
            <w:r>
              <w:rPr>
                <w:color w:val="000000"/>
                <w:sz w:val="22"/>
                <w:szCs w:val="22"/>
              </w:rPr>
              <w:t>.</w:t>
            </w:r>
            <w:r w:rsidRPr="008A728F">
              <w:rPr>
                <w:color w:val="000000"/>
                <w:sz w:val="22"/>
                <w:szCs w:val="22"/>
              </w:rPr>
              <w:t>89,</w:t>
            </w:r>
            <w:r>
              <w:rPr>
                <w:color w:val="000000"/>
                <w:sz w:val="22"/>
                <w:szCs w:val="22"/>
              </w:rPr>
              <w:t xml:space="preserve"> </w:t>
            </w:r>
            <w:r w:rsidRPr="008A728F">
              <w:rPr>
                <w:color w:val="000000"/>
                <w:sz w:val="22"/>
                <w:szCs w:val="22"/>
              </w:rPr>
              <w:t>30</w:t>
            </w:r>
            <w:r>
              <w:rPr>
                <w:color w:val="000000"/>
                <w:sz w:val="22"/>
                <w:szCs w:val="22"/>
              </w:rPr>
              <w:t>.</w:t>
            </w:r>
            <w:r w:rsidRPr="008A728F">
              <w:rPr>
                <w:color w:val="000000"/>
                <w:sz w:val="22"/>
                <w:szCs w:val="22"/>
              </w:rPr>
              <w:t>54)</w:t>
            </w:r>
          </w:p>
        </w:tc>
        <w:tc>
          <w:tcPr>
            <w:tcW w:w="992" w:type="dxa"/>
            <w:tcBorders>
              <w:top w:val="nil"/>
              <w:left w:val="nil"/>
              <w:bottom w:val="single" w:sz="4" w:space="0" w:color="auto"/>
              <w:right w:val="single" w:sz="4" w:space="0" w:color="auto"/>
            </w:tcBorders>
            <w:shd w:val="clear" w:color="auto" w:fill="auto"/>
            <w:noWrap/>
            <w:vAlign w:val="bottom"/>
            <w:hideMark/>
          </w:tcPr>
          <w:p w14:paraId="18931A2C"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868</w:t>
            </w:r>
          </w:p>
        </w:tc>
      </w:tr>
      <w:tr w:rsidR="00C205AE" w:rsidRPr="008A728F" w14:paraId="0526910F"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DB71E38" w14:textId="77777777" w:rsidR="00C205AE" w:rsidRPr="008A728F" w:rsidRDefault="00C205AE" w:rsidP="0031116C">
            <w:pPr>
              <w:rPr>
                <w:color w:val="000000"/>
              </w:rPr>
            </w:pPr>
            <w:r w:rsidRPr="008A728F">
              <w:rPr>
                <w:color w:val="000000"/>
                <w:sz w:val="22"/>
                <w:szCs w:val="22"/>
              </w:rPr>
              <w:t>Leptin (ng/mL)</w:t>
            </w:r>
          </w:p>
        </w:tc>
        <w:tc>
          <w:tcPr>
            <w:tcW w:w="2977" w:type="dxa"/>
            <w:tcBorders>
              <w:top w:val="nil"/>
              <w:left w:val="nil"/>
              <w:bottom w:val="single" w:sz="4" w:space="0" w:color="auto"/>
              <w:right w:val="single" w:sz="4" w:space="0" w:color="auto"/>
            </w:tcBorders>
            <w:shd w:val="clear" w:color="auto" w:fill="auto"/>
            <w:noWrap/>
            <w:vAlign w:val="bottom"/>
            <w:hideMark/>
          </w:tcPr>
          <w:p w14:paraId="150EFDE6" w14:textId="77777777" w:rsidR="00C205AE" w:rsidRPr="008A728F" w:rsidRDefault="00C205AE" w:rsidP="0031116C">
            <w:pPr>
              <w:jc w:val="center"/>
              <w:rPr>
                <w:color w:val="000000"/>
              </w:rPr>
            </w:pPr>
            <w:r w:rsidRPr="008A728F">
              <w:rPr>
                <w:color w:val="000000"/>
                <w:sz w:val="22"/>
                <w:szCs w:val="22"/>
              </w:rPr>
              <w:t>6</w:t>
            </w:r>
            <w:r>
              <w:rPr>
                <w:color w:val="000000"/>
                <w:sz w:val="22"/>
                <w:szCs w:val="22"/>
              </w:rPr>
              <w:t>.</w:t>
            </w:r>
            <w:r w:rsidRPr="008A728F">
              <w:rPr>
                <w:color w:val="000000"/>
                <w:sz w:val="22"/>
                <w:szCs w:val="22"/>
              </w:rPr>
              <w:t>72 (3</w:t>
            </w:r>
            <w:r>
              <w:rPr>
                <w:color w:val="000000"/>
                <w:sz w:val="22"/>
                <w:szCs w:val="22"/>
              </w:rPr>
              <w:t>.</w:t>
            </w:r>
            <w:r w:rsidRPr="008A728F">
              <w:rPr>
                <w:color w:val="000000"/>
                <w:sz w:val="22"/>
                <w:szCs w:val="22"/>
              </w:rPr>
              <w:t>68,</w:t>
            </w:r>
            <w:r>
              <w:rPr>
                <w:color w:val="000000"/>
                <w:sz w:val="22"/>
                <w:szCs w:val="22"/>
              </w:rPr>
              <w:t xml:space="preserve"> </w:t>
            </w:r>
            <w:r w:rsidRPr="008A728F">
              <w:rPr>
                <w:color w:val="000000"/>
                <w:sz w:val="22"/>
                <w:szCs w:val="22"/>
              </w:rPr>
              <w:t>11</w:t>
            </w:r>
            <w:r>
              <w:rPr>
                <w:color w:val="000000"/>
                <w:sz w:val="22"/>
                <w:szCs w:val="22"/>
              </w:rPr>
              <w:t>.</w:t>
            </w:r>
            <w:r w:rsidRPr="008A728F">
              <w:rPr>
                <w:color w:val="000000"/>
                <w:sz w:val="22"/>
                <w:szCs w:val="22"/>
              </w:rPr>
              <w:t>24)</w:t>
            </w:r>
          </w:p>
        </w:tc>
        <w:tc>
          <w:tcPr>
            <w:tcW w:w="2551" w:type="dxa"/>
            <w:tcBorders>
              <w:top w:val="nil"/>
              <w:left w:val="nil"/>
              <w:bottom w:val="single" w:sz="4" w:space="0" w:color="auto"/>
              <w:right w:val="single" w:sz="4" w:space="0" w:color="auto"/>
            </w:tcBorders>
            <w:shd w:val="clear" w:color="auto" w:fill="auto"/>
            <w:noWrap/>
            <w:vAlign w:val="bottom"/>
            <w:hideMark/>
          </w:tcPr>
          <w:p w14:paraId="7B2F12D4" w14:textId="77777777" w:rsidR="00C205AE" w:rsidRPr="008A728F" w:rsidRDefault="00C205AE" w:rsidP="0031116C">
            <w:pPr>
              <w:jc w:val="center"/>
              <w:rPr>
                <w:color w:val="000000"/>
              </w:rPr>
            </w:pPr>
            <w:r w:rsidRPr="008A728F">
              <w:rPr>
                <w:color w:val="000000"/>
                <w:sz w:val="22"/>
                <w:szCs w:val="22"/>
              </w:rPr>
              <w:t>5</w:t>
            </w:r>
            <w:r>
              <w:rPr>
                <w:color w:val="000000"/>
                <w:sz w:val="22"/>
                <w:szCs w:val="22"/>
              </w:rPr>
              <w:t>.</w:t>
            </w:r>
            <w:r w:rsidRPr="008A728F">
              <w:rPr>
                <w:color w:val="000000"/>
                <w:sz w:val="22"/>
                <w:szCs w:val="22"/>
              </w:rPr>
              <w:t>27 (3</w:t>
            </w:r>
            <w:r>
              <w:rPr>
                <w:color w:val="000000"/>
                <w:sz w:val="22"/>
                <w:szCs w:val="22"/>
              </w:rPr>
              <w:t>.</w:t>
            </w:r>
            <w:r w:rsidRPr="008A728F">
              <w:rPr>
                <w:color w:val="000000"/>
                <w:sz w:val="22"/>
                <w:szCs w:val="22"/>
              </w:rPr>
              <w:t>38,</w:t>
            </w:r>
            <w:r>
              <w:rPr>
                <w:color w:val="000000"/>
                <w:sz w:val="22"/>
                <w:szCs w:val="22"/>
              </w:rPr>
              <w:t xml:space="preserve"> </w:t>
            </w:r>
            <w:r w:rsidRPr="008A728F">
              <w:rPr>
                <w:color w:val="000000"/>
                <w:sz w:val="22"/>
                <w:szCs w:val="22"/>
              </w:rPr>
              <w:t>9</w:t>
            </w:r>
            <w:r>
              <w:rPr>
                <w:color w:val="000000"/>
                <w:sz w:val="22"/>
                <w:szCs w:val="22"/>
              </w:rPr>
              <w:t>.</w:t>
            </w:r>
            <w:r w:rsidRPr="008A728F">
              <w:rPr>
                <w:color w:val="000000"/>
                <w:sz w:val="22"/>
                <w:szCs w:val="22"/>
              </w:rPr>
              <w:t>32)</w:t>
            </w:r>
          </w:p>
        </w:tc>
        <w:tc>
          <w:tcPr>
            <w:tcW w:w="992" w:type="dxa"/>
            <w:tcBorders>
              <w:top w:val="nil"/>
              <w:left w:val="nil"/>
              <w:bottom w:val="single" w:sz="4" w:space="0" w:color="auto"/>
              <w:right w:val="single" w:sz="4" w:space="0" w:color="auto"/>
            </w:tcBorders>
            <w:shd w:val="clear" w:color="auto" w:fill="auto"/>
            <w:noWrap/>
            <w:vAlign w:val="bottom"/>
            <w:hideMark/>
          </w:tcPr>
          <w:p w14:paraId="57F24AA5" w14:textId="77777777" w:rsidR="00C205AE" w:rsidRPr="008A728F" w:rsidRDefault="00C205AE" w:rsidP="0031116C">
            <w:pPr>
              <w:jc w:val="right"/>
              <w:rPr>
                <w:b/>
                <w:color w:val="000000"/>
              </w:rPr>
            </w:pPr>
            <w:r w:rsidRPr="008A728F">
              <w:rPr>
                <w:b/>
                <w:color w:val="000000"/>
                <w:sz w:val="22"/>
                <w:szCs w:val="22"/>
              </w:rPr>
              <w:t>0</w:t>
            </w:r>
            <w:r>
              <w:rPr>
                <w:b/>
                <w:color w:val="000000"/>
                <w:sz w:val="22"/>
                <w:szCs w:val="22"/>
              </w:rPr>
              <w:t>.</w:t>
            </w:r>
            <w:r w:rsidRPr="008A728F">
              <w:rPr>
                <w:b/>
                <w:color w:val="000000"/>
                <w:sz w:val="22"/>
                <w:szCs w:val="22"/>
              </w:rPr>
              <w:t>004</w:t>
            </w:r>
          </w:p>
        </w:tc>
      </w:tr>
      <w:tr w:rsidR="00C205AE" w:rsidRPr="008A728F" w14:paraId="27CD011B" w14:textId="77777777" w:rsidTr="0031116C">
        <w:trPr>
          <w:trHeight w:val="283"/>
        </w:trPr>
        <w:tc>
          <w:tcPr>
            <w:tcW w:w="3119" w:type="dxa"/>
            <w:tcBorders>
              <w:top w:val="nil"/>
              <w:left w:val="single" w:sz="4" w:space="0" w:color="auto"/>
              <w:bottom w:val="single" w:sz="4" w:space="0" w:color="auto"/>
              <w:right w:val="single" w:sz="4" w:space="0" w:color="auto"/>
            </w:tcBorders>
            <w:shd w:val="clear" w:color="000000" w:fill="D9E1F2"/>
            <w:noWrap/>
            <w:vAlign w:val="bottom"/>
            <w:hideMark/>
          </w:tcPr>
          <w:p w14:paraId="33979C41" w14:textId="77777777" w:rsidR="00C205AE" w:rsidRPr="008A728F" w:rsidRDefault="00C205AE" w:rsidP="0031116C">
            <w:pPr>
              <w:rPr>
                <w:color w:val="000000"/>
              </w:rPr>
            </w:pPr>
            <w:r w:rsidRPr="008A728F">
              <w:rPr>
                <w:color w:val="000000"/>
                <w:sz w:val="22"/>
                <w:szCs w:val="22"/>
              </w:rPr>
              <w:t xml:space="preserve">Visit 3 (34 to 36 </w:t>
            </w:r>
            <w:proofErr w:type="spellStart"/>
            <w:r w:rsidRPr="008A728F">
              <w:rPr>
                <w:color w:val="000000"/>
                <w:sz w:val="22"/>
                <w:szCs w:val="22"/>
              </w:rPr>
              <w:t>wks</w:t>
            </w:r>
            <w:proofErr w:type="spellEnd"/>
            <w:r w:rsidRPr="008A728F">
              <w:rPr>
                <w:color w:val="000000"/>
                <w:sz w:val="22"/>
                <w:szCs w:val="22"/>
              </w:rPr>
              <w:t>)</w:t>
            </w:r>
          </w:p>
        </w:tc>
        <w:tc>
          <w:tcPr>
            <w:tcW w:w="2977" w:type="dxa"/>
            <w:tcBorders>
              <w:top w:val="nil"/>
              <w:left w:val="nil"/>
              <w:bottom w:val="single" w:sz="4" w:space="0" w:color="auto"/>
              <w:right w:val="single" w:sz="4" w:space="0" w:color="auto"/>
            </w:tcBorders>
            <w:shd w:val="clear" w:color="000000" w:fill="D9E1F2"/>
            <w:noWrap/>
            <w:vAlign w:val="bottom"/>
            <w:hideMark/>
          </w:tcPr>
          <w:p w14:paraId="5A523F1B" w14:textId="77777777" w:rsidR="00C205AE" w:rsidRPr="008A728F" w:rsidRDefault="00C205AE" w:rsidP="0031116C">
            <w:pPr>
              <w:rPr>
                <w:color w:val="000000"/>
              </w:rPr>
            </w:pPr>
            <w:r>
              <w:rPr>
                <w:color w:val="000000"/>
                <w:sz w:val="22"/>
                <w:szCs w:val="22"/>
              </w:rPr>
              <w:t>Malaria</w:t>
            </w:r>
            <w:r w:rsidRPr="008A728F">
              <w:rPr>
                <w:color w:val="000000"/>
                <w:sz w:val="22"/>
                <w:szCs w:val="22"/>
              </w:rPr>
              <w:t xml:space="preserve"> negative (n=627)</w:t>
            </w:r>
          </w:p>
        </w:tc>
        <w:tc>
          <w:tcPr>
            <w:tcW w:w="2551" w:type="dxa"/>
            <w:tcBorders>
              <w:top w:val="nil"/>
              <w:left w:val="nil"/>
              <w:bottom w:val="single" w:sz="4" w:space="0" w:color="auto"/>
              <w:right w:val="single" w:sz="4" w:space="0" w:color="auto"/>
            </w:tcBorders>
            <w:shd w:val="clear" w:color="000000" w:fill="D9E1F2"/>
            <w:noWrap/>
            <w:vAlign w:val="bottom"/>
            <w:hideMark/>
          </w:tcPr>
          <w:p w14:paraId="204BD251" w14:textId="77777777" w:rsidR="00C205AE" w:rsidRPr="008A728F" w:rsidRDefault="00C205AE" w:rsidP="0031116C">
            <w:pPr>
              <w:rPr>
                <w:color w:val="000000"/>
              </w:rPr>
            </w:pPr>
            <w:r>
              <w:rPr>
                <w:color w:val="000000"/>
                <w:sz w:val="22"/>
                <w:szCs w:val="22"/>
              </w:rPr>
              <w:t>Malaria</w:t>
            </w:r>
            <w:r w:rsidRPr="008A728F">
              <w:rPr>
                <w:color w:val="000000"/>
                <w:sz w:val="22"/>
                <w:szCs w:val="22"/>
              </w:rPr>
              <w:t xml:space="preserve"> positive (n=157)</w:t>
            </w:r>
          </w:p>
        </w:tc>
        <w:tc>
          <w:tcPr>
            <w:tcW w:w="992" w:type="dxa"/>
            <w:tcBorders>
              <w:top w:val="nil"/>
              <w:left w:val="nil"/>
              <w:bottom w:val="single" w:sz="4" w:space="0" w:color="auto"/>
              <w:right w:val="single" w:sz="4" w:space="0" w:color="auto"/>
            </w:tcBorders>
            <w:shd w:val="clear" w:color="000000" w:fill="D9E1F2"/>
            <w:noWrap/>
            <w:vAlign w:val="bottom"/>
            <w:hideMark/>
          </w:tcPr>
          <w:p w14:paraId="17D0294C" w14:textId="77777777" w:rsidR="00C205AE" w:rsidRPr="008A728F" w:rsidRDefault="00C205AE" w:rsidP="0031116C">
            <w:pPr>
              <w:jc w:val="right"/>
              <w:rPr>
                <w:color w:val="000000"/>
              </w:rPr>
            </w:pPr>
            <w:r w:rsidRPr="008A728F">
              <w:rPr>
                <w:color w:val="000000"/>
                <w:sz w:val="22"/>
                <w:szCs w:val="22"/>
              </w:rPr>
              <w:t>p value</w:t>
            </w:r>
          </w:p>
        </w:tc>
      </w:tr>
      <w:tr w:rsidR="00C205AE" w:rsidRPr="008A728F" w14:paraId="1EF90041"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EB040FF" w14:textId="77777777" w:rsidR="00C205AE" w:rsidRPr="008A728F" w:rsidRDefault="00C205AE" w:rsidP="0031116C">
            <w:pPr>
              <w:rPr>
                <w:color w:val="000000"/>
              </w:rPr>
            </w:pPr>
            <w:r w:rsidRPr="008A728F">
              <w:rPr>
                <w:color w:val="000000"/>
                <w:sz w:val="22"/>
                <w:szCs w:val="22"/>
              </w:rPr>
              <w:t>CHI3L1 (ng/mL)</w:t>
            </w:r>
          </w:p>
        </w:tc>
        <w:tc>
          <w:tcPr>
            <w:tcW w:w="2977" w:type="dxa"/>
            <w:tcBorders>
              <w:top w:val="nil"/>
              <w:left w:val="nil"/>
              <w:bottom w:val="single" w:sz="4" w:space="0" w:color="auto"/>
              <w:right w:val="single" w:sz="4" w:space="0" w:color="auto"/>
            </w:tcBorders>
            <w:shd w:val="clear" w:color="auto" w:fill="auto"/>
            <w:noWrap/>
            <w:vAlign w:val="bottom"/>
            <w:hideMark/>
          </w:tcPr>
          <w:p w14:paraId="4ABA6ED2" w14:textId="77777777" w:rsidR="00C205AE" w:rsidRPr="008A728F" w:rsidRDefault="00C205AE" w:rsidP="0031116C">
            <w:pPr>
              <w:jc w:val="center"/>
              <w:rPr>
                <w:color w:val="000000"/>
              </w:rPr>
            </w:pPr>
            <w:r w:rsidRPr="008A728F">
              <w:rPr>
                <w:color w:val="000000"/>
                <w:sz w:val="22"/>
                <w:szCs w:val="22"/>
              </w:rPr>
              <w:t>19</w:t>
            </w:r>
            <w:r>
              <w:rPr>
                <w:color w:val="000000"/>
                <w:sz w:val="22"/>
                <w:szCs w:val="22"/>
              </w:rPr>
              <w:t>.</w:t>
            </w:r>
            <w:r w:rsidRPr="008A728F">
              <w:rPr>
                <w:color w:val="000000"/>
                <w:sz w:val="22"/>
                <w:szCs w:val="22"/>
              </w:rPr>
              <w:t>49 (11</w:t>
            </w:r>
            <w:r>
              <w:rPr>
                <w:color w:val="000000"/>
                <w:sz w:val="22"/>
                <w:szCs w:val="22"/>
              </w:rPr>
              <w:t>.</w:t>
            </w:r>
            <w:r w:rsidRPr="008A728F">
              <w:rPr>
                <w:color w:val="000000"/>
                <w:sz w:val="22"/>
                <w:szCs w:val="22"/>
              </w:rPr>
              <w:t>45,</w:t>
            </w:r>
            <w:r>
              <w:rPr>
                <w:color w:val="000000"/>
                <w:sz w:val="22"/>
                <w:szCs w:val="22"/>
              </w:rPr>
              <w:t xml:space="preserve"> </w:t>
            </w:r>
            <w:r w:rsidRPr="008A728F">
              <w:rPr>
                <w:color w:val="000000"/>
                <w:sz w:val="22"/>
                <w:szCs w:val="22"/>
              </w:rPr>
              <w:t>34</w:t>
            </w:r>
            <w:r>
              <w:rPr>
                <w:color w:val="000000"/>
                <w:sz w:val="22"/>
                <w:szCs w:val="22"/>
              </w:rPr>
              <w:t>.</w:t>
            </w:r>
            <w:r w:rsidRPr="008A728F">
              <w:rPr>
                <w:color w:val="000000"/>
                <w:sz w:val="22"/>
                <w:szCs w:val="22"/>
              </w:rPr>
              <w:t>88)</w:t>
            </w:r>
          </w:p>
        </w:tc>
        <w:tc>
          <w:tcPr>
            <w:tcW w:w="2551" w:type="dxa"/>
            <w:tcBorders>
              <w:top w:val="nil"/>
              <w:left w:val="nil"/>
              <w:bottom w:val="single" w:sz="4" w:space="0" w:color="auto"/>
              <w:right w:val="single" w:sz="4" w:space="0" w:color="auto"/>
            </w:tcBorders>
            <w:shd w:val="clear" w:color="auto" w:fill="auto"/>
            <w:noWrap/>
            <w:vAlign w:val="bottom"/>
            <w:hideMark/>
          </w:tcPr>
          <w:p w14:paraId="6D3A559D" w14:textId="77777777" w:rsidR="00C205AE" w:rsidRPr="008A728F" w:rsidRDefault="00C205AE" w:rsidP="0031116C">
            <w:pPr>
              <w:jc w:val="center"/>
              <w:rPr>
                <w:color w:val="000000"/>
              </w:rPr>
            </w:pPr>
            <w:r w:rsidRPr="008A728F">
              <w:rPr>
                <w:color w:val="000000"/>
                <w:sz w:val="22"/>
                <w:szCs w:val="22"/>
              </w:rPr>
              <w:t>21</w:t>
            </w:r>
            <w:r>
              <w:rPr>
                <w:color w:val="000000"/>
                <w:sz w:val="22"/>
                <w:szCs w:val="22"/>
              </w:rPr>
              <w:t>.</w:t>
            </w:r>
            <w:r w:rsidRPr="008A728F">
              <w:rPr>
                <w:color w:val="000000"/>
                <w:sz w:val="22"/>
                <w:szCs w:val="22"/>
              </w:rPr>
              <w:t>28 (12</w:t>
            </w:r>
            <w:r>
              <w:rPr>
                <w:color w:val="000000"/>
                <w:sz w:val="22"/>
                <w:szCs w:val="22"/>
              </w:rPr>
              <w:t>.</w:t>
            </w:r>
            <w:r w:rsidRPr="008A728F">
              <w:rPr>
                <w:color w:val="000000"/>
                <w:sz w:val="22"/>
                <w:szCs w:val="22"/>
              </w:rPr>
              <w:t>19,</w:t>
            </w:r>
            <w:r>
              <w:rPr>
                <w:color w:val="000000"/>
                <w:sz w:val="22"/>
                <w:szCs w:val="22"/>
              </w:rPr>
              <w:t xml:space="preserve"> </w:t>
            </w:r>
            <w:r w:rsidRPr="008A728F">
              <w:rPr>
                <w:color w:val="000000"/>
                <w:sz w:val="22"/>
                <w:szCs w:val="22"/>
              </w:rPr>
              <w:t>40</w:t>
            </w:r>
            <w:r>
              <w:rPr>
                <w:color w:val="000000"/>
                <w:sz w:val="22"/>
                <w:szCs w:val="22"/>
              </w:rPr>
              <w:t>.</w:t>
            </w:r>
            <w:r w:rsidRPr="008A728F">
              <w:rPr>
                <w:color w:val="000000"/>
                <w:sz w:val="22"/>
                <w:szCs w:val="22"/>
              </w:rPr>
              <w:t>21)</w:t>
            </w:r>
          </w:p>
        </w:tc>
        <w:tc>
          <w:tcPr>
            <w:tcW w:w="992" w:type="dxa"/>
            <w:tcBorders>
              <w:top w:val="nil"/>
              <w:left w:val="nil"/>
              <w:bottom w:val="single" w:sz="4" w:space="0" w:color="auto"/>
              <w:right w:val="single" w:sz="4" w:space="0" w:color="auto"/>
            </w:tcBorders>
            <w:shd w:val="clear" w:color="auto" w:fill="auto"/>
            <w:noWrap/>
            <w:vAlign w:val="bottom"/>
            <w:hideMark/>
          </w:tcPr>
          <w:p w14:paraId="71F35461"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161</w:t>
            </w:r>
          </w:p>
        </w:tc>
      </w:tr>
      <w:tr w:rsidR="00C205AE" w:rsidRPr="008A728F" w14:paraId="03F01A54"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18B908F" w14:textId="77777777" w:rsidR="00C205AE" w:rsidRPr="008A728F" w:rsidRDefault="00C205AE" w:rsidP="0031116C">
            <w:pPr>
              <w:rPr>
                <w:color w:val="000000"/>
              </w:rPr>
            </w:pPr>
            <w:r w:rsidRPr="008A728F">
              <w:rPr>
                <w:color w:val="000000"/>
                <w:sz w:val="22"/>
                <w:szCs w:val="22"/>
              </w:rPr>
              <w:t>*CRP (ug/mL)</w:t>
            </w:r>
          </w:p>
        </w:tc>
        <w:tc>
          <w:tcPr>
            <w:tcW w:w="2977" w:type="dxa"/>
            <w:tcBorders>
              <w:top w:val="nil"/>
              <w:left w:val="nil"/>
              <w:bottom w:val="single" w:sz="4" w:space="0" w:color="auto"/>
              <w:right w:val="single" w:sz="4" w:space="0" w:color="auto"/>
            </w:tcBorders>
            <w:shd w:val="clear" w:color="auto" w:fill="auto"/>
            <w:noWrap/>
            <w:vAlign w:val="bottom"/>
            <w:hideMark/>
          </w:tcPr>
          <w:p w14:paraId="72359AB5"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48 (1</w:t>
            </w:r>
            <w:r>
              <w:rPr>
                <w:color w:val="000000"/>
                <w:sz w:val="22"/>
                <w:szCs w:val="22"/>
              </w:rPr>
              <w:t>.</w:t>
            </w:r>
            <w:r w:rsidRPr="008A728F">
              <w:rPr>
                <w:color w:val="000000"/>
                <w:sz w:val="22"/>
                <w:szCs w:val="22"/>
              </w:rPr>
              <w:t>17,</w:t>
            </w:r>
            <w:r>
              <w:rPr>
                <w:color w:val="000000"/>
                <w:sz w:val="22"/>
                <w:szCs w:val="22"/>
              </w:rPr>
              <w:t xml:space="preserve"> </w:t>
            </w:r>
            <w:r w:rsidRPr="008A728F">
              <w:rPr>
                <w:color w:val="000000"/>
                <w:sz w:val="22"/>
                <w:szCs w:val="22"/>
              </w:rPr>
              <w:t>4</w:t>
            </w:r>
            <w:r>
              <w:rPr>
                <w:color w:val="000000"/>
                <w:sz w:val="22"/>
                <w:szCs w:val="22"/>
              </w:rPr>
              <w:t>.</w:t>
            </w:r>
            <w:r w:rsidRPr="008A728F">
              <w:rPr>
                <w:color w:val="000000"/>
                <w:sz w:val="22"/>
                <w:szCs w:val="22"/>
              </w:rPr>
              <w:t>73)</w:t>
            </w:r>
          </w:p>
        </w:tc>
        <w:tc>
          <w:tcPr>
            <w:tcW w:w="2551" w:type="dxa"/>
            <w:tcBorders>
              <w:top w:val="nil"/>
              <w:left w:val="nil"/>
              <w:bottom w:val="single" w:sz="4" w:space="0" w:color="auto"/>
              <w:right w:val="single" w:sz="4" w:space="0" w:color="auto"/>
            </w:tcBorders>
            <w:shd w:val="clear" w:color="auto" w:fill="auto"/>
            <w:noWrap/>
            <w:vAlign w:val="bottom"/>
            <w:hideMark/>
          </w:tcPr>
          <w:p w14:paraId="0D7D0D04" w14:textId="77777777" w:rsidR="00C205AE" w:rsidRPr="008A728F" w:rsidRDefault="00C205AE" w:rsidP="0031116C">
            <w:pPr>
              <w:jc w:val="center"/>
              <w:rPr>
                <w:color w:val="000000"/>
              </w:rPr>
            </w:pPr>
            <w:r w:rsidRPr="008A728F">
              <w:rPr>
                <w:color w:val="000000"/>
                <w:sz w:val="22"/>
                <w:szCs w:val="22"/>
              </w:rPr>
              <w:t>4</w:t>
            </w:r>
            <w:r>
              <w:rPr>
                <w:color w:val="000000"/>
                <w:sz w:val="22"/>
                <w:szCs w:val="22"/>
              </w:rPr>
              <w:t>.</w:t>
            </w:r>
            <w:r w:rsidRPr="008A728F">
              <w:rPr>
                <w:color w:val="000000"/>
                <w:sz w:val="22"/>
                <w:szCs w:val="22"/>
              </w:rPr>
              <w:t>86 (2</w:t>
            </w:r>
            <w:r>
              <w:rPr>
                <w:color w:val="000000"/>
                <w:sz w:val="22"/>
                <w:szCs w:val="22"/>
              </w:rPr>
              <w:t>.</w:t>
            </w:r>
            <w:r w:rsidRPr="008A728F">
              <w:rPr>
                <w:color w:val="000000"/>
                <w:sz w:val="22"/>
                <w:szCs w:val="22"/>
              </w:rPr>
              <w:t>07,</w:t>
            </w:r>
            <w:r>
              <w:rPr>
                <w:color w:val="000000"/>
                <w:sz w:val="22"/>
                <w:szCs w:val="22"/>
              </w:rPr>
              <w:t xml:space="preserve"> </w:t>
            </w:r>
            <w:r w:rsidRPr="008A728F">
              <w:rPr>
                <w:color w:val="000000"/>
                <w:sz w:val="22"/>
                <w:szCs w:val="22"/>
              </w:rPr>
              <w:t>14</w:t>
            </w:r>
            <w:r>
              <w:rPr>
                <w:color w:val="000000"/>
                <w:sz w:val="22"/>
                <w:szCs w:val="22"/>
              </w:rPr>
              <w:t>.</w:t>
            </w:r>
            <w:r w:rsidRPr="008A728F">
              <w:rPr>
                <w:color w:val="000000"/>
                <w:sz w:val="22"/>
                <w:szCs w:val="22"/>
              </w:rPr>
              <w:t>85)</w:t>
            </w:r>
          </w:p>
        </w:tc>
        <w:tc>
          <w:tcPr>
            <w:tcW w:w="992" w:type="dxa"/>
            <w:tcBorders>
              <w:top w:val="nil"/>
              <w:left w:val="nil"/>
              <w:bottom w:val="single" w:sz="4" w:space="0" w:color="auto"/>
              <w:right w:val="single" w:sz="4" w:space="0" w:color="auto"/>
            </w:tcBorders>
            <w:shd w:val="clear" w:color="auto" w:fill="auto"/>
            <w:noWrap/>
            <w:vAlign w:val="bottom"/>
            <w:hideMark/>
          </w:tcPr>
          <w:p w14:paraId="1168FE4A"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664A4CAD"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2D2EB9E5" w14:textId="77777777" w:rsidR="00C205AE" w:rsidRPr="008A728F" w:rsidRDefault="00C205AE" w:rsidP="0031116C">
            <w:pPr>
              <w:rPr>
                <w:color w:val="000000"/>
              </w:rPr>
            </w:pPr>
            <w:r w:rsidRPr="008A728F">
              <w:rPr>
                <w:color w:val="000000"/>
                <w:sz w:val="22"/>
                <w:szCs w:val="22"/>
              </w:rPr>
              <w:t>sICAM-1 (ng/mL)</w:t>
            </w:r>
          </w:p>
        </w:tc>
        <w:tc>
          <w:tcPr>
            <w:tcW w:w="2977" w:type="dxa"/>
            <w:tcBorders>
              <w:top w:val="nil"/>
              <w:left w:val="nil"/>
              <w:bottom w:val="single" w:sz="4" w:space="0" w:color="auto"/>
              <w:right w:val="single" w:sz="4" w:space="0" w:color="auto"/>
            </w:tcBorders>
            <w:shd w:val="clear" w:color="auto" w:fill="auto"/>
            <w:noWrap/>
            <w:vAlign w:val="bottom"/>
            <w:hideMark/>
          </w:tcPr>
          <w:p w14:paraId="749E5490" w14:textId="77777777" w:rsidR="00C205AE" w:rsidRPr="008A728F" w:rsidRDefault="00C205AE" w:rsidP="0031116C">
            <w:pPr>
              <w:jc w:val="center"/>
              <w:rPr>
                <w:color w:val="000000"/>
              </w:rPr>
            </w:pPr>
            <w:r w:rsidRPr="008A728F">
              <w:rPr>
                <w:color w:val="000000"/>
                <w:sz w:val="22"/>
                <w:szCs w:val="22"/>
              </w:rPr>
              <w:t>244</w:t>
            </w:r>
            <w:r>
              <w:rPr>
                <w:color w:val="000000"/>
                <w:sz w:val="22"/>
                <w:szCs w:val="22"/>
              </w:rPr>
              <w:t>.</w:t>
            </w:r>
            <w:r w:rsidRPr="008A728F">
              <w:rPr>
                <w:color w:val="000000"/>
                <w:sz w:val="22"/>
                <w:szCs w:val="22"/>
              </w:rPr>
              <w:t>96 (111</w:t>
            </w:r>
            <w:r>
              <w:rPr>
                <w:color w:val="000000"/>
                <w:sz w:val="22"/>
                <w:szCs w:val="22"/>
              </w:rPr>
              <w:t>.</w:t>
            </w:r>
            <w:r w:rsidRPr="008A728F">
              <w:rPr>
                <w:color w:val="000000"/>
                <w:sz w:val="22"/>
                <w:szCs w:val="22"/>
              </w:rPr>
              <w:t>09,</w:t>
            </w:r>
            <w:r>
              <w:rPr>
                <w:color w:val="000000"/>
                <w:sz w:val="22"/>
                <w:szCs w:val="22"/>
              </w:rPr>
              <w:t xml:space="preserve"> </w:t>
            </w:r>
            <w:r w:rsidRPr="008A728F">
              <w:rPr>
                <w:color w:val="000000"/>
                <w:sz w:val="22"/>
                <w:szCs w:val="22"/>
              </w:rPr>
              <w:t>521</w:t>
            </w:r>
            <w:r>
              <w:rPr>
                <w:color w:val="000000"/>
                <w:sz w:val="22"/>
                <w:szCs w:val="22"/>
              </w:rPr>
              <w:t>.</w:t>
            </w:r>
            <w:r w:rsidRPr="008A728F">
              <w:rPr>
                <w:color w:val="000000"/>
                <w:sz w:val="22"/>
                <w:szCs w:val="22"/>
              </w:rPr>
              <w:t>38)</w:t>
            </w:r>
          </w:p>
        </w:tc>
        <w:tc>
          <w:tcPr>
            <w:tcW w:w="2551" w:type="dxa"/>
            <w:tcBorders>
              <w:top w:val="nil"/>
              <w:left w:val="nil"/>
              <w:bottom w:val="single" w:sz="4" w:space="0" w:color="auto"/>
              <w:right w:val="single" w:sz="4" w:space="0" w:color="auto"/>
            </w:tcBorders>
            <w:shd w:val="clear" w:color="auto" w:fill="auto"/>
            <w:noWrap/>
            <w:vAlign w:val="bottom"/>
            <w:hideMark/>
          </w:tcPr>
          <w:p w14:paraId="791F185D" w14:textId="77777777" w:rsidR="00C205AE" w:rsidRPr="008A728F" w:rsidRDefault="00C205AE" w:rsidP="0031116C">
            <w:pPr>
              <w:jc w:val="center"/>
              <w:rPr>
                <w:color w:val="000000"/>
              </w:rPr>
            </w:pPr>
            <w:r w:rsidRPr="008A728F">
              <w:rPr>
                <w:color w:val="000000"/>
                <w:sz w:val="22"/>
                <w:szCs w:val="22"/>
              </w:rPr>
              <w:t>278</w:t>
            </w:r>
            <w:r>
              <w:rPr>
                <w:color w:val="000000"/>
                <w:sz w:val="22"/>
                <w:szCs w:val="22"/>
              </w:rPr>
              <w:t>.</w:t>
            </w:r>
            <w:r w:rsidRPr="008A728F">
              <w:rPr>
                <w:color w:val="000000"/>
                <w:sz w:val="22"/>
                <w:szCs w:val="22"/>
              </w:rPr>
              <w:t>93 (152</w:t>
            </w:r>
            <w:r>
              <w:rPr>
                <w:color w:val="000000"/>
                <w:sz w:val="22"/>
                <w:szCs w:val="22"/>
              </w:rPr>
              <w:t>.</w:t>
            </w:r>
            <w:r w:rsidRPr="008A728F">
              <w:rPr>
                <w:color w:val="000000"/>
                <w:sz w:val="22"/>
                <w:szCs w:val="22"/>
              </w:rPr>
              <w:t>87,</w:t>
            </w:r>
            <w:r>
              <w:rPr>
                <w:color w:val="000000"/>
                <w:sz w:val="22"/>
                <w:szCs w:val="22"/>
              </w:rPr>
              <w:t xml:space="preserve"> </w:t>
            </w:r>
            <w:r w:rsidRPr="008A728F">
              <w:rPr>
                <w:color w:val="000000"/>
                <w:sz w:val="22"/>
                <w:szCs w:val="22"/>
              </w:rPr>
              <w:t>480</w:t>
            </w:r>
            <w:r>
              <w:rPr>
                <w:color w:val="000000"/>
                <w:sz w:val="22"/>
                <w:szCs w:val="22"/>
              </w:rPr>
              <w:t>.</w:t>
            </w:r>
            <w:r w:rsidRPr="008A728F">
              <w:rPr>
                <w:color w:val="000000"/>
                <w:sz w:val="22"/>
                <w:szCs w:val="22"/>
              </w:rPr>
              <w:t>8)</w:t>
            </w:r>
          </w:p>
        </w:tc>
        <w:tc>
          <w:tcPr>
            <w:tcW w:w="992" w:type="dxa"/>
            <w:tcBorders>
              <w:top w:val="nil"/>
              <w:left w:val="nil"/>
              <w:bottom w:val="single" w:sz="4" w:space="0" w:color="auto"/>
              <w:right w:val="single" w:sz="4" w:space="0" w:color="auto"/>
            </w:tcBorders>
            <w:shd w:val="clear" w:color="auto" w:fill="auto"/>
            <w:noWrap/>
            <w:vAlign w:val="bottom"/>
            <w:hideMark/>
          </w:tcPr>
          <w:p w14:paraId="38F691F6"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164</w:t>
            </w:r>
          </w:p>
        </w:tc>
      </w:tr>
      <w:tr w:rsidR="00C205AE" w:rsidRPr="008A728F" w14:paraId="75699585"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4B6C7F89" w14:textId="07630FBC" w:rsidR="00C205AE" w:rsidRPr="008A728F" w:rsidRDefault="00C205AE" w:rsidP="0031116C">
            <w:pPr>
              <w:rPr>
                <w:color w:val="000000"/>
              </w:rPr>
            </w:pPr>
            <w:r w:rsidRPr="008A728F">
              <w:rPr>
                <w:color w:val="000000"/>
                <w:sz w:val="22"/>
                <w:szCs w:val="22"/>
              </w:rPr>
              <w:t>IL-18 BP (ng/mL)</w:t>
            </w:r>
          </w:p>
        </w:tc>
        <w:tc>
          <w:tcPr>
            <w:tcW w:w="2977" w:type="dxa"/>
            <w:tcBorders>
              <w:top w:val="nil"/>
              <w:left w:val="nil"/>
              <w:bottom w:val="single" w:sz="4" w:space="0" w:color="auto"/>
              <w:right w:val="single" w:sz="4" w:space="0" w:color="auto"/>
            </w:tcBorders>
            <w:shd w:val="clear" w:color="auto" w:fill="auto"/>
            <w:noWrap/>
            <w:vAlign w:val="bottom"/>
            <w:hideMark/>
          </w:tcPr>
          <w:p w14:paraId="1C6579D2" w14:textId="77777777" w:rsidR="00C205AE" w:rsidRPr="008A728F" w:rsidRDefault="00C205AE" w:rsidP="0031116C">
            <w:pPr>
              <w:jc w:val="center"/>
              <w:rPr>
                <w:color w:val="000000"/>
              </w:rPr>
            </w:pPr>
            <w:r w:rsidRPr="008A728F">
              <w:rPr>
                <w:color w:val="000000"/>
                <w:sz w:val="22"/>
                <w:szCs w:val="22"/>
              </w:rPr>
              <w:t>15</w:t>
            </w:r>
            <w:r>
              <w:rPr>
                <w:color w:val="000000"/>
                <w:sz w:val="22"/>
                <w:szCs w:val="22"/>
              </w:rPr>
              <w:t>.</w:t>
            </w:r>
            <w:r w:rsidRPr="008A728F">
              <w:rPr>
                <w:color w:val="000000"/>
                <w:sz w:val="22"/>
                <w:szCs w:val="22"/>
              </w:rPr>
              <w:t>41 (11</w:t>
            </w:r>
            <w:r>
              <w:rPr>
                <w:color w:val="000000"/>
                <w:sz w:val="22"/>
                <w:szCs w:val="22"/>
              </w:rPr>
              <w:t>.</w:t>
            </w:r>
            <w:r w:rsidRPr="008A728F">
              <w:rPr>
                <w:color w:val="000000"/>
                <w:sz w:val="22"/>
                <w:szCs w:val="22"/>
              </w:rPr>
              <w:t>71,</w:t>
            </w:r>
            <w:r>
              <w:rPr>
                <w:color w:val="000000"/>
                <w:sz w:val="22"/>
                <w:szCs w:val="22"/>
              </w:rPr>
              <w:t xml:space="preserve"> </w:t>
            </w:r>
            <w:r w:rsidRPr="008A728F">
              <w:rPr>
                <w:color w:val="000000"/>
                <w:sz w:val="22"/>
                <w:szCs w:val="22"/>
              </w:rPr>
              <w:t>19</w:t>
            </w:r>
            <w:r>
              <w:rPr>
                <w:color w:val="000000"/>
                <w:sz w:val="22"/>
                <w:szCs w:val="22"/>
              </w:rPr>
              <w:t>.</w:t>
            </w:r>
            <w:r w:rsidRPr="008A728F">
              <w:rPr>
                <w:color w:val="000000"/>
                <w:sz w:val="22"/>
                <w:szCs w:val="22"/>
              </w:rPr>
              <w:t>88)</w:t>
            </w:r>
          </w:p>
        </w:tc>
        <w:tc>
          <w:tcPr>
            <w:tcW w:w="2551" w:type="dxa"/>
            <w:tcBorders>
              <w:top w:val="nil"/>
              <w:left w:val="nil"/>
              <w:bottom w:val="single" w:sz="4" w:space="0" w:color="auto"/>
              <w:right w:val="single" w:sz="4" w:space="0" w:color="auto"/>
            </w:tcBorders>
            <w:shd w:val="clear" w:color="auto" w:fill="auto"/>
            <w:noWrap/>
            <w:vAlign w:val="bottom"/>
            <w:hideMark/>
          </w:tcPr>
          <w:p w14:paraId="7BFF38F7" w14:textId="77777777" w:rsidR="00C205AE" w:rsidRPr="008A728F" w:rsidRDefault="00C205AE" w:rsidP="0031116C">
            <w:pPr>
              <w:jc w:val="center"/>
              <w:rPr>
                <w:color w:val="000000"/>
              </w:rPr>
            </w:pPr>
            <w:r w:rsidRPr="008A728F">
              <w:rPr>
                <w:color w:val="000000"/>
                <w:sz w:val="22"/>
                <w:szCs w:val="22"/>
              </w:rPr>
              <w:t>18</w:t>
            </w:r>
            <w:r>
              <w:rPr>
                <w:color w:val="000000"/>
                <w:sz w:val="22"/>
                <w:szCs w:val="22"/>
              </w:rPr>
              <w:t>.</w:t>
            </w:r>
            <w:r w:rsidRPr="008A728F">
              <w:rPr>
                <w:color w:val="000000"/>
                <w:sz w:val="22"/>
                <w:szCs w:val="22"/>
              </w:rPr>
              <w:t>91 (14</w:t>
            </w:r>
            <w:r>
              <w:rPr>
                <w:color w:val="000000"/>
                <w:sz w:val="22"/>
                <w:szCs w:val="22"/>
              </w:rPr>
              <w:t>.</w:t>
            </w:r>
            <w:r w:rsidRPr="008A728F">
              <w:rPr>
                <w:color w:val="000000"/>
                <w:sz w:val="22"/>
                <w:szCs w:val="22"/>
              </w:rPr>
              <w:t>27,</w:t>
            </w:r>
            <w:r>
              <w:rPr>
                <w:color w:val="000000"/>
                <w:sz w:val="22"/>
                <w:szCs w:val="22"/>
              </w:rPr>
              <w:t xml:space="preserve"> </w:t>
            </w:r>
            <w:r w:rsidRPr="008A728F">
              <w:rPr>
                <w:color w:val="000000"/>
                <w:sz w:val="22"/>
                <w:szCs w:val="22"/>
              </w:rPr>
              <w:t>26</w:t>
            </w:r>
            <w:r>
              <w:rPr>
                <w:color w:val="000000"/>
                <w:sz w:val="22"/>
                <w:szCs w:val="22"/>
              </w:rPr>
              <w:t>.</w:t>
            </w:r>
            <w:r w:rsidRPr="008A728F">
              <w:rPr>
                <w:color w:val="000000"/>
                <w:sz w:val="22"/>
                <w:szCs w:val="22"/>
              </w:rPr>
              <w:t>07)</w:t>
            </w:r>
          </w:p>
        </w:tc>
        <w:tc>
          <w:tcPr>
            <w:tcW w:w="992" w:type="dxa"/>
            <w:tcBorders>
              <w:top w:val="nil"/>
              <w:left w:val="nil"/>
              <w:bottom w:val="single" w:sz="4" w:space="0" w:color="auto"/>
              <w:right w:val="single" w:sz="4" w:space="0" w:color="auto"/>
            </w:tcBorders>
            <w:shd w:val="clear" w:color="auto" w:fill="auto"/>
            <w:noWrap/>
            <w:vAlign w:val="bottom"/>
            <w:hideMark/>
          </w:tcPr>
          <w:p w14:paraId="0939471B"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726E3471"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E9A10CA" w14:textId="77777777" w:rsidR="00C205AE" w:rsidRPr="008A728F" w:rsidRDefault="00C205AE" w:rsidP="0031116C">
            <w:pPr>
              <w:rPr>
                <w:color w:val="000000"/>
              </w:rPr>
            </w:pPr>
            <w:proofErr w:type="spellStart"/>
            <w:r w:rsidRPr="008A728F">
              <w:rPr>
                <w:color w:val="000000"/>
                <w:sz w:val="22"/>
                <w:szCs w:val="22"/>
              </w:rPr>
              <w:t>sTNFRII</w:t>
            </w:r>
            <w:proofErr w:type="spellEnd"/>
            <w:r w:rsidRPr="008A728F">
              <w:rPr>
                <w:color w:val="000000"/>
                <w:sz w:val="22"/>
                <w:szCs w:val="22"/>
              </w:rPr>
              <w:t xml:space="preserve"> (ng/mL)</w:t>
            </w:r>
          </w:p>
        </w:tc>
        <w:tc>
          <w:tcPr>
            <w:tcW w:w="2977" w:type="dxa"/>
            <w:tcBorders>
              <w:top w:val="nil"/>
              <w:left w:val="nil"/>
              <w:bottom w:val="single" w:sz="4" w:space="0" w:color="auto"/>
              <w:right w:val="single" w:sz="4" w:space="0" w:color="auto"/>
            </w:tcBorders>
            <w:shd w:val="clear" w:color="auto" w:fill="auto"/>
            <w:noWrap/>
            <w:vAlign w:val="bottom"/>
            <w:hideMark/>
          </w:tcPr>
          <w:p w14:paraId="278310CB" w14:textId="77777777" w:rsidR="00C205AE" w:rsidRPr="008A728F" w:rsidRDefault="00C205AE" w:rsidP="0031116C">
            <w:pPr>
              <w:jc w:val="center"/>
              <w:rPr>
                <w:color w:val="000000"/>
              </w:rPr>
            </w:pPr>
            <w:r w:rsidRPr="008A728F">
              <w:rPr>
                <w:color w:val="000000"/>
                <w:sz w:val="22"/>
                <w:szCs w:val="22"/>
              </w:rPr>
              <w:t>2</w:t>
            </w:r>
            <w:r>
              <w:rPr>
                <w:color w:val="000000"/>
                <w:sz w:val="22"/>
                <w:szCs w:val="22"/>
              </w:rPr>
              <w:t>.</w:t>
            </w:r>
            <w:r w:rsidRPr="008A728F">
              <w:rPr>
                <w:color w:val="000000"/>
                <w:sz w:val="22"/>
                <w:szCs w:val="22"/>
              </w:rPr>
              <w:t>45 (1</w:t>
            </w:r>
            <w:r>
              <w:rPr>
                <w:color w:val="000000"/>
                <w:sz w:val="22"/>
                <w:szCs w:val="22"/>
              </w:rPr>
              <w:t>.</w:t>
            </w:r>
            <w:r w:rsidRPr="008A728F">
              <w:rPr>
                <w:color w:val="000000"/>
                <w:sz w:val="22"/>
                <w:szCs w:val="22"/>
              </w:rPr>
              <w:t>88,</w:t>
            </w:r>
            <w:r>
              <w:rPr>
                <w:color w:val="000000"/>
                <w:sz w:val="22"/>
                <w:szCs w:val="22"/>
              </w:rPr>
              <w:t xml:space="preserve"> </w:t>
            </w:r>
            <w:r w:rsidRPr="008A728F">
              <w:rPr>
                <w:color w:val="000000"/>
                <w:sz w:val="22"/>
                <w:szCs w:val="22"/>
              </w:rPr>
              <w:t>3</w:t>
            </w:r>
            <w:r>
              <w:rPr>
                <w:color w:val="000000"/>
                <w:sz w:val="22"/>
                <w:szCs w:val="22"/>
              </w:rPr>
              <w:t>.</w:t>
            </w:r>
            <w:r w:rsidRPr="008A728F">
              <w:rPr>
                <w:color w:val="000000"/>
                <w:sz w:val="22"/>
                <w:szCs w:val="22"/>
              </w:rPr>
              <w:t>09)</w:t>
            </w:r>
          </w:p>
        </w:tc>
        <w:tc>
          <w:tcPr>
            <w:tcW w:w="2551" w:type="dxa"/>
            <w:tcBorders>
              <w:top w:val="nil"/>
              <w:left w:val="nil"/>
              <w:bottom w:val="single" w:sz="4" w:space="0" w:color="auto"/>
              <w:right w:val="single" w:sz="4" w:space="0" w:color="auto"/>
            </w:tcBorders>
            <w:shd w:val="clear" w:color="auto" w:fill="auto"/>
            <w:noWrap/>
            <w:vAlign w:val="bottom"/>
            <w:hideMark/>
          </w:tcPr>
          <w:p w14:paraId="6A27F583" w14:textId="77777777" w:rsidR="00C205AE" w:rsidRPr="008A728F" w:rsidRDefault="00C205AE" w:rsidP="0031116C">
            <w:pPr>
              <w:jc w:val="center"/>
              <w:rPr>
                <w:color w:val="000000"/>
              </w:rPr>
            </w:pPr>
            <w:r w:rsidRPr="008A728F">
              <w:rPr>
                <w:color w:val="000000"/>
                <w:sz w:val="22"/>
                <w:szCs w:val="22"/>
              </w:rPr>
              <w:t>3</w:t>
            </w:r>
            <w:r>
              <w:rPr>
                <w:color w:val="000000"/>
                <w:sz w:val="22"/>
                <w:szCs w:val="22"/>
              </w:rPr>
              <w:t>.</w:t>
            </w:r>
            <w:r w:rsidRPr="008A728F">
              <w:rPr>
                <w:color w:val="000000"/>
                <w:sz w:val="22"/>
                <w:szCs w:val="22"/>
              </w:rPr>
              <w:t>18 (2</w:t>
            </w:r>
            <w:r>
              <w:rPr>
                <w:color w:val="000000"/>
                <w:sz w:val="22"/>
                <w:szCs w:val="22"/>
              </w:rPr>
              <w:t>.</w:t>
            </w:r>
            <w:r w:rsidRPr="008A728F">
              <w:rPr>
                <w:color w:val="000000"/>
                <w:sz w:val="22"/>
                <w:szCs w:val="22"/>
              </w:rPr>
              <w:t>22,</w:t>
            </w:r>
            <w:r>
              <w:rPr>
                <w:color w:val="000000"/>
                <w:sz w:val="22"/>
                <w:szCs w:val="22"/>
              </w:rPr>
              <w:t xml:space="preserve"> </w:t>
            </w:r>
            <w:r w:rsidRPr="008A728F">
              <w:rPr>
                <w:color w:val="000000"/>
                <w:sz w:val="22"/>
                <w:szCs w:val="22"/>
              </w:rPr>
              <w:t>5</w:t>
            </w:r>
            <w:r>
              <w:rPr>
                <w:color w:val="000000"/>
                <w:sz w:val="22"/>
                <w:szCs w:val="22"/>
              </w:rPr>
              <w:t>.</w:t>
            </w:r>
            <w:r w:rsidRPr="008A728F">
              <w:rPr>
                <w:color w:val="000000"/>
                <w:sz w:val="22"/>
                <w:szCs w:val="22"/>
              </w:rPr>
              <w:t>46)</w:t>
            </w:r>
          </w:p>
        </w:tc>
        <w:tc>
          <w:tcPr>
            <w:tcW w:w="992" w:type="dxa"/>
            <w:tcBorders>
              <w:top w:val="nil"/>
              <w:left w:val="nil"/>
              <w:bottom w:val="single" w:sz="4" w:space="0" w:color="auto"/>
              <w:right w:val="single" w:sz="4" w:space="0" w:color="auto"/>
            </w:tcBorders>
            <w:shd w:val="clear" w:color="auto" w:fill="auto"/>
            <w:noWrap/>
            <w:vAlign w:val="bottom"/>
            <w:hideMark/>
          </w:tcPr>
          <w:p w14:paraId="1A02A485"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40AE219F"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08DEC0C0" w14:textId="77777777" w:rsidR="00C205AE" w:rsidRPr="008A728F" w:rsidRDefault="00C205AE" w:rsidP="0031116C">
            <w:pPr>
              <w:rPr>
                <w:color w:val="000000"/>
              </w:rPr>
            </w:pPr>
            <w:proofErr w:type="spellStart"/>
            <w:r w:rsidRPr="008A728F">
              <w:rPr>
                <w:color w:val="000000"/>
                <w:sz w:val="22"/>
                <w:szCs w:val="22"/>
              </w:rPr>
              <w:t>PlGF</w:t>
            </w:r>
            <w:proofErr w:type="spellEnd"/>
            <w:r w:rsidRPr="008A728F">
              <w:rPr>
                <w:color w:val="000000"/>
                <w:sz w:val="22"/>
                <w:szCs w:val="22"/>
              </w:rPr>
              <w:t xml:space="preserve"> (</w:t>
            </w:r>
            <w:proofErr w:type="spellStart"/>
            <w:r w:rsidRPr="008A728F">
              <w:rPr>
                <w:color w:val="000000"/>
                <w:sz w:val="22"/>
                <w:szCs w:val="22"/>
              </w:rPr>
              <w:t>pg</w:t>
            </w:r>
            <w:proofErr w:type="spellEnd"/>
            <w:r w:rsidRPr="008A728F">
              <w:rPr>
                <w:color w:val="000000"/>
                <w:sz w:val="22"/>
                <w:szCs w:val="22"/>
              </w:rPr>
              <w:t>/mL)</w:t>
            </w:r>
          </w:p>
        </w:tc>
        <w:tc>
          <w:tcPr>
            <w:tcW w:w="2977" w:type="dxa"/>
            <w:tcBorders>
              <w:top w:val="nil"/>
              <w:left w:val="nil"/>
              <w:bottom w:val="single" w:sz="4" w:space="0" w:color="auto"/>
              <w:right w:val="single" w:sz="4" w:space="0" w:color="auto"/>
            </w:tcBorders>
            <w:shd w:val="clear" w:color="auto" w:fill="auto"/>
            <w:noWrap/>
            <w:vAlign w:val="bottom"/>
            <w:hideMark/>
          </w:tcPr>
          <w:p w14:paraId="6495363A" w14:textId="77777777" w:rsidR="00C205AE" w:rsidRPr="008A728F" w:rsidRDefault="00C205AE" w:rsidP="0031116C">
            <w:pPr>
              <w:jc w:val="center"/>
              <w:rPr>
                <w:color w:val="000000"/>
              </w:rPr>
            </w:pPr>
            <w:r w:rsidRPr="008A728F">
              <w:rPr>
                <w:color w:val="000000"/>
                <w:sz w:val="22"/>
                <w:szCs w:val="22"/>
              </w:rPr>
              <w:t>82</w:t>
            </w:r>
            <w:r>
              <w:rPr>
                <w:color w:val="000000"/>
                <w:sz w:val="22"/>
                <w:szCs w:val="22"/>
              </w:rPr>
              <w:t>.</w:t>
            </w:r>
            <w:r w:rsidRPr="008A728F">
              <w:rPr>
                <w:color w:val="000000"/>
                <w:sz w:val="22"/>
                <w:szCs w:val="22"/>
              </w:rPr>
              <w:t>08 (37</w:t>
            </w:r>
            <w:r>
              <w:rPr>
                <w:color w:val="000000"/>
                <w:sz w:val="22"/>
                <w:szCs w:val="22"/>
              </w:rPr>
              <w:t>.</w:t>
            </w:r>
            <w:r w:rsidRPr="008A728F">
              <w:rPr>
                <w:color w:val="000000"/>
                <w:sz w:val="22"/>
                <w:szCs w:val="22"/>
              </w:rPr>
              <w:t>21,</w:t>
            </w:r>
            <w:r>
              <w:rPr>
                <w:color w:val="000000"/>
                <w:sz w:val="22"/>
                <w:szCs w:val="22"/>
              </w:rPr>
              <w:t xml:space="preserve"> </w:t>
            </w:r>
            <w:r w:rsidRPr="008A728F">
              <w:rPr>
                <w:color w:val="000000"/>
                <w:sz w:val="22"/>
                <w:szCs w:val="22"/>
              </w:rPr>
              <w:t>171</w:t>
            </w:r>
            <w:r>
              <w:rPr>
                <w:color w:val="000000"/>
                <w:sz w:val="22"/>
                <w:szCs w:val="22"/>
              </w:rPr>
              <w:t>.</w:t>
            </w:r>
            <w:r w:rsidRPr="008A728F">
              <w:rPr>
                <w:color w:val="000000"/>
                <w:sz w:val="22"/>
                <w:szCs w:val="22"/>
              </w:rPr>
              <w:t>34)</w:t>
            </w:r>
          </w:p>
        </w:tc>
        <w:tc>
          <w:tcPr>
            <w:tcW w:w="2551" w:type="dxa"/>
            <w:tcBorders>
              <w:top w:val="nil"/>
              <w:left w:val="nil"/>
              <w:bottom w:val="single" w:sz="4" w:space="0" w:color="auto"/>
              <w:right w:val="single" w:sz="4" w:space="0" w:color="auto"/>
            </w:tcBorders>
            <w:shd w:val="clear" w:color="auto" w:fill="auto"/>
            <w:noWrap/>
            <w:vAlign w:val="bottom"/>
            <w:hideMark/>
          </w:tcPr>
          <w:p w14:paraId="4B4E3CEA" w14:textId="77777777" w:rsidR="00C205AE" w:rsidRPr="008A728F" w:rsidRDefault="00C205AE" w:rsidP="0031116C">
            <w:pPr>
              <w:jc w:val="center"/>
              <w:rPr>
                <w:color w:val="000000"/>
              </w:rPr>
            </w:pPr>
            <w:r w:rsidRPr="008A728F">
              <w:rPr>
                <w:color w:val="000000"/>
                <w:sz w:val="22"/>
                <w:szCs w:val="22"/>
              </w:rPr>
              <w:t>56</w:t>
            </w:r>
            <w:r>
              <w:rPr>
                <w:color w:val="000000"/>
                <w:sz w:val="22"/>
                <w:szCs w:val="22"/>
              </w:rPr>
              <w:t>.</w:t>
            </w:r>
            <w:r w:rsidRPr="008A728F">
              <w:rPr>
                <w:color w:val="000000"/>
                <w:sz w:val="22"/>
                <w:szCs w:val="22"/>
              </w:rPr>
              <w:t>55 (21</w:t>
            </w:r>
            <w:r>
              <w:rPr>
                <w:color w:val="000000"/>
                <w:sz w:val="22"/>
                <w:szCs w:val="22"/>
              </w:rPr>
              <w:t>.</w:t>
            </w:r>
            <w:r w:rsidRPr="008A728F">
              <w:rPr>
                <w:color w:val="000000"/>
                <w:sz w:val="22"/>
                <w:szCs w:val="22"/>
              </w:rPr>
              <w:t>31,</w:t>
            </w:r>
            <w:r>
              <w:rPr>
                <w:color w:val="000000"/>
                <w:sz w:val="22"/>
                <w:szCs w:val="22"/>
              </w:rPr>
              <w:t xml:space="preserve"> </w:t>
            </w:r>
            <w:r w:rsidRPr="008A728F">
              <w:rPr>
                <w:color w:val="000000"/>
                <w:sz w:val="22"/>
                <w:szCs w:val="22"/>
              </w:rPr>
              <w:t>123</w:t>
            </w:r>
            <w:r>
              <w:rPr>
                <w:color w:val="000000"/>
                <w:sz w:val="22"/>
                <w:szCs w:val="22"/>
              </w:rPr>
              <w:t>.</w:t>
            </w:r>
            <w:r w:rsidRPr="008A728F">
              <w:rPr>
                <w:color w:val="000000"/>
                <w:sz w:val="22"/>
                <w:szCs w:val="22"/>
              </w:rPr>
              <w:t>54)</w:t>
            </w:r>
          </w:p>
        </w:tc>
        <w:tc>
          <w:tcPr>
            <w:tcW w:w="992" w:type="dxa"/>
            <w:tcBorders>
              <w:top w:val="nil"/>
              <w:left w:val="nil"/>
              <w:bottom w:val="single" w:sz="4" w:space="0" w:color="auto"/>
              <w:right w:val="single" w:sz="4" w:space="0" w:color="auto"/>
            </w:tcBorders>
            <w:shd w:val="clear" w:color="auto" w:fill="auto"/>
            <w:noWrap/>
            <w:vAlign w:val="bottom"/>
            <w:hideMark/>
          </w:tcPr>
          <w:p w14:paraId="1383C1CA" w14:textId="77777777" w:rsidR="00C205AE" w:rsidRPr="008A728F" w:rsidRDefault="00C205AE" w:rsidP="0031116C">
            <w:pPr>
              <w:jc w:val="right"/>
              <w:rPr>
                <w:b/>
                <w:color w:val="000000"/>
              </w:rPr>
            </w:pPr>
            <w:r w:rsidRPr="008A728F">
              <w:rPr>
                <w:b/>
                <w:color w:val="000000"/>
                <w:sz w:val="22"/>
                <w:szCs w:val="22"/>
              </w:rPr>
              <w:t>&lt;0</w:t>
            </w:r>
            <w:r>
              <w:rPr>
                <w:b/>
                <w:color w:val="000000"/>
                <w:sz w:val="22"/>
                <w:szCs w:val="22"/>
              </w:rPr>
              <w:t>.</w:t>
            </w:r>
            <w:r w:rsidRPr="008A728F">
              <w:rPr>
                <w:b/>
                <w:color w:val="000000"/>
                <w:sz w:val="22"/>
                <w:szCs w:val="22"/>
              </w:rPr>
              <w:t>001</w:t>
            </w:r>
          </w:p>
        </w:tc>
      </w:tr>
      <w:tr w:rsidR="00C205AE" w:rsidRPr="008A728F" w14:paraId="115F9DEC"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34CB649" w14:textId="77777777" w:rsidR="00C205AE" w:rsidRPr="008A728F" w:rsidRDefault="00C205AE" w:rsidP="0031116C">
            <w:pPr>
              <w:rPr>
                <w:color w:val="000000"/>
              </w:rPr>
            </w:pPr>
            <w:proofErr w:type="spellStart"/>
            <w:r w:rsidRPr="008A728F">
              <w:rPr>
                <w:color w:val="000000"/>
                <w:sz w:val="22"/>
                <w:szCs w:val="22"/>
              </w:rPr>
              <w:t>sEndoglin</w:t>
            </w:r>
            <w:proofErr w:type="spellEnd"/>
            <w:r w:rsidRPr="008A728F">
              <w:rPr>
                <w:color w:val="000000"/>
                <w:sz w:val="22"/>
                <w:szCs w:val="22"/>
              </w:rPr>
              <w:t xml:space="preserve"> (ng/mL)</w:t>
            </w:r>
          </w:p>
        </w:tc>
        <w:tc>
          <w:tcPr>
            <w:tcW w:w="2977" w:type="dxa"/>
            <w:tcBorders>
              <w:top w:val="nil"/>
              <w:left w:val="nil"/>
              <w:bottom w:val="single" w:sz="4" w:space="0" w:color="auto"/>
              <w:right w:val="single" w:sz="4" w:space="0" w:color="auto"/>
            </w:tcBorders>
            <w:shd w:val="clear" w:color="auto" w:fill="auto"/>
            <w:noWrap/>
            <w:vAlign w:val="bottom"/>
            <w:hideMark/>
          </w:tcPr>
          <w:p w14:paraId="60FA1371" w14:textId="77777777" w:rsidR="00C205AE" w:rsidRPr="008A728F" w:rsidRDefault="00C205AE" w:rsidP="0031116C">
            <w:pPr>
              <w:jc w:val="center"/>
              <w:rPr>
                <w:color w:val="000000"/>
              </w:rPr>
            </w:pPr>
            <w:r w:rsidRPr="008A728F">
              <w:rPr>
                <w:color w:val="000000"/>
                <w:sz w:val="22"/>
                <w:szCs w:val="22"/>
              </w:rPr>
              <w:t>3</w:t>
            </w:r>
            <w:r>
              <w:rPr>
                <w:color w:val="000000"/>
                <w:sz w:val="22"/>
                <w:szCs w:val="22"/>
              </w:rPr>
              <w:t>.</w:t>
            </w:r>
            <w:r w:rsidRPr="008A728F">
              <w:rPr>
                <w:color w:val="000000"/>
                <w:sz w:val="22"/>
                <w:szCs w:val="22"/>
              </w:rPr>
              <w:t>93 (2</w:t>
            </w:r>
            <w:r>
              <w:rPr>
                <w:color w:val="000000"/>
                <w:sz w:val="22"/>
                <w:szCs w:val="22"/>
              </w:rPr>
              <w:t>.</w:t>
            </w:r>
            <w:r w:rsidRPr="008A728F">
              <w:rPr>
                <w:color w:val="000000"/>
                <w:sz w:val="22"/>
                <w:szCs w:val="22"/>
              </w:rPr>
              <w:t>77,</w:t>
            </w:r>
            <w:r>
              <w:rPr>
                <w:color w:val="000000"/>
                <w:sz w:val="22"/>
                <w:szCs w:val="22"/>
              </w:rPr>
              <w:t xml:space="preserve"> </w:t>
            </w:r>
            <w:r w:rsidRPr="008A728F">
              <w:rPr>
                <w:color w:val="000000"/>
                <w:sz w:val="22"/>
                <w:szCs w:val="22"/>
              </w:rPr>
              <w:t>5</w:t>
            </w:r>
            <w:r>
              <w:rPr>
                <w:color w:val="000000"/>
                <w:sz w:val="22"/>
                <w:szCs w:val="22"/>
              </w:rPr>
              <w:t>.</w:t>
            </w:r>
            <w:r w:rsidRPr="008A728F">
              <w:rPr>
                <w:color w:val="000000"/>
                <w:sz w:val="22"/>
                <w:szCs w:val="22"/>
              </w:rPr>
              <w:t>96)</w:t>
            </w:r>
          </w:p>
        </w:tc>
        <w:tc>
          <w:tcPr>
            <w:tcW w:w="2551" w:type="dxa"/>
            <w:tcBorders>
              <w:top w:val="nil"/>
              <w:left w:val="nil"/>
              <w:bottom w:val="single" w:sz="4" w:space="0" w:color="auto"/>
              <w:right w:val="single" w:sz="4" w:space="0" w:color="auto"/>
            </w:tcBorders>
            <w:shd w:val="clear" w:color="auto" w:fill="auto"/>
            <w:noWrap/>
            <w:vAlign w:val="bottom"/>
            <w:hideMark/>
          </w:tcPr>
          <w:p w14:paraId="74C8B8E1" w14:textId="77777777" w:rsidR="00C205AE" w:rsidRPr="008A728F" w:rsidRDefault="00C205AE" w:rsidP="0031116C">
            <w:pPr>
              <w:jc w:val="center"/>
              <w:rPr>
                <w:color w:val="000000"/>
              </w:rPr>
            </w:pPr>
            <w:r w:rsidRPr="008A728F">
              <w:rPr>
                <w:color w:val="000000"/>
                <w:sz w:val="22"/>
                <w:szCs w:val="22"/>
              </w:rPr>
              <w:t>4</w:t>
            </w:r>
            <w:r>
              <w:rPr>
                <w:color w:val="000000"/>
                <w:sz w:val="22"/>
                <w:szCs w:val="22"/>
              </w:rPr>
              <w:t>.</w:t>
            </w:r>
            <w:r w:rsidRPr="008A728F">
              <w:rPr>
                <w:color w:val="000000"/>
                <w:sz w:val="22"/>
                <w:szCs w:val="22"/>
              </w:rPr>
              <w:t>63 (3</w:t>
            </w:r>
            <w:r>
              <w:rPr>
                <w:color w:val="000000"/>
                <w:sz w:val="22"/>
                <w:szCs w:val="22"/>
              </w:rPr>
              <w:t>.</w:t>
            </w:r>
            <w:r w:rsidRPr="008A728F">
              <w:rPr>
                <w:color w:val="000000"/>
                <w:sz w:val="22"/>
                <w:szCs w:val="22"/>
              </w:rPr>
              <w:t>07,</w:t>
            </w:r>
            <w:r>
              <w:rPr>
                <w:color w:val="000000"/>
                <w:sz w:val="22"/>
                <w:szCs w:val="22"/>
              </w:rPr>
              <w:t xml:space="preserve"> </w:t>
            </w:r>
            <w:r w:rsidRPr="008A728F">
              <w:rPr>
                <w:color w:val="000000"/>
                <w:sz w:val="22"/>
                <w:szCs w:val="22"/>
              </w:rPr>
              <w:t>7</w:t>
            </w:r>
            <w:r>
              <w:rPr>
                <w:color w:val="000000"/>
                <w:sz w:val="22"/>
                <w:szCs w:val="22"/>
              </w:rPr>
              <w:t>.</w:t>
            </w:r>
            <w:r w:rsidRPr="008A728F">
              <w:rPr>
                <w:color w:val="000000"/>
                <w:sz w:val="22"/>
                <w:szCs w:val="22"/>
              </w:rPr>
              <w:t>1)</w:t>
            </w:r>
          </w:p>
        </w:tc>
        <w:tc>
          <w:tcPr>
            <w:tcW w:w="992" w:type="dxa"/>
            <w:tcBorders>
              <w:top w:val="nil"/>
              <w:left w:val="nil"/>
              <w:bottom w:val="single" w:sz="4" w:space="0" w:color="auto"/>
              <w:right w:val="single" w:sz="4" w:space="0" w:color="auto"/>
            </w:tcBorders>
            <w:shd w:val="clear" w:color="auto" w:fill="auto"/>
            <w:noWrap/>
            <w:vAlign w:val="bottom"/>
            <w:hideMark/>
          </w:tcPr>
          <w:p w14:paraId="53697FFB" w14:textId="77777777" w:rsidR="00C205AE" w:rsidRPr="008A728F" w:rsidRDefault="00C205AE" w:rsidP="0031116C">
            <w:pPr>
              <w:jc w:val="right"/>
              <w:rPr>
                <w:b/>
                <w:color w:val="000000"/>
              </w:rPr>
            </w:pPr>
            <w:r w:rsidRPr="008A728F">
              <w:rPr>
                <w:b/>
                <w:color w:val="000000"/>
                <w:sz w:val="22"/>
                <w:szCs w:val="22"/>
              </w:rPr>
              <w:t>0</w:t>
            </w:r>
            <w:r>
              <w:rPr>
                <w:b/>
                <w:color w:val="000000"/>
                <w:sz w:val="22"/>
                <w:szCs w:val="22"/>
              </w:rPr>
              <w:t>.</w:t>
            </w:r>
            <w:r w:rsidRPr="008A728F">
              <w:rPr>
                <w:b/>
                <w:color w:val="000000"/>
                <w:sz w:val="22"/>
                <w:szCs w:val="22"/>
              </w:rPr>
              <w:t>004</w:t>
            </w:r>
          </w:p>
        </w:tc>
      </w:tr>
      <w:tr w:rsidR="00C205AE" w:rsidRPr="008A728F" w14:paraId="12D38BB3"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C3A2321" w14:textId="77777777" w:rsidR="00C205AE" w:rsidRPr="008A728F" w:rsidRDefault="00C205AE" w:rsidP="0031116C">
            <w:pPr>
              <w:rPr>
                <w:color w:val="000000"/>
              </w:rPr>
            </w:pPr>
            <w:r w:rsidRPr="008A728F">
              <w:rPr>
                <w:color w:val="000000"/>
                <w:sz w:val="22"/>
                <w:szCs w:val="22"/>
              </w:rPr>
              <w:t>sFlt-1 (ng/mL)</w:t>
            </w:r>
          </w:p>
        </w:tc>
        <w:tc>
          <w:tcPr>
            <w:tcW w:w="2977" w:type="dxa"/>
            <w:tcBorders>
              <w:top w:val="nil"/>
              <w:left w:val="nil"/>
              <w:bottom w:val="single" w:sz="4" w:space="0" w:color="auto"/>
              <w:right w:val="single" w:sz="4" w:space="0" w:color="auto"/>
            </w:tcBorders>
            <w:shd w:val="clear" w:color="auto" w:fill="auto"/>
            <w:noWrap/>
            <w:vAlign w:val="bottom"/>
            <w:hideMark/>
          </w:tcPr>
          <w:p w14:paraId="7D626BE5" w14:textId="77777777" w:rsidR="00C205AE" w:rsidRPr="008A728F" w:rsidRDefault="00C205AE" w:rsidP="0031116C">
            <w:pPr>
              <w:jc w:val="center"/>
              <w:rPr>
                <w:color w:val="000000"/>
              </w:rPr>
            </w:pPr>
            <w:r w:rsidRPr="008A728F">
              <w:rPr>
                <w:color w:val="000000"/>
                <w:sz w:val="22"/>
                <w:szCs w:val="22"/>
              </w:rPr>
              <w:t>4</w:t>
            </w:r>
            <w:r>
              <w:rPr>
                <w:color w:val="000000"/>
                <w:sz w:val="22"/>
                <w:szCs w:val="22"/>
              </w:rPr>
              <w:t>.</w:t>
            </w:r>
            <w:r w:rsidRPr="008A728F">
              <w:rPr>
                <w:color w:val="000000"/>
                <w:sz w:val="22"/>
                <w:szCs w:val="22"/>
              </w:rPr>
              <w:t>05 (2</w:t>
            </w:r>
            <w:r>
              <w:rPr>
                <w:color w:val="000000"/>
                <w:sz w:val="22"/>
                <w:szCs w:val="22"/>
              </w:rPr>
              <w:t>.</w:t>
            </w:r>
            <w:r w:rsidRPr="008A728F">
              <w:rPr>
                <w:color w:val="000000"/>
                <w:sz w:val="22"/>
                <w:szCs w:val="22"/>
              </w:rPr>
              <w:t>79,</w:t>
            </w:r>
            <w:r>
              <w:rPr>
                <w:color w:val="000000"/>
                <w:sz w:val="22"/>
                <w:szCs w:val="22"/>
              </w:rPr>
              <w:t xml:space="preserve"> </w:t>
            </w:r>
            <w:r w:rsidRPr="008A728F">
              <w:rPr>
                <w:color w:val="000000"/>
                <w:sz w:val="22"/>
                <w:szCs w:val="22"/>
              </w:rPr>
              <w:t>5</w:t>
            </w:r>
            <w:r>
              <w:rPr>
                <w:color w:val="000000"/>
                <w:sz w:val="22"/>
                <w:szCs w:val="22"/>
              </w:rPr>
              <w:t>.</w:t>
            </w:r>
            <w:r w:rsidRPr="008A728F">
              <w:rPr>
                <w:color w:val="000000"/>
                <w:sz w:val="22"/>
                <w:szCs w:val="22"/>
              </w:rPr>
              <w:t>46)</w:t>
            </w:r>
          </w:p>
        </w:tc>
        <w:tc>
          <w:tcPr>
            <w:tcW w:w="2551" w:type="dxa"/>
            <w:tcBorders>
              <w:top w:val="nil"/>
              <w:left w:val="nil"/>
              <w:bottom w:val="single" w:sz="4" w:space="0" w:color="auto"/>
              <w:right w:val="single" w:sz="4" w:space="0" w:color="auto"/>
            </w:tcBorders>
            <w:shd w:val="clear" w:color="auto" w:fill="auto"/>
            <w:noWrap/>
            <w:vAlign w:val="bottom"/>
            <w:hideMark/>
          </w:tcPr>
          <w:p w14:paraId="43D23843" w14:textId="77777777" w:rsidR="00C205AE" w:rsidRPr="008A728F" w:rsidRDefault="00C205AE" w:rsidP="0031116C">
            <w:pPr>
              <w:jc w:val="center"/>
              <w:rPr>
                <w:color w:val="000000"/>
              </w:rPr>
            </w:pPr>
            <w:r w:rsidRPr="008A728F">
              <w:rPr>
                <w:color w:val="000000"/>
                <w:sz w:val="22"/>
                <w:szCs w:val="22"/>
              </w:rPr>
              <w:t>3</w:t>
            </w:r>
            <w:r>
              <w:rPr>
                <w:color w:val="000000"/>
                <w:sz w:val="22"/>
                <w:szCs w:val="22"/>
              </w:rPr>
              <w:t>.</w:t>
            </w:r>
            <w:r w:rsidRPr="008A728F">
              <w:rPr>
                <w:color w:val="000000"/>
                <w:sz w:val="22"/>
                <w:szCs w:val="22"/>
              </w:rPr>
              <w:t>92 (3</w:t>
            </w:r>
            <w:r>
              <w:rPr>
                <w:color w:val="000000"/>
                <w:sz w:val="22"/>
                <w:szCs w:val="22"/>
              </w:rPr>
              <w:t>.</w:t>
            </w:r>
            <w:r w:rsidRPr="008A728F">
              <w:rPr>
                <w:color w:val="000000"/>
                <w:sz w:val="22"/>
                <w:szCs w:val="22"/>
              </w:rPr>
              <w:t>03,</w:t>
            </w:r>
            <w:r>
              <w:rPr>
                <w:color w:val="000000"/>
                <w:sz w:val="22"/>
                <w:szCs w:val="22"/>
              </w:rPr>
              <w:t xml:space="preserve"> </w:t>
            </w:r>
            <w:r w:rsidRPr="008A728F">
              <w:rPr>
                <w:color w:val="000000"/>
                <w:sz w:val="22"/>
                <w:szCs w:val="22"/>
              </w:rPr>
              <w:t>5</w:t>
            </w:r>
            <w:r>
              <w:rPr>
                <w:color w:val="000000"/>
                <w:sz w:val="22"/>
                <w:szCs w:val="22"/>
              </w:rPr>
              <w:t>.</w:t>
            </w:r>
            <w:r w:rsidRPr="008A728F">
              <w:rPr>
                <w:color w:val="000000"/>
                <w:sz w:val="22"/>
                <w:szCs w:val="22"/>
              </w:rPr>
              <w:t>16)</w:t>
            </w:r>
          </w:p>
        </w:tc>
        <w:tc>
          <w:tcPr>
            <w:tcW w:w="992" w:type="dxa"/>
            <w:tcBorders>
              <w:top w:val="nil"/>
              <w:left w:val="nil"/>
              <w:bottom w:val="single" w:sz="4" w:space="0" w:color="auto"/>
              <w:right w:val="single" w:sz="4" w:space="0" w:color="auto"/>
            </w:tcBorders>
            <w:shd w:val="clear" w:color="auto" w:fill="auto"/>
            <w:noWrap/>
            <w:vAlign w:val="bottom"/>
            <w:hideMark/>
          </w:tcPr>
          <w:p w14:paraId="72C536C8"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908</w:t>
            </w:r>
          </w:p>
        </w:tc>
      </w:tr>
      <w:tr w:rsidR="00C205AE" w:rsidRPr="008A728F" w14:paraId="7D4FCC39"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58A2FB03" w14:textId="77777777" w:rsidR="00C205AE" w:rsidRPr="008A728F" w:rsidRDefault="00C205AE" w:rsidP="0031116C">
            <w:pPr>
              <w:rPr>
                <w:color w:val="000000"/>
              </w:rPr>
            </w:pPr>
            <w:r w:rsidRPr="008A728F">
              <w:rPr>
                <w:color w:val="000000"/>
                <w:sz w:val="22"/>
                <w:szCs w:val="22"/>
              </w:rPr>
              <w:t>Angptl3 (ng/mL)</w:t>
            </w:r>
          </w:p>
        </w:tc>
        <w:tc>
          <w:tcPr>
            <w:tcW w:w="2977" w:type="dxa"/>
            <w:tcBorders>
              <w:top w:val="nil"/>
              <w:left w:val="nil"/>
              <w:bottom w:val="single" w:sz="4" w:space="0" w:color="auto"/>
              <w:right w:val="single" w:sz="4" w:space="0" w:color="auto"/>
            </w:tcBorders>
            <w:shd w:val="clear" w:color="auto" w:fill="auto"/>
            <w:noWrap/>
            <w:vAlign w:val="bottom"/>
            <w:hideMark/>
          </w:tcPr>
          <w:p w14:paraId="7F8489A3" w14:textId="77777777" w:rsidR="00C205AE" w:rsidRPr="008A728F" w:rsidRDefault="00C205AE" w:rsidP="0031116C">
            <w:pPr>
              <w:jc w:val="center"/>
              <w:rPr>
                <w:color w:val="000000"/>
              </w:rPr>
            </w:pPr>
            <w:r w:rsidRPr="008A728F">
              <w:rPr>
                <w:color w:val="000000"/>
                <w:sz w:val="22"/>
                <w:szCs w:val="22"/>
              </w:rPr>
              <w:t>24</w:t>
            </w:r>
            <w:r>
              <w:rPr>
                <w:color w:val="000000"/>
                <w:sz w:val="22"/>
                <w:szCs w:val="22"/>
              </w:rPr>
              <w:t>.</w:t>
            </w:r>
            <w:r w:rsidRPr="008A728F">
              <w:rPr>
                <w:color w:val="000000"/>
                <w:sz w:val="22"/>
                <w:szCs w:val="22"/>
              </w:rPr>
              <w:t>01 (15</w:t>
            </w:r>
            <w:r>
              <w:rPr>
                <w:color w:val="000000"/>
                <w:sz w:val="22"/>
                <w:szCs w:val="22"/>
              </w:rPr>
              <w:t>.</w:t>
            </w:r>
            <w:r w:rsidRPr="008A728F">
              <w:rPr>
                <w:color w:val="000000"/>
                <w:sz w:val="22"/>
                <w:szCs w:val="22"/>
              </w:rPr>
              <w:t>32,</w:t>
            </w:r>
            <w:r>
              <w:rPr>
                <w:color w:val="000000"/>
                <w:sz w:val="22"/>
                <w:szCs w:val="22"/>
              </w:rPr>
              <w:t xml:space="preserve"> </w:t>
            </w:r>
            <w:r w:rsidRPr="008A728F">
              <w:rPr>
                <w:color w:val="000000"/>
                <w:sz w:val="22"/>
                <w:szCs w:val="22"/>
              </w:rPr>
              <w:t>34</w:t>
            </w:r>
            <w:r>
              <w:rPr>
                <w:color w:val="000000"/>
                <w:sz w:val="22"/>
                <w:szCs w:val="22"/>
              </w:rPr>
              <w:t>.</w:t>
            </w:r>
            <w:r w:rsidRPr="008A728F">
              <w:rPr>
                <w:color w:val="000000"/>
                <w:sz w:val="22"/>
                <w:szCs w:val="22"/>
              </w:rPr>
              <w:t>58)</w:t>
            </w:r>
          </w:p>
        </w:tc>
        <w:tc>
          <w:tcPr>
            <w:tcW w:w="2551" w:type="dxa"/>
            <w:tcBorders>
              <w:top w:val="nil"/>
              <w:left w:val="nil"/>
              <w:bottom w:val="single" w:sz="4" w:space="0" w:color="auto"/>
              <w:right w:val="single" w:sz="4" w:space="0" w:color="auto"/>
            </w:tcBorders>
            <w:shd w:val="clear" w:color="auto" w:fill="auto"/>
            <w:noWrap/>
            <w:vAlign w:val="bottom"/>
            <w:hideMark/>
          </w:tcPr>
          <w:p w14:paraId="1AA13378" w14:textId="77777777" w:rsidR="00C205AE" w:rsidRPr="008A728F" w:rsidRDefault="00C205AE" w:rsidP="0031116C">
            <w:pPr>
              <w:jc w:val="center"/>
              <w:rPr>
                <w:color w:val="000000"/>
              </w:rPr>
            </w:pPr>
            <w:r w:rsidRPr="008A728F">
              <w:rPr>
                <w:color w:val="000000"/>
                <w:sz w:val="22"/>
                <w:szCs w:val="22"/>
              </w:rPr>
              <w:t>23</w:t>
            </w:r>
            <w:r>
              <w:rPr>
                <w:color w:val="000000"/>
                <w:sz w:val="22"/>
                <w:szCs w:val="22"/>
              </w:rPr>
              <w:t>.</w:t>
            </w:r>
            <w:r w:rsidRPr="008A728F">
              <w:rPr>
                <w:color w:val="000000"/>
                <w:sz w:val="22"/>
                <w:szCs w:val="22"/>
              </w:rPr>
              <w:t>63 (14</w:t>
            </w:r>
            <w:r>
              <w:rPr>
                <w:color w:val="000000"/>
                <w:sz w:val="22"/>
                <w:szCs w:val="22"/>
              </w:rPr>
              <w:t>.</w:t>
            </w:r>
            <w:r w:rsidRPr="008A728F">
              <w:rPr>
                <w:color w:val="000000"/>
                <w:sz w:val="22"/>
                <w:szCs w:val="22"/>
              </w:rPr>
              <w:t>28,</w:t>
            </w:r>
            <w:r>
              <w:rPr>
                <w:color w:val="000000"/>
                <w:sz w:val="22"/>
                <w:szCs w:val="22"/>
              </w:rPr>
              <w:t xml:space="preserve"> </w:t>
            </w:r>
            <w:r w:rsidRPr="008A728F">
              <w:rPr>
                <w:color w:val="000000"/>
                <w:sz w:val="22"/>
                <w:szCs w:val="22"/>
              </w:rPr>
              <w:t>32</w:t>
            </w:r>
            <w:r>
              <w:rPr>
                <w:color w:val="000000"/>
                <w:sz w:val="22"/>
                <w:szCs w:val="22"/>
              </w:rPr>
              <w:t>.</w:t>
            </w:r>
            <w:r w:rsidRPr="008A728F">
              <w:rPr>
                <w:color w:val="000000"/>
                <w:sz w:val="22"/>
                <w:szCs w:val="22"/>
              </w:rPr>
              <w:t>81)</w:t>
            </w:r>
          </w:p>
        </w:tc>
        <w:tc>
          <w:tcPr>
            <w:tcW w:w="992" w:type="dxa"/>
            <w:tcBorders>
              <w:top w:val="nil"/>
              <w:left w:val="nil"/>
              <w:bottom w:val="single" w:sz="4" w:space="0" w:color="auto"/>
              <w:right w:val="single" w:sz="4" w:space="0" w:color="auto"/>
            </w:tcBorders>
            <w:shd w:val="clear" w:color="auto" w:fill="auto"/>
            <w:noWrap/>
            <w:vAlign w:val="bottom"/>
            <w:hideMark/>
          </w:tcPr>
          <w:p w14:paraId="354042CF"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494</w:t>
            </w:r>
          </w:p>
        </w:tc>
      </w:tr>
      <w:tr w:rsidR="00C205AE" w:rsidRPr="008A728F" w14:paraId="27BB445B" w14:textId="77777777" w:rsidTr="0031116C">
        <w:trPr>
          <w:trHeight w:val="283"/>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795A9C6B" w14:textId="77777777" w:rsidR="00C205AE" w:rsidRPr="008A728F" w:rsidRDefault="00C205AE" w:rsidP="0031116C">
            <w:pPr>
              <w:rPr>
                <w:color w:val="000000"/>
              </w:rPr>
            </w:pPr>
            <w:r w:rsidRPr="008A728F">
              <w:rPr>
                <w:color w:val="000000"/>
                <w:sz w:val="22"/>
                <w:szCs w:val="22"/>
              </w:rPr>
              <w:t>Leptin (ng/mL)</w:t>
            </w:r>
          </w:p>
        </w:tc>
        <w:tc>
          <w:tcPr>
            <w:tcW w:w="2977" w:type="dxa"/>
            <w:tcBorders>
              <w:top w:val="nil"/>
              <w:left w:val="nil"/>
              <w:bottom w:val="single" w:sz="4" w:space="0" w:color="auto"/>
              <w:right w:val="single" w:sz="4" w:space="0" w:color="auto"/>
            </w:tcBorders>
            <w:shd w:val="clear" w:color="auto" w:fill="auto"/>
            <w:noWrap/>
            <w:vAlign w:val="bottom"/>
            <w:hideMark/>
          </w:tcPr>
          <w:p w14:paraId="242F9C80" w14:textId="77777777" w:rsidR="00C205AE" w:rsidRPr="008A728F" w:rsidRDefault="00C205AE" w:rsidP="0031116C">
            <w:pPr>
              <w:jc w:val="center"/>
              <w:rPr>
                <w:color w:val="000000"/>
              </w:rPr>
            </w:pPr>
            <w:r w:rsidRPr="008A728F">
              <w:rPr>
                <w:color w:val="000000"/>
                <w:sz w:val="22"/>
                <w:szCs w:val="22"/>
              </w:rPr>
              <w:t>7 (3</w:t>
            </w:r>
            <w:r>
              <w:rPr>
                <w:color w:val="000000"/>
                <w:sz w:val="22"/>
                <w:szCs w:val="22"/>
              </w:rPr>
              <w:t>.</w:t>
            </w:r>
            <w:r w:rsidRPr="008A728F">
              <w:rPr>
                <w:color w:val="000000"/>
                <w:sz w:val="22"/>
                <w:szCs w:val="22"/>
              </w:rPr>
              <w:t>87,</w:t>
            </w:r>
            <w:r>
              <w:rPr>
                <w:color w:val="000000"/>
                <w:sz w:val="22"/>
                <w:szCs w:val="22"/>
              </w:rPr>
              <w:t xml:space="preserve"> </w:t>
            </w:r>
            <w:r w:rsidRPr="008A728F">
              <w:rPr>
                <w:color w:val="000000"/>
                <w:sz w:val="22"/>
                <w:szCs w:val="22"/>
              </w:rPr>
              <w:t>11</w:t>
            </w:r>
            <w:r>
              <w:rPr>
                <w:color w:val="000000"/>
                <w:sz w:val="22"/>
                <w:szCs w:val="22"/>
              </w:rPr>
              <w:t>.</w:t>
            </w:r>
            <w:r w:rsidRPr="008A728F">
              <w:rPr>
                <w:color w:val="000000"/>
                <w:sz w:val="22"/>
                <w:szCs w:val="22"/>
              </w:rPr>
              <w:t>87)</w:t>
            </w:r>
          </w:p>
        </w:tc>
        <w:tc>
          <w:tcPr>
            <w:tcW w:w="2551" w:type="dxa"/>
            <w:tcBorders>
              <w:top w:val="nil"/>
              <w:left w:val="nil"/>
              <w:bottom w:val="single" w:sz="4" w:space="0" w:color="auto"/>
              <w:right w:val="single" w:sz="4" w:space="0" w:color="auto"/>
            </w:tcBorders>
            <w:shd w:val="clear" w:color="auto" w:fill="auto"/>
            <w:noWrap/>
            <w:vAlign w:val="bottom"/>
            <w:hideMark/>
          </w:tcPr>
          <w:p w14:paraId="51939611" w14:textId="77777777" w:rsidR="00C205AE" w:rsidRPr="008A728F" w:rsidRDefault="00C205AE" w:rsidP="0031116C">
            <w:pPr>
              <w:jc w:val="center"/>
              <w:rPr>
                <w:color w:val="000000"/>
              </w:rPr>
            </w:pPr>
            <w:r w:rsidRPr="008A728F">
              <w:rPr>
                <w:color w:val="000000"/>
                <w:sz w:val="22"/>
                <w:szCs w:val="22"/>
              </w:rPr>
              <w:t>6</w:t>
            </w:r>
            <w:r>
              <w:rPr>
                <w:color w:val="000000"/>
                <w:sz w:val="22"/>
                <w:szCs w:val="22"/>
              </w:rPr>
              <w:t>.</w:t>
            </w:r>
            <w:r w:rsidRPr="008A728F">
              <w:rPr>
                <w:color w:val="000000"/>
                <w:sz w:val="22"/>
                <w:szCs w:val="22"/>
              </w:rPr>
              <w:t>56 (3</w:t>
            </w:r>
            <w:r>
              <w:rPr>
                <w:color w:val="000000"/>
                <w:sz w:val="22"/>
                <w:szCs w:val="22"/>
              </w:rPr>
              <w:t>.</w:t>
            </w:r>
            <w:r w:rsidRPr="008A728F">
              <w:rPr>
                <w:color w:val="000000"/>
                <w:sz w:val="22"/>
                <w:szCs w:val="22"/>
              </w:rPr>
              <w:t>86,</w:t>
            </w:r>
            <w:r>
              <w:rPr>
                <w:color w:val="000000"/>
                <w:sz w:val="22"/>
                <w:szCs w:val="22"/>
              </w:rPr>
              <w:t xml:space="preserve"> </w:t>
            </w:r>
            <w:r w:rsidRPr="008A728F">
              <w:rPr>
                <w:color w:val="000000"/>
                <w:sz w:val="22"/>
                <w:szCs w:val="22"/>
              </w:rPr>
              <w:t>9</w:t>
            </w:r>
            <w:r>
              <w:rPr>
                <w:color w:val="000000"/>
                <w:sz w:val="22"/>
                <w:szCs w:val="22"/>
              </w:rPr>
              <w:t>.</w:t>
            </w:r>
            <w:r w:rsidRPr="008A728F">
              <w:rPr>
                <w:color w:val="000000"/>
                <w:sz w:val="22"/>
                <w:szCs w:val="22"/>
              </w:rPr>
              <w:t>81)</w:t>
            </w:r>
          </w:p>
        </w:tc>
        <w:tc>
          <w:tcPr>
            <w:tcW w:w="992" w:type="dxa"/>
            <w:tcBorders>
              <w:top w:val="nil"/>
              <w:left w:val="nil"/>
              <w:bottom w:val="single" w:sz="4" w:space="0" w:color="auto"/>
              <w:right w:val="single" w:sz="4" w:space="0" w:color="auto"/>
            </w:tcBorders>
            <w:shd w:val="clear" w:color="auto" w:fill="auto"/>
            <w:noWrap/>
            <w:vAlign w:val="bottom"/>
            <w:hideMark/>
          </w:tcPr>
          <w:p w14:paraId="25F0F387" w14:textId="77777777" w:rsidR="00C205AE" w:rsidRPr="008A728F" w:rsidRDefault="00C205AE" w:rsidP="0031116C">
            <w:pPr>
              <w:jc w:val="right"/>
              <w:rPr>
                <w:color w:val="000000"/>
              </w:rPr>
            </w:pPr>
            <w:r w:rsidRPr="008A728F">
              <w:rPr>
                <w:color w:val="000000"/>
                <w:sz w:val="22"/>
                <w:szCs w:val="22"/>
              </w:rPr>
              <w:t>0</w:t>
            </w:r>
            <w:r>
              <w:rPr>
                <w:color w:val="000000"/>
                <w:sz w:val="22"/>
                <w:szCs w:val="22"/>
              </w:rPr>
              <w:t>.</w:t>
            </w:r>
            <w:r w:rsidRPr="008A728F">
              <w:rPr>
                <w:color w:val="000000"/>
                <w:sz w:val="22"/>
                <w:szCs w:val="22"/>
              </w:rPr>
              <w:t>067</w:t>
            </w:r>
          </w:p>
        </w:tc>
      </w:tr>
    </w:tbl>
    <w:p w14:paraId="563A2761" w14:textId="77777777" w:rsidR="00C205AE" w:rsidRPr="00401001" w:rsidRDefault="00C205AE" w:rsidP="00C205AE">
      <w:pPr>
        <w:rPr>
          <w:sz w:val="22"/>
        </w:rPr>
      </w:pPr>
      <w:r w:rsidRPr="00401001">
        <w:rPr>
          <w:sz w:val="22"/>
        </w:rPr>
        <w:t>*Note: CRP sample numbers: Visit 1 (782;606), Visit 2 (834; 171), Visit 3 (603;147)</w:t>
      </w:r>
    </w:p>
    <w:p w14:paraId="1005A9A7" w14:textId="77777777" w:rsidR="00C205AE" w:rsidRDefault="00C205AE" w:rsidP="00C205AE">
      <w:pPr>
        <w:rPr>
          <w:sz w:val="22"/>
        </w:rPr>
      </w:pPr>
      <w:r w:rsidRPr="00401001">
        <w:rPr>
          <w:sz w:val="22"/>
          <w:vertAlign w:val="superscript"/>
        </w:rPr>
        <w:t>#</w:t>
      </w:r>
      <w:r w:rsidRPr="00401001">
        <w:rPr>
          <w:sz w:val="22"/>
        </w:rPr>
        <w:t xml:space="preserve">Mann-Whitney analysis, adjusted p-value for multiple comparisons, significance </w:t>
      </w:r>
      <w:r w:rsidRPr="00401001">
        <w:rPr>
          <w:sz w:val="22"/>
          <w:szCs w:val="22"/>
        </w:rPr>
        <w:t>if p≤0</w:t>
      </w:r>
      <w:r>
        <w:rPr>
          <w:sz w:val="22"/>
          <w:szCs w:val="22"/>
        </w:rPr>
        <w:t>.</w:t>
      </w:r>
      <w:r w:rsidRPr="00401001">
        <w:rPr>
          <w:sz w:val="22"/>
          <w:szCs w:val="22"/>
        </w:rPr>
        <w:t>005</w:t>
      </w:r>
      <w:r w:rsidRPr="00401001">
        <w:rPr>
          <w:sz w:val="22"/>
        </w:rPr>
        <w:t xml:space="preserve"> </w:t>
      </w:r>
    </w:p>
    <w:p w14:paraId="3D44EA78" w14:textId="77777777" w:rsidR="00F70C19" w:rsidRDefault="00F70C19" w:rsidP="00F70C19"/>
    <w:p w14:paraId="4577EC9C" w14:textId="5BC204F4" w:rsidR="00F70C19" w:rsidRDefault="00F70C19" w:rsidP="00F70C19">
      <w:pPr>
        <w:sectPr w:rsidR="00F70C19" w:rsidSect="00A30A10">
          <w:pgSz w:w="12240" w:h="15840"/>
          <w:pgMar w:top="1440" w:right="1440" w:bottom="1440" w:left="1440" w:header="709" w:footer="709" w:gutter="0"/>
          <w:lnNumType w:countBy="1" w:restart="continuous"/>
          <w:cols w:space="708"/>
          <w:docGrid w:linePitch="360"/>
        </w:sectPr>
      </w:pPr>
    </w:p>
    <w:p w14:paraId="24BCF0D1" w14:textId="1CCC568C" w:rsidR="009F72AF" w:rsidRPr="004105EF" w:rsidRDefault="009F72AF" w:rsidP="00D11AF7">
      <w:r w:rsidRPr="004105EF">
        <w:rPr>
          <w:b/>
        </w:rPr>
        <w:lastRenderedPageBreak/>
        <w:t>Table 4.</w:t>
      </w:r>
      <w:r w:rsidR="00994C9B">
        <w:t xml:space="preserve"> </w:t>
      </w:r>
      <w:r w:rsidR="00994C9B" w:rsidRPr="00D11AF7">
        <w:t>Random-slope, random intercept</w:t>
      </w:r>
      <w:r w:rsidRPr="00D11AF7">
        <w:t xml:space="preserve"> </w:t>
      </w:r>
      <w:r w:rsidR="00994C9B" w:rsidRPr="00D11AF7">
        <w:t>linear mixed effects</w:t>
      </w:r>
      <w:r w:rsidRPr="00D11AF7">
        <w:t xml:space="preserve"> modeling showed that malaria infection at Visit 1 (13-23 weeks) was associated with </w:t>
      </w:r>
      <w:r w:rsidR="00994C9B" w:rsidRPr="00D11AF7">
        <w:t>changes in inflammatory and angiogenic mediators across pregnancy</w:t>
      </w:r>
      <w:r w:rsidRPr="00D11AF7">
        <w:t>. Fixed effects included</w:t>
      </w:r>
      <w:r w:rsidR="00994C9B" w:rsidRPr="00D11AF7">
        <w:t xml:space="preserve"> a spline of gestational age,</w:t>
      </w:r>
      <w:r w:rsidRPr="00D11AF7">
        <w:t xml:space="preserve"> treatment group, </w:t>
      </w:r>
      <w:r w:rsidR="00994C9B" w:rsidRPr="00D11AF7">
        <w:t xml:space="preserve">maternal </w:t>
      </w:r>
      <w:r w:rsidRPr="00D11AF7">
        <w:t xml:space="preserve">age, </w:t>
      </w:r>
      <w:r w:rsidR="00994C9B" w:rsidRPr="00D11AF7">
        <w:t>gravidity</w:t>
      </w:r>
      <w:r w:rsidRPr="00D11AF7">
        <w:t>, socioeconomic status, educational status,</w:t>
      </w:r>
      <w:r w:rsidR="00994C9B" w:rsidRPr="00D11AF7">
        <w:t xml:space="preserve"> BMI</w:t>
      </w:r>
      <w:r w:rsidRPr="00D11AF7">
        <w:t xml:space="preserve"> and hemoglobin at Visit 1.</w:t>
      </w:r>
      <w:r w:rsidR="00994C9B" w:rsidRPr="00D11AF7">
        <w:t xml:space="preserve"> M</w:t>
      </w:r>
      <w:r w:rsidRPr="00D11AF7">
        <w:t>alaria status at Visit 1 (13-23 weeks)</w:t>
      </w:r>
      <w:r w:rsidR="00994C9B" w:rsidRPr="00D11AF7">
        <w:t xml:space="preserve"> was added to the model</w:t>
      </w:r>
      <w:r w:rsidRPr="00D11AF7">
        <w:t xml:space="preserve"> and an interaction term for gestational age was added</w:t>
      </w:r>
      <w:r w:rsidR="00994C9B" w:rsidRPr="00D11AF7">
        <w:t xml:space="preserve"> to a third model</w:t>
      </w:r>
      <w:r w:rsidRPr="00D11AF7">
        <w:t>, then the models were compared (χ2, p</w:t>
      </w:r>
      <w:r w:rsidR="00994C9B" w:rsidRPr="00D11AF7">
        <w:t>-</w:t>
      </w:r>
      <w:r w:rsidRPr="00D11AF7">
        <w:t xml:space="preserve">value).  </w:t>
      </w:r>
      <w:r w:rsidR="00D932F6" w:rsidRPr="00D11AF7">
        <w:t>A</w:t>
      </w:r>
      <w:r w:rsidR="005024FD" w:rsidRPr="00D11AF7">
        <w:t xml:space="preserve"> restricted cubic spline of gestational age</w:t>
      </w:r>
      <w:r w:rsidR="00D932F6" w:rsidRPr="00D11AF7">
        <w:t xml:space="preserve"> was used</w:t>
      </w:r>
      <w:r w:rsidR="005024FD" w:rsidRPr="00D11AF7">
        <w:t xml:space="preserve"> as both main effect and in interaction terms. </w:t>
      </w:r>
      <w:r w:rsidRPr="00D11AF7">
        <w:t>Extended tables</w:t>
      </w:r>
      <w:r w:rsidR="00994C9B" w:rsidRPr="00D11AF7">
        <w:t xml:space="preserve"> including estimates for all fixed effects, and parameters of model fit (AIC, BIC)</w:t>
      </w:r>
      <w:r w:rsidRPr="00D11AF7">
        <w:t xml:space="preserve"> are available in the </w:t>
      </w:r>
      <w:r w:rsidR="00046F81" w:rsidRPr="00D11AF7">
        <w:t>supporting information</w:t>
      </w:r>
      <w:r w:rsidRPr="00D11AF7">
        <w:t xml:space="preserve"> (</w:t>
      </w:r>
      <w:r w:rsidR="006447C1" w:rsidRPr="00D11AF7">
        <w:t xml:space="preserve">S4-6 </w:t>
      </w:r>
      <w:r w:rsidRPr="00D11AF7">
        <w:t>Tables)</w:t>
      </w:r>
      <w:r w:rsidR="004D13BC" w:rsidRPr="00D11AF7">
        <w:t>.</w:t>
      </w:r>
    </w:p>
    <w:p w14:paraId="1510FF68" w14:textId="6F204C12" w:rsidR="0088033D" w:rsidRDefault="0088033D" w:rsidP="009F72AF">
      <w:pPr>
        <w:pStyle w:val="CommentText"/>
        <w:spacing w:line="480" w:lineRule="auto"/>
        <w:rPr>
          <w:noProof/>
        </w:rPr>
      </w:pPr>
    </w:p>
    <w:tbl>
      <w:tblPr>
        <w:tblW w:w="1207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1568"/>
        <w:gridCol w:w="1701"/>
        <w:gridCol w:w="1701"/>
        <w:gridCol w:w="1701"/>
        <w:gridCol w:w="1701"/>
        <w:gridCol w:w="1559"/>
      </w:tblGrid>
      <w:tr w:rsidR="00992CCF" w:rsidRPr="00E10627" w14:paraId="40ED05B0" w14:textId="77777777" w:rsidTr="002B2882">
        <w:trPr>
          <w:trHeight w:val="600"/>
        </w:trPr>
        <w:tc>
          <w:tcPr>
            <w:tcW w:w="2147" w:type="dxa"/>
            <w:vMerge w:val="restart"/>
            <w:shd w:val="clear" w:color="auto" w:fill="auto"/>
            <w:noWrap/>
            <w:vAlign w:val="center"/>
          </w:tcPr>
          <w:p w14:paraId="01AE2F5D" w14:textId="77777777" w:rsidR="00992CCF" w:rsidRPr="00E10627" w:rsidRDefault="00992CCF" w:rsidP="000E752B">
            <w:pPr>
              <w:jc w:val="center"/>
              <w:rPr>
                <w:b/>
                <w:color w:val="000000"/>
              </w:rPr>
            </w:pPr>
            <w:r w:rsidRPr="00E10627">
              <w:rPr>
                <w:b/>
                <w:color w:val="000000"/>
              </w:rPr>
              <w:t>Mediator</w:t>
            </w:r>
          </w:p>
          <w:p w14:paraId="125BBB96" w14:textId="77777777" w:rsidR="00992CCF" w:rsidRPr="00E10627" w:rsidRDefault="00992CCF" w:rsidP="000E752B">
            <w:pPr>
              <w:jc w:val="center"/>
              <w:rPr>
                <w:b/>
                <w:color w:val="000000"/>
              </w:rPr>
            </w:pPr>
          </w:p>
        </w:tc>
        <w:tc>
          <w:tcPr>
            <w:tcW w:w="1568" w:type="dxa"/>
            <w:vMerge w:val="restart"/>
            <w:shd w:val="clear" w:color="auto" w:fill="auto"/>
            <w:noWrap/>
            <w:vAlign w:val="center"/>
          </w:tcPr>
          <w:p w14:paraId="64381C54" w14:textId="77777777" w:rsidR="00992CCF" w:rsidRPr="00E10627" w:rsidRDefault="00992CCF" w:rsidP="000E752B">
            <w:pPr>
              <w:jc w:val="center"/>
              <w:rPr>
                <w:b/>
                <w:color w:val="000000"/>
              </w:rPr>
            </w:pPr>
          </w:p>
          <w:p w14:paraId="57A3A1DC" w14:textId="77777777" w:rsidR="00992CCF" w:rsidRPr="00E10627" w:rsidRDefault="00992CCF" w:rsidP="000E752B">
            <w:pPr>
              <w:jc w:val="center"/>
              <w:rPr>
                <w:b/>
                <w:color w:val="000000"/>
              </w:rPr>
            </w:pPr>
            <w:r w:rsidRPr="00E10627">
              <w:rPr>
                <w:b/>
                <w:bCs/>
                <w:color w:val="000000"/>
              </w:rPr>
              <w:t>Number of Subjects</w:t>
            </w:r>
          </w:p>
        </w:tc>
        <w:tc>
          <w:tcPr>
            <w:tcW w:w="1701" w:type="dxa"/>
            <w:vMerge w:val="restart"/>
            <w:shd w:val="clear" w:color="auto" w:fill="auto"/>
            <w:noWrap/>
            <w:vAlign w:val="center"/>
          </w:tcPr>
          <w:p w14:paraId="3B856743" w14:textId="77777777" w:rsidR="00992CCF" w:rsidRPr="00E10627" w:rsidRDefault="00992CCF" w:rsidP="000E752B">
            <w:pPr>
              <w:jc w:val="center"/>
              <w:rPr>
                <w:b/>
                <w:color w:val="000000"/>
              </w:rPr>
            </w:pPr>
          </w:p>
          <w:p w14:paraId="07D7563A" w14:textId="77777777" w:rsidR="00992CCF" w:rsidRPr="00E10627" w:rsidRDefault="00992CCF" w:rsidP="000E752B">
            <w:pPr>
              <w:jc w:val="center"/>
              <w:rPr>
                <w:b/>
                <w:color w:val="000000"/>
              </w:rPr>
            </w:pPr>
            <w:r w:rsidRPr="00E10627">
              <w:rPr>
                <w:b/>
                <w:bCs/>
                <w:color w:val="000000"/>
              </w:rPr>
              <w:t>Number of Observations</w:t>
            </w:r>
          </w:p>
        </w:tc>
        <w:tc>
          <w:tcPr>
            <w:tcW w:w="3402" w:type="dxa"/>
            <w:gridSpan w:val="2"/>
            <w:shd w:val="clear" w:color="auto" w:fill="auto"/>
            <w:vAlign w:val="center"/>
          </w:tcPr>
          <w:p w14:paraId="6B139D39" w14:textId="77777777" w:rsidR="00992CCF" w:rsidRPr="00E10627" w:rsidRDefault="00992CCF" w:rsidP="000E752B">
            <w:pPr>
              <w:jc w:val="center"/>
              <w:rPr>
                <w:b/>
                <w:bCs/>
                <w:color w:val="000000"/>
              </w:rPr>
            </w:pPr>
            <w:r>
              <w:rPr>
                <w:b/>
                <w:bCs/>
                <w:color w:val="000000"/>
              </w:rPr>
              <w:t>Malaria</w:t>
            </w:r>
            <w:r w:rsidRPr="00E10627">
              <w:rPr>
                <w:b/>
                <w:bCs/>
                <w:color w:val="000000"/>
              </w:rPr>
              <w:t xml:space="preserve"> Positive at Visit 1</w:t>
            </w:r>
          </w:p>
        </w:tc>
        <w:tc>
          <w:tcPr>
            <w:tcW w:w="3260" w:type="dxa"/>
            <w:gridSpan w:val="2"/>
            <w:shd w:val="clear" w:color="auto" w:fill="auto"/>
            <w:vAlign w:val="center"/>
          </w:tcPr>
          <w:p w14:paraId="63C969CF" w14:textId="787C75B6" w:rsidR="00992CCF" w:rsidRPr="00E10627" w:rsidRDefault="00992CCF" w:rsidP="000E752B">
            <w:pPr>
              <w:jc w:val="center"/>
              <w:rPr>
                <w:b/>
                <w:color w:val="000000"/>
              </w:rPr>
            </w:pPr>
            <w:r w:rsidRPr="00E10627">
              <w:rPr>
                <w:b/>
                <w:color w:val="000000"/>
              </w:rPr>
              <w:t>LR</w:t>
            </w:r>
            <w:r w:rsidR="00F9551C">
              <w:rPr>
                <w:b/>
                <w:color w:val="000000"/>
                <w:vertAlign w:val="superscript"/>
              </w:rPr>
              <w:t>#</w:t>
            </w:r>
            <w:r w:rsidRPr="00E10627">
              <w:rPr>
                <w:b/>
                <w:color w:val="000000"/>
              </w:rPr>
              <w:t xml:space="preserve"> Test with interaction term against null model</w:t>
            </w:r>
          </w:p>
        </w:tc>
      </w:tr>
      <w:tr w:rsidR="00992CCF" w:rsidRPr="00E10627" w14:paraId="59329762" w14:textId="77777777" w:rsidTr="002B2882">
        <w:trPr>
          <w:trHeight w:val="564"/>
        </w:trPr>
        <w:tc>
          <w:tcPr>
            <w:tcW w:w="2147" w:type="dxa"/>
            <w:vMerge/>
            <w:shd w:val="clear" w:color="auto" w:fill="auto"/>
            <w:noWrap/>
            <w:vAlign w:val="center"/>
          </w:tcPr>
          <w:p w14:paraId="60000275" w14:textId="77777777" w:rsidR="00992CCF" w:rsidRPr="00E10627" w:rsidRDefault="00992CCF" w:rsidP="005024FD">
            <w:pPr>
              <w:jc w:val="center"/>
              <w:rPr>
                <w:b/>
                <w:color w:val="000000"/>
              </w:rPr>
            </w:pPr>
          </w:p>
        </w:tc>
        <w:tc>
          <w:tcPr>
            <w:tcW w:w="1568" w:type="dxa"/>
            <w:vMerge/>
            <w:shd w:val="clear" w:color="auto" w:fill="auto"/>
            <w:vAlign w:val="center"/>
          </w:tcPr>
          <w:p w14:paraId="7B6B3451" w14:textId="77777777" w:rsidR="00992CCF" w:rsidRPr="00E10627" w:rsidRDefault="00992CCF" w:rsidP="005024FD">
            <w:pPr>
              <w:jc w:val="center"/>
              <w:rPr>
                <w:b/>
                <w:bCs/>
                <w:color w:val="000000"/>
              </w:rPr>
            </w:pPr>
          </w:p>
        </w:tc>
        <w:tc>
          <w:tcPr>
            <w:tcW w:w="1701" w:type="dxa"/>
            <w:vMerge/>
            <w:shd w:val="clear" w:color="auto" w:fill="auto"/>
            <w:vAlign w:val="center"/>
          </w:tcPr>
          <w:p w14:paraId="5AC30441" w14:textId="77777777" w:rsidR="00992CCF" w:rsidRPr="00E10627" w:rsidRDefault="00992CCF" w:rsidP="005024FD">
            <w:pPr>
              <w:jc w:val="center"/>
              <w:rPr>
                <w:b/>
                <w:bCs/>
                <w:color w:val="000000"/>
              </w:rPr>
            </w:pPr>
          </w:p>
        </w:tc>
        <w:tc>
          <w:tcPr>
            <w:tcW w:w="1701" w:type="dxa"/>
            <w:shd w:val="clear" w:color="auto" w:fill="auto"/>
            <w:vAlign w:val="center"/>
          </w:tcPr>
          <w:p w14:paraId="06872322" w14:textId="77777777" w:rsidR="00992CCF" w:rsidRPr="00E10627" w:rsidRDefault="00992CCF" w:rsidP="005024FD">
            <w:pPr>
              <w:jc w:val="center"/>
              <w:rPr>
                <w:b/>
                <w:bCs/>
                <w:color w:val="000000"/>
              </w:rPr>
            </w:pPr>
            <w:r w:rsidRPr="00E10627">
              <w:rPr>
                <w:b/>
                <w:bCs/>
                <w:color w:val="000000"/>
              </w:rPr>
              <w:t>Estimate</w:t>
            </w:r>
          </w:p>
        </w:tc>
        <w:tc>
          <w:tcPr>
            <w:tcW w:w="1701" w:type="dxa"/>
            <w:shd w:val="clear" w:color="auto" w:fill="auto"/>
            <w:vAlign w:val="center"/>
          </w:tcPr>
          <w:p w14:paraId="095B89F3" w14:textId="77777777" w:rsidR="00992CCF" w:rsidRPr="00E10627" w:rsidRDefault="00992CCF" w:rsidP="005024FD">
            <w:pPr>
              <w:jc w:val="center"/>
              <w:rPr>
                <w:b/>
                <w:bCs/>
                <w:color w:val="000000"/>
              </w:rPr>
            </w:pPr>
            <w:r w:rsidRPr="00E10627">
              <w:rPr>
                <w:b/>
                <w:bCs/>
                <w:color w:val="000000"/>
              </w:rPr>
              <w:t>Std. Error</w:t>
            </w:r>
          </w:p>
        </w:tc>
        <w:tc>
          <w:tcPr>
            <w:tcW w:w="1701" w:type="dxa"/>
            <w:shd w:val="clear" w:color="auto" w:fill="auto"/>
            <w:noWrap/>
            <w:vAlign w:val="center"/>
          </w:tcPr>
          <w:p w14:paraId="013A2D02" w14:textId="713F427B" w:rsidR="00992CCF" w:rsidRPr="00E10627" w:rsidRDefault="00992CCF" w:rsidP="005024FD">
            <w:pPr>
              <w:jc w:val="center"/>
              <w:rPr>
                <w:b/>
                <w:color w:val="000000"/>
              </w:rPr>
            </w:pPr>
            <w:r w:rsidRPr="00E10627">
              <w:rPr>
                <w:b/>
                <w:color w:val="000000"/>
              </w:rPr>
              <w:t>χ2</w:t>
            </w:r>
          </w:p>
        </w:tc>
        <w:tc>
          <w:tcPr>
            <w:tcW w:w="1559" w:type="dxa"/>
            <w:shd w:val="clear" w:color="auto" w:fill="auto"/>
            <w:noWrap/>
            <w:vAlign w:val="center"/>
          </w:tcPr>
          <w:p w14:paraId="2FDD55D5" w14:textId="77777777" w:rsidR="00992CCF" w:rsidRPr="00E10627" w:rsidRDefault="00992CCF" w:rsidP="005024FD">
            <w:pPr>
              <w:jc w:val="center"/>
              <w:rPr>
                <w:b/>
                <w:color w:val="000000"/>
              </w:rPr>
            </w:pPr>
            <w:r w:rsidRPr="00E10627">
              <w:rPr>
                <w:b/>
                <w:color w:val="000000"/>
              </w:rPr>
              <w:t>p value</w:t>
            </w:r>
          </w:p>
        </w:tc>
      </w:tr>
      <w:tr w:rsidR="00992CCF" w:rsidRPr="000C586D" w14:paraId="21D670AB" w14:textId="77777777" w:rsidTr="002B2882">
        <w:trPr>
          <w:trHeight w:val="300"/>
        </w:trPr>
        <w:tc>
          <w:tcPr>
            <w:tcW w:w="2147" w:type="dxa"/>
            <w:shd w:val="clear" w:color="000000" w:fill="DDEBF7"/>
            <w:vAlign w:val="center"/>
          </w:tcPr>
          <w:p w14:paraId="04E66921" w14:textId="77777777" w:rsidR="00992CCF" w:rsidRPr="00126B3F" w:rsidRDefault="00992CCF" w:rsidP="005024FD">
            <w:pPr>
              <w:rPr>
                <w:b/>
                <w:bCs/>
                <w:color w:val="000000"/>
              </w:rPr>
            </w:pPr>
            <w:r w:rsidRPr="00126B3F">
              <w:rPr>
                <w:b/>
                <w:bCs/>
                <w:color w:val="000000"/>
              </w:rPr>
              <w:t>sICAM-1</w:t>
            </w:r>
          </w:p>
        </w:tc>
        <w:tc>
          <w:tcPr>
            <w:tcW w:w="1568" w:type="dxa"/>
            <w:shd w:val="clear" w:color="auto" w:fill="auto"/>
            <w:vAlign w:val="center"/>
          </w:tcPr>
          <w:p w14:paraId="165BBC9B" w14:textId="3066A67B" w:rsidR="00992CCF" w:rsidRPr="00126B3F" w:rsidRDefault="00992CCF" w:rsidP="005024FD">
            <w:pPr>
              <w:jc w:val="center"/>
              <w:rPr>
                <w:color w:val="000000"/>
              </w:rPr>
            </w:pPr>
            <w:r w:rsidRPr="00126B3F">
              <w:rPr>
                <w:color w:val="000000"/>
              </w:rPr>
              <w:t>1460</w:t>
            </w:r>
          </w:p>
        </w:tc>
        <w:tc>
          <w:tcPr>
            <w:tcW w:w="1701" w:type="dxa"/>
            <w:shd w:val="clear" w:color="auto" w:fill="auto"/>
            <w:vAlign w:val="center"/>
          </w:tcPr>
          <w:p w14:paraId="585F40D4" w14:textId="506D424D" w:rsidR="00992CCF" w:rsidRPr="00126B3F" w:rsidRDefault="00992CCF" w:rsidP="005024FD">
            <w:pPr>
              <w:jc w:val="center"/>
              <w:rPr>
                <w:color w:val="000000"/>
              </w:rPr>
            </w:pPr>
            <w:r w:rsidRPr="00126B3F">
              <w:rPr>
                <w:color w:val="000000"/>
              </w:rPr>
              <w:t>3142</w:t>
            </w:r>
          </w:p>
        </w:tc>
        <w:tc>
          <w:tcPr>
            <w:tcW w:w="1701" w:type="dxa"/>
            <w:shd w:val="clear" w:color="auto" w:fill="auto"/>
            <w:vAlign w:val="center"/>
          </w:tcPr>
          <w:p w14:paraId="5946D989" w14:textId="64106CA1" w:rsidR="00992CCF" w:rsidRPr="00126B3F" w:rsidRDefault="00992CCF" w:rsidP="005024FD">
            <w:pPr>
              <w:jc w:val="center"/>
              <w:rPr>
                <w:color w:val="000000"/>
              </w:rPr>
            </w:pPr>
            <w:r w:rsidRPr="00126B3F">
              <w:rPr>
                <w:color w:val="000000"/>
              </w:rPr>
              <w:t>0.344</w:t>
            </w:r>
          </w:p>
        </w:tc>
        <w:tc>
          <w:tcPr>
            <w:tcW w:w="1701" w:type="dxa"/>
            <w:shd w:val="clear" w:color="auto" w:fill="auto"/>
            <w:vAlign w:val="center"/>
          </w:tcPr>
          <w:p w14:paraId="0E14326A" w14:textId="01F94C04" w:rsidR="00992CCF" w:rsidRPr="00126B3F" w:rsidRDefault="00992CCF" w:rsidP="005024FD">
            <w:pPr>
              <w:jc w:val="center"/>
              <w:rPr>
                <w:color w:val="000000"/>
              </w:rPr>
            </w:pPr>
            <w:r w:rsidRPr="00126B3F">
              <w:rPr>
                <w:color w:val="000000"/>
              </w:rPr>
              <w:t>0.088</w:t>
            </w:r>
          </w:p>
        </w:tc>
        <w:tc>
          <w:tcPr>
            <w:tcW w:w="1701" w:type="dxa"/>
            <w:shd w:val="clear" w:color="auto" w:fill="auto"/>
            <w:vAlign w:val="center"/>
          </w:tcPr>
          <w:p w14:paraId="011EA14C" w14:textId="7C1920CB" w:rsidR="00992CCF" w:rsidRPr="00126B3F" w:rsidRDefault="00992CCF" w:rsidP="005024FD">
            <w:pPr>
              <w:jc w:val="center"/>
              <w:rPr>
                <w:color w:val="000000"/>
              </w:rPr>
            </w:pPr>
            <w:r w:rsidRPr="00126B3F">
              <w:rPr>
                <w:color w:val="000000"/>
              </w:rPr>
              <w:t>40.8</w:t>
            </w:r>
          </w:p>
        </w:tc>
        <w:tc>
          <w:tcPr>
            <w:tcW w:w="1559" w:type="dxa"/>
            <w:shd w:val="clear" w:color="auto" w:fill="auto"/>
            <w:vAlign w:val="center"/>
          </w:tcPr>
          <w:p w14:paraId="0F1E8B66" w14:textId="190E85CC" w:rsidR="00992CCF" w:rsidRPr="00126B3F" w:rsidRDefault="00992CCF" w:rsidP="005024FD">
            <w:pPr>
              <w:jc w:val="center"/>
              <w:rPr>
                <w:b/>
                <w:color w:val="000000"/>
              </w:rPr>
            </w:pPr>
            <w:r w:rsidRPr="00126B3F">
              <w:rPr>
                <w:b/>
                <w:color w:val="000000"/>
              </w:rPr>
              <w:t>&lt;0.001</w:t>
            </w:r>
          </w:p>
        </w:tc>
      </w:tr>
      <w:tr w:rsidR="00992CCF" w:rsidRPr="000C586D" w14:paraId="091B5619" w14:textId="77777777" w:rsidTr="002B2882">
        <w:trPr>
          <w:trHeight w:val="324"/>
        </w:trPr>
        <w:tc>
          <w:tcPr>
            <w:tcW w:w="2147" w:type="dxa"/>
            <w:shd w:val="clear" w:color="000000" w:fill="DDEBF7"/>
            <w:vAlign w:val="center"/>
          </w:tcPr>
          <w:p w14:paraId="3AAD2055" w14:textId="77777777" w:rsidR="00992CCF" w:rsidRPr="00126B3F" w:rsidRDefault="00992CCF" w:rsidP="005024FD">
            <w:pPr>
              <w:rPr>
                <w:b/>
                <w:bCs/>
                <w:color w:val="000000"/>
              </w:rPr>
            </w:pPr>
            <w:r w:rsidRPr="00126B3F">
              <w:rPr>
                <w:b/>
                <w:bCs/>
                <w:color w:val="000000"/>
              </w:rPr>
              <w:t>CRP</w:t>
            </w:r>
          </w:p>
        </w:tc>
        <w:tc>
          <w:tcPr>
            <w:tcW w:w="1568" w:type="dxa"/>
            <w:shd w:val="clear" w:color="000000" w:fill="F2F2F2"/>
            <w:vAlign w:val="center"/>
          </w:tcPr>
          <w:p w14:paraId="1EBE34A9" w14:textId="25EBFDD7" w:rsidR="00992CCF" w:rsidRPr="00126B3F" w:rsidRDefault="00992CCF" w:rsidP="005024FD">
            <w:pPr>
              <w:jc w:val="center"/>
              <w:rPr>
                <w:color w:val="000000"/>
              </w:rPr>
            </w:pPr>
            <w:r w:rsidRPr="00126B3F">
              <w:rPr>
                <w:color w:val="000000"/>
              </w:rPr>
              <w:t>1394</w:t>
            </w:r>
          </w:p>
        </w:tc>
        <w:tc>
          <w:tcPr>
            <w:tcW w:w="1701" w:type="dxa"/>
            <w:shd w:val="clear" w:color="000000" w:fill="F2F2F2"/>
            <w:vAlign w:val="center"/>
          </w:tcPr>
          <w:p w14:paraId="01F6F60A" w14:textId="12DDB007" w:rsidR="00992CCF" w:rsidRPr="00126B3F" w:rsidRDefault="00992CCF" w:rsidP="005024FD">
            <w:pPr>
              <w:jc w:val="center"/>
              <w:rPr>
                <w:color w:val="000000"/>
              </w:rPr>
            </w:pPr>
            <w:r w:rsidRPr="00126B3F">
              <w:rPr>
                <w:color w:val="000000"/>
              </w:rPr>
              <w:t>3007</w:t>
            </w:r>
          </w:p>
        </w:tc>
        <w:tc>
          <w:tcPr>
            <w:tcW w:w="1701" w:type="dxa"/>
            <w:shd w:val="clear" w:color="000000" w:fill="F2F2F2"/>
            <w:vAlign w:val="center"/>
          </w:tcPr>
          <w:p w14:paraId="7A498B69" w14:textId="6F1018D6" w:rsidR="00992CCF" w:rsidRPr="00126B3F" w:rsidRDefault="00992CCF" w:rsidP="005024FD">
            <w:pPr>
              <w:jc w:val="center"/>
              <w:rPr>
                <w:color w:val="000000"/>
              </w:rPr>
            </w:pPr>
            <w:r w:rsidRPr="00126B3F">
              <w:rPr>
                <w:color w:val="000000"/>
              </w:rPr>
              <w:t>1.0</w:t>
            </w:r>
            <w:r w:rsidR="002B2882">
              <w:rPr>
                <w:color w:val="000000"/>
              </w:rPr>
              <w:t>10</w:t>
            </w:r>
          </w:p>
        </w:tc>
        <w:tc>
          <w:tcPr>
            <w:tcW w:w="1701" w:type="dxa"/>
            <w:shd w:val="clear" w:color="000000" w:fill="F2F2F2"/>
            <w:vAlign w:val="center"/>
          </w:tcPr>
          <w:p w14:paraId="72763AAC" w14:textId="23C270AB" w:rsidR="00992CCF" w:rsidRPr="00126B3F" w:rsidRDefault="00992CCF" w:rsidP="005024FD">
            <w:pPr>
              <w:jc w:val="center"/>
              <w:rPr>
                <w:color w:val="000000"/>
              </w:rPr>
            </w:pPr>
            <w:r w:rsidRPr="00126B3F">
              <w:rPr>
                <w:color w:val="000000"/>
              </w:rPr>
              <w:t>0.12</w:t>
            </w:r>
            <w:r w:rsidR="002B2882">
              <w:rPr>
                <w:color w:val="000000"/>
              </w:rPr>
              <w:t>3</w:t>
            </w:r>
          </w:p>
        </w:tc>
        <w:tc>
          <w:tcPr>
            <w:tcW w:w="1701" w:type="dxa"/>
            <w:shd w:val="clear" w:color="000000" w:fill="F2F2F2"/>
            <w:vAlign w:val="center"/>
          </w:tcPr>
          <w:p w14:paraId="164060B6" w14:textId="3288502D" w:rsidR="00992CCF" w:rsidRPr="002B2882" w:rsidRDefault="002B2882" w:rsidP="005024FD">
            <w:pPr>
              <w:jc w:val="center"/>
              <w:rPr>
                <w:color w:val="000000"/>
              </w:rPr>
            </w:pPr>
            <w:r w:rsidRPr="002B2882">
              <w:rPr>
                <w:color w:val="000000"/>
              </w:rPr>
              <w:t>99.0</w:t>
            </w:r>
          </w:p>
        </w:tc>
        <w:tc>
          <w:tcPr>
            <w:tcW w:w="1559" w:type="dxa"/>
            <w:shd w:val="clear" w:color="000000" w:fill="F2F2F2"/>
            <w:vAlign w:val="center"/>
          </w:tcPr>
          <w:p w14:paraId="3ECAE761" w14:textId="2AC378C6" w:rsidR="00992CCF" w:rsidRPr="00126B3F" w:rsidRDefault="00992CCF" w:rsidP="005024FD">
            <w:pPr>
              <w:jc w:val="center"/>
              <w:rPr>
                <w:b/>
                <w:color w:val="000000"/>
              </w:rPr>
            </w:pPr>
            <w:r w:rsidRPr="00126B3F">
              <w:rPr>
                <w:b/>
                <w:color w:val="000000"/>
              </w:rPr>
              <w:t>&lt;0.001</w:t>
            </w:r>
          </w:p>
        </w:tc>
      </w:tr>
      <w:tr w:rsidR="00992CCF" w:rsidRPr="000C586D" w14:paraId="14EA5812" w14:textId="77777777" w:rsidTr="002B2882">
        <w:trPr>
          <w:trHeight w:val="300"/>
        </w:trPr>
        <w:tc>
          <w:tcPr>
            <w:tcW w:w="2147" w:type="dxa"/>
            <w:shd w:val="clear" w:color="000000" w:fill="DDEBF7"/>
            <w:vAlign w:val="center"/>
          </w:tcPr>
          <w:p w14:paraId="78C2B919" w14:textId="77777777" w:rsidR="00992CCF" w:rsidRPr="00126B3F" w:rsidRDefault="00992CCF" w:rsidP="005024FD">
            <w:pPr>
              <w:rPr>
                <w:b/>
                <w:bCs/>
                <w:color w:val="000000"/>
              </w:rPr>
            </w:pPr>
            <w:r w:rsidRPr="00126B3F">
              <w:rPr>
                <w:b/>
                <w:bCs/>
                <w:color w:val="000000"/>
              </w:rPr>
              <w:t>CHI3L1</w:t>
            </w:r>
          </w:p>
        </w:tc>
        <w:tc>
          <w:tcPr>
            <w:tcW w:w="1568" w:type="dxa"/>
            <w:shd w:val="clear" w:color="auto" w:fill="auto"/>
            <w:vAlign w:val="center"/>
          </w:tcPr>
          <w:p w14:paraId="6143E0E0" w14:textId="25DF1909" w:rsidR="00992CCF" w:rsidRPr="00126B3F" w:rsidRDefault="00992CCF" w:rsidP="005024FD">
            <w:pPr>
              <w:jc w:val="center"/>
              <w:rPr>
                <w:color w:val="000000"/>
              </w:rPr>
            </w:pPr>
            <w:r w:rsidRPr="00126B3F">
              <w:rPr>
                <w:color w:val="000000"/>
              </w:rPr>
              <w:t>1460</w:t>
            </w:r>
          </w:p>
        </w:tc>
        <w:tc>
          <w:tcPr>
            <w:tcW w:w="1701" w:type="dxa"/>
            <w:shd w:val="clear" w:color="auto" w:fill="auto"/>
            <w:vAlign w:val="center"/>
          </w:tcPr>
          <w:p w14:paraId="0416E7B1" w14:textId="15B5AB7C" w:rsidR="00992CCF" w:rsidRPr="00126B3F" w:rsidRDefault="00992CCF" w:rsidP="005024FD">
            <w:pPr>
              <w:jc w:val="center"/>
              <w:rPr>
                <w:color w:val="000000"/>
              </w:rPr>
            </w:pPr>
            <w:r w:rsidRPr="00126B3F">
              <w:rPr>
                <w:color w:val="000000"/>
              </w:rPr>
              <w:t>3142</w:t>
            </w:r>
          </w:p>
        </w:tc>
        <w:tc>
          <w:tcPr>
            <w:tcW w:w="1701" w:type="dxa"/>
            <w:shd w:val="clear" w:color="auto" w:fill="auto"/>
            <w:vAlign w:val="center"/>
          </w:tcPr>
          <w:p w14:paraId="7DC31D81" w14:textId="558DDE7D" w:rsidR="00992CCF" w:rsidRPr="00126B3F" w:rsidRDefault="00992CCF" w:rsidP="005024FD">
            <w:pPr>
              <w:jc w:val="center"/>
              <w:rPr>
                <w:color w:val="000000"/>
              </w:rPr>
            </w:pPr>
            <w:r w:rsidRPr="00126B3F">
              <w:rPr>
                <w:color w:val="000000"/>
              </w:rPr>
              <w:t>0.300</w:t>
            </w:r>
          </w:p>
        </w:tc>
        <w:tc>
          <w:tcPr>
            <w:tcW w:w="1701" w:type="dxa"/>
            <w:shd w:val="clear" w:color="auto" w:fill="auto"/>
            <w:vAlign w:val="center"/>
          </w:tcPr>
          <w:p w14:paraId="414FE482" w14:textId="6735CBEA" w:rsidR="00992CCF" w:rsidRPr="00126B3F" w:rsidRDefault="00992CCF" w:rsidP="005024FD">
            <w:pPr>
              <w:jc w:val="center"/>
              <w:rPr>
                <w:color w:val="000000"/>
              </w:rPr>
            </w:pPr>
            <w:r w:rsidRPr="00126B3F">
              <w:rPr>
                <w:color w:val="000000"/>
              </w:rPr>
              <w:t>0.081</w:t>
            </w:r>
          </w:p>
        </w:tc>
        <w:tc>
          <w:tcPr>
            <w:tcW w:w="1701" w:type="dxa"/>
            <w:shd w:val="clear" w:color="auto" w:fill="auto"/>
            <w:vAlign w:val="center"/>
          </w:tcPr>
          <w:p w14:paraId="60263542" w14:textId="0A2F140E" w:rsidR="00992CCF" w:rsidRPr="00126B3F" w:rsidRDefault="00992CCF" w:rsidP="005024FD">
            <w:pPr>
              <w:jc w:val="center"/>
              <w:rPr>
                <w:color w:val="000000"/>
              </w:rPr>
            </w:pPr>
            <w:r w:rsidRPr="00126B3F">
              <w:rPr>
                <w:color w:val="000000"/>
              </w:rPr>
              <w:t>21.9</w:t>
            </w:r>
          </w:p>
        </w:tc>
        <w:tc>
          <w:tcPr>
            <w:tcW w:w="1559" w:type="dxa"/>
            <w:shd w:val="clear" w:color="auto" w:fill="auto"/>
            <w:vAlign w:val="center"/>
          </w:tcPr>
          <w:p w14:paraId="34D61B84" w14:textId="7F2A4B08" w:rsidR="00992CCF" w:rsidRPr="00126B3F" w:rsidRDefault="00992CCF" w:rsidP="005024FD">
            <w:pPr>
              <w:jc w:val="center"/>
              <w:rPr>
                <w:b/>
                <w:color w:val="000000"/>
              </w:rPr>
            </w:pPr>
            <w:r w:rsidRPr="00126B3F">
              <w:rPr>
                <w:b/>
                <w:color w:val="000000"/>
              </w:rPr>
              <w:t>&lt;0.001</w:t>
            </w:r>
          </w:p>
        </w:tc>
      </w:tr>
      <w:tr w:rsidR="00992CCF" w:rsidRPr="000C586D" w14:paraId="46C75E3E" w14:textId="77777777" w:rsidTr="002B2882">
        <w:trPr>
          <w:trHeight w:val="300"/>
        </w:trPr>
        <w:tc>
          <w:tcPr>
            <w:tcW w:w="2147" w:type="dxa"/>
            <w:shd w:val="clear" w:color="000000" w:fill="DDEBF7"/>
            <w:vAlign w:val="center"/>
          </w:tcPr>
          <w:p w14:paraId="7D415818" w14:textId="77777777" w:rsidR="00992CCF" w:rsidRPr="00126B3F" w:rsidRDefault="00992CCF" w:rsidP="005024FD">
            <w:pPr>
              <w:rPr>
                <w:b/>
                <w:bCs/>
                <w:color w:val="000000"/>
              </w:rPr>
            </w:pPr>
            <w:proofErr w:type="spellStart"/>
            <w:r w:rsidRPr="00126B3F">
              <w:rPr>
                <w:b/>
                <w:bCs/>
                <w:color w:val="000000"/>
              </w:rPr>
              <w:t>sTNFRII</w:t>
            </w:r>
            <w:proofErr w:type="spellEnd"/>
          </w:p>
        </w:tc>
        <w:tc>
          <w:tcPr>
            <w:tcW w:w="1568" w:type="dxa"/>
            <w:shd w:val="clear" w:color="000000" w:fill="F2F2F2"/>
            <w:vAlign w:val="center"/>
          </w:tcPr>
          <w:p w14:paraId="4EDD7B57" w14:textId="513E3E1C" w:rsidR="00992CCF" w:rsidRPr="00126B3F" w:rsidRDefault="00992CCF" w:rsidP="005024FD">
            <w:pPr>
              <w:jc w:val="center"/>
              <w:rPr>
                <w:color w:val="000000"/>
              </w:rPr>
            </w:pPr>
            <w:r w:rsidRPr="00126B3F">
              <w:rPr>
                <w:color w:val="000000"/>
              </w:rPr>
              <w:t>1460</w:t>
            </w:r>
          </w:p>
        </w:tc>
        <w:tc>
          <w:tcPr>
            <w:tcW w:w="1701" w:type="dxa"/>
            <w:shd w:val="clear" w:color="000000" w:fill="F2F2F2"/>
            <w:vAlign w:val="center"/>
          </w:tcPr>
          <w:p w14:paraId="21D1A4BB" w14:textId="484314A1" w:rsidR="00992CCF" w:rsidRPr="00126B3F" w:rsidRDefault="00992CCF" w:rsidP="005024FD">
            <w:pPr>
              <w:jc w:val="center"/>
              <w:rPr>
                <w:color w:val="000000"/>
              </w:rPr>
            </w:pPr>
            <w:r w:rsidRPr="00126B3F">
              <w:rPr>
                <w:color w:val="000000"/>
              </w:rPr>
              <w:t>3142</w:t>
            </w:r>
          </w:p>
        </w:tc>
        <w:tc>
          <w:tcPr>
            <w:tcW w:w="1701" w:type="dxa"/>
            <w:shd w:val="clear" w:color="000000" w:fill="F2F2F2"/>
            <w:vAlign w:val="center"/>
          </w:tcPr>
          <w:p w14:paraId="02A95189" w14:textId="2EE1E858" w:rsidR="00992CCF" w:rsidRPr="00126B3F" w:rsidRDefault="00992CCF" w:rsidP="005024FD">
            <w:pPr>
              <w:jc w:val="center"/>
              <w:rPr>
                <w:color w:val="000000"/>
              </w:rPr>
            </w:pPr>
            <w:r w:rsidRPr="00126B3F">
              <w:rPr>
                <w:color w:val="000000"/>
              </w:rPr>
              <w:t>0.954</w:t>
            </w:r>
          </w:p>
        </w:tc>
        <w:tc>
          <w:tcPr>
            <w:tcW w:w="1701" w:type="dxa"/>
            <w:shd w:val="clear" w:color="000000" w:fill="F2F2F2"/>
            <w:vAlign w:val="center"/>
          </w:tcPr>
          <w:p w14:paraId="34A99FB4" w14:textId="575EF754" w:rsidR="00992CCF" w:rsidRPr="00126B3F" w:rsidRDefault="00992CCF" w:rsidP="005024FD">
            <w:pPr>
              <w:jc w:val="center"/>
              <w:rPr>
                <w:color w:val="000000"/>
              </w:rPr>
            </w:pPr>
            <w:r w:rsidRPr="00126B3F">
              <w:rPr>
                <w:color w:val="000000"/>
              </w:rPr>
              <w:t>0.069</w:t>
            </w:r>
          </w:p>
        </w:tc>
        <w:tc>
          <w:tcPr>
            <w:tcW w:w="1701" w:type="dxa"/>
            <w:shd w:val="clear" w:color="000000" w:fill="F2F2F2"/>
            <w:vAlign w:val="center"/>
          </w:tcPr>
          <w:p w14:paraId="14527E04" w14:textId="4C1E11A9" w:rsidR="00992CCF" w:rsidRPr="00126B3F" w:rsidRDefault="00992CCF" w:rsidP="005024FD">
            <w:pPr>
              <w:jc w:val="center"/>
              <w:rPr>
                <w:color w:val="000000"/>
              </w:rPr>
            </w:pPr>
            <w:r w:rsidRPr="00126B3F">
              <w:rPr>
                <w:color w:val="000000"/>
              </w:rPr>
              <w:t>209.2</w:t>
            </w:r>
          </w:p>
        </w:tc>
        <w:tc>
          <w:tcPr>
            <w:tcW w:w="1559" w:type="dxa"/>
            <w:shd w:val="clear" w:color="000000" w:fill="F2F2F2"/>
            <w:vAlign w:val="center"/>
          </w:tcPr>
          <w:p w14:paraId="3BB91780" w14:textId="19A24ED0" w:rsidR="00992CCF" w:rsidRPr="00126B3F" w:rsidRDefault="00992CCF" w:rsidP="005024FD">
            <w:pPr>
              <w:jc w:val="center"/>
              <w:rPr>
                <w:b/>
                <w:color w:val="000000"/>
              </w:rPr>
            </w:pPr>
            <w:r w:rsidRPr="00126B3F">
              <w:rPr>
                <w:b/>
                <w:color w:val="000000"/>
              </w:rPr>
              <w:t>&lt;0.001</w:t>
            </w:r>
          </w:p>
        </w:tc>
      </w:tr>
      <w:tr w:rsidR="00992CCF" w:rsidRPr="000C586D" w14:paraId="6ABAFA1A" w14:textId="77777777" w:rsidTr="002B2882">
        <w:trPr>
          <w:trHeight w:val="300"/>
        </w:trPr>
        <w:tc>
          <w:tcPr>
            <w:tcW w:w="2147" w:type="dxa"/>
            <w:shd w:val="clear" w:color="000000" w:fill="DDEBF7"/>
            <w:vAlign w:val="center"/>
          </w:tcPr>
          <w:p w14:paraId="69775B12" w14:textId="77777777" w:rsidR="00992CCF" w:rsidRPr="00126B3F" w:rsidRDefault="00992CCF" w:rsidP="005024FD">
            <w:pPr>
              <w:rPr>
                <w:b/>
                <w:bCs/>
                <w:color w:val="000000"/>
              </w:rPr>
            </w:pPr>
            <w:r w:rsidRPr="00126B3F">
              <w:rPr>
                <w:b/>
                <w:bCs/>
                <w:color w:val="000000"/>
              </w:rPr>
              <w:t>IL-18BP</w:t>
            </w:r>
          </w:p>
        </w:tc>
        <w:tc>
          <w:tcPr>
            <w:tcW w:w="1568" w:type="dxa"/>
            <w:shd w:val="clear" w:color="auto" w:fill="auto"/>
            <w:vAlign w:val="center"/>
          </w:tcPr>
          <w:p w14:paraId="22EDA69F" w14:textId="45202FF2" w:rsidR="00992CCF" w:rsidRPr="00126B3F" w:rsidRDefault="00992CCF" w:rsidP="005024FD">
            <w:pPr>
              <w:jc w:val="center"/>
              <w:rPr>
                <w:color w:val="000000"/>
              </w:rPr>
            </w:pPr>
            <w:r w:rsidRPr="00126B3F">
              <w:rPr>
                <w:color w:val="000000"/>
              </w:rPr>
              <w:t>1460</w:t>
            </w:r>
          </w:p>
        </w:tc>
        <w:tc>
          <w:tcPr>
            <w:tcW w:w="1701" w:type="dxa"/>
            <w:shd w:val="clear" w:color="auto" w:fill="auto"/>
            <w:vAlign w:val="center"/>
          </w:tcPr>
          <w:p w14:paraId="121DD684" w14:textId="0D8C3699" w:rsidR="00992CCF" w:rsidRPr="00126B3F" w:rsidRDefault="00992CCF" w:rsidP="005024FD">
            <w:pPr>
              <w:jc w:val="center"/>
              <w:rPr>
                <w:color w:val="000000"/>
              </w:rPr>
            </w:pPr>
            <w:r w:rsidRPr="00126B3F">
              <w:rPr>
                <w:color w:val="000000"/>
              </w:rPr>
              <w:t>3140</w:t>
            </w:r>
          </w:p>
        </w:tc>
        <w:tc>
          <w:tcPr>
            <w:tcW w:w="1701" w:type="dxa"/>
            <w:shd w:val="clear" w:color="auto" w:fill="auto"/>
            <w:vAlign w:val="center"/>
          </w:tcPr>
          <w:p w14:paraId="1DBB34A3" w14:textId="06E53169" w:rsidR="00992CCF" w:rsidRPr="00126B3F" w:rsidRDefault="00992CCF" w:rsidP="005024FD">
            <w:pPr>
              <w:jc w:val="center"/>
              <w:rPr>
                <w:color w:val="000000"/>
              </w:rPr>
            </w:pPr>
            <w:r w:rsidRPr="00126B3F">
              <w:rPr>
                <w:color w:val="000000"/>
              </w:rPr>
              <w:t>0.383</w:t>
            </w:r>
          </w:p>
        </w:tc>
        <w:tc>
          <w:tcPr>
            <w:tcW w:w="1701" w:type="dxa"/>
            <w:shd w:val="clear" w:color="auto" w:fill="auto"/>
            <w:vAlign w:val="center"/>
          </w:tcPr>
          <w:p w14:paraId="31DF0AE9" w14:textId="359A80B5" w:rsidR="00992CCF" w:rsidRPr="00126B3F" w:rsidRDefault="00992CCF" w:rsidP="005024FD">
            <w:pPr>
              <w:jc w:val="center"/>
              <w:rPr>
                <w:color w:val="000000"/>
              </w:rPr>
            </w:pPr>
            <w:r w:rsidRPr="00126B3F">
              <w:rPr>
                <w:color w:val="000000"/>
              </w:rPr>
              <w:t>0.053</w:t>
            </w:r>
          </w:p>
        </w:tc>
        <w:tc>
          <w:tcPr>
            <w:tcW w:w="1701" w:type="dxa"/>
            <w:shd w:val="clear" w:color="auto" w:fill="auto"/>
            <w:vAlign w:val="center"/>
          </w:tcPr>
          <w:p w14:paraId="46D39BE3" w14:textId="47A80305" w:rsidR="00992CCF" w:rsidRPr="00126B3F" w:rsidRDefault="00992CCF" w:rsidP="005024FD">
            <w:pPr>
              <w:jc w:val="center"/>
              <w:rPr>
                <w:color w:val="000000"/>
              </w:rPr>
            </w:pPr>
            <w:r w:rsidRPr="00126B3F">
              <w:rPr>
                <w:color w:val="000000"/>
              </w:rPr>
              <w:t>44.7</w:t>
            </w:r>
          </w:p>
        </w:tc>
        <w:tc>
          <w:tcPr>
            <w:tcW w:w="1559" w:type="dxa"/>
            <w:shd w:val="clear" w:color="auto" w:fill="auto"/>
            <w:vAlign w:val="center"/>
          </w:tcPr>
          <w:p w14:paraId="3F102DD4" w14:textId="728E80CC" w:rsidR="00992CCF" w:rsidRPr="00126B3F" w:rsidRDefault="00992CCF" w:rsidP="005024FD">
            <w:pPr>
              <w:jc w:val="center"/>
              <w:rPr>
                <w:b/>
                <w:color w:val="000000"/>
              </w:rPr>
            </w:pPr>
            <w:r w:rsidRPr="00126B3F">
              <w:rPr>
                <w:b/>
                <w:color w:val="000000"/>
              </w:rPr>
              <w:t>&lt;0.001</w:t>
            </w:r>
          </w:p>
        </w:tc>
      </w:tr>
      <w:tr w:rsidR="00992CCF" w:rsidRPr="000C586D" w14:paraId="340A85C1" w14:textId="77777777" w:rsidTr="002B2882">
        <w:trPr>
          <w:trHeight w:val="300"/>
        </w:trPr>
        <w:tc>
          <w:tcPr>
            <w:tcW w:w="2147" w:type="dxa"/>
            <w:shd w:val="clear" w:color="000000" w:fill="DDEBF7"/>
            <w:vAlign w:val="center"/>
          </w:tcPr>
          <w:p w14:paraId="22199A5A" w14:textId="77777777" w:rsidR="00992CCF" w:rsidRPr="00126B3F" w:rsidRDefault="00992CCF" w:rsidP="005024FD">
            <w:pPr>
              <w:rPr>
                <w:b/>
                <w:bCs/>
                <w:color w:val="000000"/>
              </w:rPr>
            </w:pPr>
            <w:r w:rsidRPr="00126B3F">
              <w:rPr>
                <w:b/>
                <w:bCs/>
                <w:color w:val="000000"/>
              </w:rPr>
              <w:t>Angptl3</w:t>
            </w:r>
          </w:p>
        </w:tc>
        <w:tc>
          <w:tcPr>
            <w:tcW w:w="1568" w:type="dxa"/>
            <w:shd w:val="clear" w:color="auto" w:fill="F2F2F2"/>
            <w:vAlign w:val="center"/>
          </w:tcPr>
          <w:p w14:paraId="4B433F8B" w14:textId="3ABF9B2F" w:rsidR="00992CCF" w:rsidRPr="00126B3F" w:rsidRDefault="00992CCF" w:rsidP="005024FD">
            <w:pPr>
              <w:jc w:val="center"/>
              <w:rPr>
                <w:color w:val="000000"/>
              </w:rPr>
            </w:pPr>
            <w:r w:rsidRPr="00126B3F">
              <w:rPr>
                <w:color w:val="000000"/>
              </w:rPr>
              <w:t>1460</w:t>
            </w:r>
          </w:p>
        </w:tc>
        <w:tc>
          <w:tcPr>
            <w:tcW w:w="1701" w:type="dxa"/>
            <w:shd w:val="clear" w:color="auto" w:fill="F2F2F2"/>
            <w:vAlign w:val="center"/>
          </w:tcPr>
          <w:p w14:paraId="6DE990F5" w14:textId="0660A843" w:rsidR="00992CCF" w:rsidRPr="00126B3F" w:rsidRDefault="00992CCF" w:rsidP="005024FD">
            <w:pPr>
              <w:jc w:val="center"/>
              <w:rPr>
                <w:color w:val="000000"/>
              </w:rPr>
            </w:pPr>
            <w:r w:rsidRPr="00126B3F">
              <w:rPr>
                <w:color w:val="000000"/>
              </w:rPr>
              <w:t>3142</w:t>
            </w:r>
          </w:p>
        </w:tc>
        <w:tc>
          <w:tcPr>
            <w:tcW w:w="1701" w:type="dxa"/>
            <w:shd w:val="clear" w:color="auto" w:fill="F2F2F2"/>
            <w:vAlign w:val="center"/>
          </w:tcPr>
          <w:p w14:paraId="346B0290" w14:textId="014A5897" w:rsidR="00992CCF" w:rsidRPr="00126B3F" w:rsidRDefault="00992CCF" w:rsidP="005024FD">
            <w:pPr>
              <w:jc w:val="center"/>
              <w:rPr>
                <w:color w:val="000000"/>
              </w:rPr>
            </w:pPr>
            <w:r w:rsidRPr="00126B3F">
              <w:rPr>
                <w:color w:val="000000"/>
              </w:rPr>
              <w:t>0.200</w:t>
            </w:r>
          </w:p>
        </w:tc>
        <w:tc>
          <w:tcPr>
            <w:tcW w:w="1701" w:type="dxa"/>
            <w:shd w:val="clear" w:color="auto" w:fill="F2F2F2"/>
            <w:vAlign w:val="center"/>
          </w:tcPr>
          <w:p w14:paraId="084E1606" w14:textId="4BE6F52A" w:rsidR="00992CCF" w:rsidRPr="00126B3F" w:rsidRDefault="00992CCF" w:rsidP="005024FD">
            <w:pPr>
              <w:jc w:val="center"/>
              <w:rPr>
                <w:color w:val="000000"/>
              </w:rPr>
            </w:pPr>
            <w:r w:rsidRPr="00126B3F">
              <w:rPr>
                <w:color w:val="000000"/>
              </w:rPr>
              <w:t>0.075</w:t>
            </w:r>
          </w:p>
        </w:tc>
        <w:tc>
          <w:tcPr>
            <w:tcW w:w="1701" w:type="dxa"/>
            <w:shd w:val="clear" w:color="auto" w:fill="F2F2F2"/>
            <w:vAlign w:val="center"/>
          </w:tcPr>
          <w:p w14:paraId="5D13AB4A" w14:textId="7F861C56" w:rsidR="00992CCF" w:rsidRPr="00126B3F" w:rsidRDefault="00992CCF" w:rsidP="005024FD">
            <w:pPr>
              <w:jc w:val="center"/>
              <w:rPr>
                <w:color w:val="000000"/>
              </w:rPr>
            </w:pPr>
            <w:r w:rsidRPr="00126B3F">
              <w:rPr>
                <w:color w:val="000000"/>
              </w:rPr>
              <w:t>13.29</w:t>
            </w:r>
          </w:p>
        </w:tc>
        <w:tc>
          <w:tcPr>
            <w:tcW w:w="1559" w:type="dxa"/>
            <w:shd w:val="clear" w:color="auto" w:fill="F2F2F2"/>
            <w:vAlign w:val="center"/>
          </w:tcPr>
          <w:p w14:paraId="569F303D" w14:textId="219E719E" w:rsidR="00992CCF" w:rsidRPr="00126B3F" w:rsidRDefault="00992CCF" w:rsidP="005024FD">
            <w:pPr>
              <w:jc w:val="center"/>
              <w:rPr>
                <w:b/>
                <w:color w:val="000000"/>
              </w:rPr>
            </w:pPr>
            <w:r w:rsidRPr="00126B3F">
              <w:rPr>
                <w:b/>
                <w:color w:val="000000"/>
              </w:rPr>
              <w:t>0.001</w:t>
            </w:r>
          </w:p>
        </w:tc>
      </w:tr>
      <w:tr w:rsidR="00992CCF" w:rsidRPr="000C586D" w14:paraId="75E99FC8" w14:textId="77777777" w:rsidTr="002B2882">
        <w:trPr>
          <w:trHeight w:val="300"/>
        </w:trPr>
        <w:tc>
          <w:tcPr>
            <w:tcW w:w="2147" w:type="dxa"/>
            <w:shd w:val="clear" w:color="000000" w:fill="DDEBF7"/>
            <w:vAlign w:val="center"/>
          </w:tcPr>
          <w:p w14:paraId="12B9FEAE" w14:textId="77777777" w:rsidR="00992CCF" w:rsidRPr="00126B3F" w:rsidRDefault="00992CCF" w:rsidP="005024FD">
            <w:pPr>
              <w:rPr>
                <w:b/>
                <w:bCs/>
                <w:color w:val="000000"/>
              </w:rPr>
            </w:pPr>
            <w:r w:rsidRPr="00126B3F">
              <w:rPr>
                <w:b/>
                <w:bCs/>
                <w:color w:val="000000"/>
              </w:rPr>
              <w:t>Leptin</w:t>
            </w:r>
          </w:p>
        </w:tc>
        <w:tc>
          <w:tcPr>
            <w:tcW w:w="1568" w:type="dxa"/>
            <w:shd w:val="clear" w:color="auto" w:fill="auto"/>
            <w:vAlign w:val="center"/>
          </w:tcPr>
          <w:p w14:paraId="046C0A38" w14:textId="2098E2AC" w:rsidR="00992CCF" w:rsidRPr="00126B3F" w:rsidRDefault="00992CCF" w:rsidP="005024FD">
            <w:pPr>
              <w:jc w:val="center"/>
              <w:rPr>
                <w:color w:val="000000"/>
              </w:rPr>
            </w:pPr>
            <w:r w:rsidRPr="00126B3F">
              <w:rPr>
                <w:color w:val="000000"/>
              </w:rPr>
              <w:t>1460</w:t>
            </w:r>
          </w:p>
        </w:tc>
        <w:tc>
          <w:tcPr>
            <w:tcW w:w="1701" w:type="dxa"/>
            <w:shd w:val="clear" w:color="auto" w:fill="auto"/>
            <w:vAlign w:val="center"/>
          </w:tcPr>
          <w:p w14:paraId="3FD0B1E1" w14:textId="3AA52BDE" w:rsidR="00992CCF" w:rsidRPr="00126B3F" w:rsidRDefault="00992CCF" w:rsidP="005024FD">
            <w:pPr>
              <w:jc w:val="center"/>
              <w:rPr>
                <w:color w:val="000000"/>
              </w:rPr>
            </w:pPr>
            <w:r w:rsidRPr="00126B3F">
              <w:rPr>
                <w:color w:val="000000"/>
              </w:rPr>
              <w:t>3135</w:t>
            </w:r>
          </w:p>
        </w:tc>
        <w:tc>
          <w:tcPr>
            <w:tcW w:w="1701" w:type="dxa"/>
            <w:shd w:val="clear" w:color="auto" w:fill="auto"/>
            <w:vAlign w:val="center"/>
          </w:tcPr>
          <w:p w14:paraId="4444CCAB" w14:textId="57BB7CFC" w:rsidR="00992CCF" w:rsidRPr="00126B3F" w:rsidRDefault="00992CCF" w:rsidP="005024FD">
            <w:pPr>
              <w:jc w:val="center"/>
              <w:rPr>
                <w:color w:val="000000"/>
              </w:rPr>
            </w:pPr>
            <w:r w:rsidRPr="00126B3F">
              <w:rPr>
                <w:color w:val="000000"/>
              </w:rPr>
              <w:t>-0.062</w:t>
            </w:r>
          </w:p>
        </w:tc>
        <w:tc>
          <w:tcPr>
            <w:tcW w:w="1701" w:type="dxa"/>
            <w:shd w:val="clear" w:color="auto" w:fill="auto"/>
            <w:vAlign w:val="center"/>
          </w:tcPr>
          <w:p w14:paraId="1E6CA459" w14:textId="7B8C20FC" w:rsidR="00992CCF" w:rsidRPr="00126B3F" w:rsidRDefault="00992CCF" w:rsidP="005024FD">
            <w:pPr>
              <w:jc w:val="center"/>
              <w:rPr>
                <w:color w:val="000000"/>
              </w:rPr>
            </w:pPr>
            <w:r w:rsidRPr="00126B3F">
              <w:rPr>
                <w:color w:val="000000"/>
              </w:rPr>
              <w:t>0.064</w:t>
            </w:r>
          </w:p>
        </w:tc>
        <w:tc>
          <w:tcPr>
            <w:tcW w:w="1701" w:type="dxa"/>
            <w:shd w:val="clear" w:color="auto" w:fill="auto"/>
            <w:vAlign w:val="center"/>
          </w:tcPr>
          <w:p w14:paraId="5E728056" w14:textId="50A86BC0" w:rsidR="00992CCF" w:rsidRPr="00126B3F" w:rsidRDefault="00992CCF" w:rsidP="005024FD">
            <w:pPr>
              <w:jc w:val="center"/>
              <w:rPr>
                <w:color w:val="000000"/>
              </w:rPr>
            </w:pPr>
            <w:r w:rsidRPr="00126B3F">
              <w:rPr>
                <w:color w:val="000000"/>
              </w:rPr>
              <w:t>13.16</w:t>
            </w:r>
          </w:p>
        </w:tc>
        <w:tc>
          <w:tcPr>
            <w:tcW w:w="1559" w:type="dxa"/>
            <w:shd w:val="clear" w:color="auto" w:fill="auto"/>
            <w:vAlign w:val="center"/>
          </w:tcPr>
          <w:p w14:paraId="69B23D61" w14:textId="4C6E774D" w:rsidR="00992CCF" w:rsidRPr="00126B3F" w:rsidRDefault="00992CCF" w:rsidP="005024FD">
            <w:pPr>
              <w:jc w:val="center"/>
              <w:rPr>
                <w:b/>
                <w:color w:val="000000"/>
              </w:rPr>
            </w:pPr>
            <w:r w:rsidRPr="00126B3F">
              <w:rPr>
                <w:b/>
                <w:color w:val="000000"/>
              </w:rPr>
              <w:t>0.001</w:t>
            </w:r>
          </w:p>
        </w:tc>
      </w:tr>
      <w:tr w:rsidR="00992CCF" w:rsidRPr="00E10627" w14:paraId="3F621174" w14:textId="77777777" w:rsidTr="002B2882">
        <w:trPr>
          <w:trHeight w:val="300"/>
        </w:trPr>
        <w:tc>
          <w:tcPr>
            <w:tcW w:w="2147" w:type="dxa"/>
            <w:shd w:val="clear" w:color="000000" w:fill="DDEBF7"/>
            <w:vAlign w:val="center"/>
          </w:tcPr>
          <w:p w14:paraId="1EA3AAED" w14:textId="77777777" w:rsidR="00992CCF" w:rsidRPr="00126B3F" w:rsidRDefault="00992CCF" w:rsidP="005024FD">
            <w:pPr>
              <w:rPr>
                <w:b/>
                <w:bCs/>
                <w:color w:val="000000"/>
              </w:rPr>
            </w:pPr>
            <w:proofErr w:type="spellStart"/>
            <w:r w:rsidRPr="00126B3F">
              <w:rPr>
                <w:b/>
                <w:bCs/>
                <w:color w:val="000000"/>
              </w:rPr>
              <w:t>PlGF</w:t>
            </w:r>
            <w:proofErr w:type="spellEnd"/>
          </w:p>
        </w:tc>
        <w:tc>
          <w:tcPr>
            <w:tcW w:w="1568" w:type="dxa"/>
            <w:shd w:val="clear" w:color="auto" w:fill="F2F2F2"/>
            <w:vAlign w:val="center"/>
          </w:tcPr>
          <w:p w14:paraId="07E115E6" w14:textId="375EF6DD" w:rsidR="00992CCF" w:rsidRPr="00126B3F" w:rsidRDefault="00992CCF" w:rsidP="005024FD">
            <w:pPr>
              <w:jc w:val="center"/>
              <w:rPr>
                <w:color w:val="000000"/>
              </w:rPr>
            </w:pPr>
            <w:r w:rsidRPr="00126B3F">
              <w:rPr>
                <w:color w:val="000000"/>
              </w:rPr>
              <w:t>1460</w:t>
            </w:r>
          </w:p>
        </w:tc>
        <w:tc>
          <w:tcPr>
            <w:tcW w:w="1701" w:type="dxa"/>
            <w:shd w:val="clear" w:color="auto" w:fill="F2F2F2"/>
            <w:vAlign w:val="center"/>
          </w:tcPr>
          <w:p w14:paraId="6111DD30" w14:textId="0F261516" w:rsidR="00992CCF" w:rsidRPr="00126B3F" w:rsidRDefault="00992CCF" w:rsidP="005024FD">
            <w:pPr>
              <w:jc w:val="center"/>
              <w:rPr>
                <w:color w:val="000000"/>
              </w:rPr>
            </w:pPr>
            <w:r w:rsidRPr="00126B3F">
              <w:rPr>
                <w:color w:val="000000"/>
              </w:rPr>
              <w:t>3135</w:t>
            </w:r>
          </w:p>
        </w:tc>
        <w:tc>
          <w:tcPr>
            <w:tcW w:w="1701" w:type="dxa"/>
            <w:shd w:val="clear" w:color="auto" w:fill="F2F2F2"/>
            <w:vAlign w:val="center"/>
          </w:tcPr>
          <w:p w14:paraId="055F62F7" w14:textId="0C06B302" w:rsidR="00992CCF" w:rsidRPr="00126B3F" w:rsidRDefault="00992CCF" w:rsidP="005024FD">
            <w:pPr>
              <w:jc w:val="center"/>
              <w:rPr>
                <w:color w:val="000000"/>
              </w:rPr>
            </w:pPr>
            <w:r w:rsidRPr="00126B3F">
              <w:rPr>
                <w:color w:val="000000"/>
              </w:rPr>
              <w:t>-0.116</w:t>
            </w:r>
          </w:p>
        </w:tc>
        <w:tc>
          <w:tcPr>
            <w:tcW w:w="1701" w:type="dxa"/>
            <w:shd w:val="clear" w:color="auto" w:fill="F2F2F2"/>
            <w:vAlign w:val="center"/>
          </w:tcPr>
          <w:p w14:paraId="3764601E" w14:textId="30BE6D52" w:rsidR="00992CCF" w:rsidRPr="00126B3F" w:rsidRDefault="00992CCF" w:rsidP="005024FD">
            <w:pPr>
              <w:jc w:val="center"/>
              <w:rPr>
                <w:color w:val="000000"/>
              </w:rPr>
            </w:pPr>
            <w:r w:rsidRPr="00126B3F">
              <w:rPr>
                <w:color w:val="000000"/>
              </w:rPr>
              <w:t>0.070</w:t>
            </w:r>
          </w:p>
        </w:tc>
        <w:tc>
          <w:tcPr>
            <w:tcW w:w="1701" w:type="dxa"/>
            <w:shd w:val="clear" w:color="auto" w:fill="F2F2F2"/>
            <w:vAlign w:val="center"/>
          </w:tcPr>
          <w:p w14:paraId="459591FC" w14:textId="25D26725" w:rsidR="00992CCF" w:rsidRPr="00126B3F" w:rsidRDefault="00992CCF" w:rsidP="005024FD">
            <w:pPr>
              <w:jc w:val="center"/>
              <w:rPr>
                <w:color w:val="000000"/>
              </w:rPr>
            </w:pPr>
            <w:r w:rsidRPr="00126B3F">
              <w:rPr>
                <w:color w:val="000000"/>
              </w:rPr>
              <w:t>2.89</w:t>
            </w:r>
          </w:p>
        </w:tc>
        <w:tc>
          <w:tcPr>
            <w:tcW w:w="1559" w:type="dxa"/>
            <w:shd w:val="clear" w:color="auto" w:fill="F2F2F2"/>
            <w:vAlign w:val="center"/>
          </w:tcPr>
          <w:p w14:paraId="160E5866" w14:textId="31875C1D" w:rsidR="00992CCF" w:rsidRPr="00126B3F" w:rsidRDefault="00992CCF" w:rsidP="005024FD">
            <w:pPr>
              <w:jc w:val="center"/>
              <w:rPr>
                <w:color w:val="000000"/>
              </w:rPr>
            </w:pPr>
            <w:r w:rsidRPr="00126B3F">
              <w:rPr>
                <w:color w:val="000000"/>
              </w:rPr>
              <w:t>0.236</w:t>
            </w:r>
          </w:p>
        </w:tc>
      </w:tr>
      <w:tr w:rsidR="00992CCF" w:rsidRPr="00E10627" w14:paraId="11C96FA9" w14:textId="77777777" w:rsidTr="002B2882">
        <w:trPr>
          <w:trHeight w:val="300"/>
        </w:trPr>
        <w:tc>
          <w:tcPr>
            <w:tcW w:w="2147" w:type="dxa"/>
            <w:shd w:val="clear" w:color="000000" w:fill="DDEBF7"/>
            <w:vAlign w:val="center"/>
          </w:tcPr>
          <w:p w14:paraId="30446529" w14:textId="77777777" w:rsidR="00992CCF" w:rsidRPr="00126B3F" w:rsidRDefault="00992CCF" w:rsidP="005024FD">
            <w:pPr>
              <w:rPr>
                <w:b/>
                <w:bCs/>
                <w:color w:val="000000"/>
              </w:rPr>
            </w:pPr>
            <w:r w:rsidRPr="00126B3F">
              <w:rPr>
                <w:b/>
                <w:bCs/>
                <w:color w:val="000000"/>
              </w:rPr>
              <w:t>sFlt-1</w:t>
            </w:r>
          </w:p>
        </w:tc>
        <w:tc>
          <w:tcPr>
            <w:tcW w:w="1568" w:type="dxa"/>
            <w:shd w:val="clear" w:color="auto" w:fill="auto"/>
            <w:vAlign w:val="center"/>
          </w:tcPr>
          <w:p w14:paraId="4AE99D73" w14:textId="5A1656B8" w:rsidR="00992CCF" w:rsidRPr="00126B3F" w:rsidRDefault="00992CCF" w:rsidP="005024FD">
            <w:pPr>
              <w:jc w:val="center"/>
              <w:rPr>
                <w:color w:val="000000"/>
              </w:rPr>
            </w:pPr>
            <w:r w:rsidRPr="00126B3F">
              <w:rPr>
                <w:color w:val="000000"/>
              </w:rPr>
              <w:t>1460</w:t>
            </w:r>
          </w:p>
        </w:tc>
        <w:tc>
          <w:tcPr>
            <w:tcW w:w="1701" w:type="dxa"/>
            <w:shd w:val="clear" w:color="auto" w:fill="auto"/>
            <w:vAlign w:val="center"/>
          </w:tcPr>
          <w:p w14:paraId="7F4A3085" w14:textId="58E7FDB8" w:rsidR="00992CCF" w:rsidRPr="00126B3F" w:rsidRDefault="00992CCF" w:rsidP="005024FD">
            <w:pPr>
              <w:jc w:val="center"/>
              <w:rPr>
                <w:color w:val="000000"/>
              </w:rPr>
            </w:pPr>
            <w:r w:rsidRPr="00126B3F">
              <w:rPr>
                <w:color w:val="000000"/>
              </w:rPr>
              <w:t>3135</w:t>
            </w:r>
          </w:p>
        </w:tc>
        <w:tc>
          <w:tcPr>
            <w:tcW w:w="1701" w:type="dxa"/>
            <w:shd w:val="clear" w:color="auto" w:fill="auto"/>
            <w:vAlign w:val="center"/>
          </w:tcPr>
          <w:p w14:paraId="5C346629" w14:textId="43A83DE4" w:rsidR="00992CCF" w:rsidRPr="00126B3F" w:rsidRDefault="00992CCF" w:rsidP="005024FD">
            <w:pPr>
              <w:jc w:val="center"/>
              <w:rPr>
                <w:color w:val="000000"/>
              </w:rPr>
            </w:pPr>
            <w:r w:rsidRPr="00126B3F">
              <w:rPr>
                <w:color w:val="000000"/>
              </w:rPr>
              <w:t>0.042</w:t>
            </w:r>
          </w:p>
        </w:tc>
        <w:tc>
          <w:tcPr>
            <w:tcW w:w="1701" w:type="dxa"/>
            <w:shd w:val="clear" w:color="auto" w:fill="auto"/>
            <w:vAlign w:val="center"/>
          </w:tcPr>
          <w:p w14:paraId="614018DF" w14:textId="3E304367" w:rsidR="00992CCF" w:rsidRPr="00126B3F" w:rsidRDefault="00992CCF" w:rsidP="005024FD">
            <w:pPr>
              <w:jc w:val="center"/>
              <w:rPr>
                <w:color w:val="000000"/>
              </w:rPr>
            </w:pPr>
            <w:r w:rsidRPr="00126B3F">
              <w:rPr>
                <w:color w:val="000000"/>
              </w:rPr>
              <w:t>0.050</w:t>
            </w:r>
          </w:p>
        </w:tc>
        <w:tc>
          <w:tcPr>
            <w:tcW w:w="1701" w:type="dxa"/>
            <w:shd w:val="clear" w:color="auto" w:fill="auto"/>
            <w:vAlign w:val="center"/>
          </w:tcPr>
          <w:p w14:paraId="2B9F1C32" w14:textId="07FD45A4" w:rsidR="00992CCF" w:rsidRPr="00126B3F" w:rsidRDefault="00992CCF" w:rsidP="005024FD">
            <w:pPr>
              <w:jc w:val="center"/>
              <w:rPr>
                <w:color w:val="000000"/>
              </w:rPr>
            </w:pPr>
            <w:r w:rsidRPr="00126B3F">
              <w:rPr>
                <w:color w:val="000000"/>
              </w:rPr>
              <w:t>1.09</w:t>
            </w:r>
          </w:p>
        </w:tc>
        <w:tc>
          <w:tcPr>
            <w:tcW w:w="1559" w:type="dxa"/>
            <w:shd w:val="clear" w:color="auto" w:fill="auto"/>
            <w:vAlign w:val="center"/>
          </w:tcPr>
          <w:p w14:paraId="120981E9" w14:textId="7DE3F73D" w:rsidR="00992CCF" w:rsidRPr="00126B3F" w:rsidRDefault="00992CCF" w:rsidP="005024FD">
            <w:pPr>
              <w:jc w:val="center"/>
              <w:rPr>
                <w:color w:val="000000"/>
              </w:rPr>
            </w:pPr>
            <w:r w:rsidRPr="00126B3F">
              <w:rPr>
                <w:color w:val="000000"/>
              </w:rPr>
              <w:t>0.580</w:t>
            </w:r>
          </w:p>
        </w:tc>
      </w:tr>
      <w:tr w:rsidR="00992CCF" w:rsidRPr="000C586D" w14:paraId="3DDD059D" w14:textId="77777777" w:rsidTr="002B2882">
        <w:trPr>
          <w:trHeight w:val="323"/>
        </w:trPr>
        <w:tc>
          <w:tcPr>
            <w:tcW w:w="2147" w:type="dxa"/>
            <w:shd w:val="clear" w:color="000000" w:fill="DDEBF7"/>
            <w:vAlign w:val="center"/>
          </w:tcPr>
          <w:p w14:paraId="77CD59B8" w14:textId="77777777" w:rsidR="00992CCF" w:rsidRPr="00126B3F" w:rsidRDefault="00992CCF" w:rsidP="002B2882">
            <w:pPr>
              <w:rPr>
                <w:b/>
                <w:bCs/>
                <w:color w:val="000000"/>
              </w:rPr>
            </w:pPr>
            <w:proofErr w:type="spellStart"/>
            <w:r w:rsidRPr="00126B3F">
              <w:rPr>
                <w:b/>
                <w:bCs/>
                <w:color w:val="000000"/>
              </w:rPr>
              <w:t>sEndoglin</w:t>
            </w:r>
            <w:proofErr w:type="spellEnd"/>
          </w:p>
        </w:tc>
        <w:tc>
          <w:tcPr>
            <w:tcW w:w="1568" w:type="dxa"/>
            <w:shd w:val="clear" w:color="auto" w:fill="F2F2F2"/>
            <w:vAlign w:val="center"/>
          </w:tcPr>
          <w:p w14:paraId="1BF7D1F2" w14:textId="7BDA4799" w:rsidR="00992CCF" w:rsidRPr="00126B3F" w:rsidRDefault="00992CCF" w:rsidP="002B2882">
            <w:pPr>
              <w:jc w:val="center"/>
              <w:rPr>
                <w:color w:val="000000"/>
              </w:rPr>
            </w:pPr>
            <w:r w:rsidRPr="00126B3F">
              <w:rPr>
                <w:color w:val="000000"/>
              </w:rPr>
              <w:t>1460</w:t>
            </w:r>
          </w:p>
        </w:tc>
        <w:tc>
          <w:tcPr>
            <w:tcW w:w="1701" w:type="dxa"/>
            <w:shd w:val="clear" w:color="auto" w:fill="F2F2F2"/>
            <w:vAlign w:val="center"/>
          </w:tcPr>
          <w:p w14:paraId="0D3DEC30" w14:textId="2B650F9A" w:rsidR="00992CCF" w:rsidRPr="00126B3F" w:rsidRDefault="00992CCF" w:rsidP="002B2882">
            <w:pPr>
              <w:jc w:val="center"/>
              <w:rPr>
                <w:color w:val="000000"/>
              </w:rPr>
            </w:pPr>
            <w:r w:rsidRPr="00126B3F">
              <w:rPr>
                <w:color w:val="000000"/>
              </w:rPr>
              <w:t>3135</w:t>
            </w:r>
          </w:p>
        </w:tc>
        <w:tc>
          <w:tcPr>
            <w:tcW w:w="1701" w:type="dxa"/>
            <w:shd w:val="clear" w:color="auto" w:fill="F2F2F2"/>
            <w:vAlign w:val="center"/>
          </w:tcPr>
          <w:p w14:paraId="1B9A948D" w14:textId="465438C9" w:rsidR="00992CCF" w:rsidRPr="00126B3F" w:rsidRDefault="00992CCF" w:rsidP="002B2882">
            <w:pPr>
              <w:jc w:val="center"/>
              <w:rPr>
                <w:color w:val="000000"/>
              </w:rPr>
            </w:pPr>
            <w:r w:rsidRPr="00126B3F">
              <w:rPr>
                <w:color w:val="000000"/>
              </w:rPr>
              <w:t>0.329</w:t>
            </w:r>
          </w:p>
        </w:tc>
        <w:tc>
          <w:tcPr>
            <w:tcW w:w="1701" w:type="dxa"/>
            <w:shd w:val="clear" w:color="auto" w:fill="F2F2F2"/>
            <w:vAlign w:val="center"/>
          </w:tcPr>
          <w:p w14:paraId="1441B805" w14:textId="37EDFA94" w:rsidR="00992CCF" w:rsidRPr="00126B3F" w:rsidRDefault="00992CCF" w:rsidP="002B2882">
            <w:pPr>
              <w:jc w:val="center"/>
              <w:rPr>
                <w:color w:val="000000"/>
              </w:rPr>
            </w:pPr>
            <w:r w:rsidRPr="00126B3F">
              <w:rPr>
                <w:color w:val="000000"/>
              </w:rPr>
              <w:t>0.049</w:t>
            </w:r>
          </w:p>
        </w:tc>
        <w:tc>
          <w:tcPr>
            <w:tcW w:w="1701" w:type="dxa"/>
            <w:shd w:val="clear" w:color="auto" w:fill="F2F2F2"/>
            <w:vAlign w:val="center"/>
          </w:tcPr>
          <w:p w14:paraId="1CE503DB" w14:textId="3CF8825F" w:rsidR="00992CCF" w:rsidRPr="00126B3F" w:rsidRDefault="00992CCF" w:rsidP="002B2882">
            <w:pPr>
              <w:jc w:val="center"/>
              <w:rPr>
                <w:color w:val="000000"/>
              </w:rPr>
            </w:pPr>
            <w:r w:rsidRPr="00126B3F">
              <w:rPr>
                <w:color w:val="000000"/>
              </w:rPr>
              <w:t>38.26</w:t>
            </w:r>
          </w:p>
        </w:tc>
        <w:tc>
          <w:tcPr>
            <w:tcW w:w="1559" w:type="dxa"/>
            <w:shd w:val="clear" w:color="auto" w:fill="F2F2F2"/>
            <w:vAlign w:val="center"/>
          </w:tcPr>
          <w:p w14:paraId="18D1A614" w14:textId="4A962679" w:rsidR="00992CCF" w:rsidRPr="00126B3F" w:rsidRDefault="00992CCF" w:rsidP="002B2882">
            <w:pPr>
              <w:jc w:val="center"/>
              <w:rPr>
                <w:b/>
                <w:color w:val="000000"/>
              </w:rPr>
            </w:pPr>
            <w:r w:rsidRPr="00126B3F">
              <w:rPr>
                <w:b/>
                <w:color w:val="000000"/>
              </w:rPr>
              <w:t>&lt;0.001</w:t>
            </w:r>
          </w:p>
        </w:tc>
      </w:tr>
    </w:tbl>
    <w:p w14:paraId="64FD42B9" w14:textId="653E8909" w:rsidR="0088033D" w:rsidRDefault="00F9551C" w:rsidP="004D13BC">
      <w:pPr>
        <w:pStyle w:val="CommentText"/>
        <w:spacing w:line="480" w:lineRule="auto"/>
        <w:ind w:firstLine="142"/>
        <w:rPr>
          <w:noProof/>
        </w:rPr>
      </w:pPr>
      <w:r>
        <w:rPr>
          <w:noProof/>
          <w:vertAlign w:val="superscript"/>
        </w:rPr>
        <w:t>#</w:t>
      </w:r>
      <w:r>
        <w:rPr>
          <w:noProof/>
        </w:rPr>
        <w:t>Likelihood-ratio</w:t>
      </w:r>
    </w:p>
    <w:p w14:paraId="2B1C0E97" w14:textId="32F341F9" w:rsidR="00D11AF7" w:rsidRDefault="00D11AF7">
      <w:pPr>
        <w:rPr>
          <w:noProof/>
          <w:sz w:val="20"/>
          <w:szCs w:val="20"/>
        </w:rPr>
      </w:pPr>
      <w:r>
        <w:rPr>
          <w:noProof/>
        </w:rPr>
        <w:br w:type="page"/>
      </w:r>
    </w:p>
    <w:p w14:paraId="3936BD42" w14:textId="77777777" w:rsidR="00D11AF7" w:rsidRPr="00F9551C" w:rsidRDefault="00D11AF7" w:rsidP="004D13BC">
      <w:pPr>
        <w:pStyle w:val="CommentText"/>
        <w:spacing w:line="480" w:lineRule="auto"/>
        <w:ind w:firstLine="142"/>
        <w:rPr>
          <w:noProof/>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6"/>
      </w:tblGrid>
      <w:tr w:rsidR="00D11AF7" w14:paraId="67A058F9" w14:textId="77777777" w:rsidTr="00D11AF7">
        <w:tc>
          <w:tcPr>
            <w:tcW w:w="9350" w:type="dxa"/>
          </w:tcPr>
          <w:p w14:paraId="281C7AD1" w14:textId="77777777" w:rsidR="00D11AF7" w:rsidRDefault="00D11AF7" w:rsidP="008431EC">
            <w:pPr>
              <w:rPr>
                <w:b/>
              </w:rPr>
            </w:pPr>
            <w:r w:rsidRPr="004105EF">
              <w:rPr>
                <w:b/>
              </w:rPr>
              <w:t>Fig 3.</w:t>
            </w:r>
            <w:r w:rsidRPr="004105EF">
              <w:t xml:space="preserve"> </w:t>
            </w:r>
            <w:r w:rsidRPr="004105EF">
              <w:rPr>
                <w:lang w:val="en-US"/>
              </w:rPr>
              <w:t>Malaria before 24 weeks gestation alters the longitudinal kinetics of angiogenic, inflammatory and metabolic mediators over the course of pregnancy.</w:t>
            </w:r>
          </w:p>
        </w:tc>
      </w:tr>
      <w:tr w:rsidR="00D11AF7" w14:paraId="57DFE773" w14:textId="77777777" w:rsidTr="00D11AF7">
        <w:tc>
          <w:tcPr>
            <w:tcW w:w="9350" w:type="dxa"/>
          </w:tcPr>
          <w:p w14:paraId="0D823961" w14:textId="77777777" w:rsidR="00D11AF7" w:rsidRDefault="00D11AF7" w:rsidP="008431EC">
            <w:pPr>
              <w:spacing w:line="480" w:lineRule="auto"/>
              <w:rPr>
                <w:b/>
              </w:rPr>
            </w:pPr>
            <w:r>
              <w:rPr>
                <w:noProof/>
              </w:rPr>
              <w:drawing>
                <wp:inline distT="0" distB="0" distL="0" distR="0" wp14:anchorId="0C620066" wp14:editId="21EC27DC">
                  <wp:extent cx="5883945" cy="4572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13053" cy="4594618"/>
                          </a:xfrm>
                          <a:prstGeom prst="rect">
                            <a:avLst/>
                          </a:prstGeom>
                        </pic:spPr>
                      </pic:pic>
                    </a:graphicData>
                  </a:graphic>
                </wp:inline>
              </w:drawing>
            </w:r>
          </w:p>
        </w:tc>
      </w:tr>
      <w:tr w:rsidR="00D11AF7" w14:paraId="10F7C58A" w14:textId="77777777" w:rsidTr="00D11AF7">
        <w:tc>
          <w:tcPr>
            <w:tcW w:w="9350" w:type="dxa"/>
          </w:tcPr>
          <w:p w14:paraId="43BEFCDF" w14:textId="77777777" w:rsidR="00D11AF7" w:rsidRDefault="00D11AF7" w:rsidP="008431EC">
            <w:pPr>
              <w:rPr>
                <w:b/>
              </w:rPr>
            </w:pPr>
            <w:r w:rsidRPr="004105EF">
              <w:t xml:space="preserve">Linear Regression lines of best fit with 95% CI are represented on the graph.  Malaria positive at Visit 1 (red); Malaria negative at Visit 1 (black).  Visit 1 (13 to 23 weeks gestation). </w:t>
            </w:r>
          </w:p>
        </w:tc>
      </w:tr>
    </w:tbl>
    <w:p w14:paraId="4B60D0C5" w14:textId="77777777" w:rsidR="00D11AF7" w:rsidRDefault="00D11AF7" w:rsidP="00C842B4"/>
    <w:p w14:paraId="20F128BC" w14:textId="461BE44B" w:rsidR="00D11AF7" w:rsidRPr="00863086" w:rsidRDefault="00D11AF7" w:rsidP="00C842B4">
      <w:pPr>
        <w:sectPr w:rsidR="00D11AF7" w:rsidRPr="00863086" w:rsidSect="009F72AF">
          <w:pgSz w:w="15840" w:h="12240" w:orient="landscape"/>
          <w:pgMar w:top="1440" w:right="1440" w:bottom="1440" w:left="1440" w:header="709" w:footer="709" w:gutter="0"/>
          <w:lnNumType w:countBy="1" w:restart="continuous"/>
          <w:cols w:space="708"/>
          <w:docGrid w:linePitch="360"/>
        </w:sectPr>
      </w:pPr>
    </w:p>
    <w:p w14:paraId="393F4FD0" w14:textId="77777777" w:rsidR="00322AB8" w:rsidRPr="00401001" w:rsidRDefault="00322AB8" w:rsidP="003841BA">
      <w:pPr>
        <w:spacing w:line="480" w:lineRule="auto"/>
        <w:rPr>
          <w:u w:val="single"/>
        </w:rPr>
      </w:pPr>
      <w:r w:rsidRPr="00401001">
        <w:rPr>
          <w:u w:val="single"/>
        </w:rPr>
        <w:lastRenderedPageBreak/>
        <w:t>Discussion:</w:t>
      </w:r>
    </w:p>
    <w:p w14:paraId="4CE5AA3D" w14:textId="4CD73458" w:rsidR="00C40F91" w:rsidRDefault="00322AB8" w:rsidP="00D11AF7">
      <w:r w:rsidRPr="00401001">
        <w:t xml:space="preserve">This study assessed the longitudinal kinetics of </w:t>
      </w:r>
      <w:r w:rsidR="004201C3">
        <w:t>key</w:t>
      </w:r>
      <w:r w:rsidR="00744B4E">
        <w:t xml:space="preserve"> </w:t>
      </w:r>
      <w:r w:rsidRPr="00401001">
        <w:t xml:space="preserve">mediators of angiogenesis, metabolism and inflammation over the course of pregnancy in a large cohort of women at risk of </w:t>
      </w:r>
      <w:r w:rsidR="00372D28" w:rsidRPr="006B559F">
        <w:rPr>
          <w:i/>
        </w:rPr>
        <w:t>P.</w:t>
      </w:r>
      <w:r w:rsidR="006B559F" w:rsidRPr="006B559F">
        <w:rPr>
          <w:i/>
        </w:rPr>
        <w:t xml:space="preserve"> </w:t>
      </w:r>
      <w:r w:rsidR="00372D28" w:rsidRPr="006B559F">
        <w:rPr>
          <w:i/>
        </w:rPr>
        <w:t>falciparum</w:t>
      </w:r>
      <w:r w:rsidR="00372D28">
        <w:t xml:space="preserve"> </w:t>
      </w:r>
      <w:r w:rsidR="000F1F7D">
        <w:t>MIP</w:t>
      </w:r>
      <w:r w:rsidRPr="00401001">
        <w:t xml:space="preserve">.  </w:t>
      </w:r>
      <w:r w:rsidR="006B003C">
        <w:t>In these women,</w:t>
      </w:r>
      <w:r w:rsidRPr="00401001">
        <w:t xml:space="preserve"> </w:t>
      </w:r>
      <w:r w:rsidR="00372D28">
        <w:t xml:space="preserve">malaria infections detected </w:t>
      </w:r>
      <w:r w:rsidRPr="00401001">
        <w:t>before 24 weeks gestation alter</w:t>
      </w:r>
      <w:r w:rsidR="00D6281A">
        <w:t>ed</w:t>
      </w:r>
      <w:r w:rsidRPr="00401001">
        <w:t xml:space="preserve"> these tightly regulated pathways that are required for </w:t>
      </w:r>
      <w:r w:rsidR="00E66983">
        <w:t xml:space="preserve">placental </w:t>
      </w:r>
      <w:r w:rsidR="00D44645">
        <w:t xml:space="preserve">function </w:t>
      </w:r>
      <w:r w:rsidRPr="00401001">
        <w:t>and healthy bi</w:t>
      </w:r>
      <w:r w:rsidR="00976DE5">
        <w:t>rth outcomes. Moreover</w:t>
      </w:r>
      <w:r w:rsidR="00BE6D4B">
        <w:t xml:space="preserve">, </w:t>
      </w:r>
      <w:r w:rsidR="000431C7" w:rsidRPr="00E2677D">
        <w:rPr>
          <w:iCs/>
          <w:lang w:val="en-US"/>
        </w:rPr>
        <w:t>we show that malaria infections in early to mid-pregnancy (</w:t>
      </w:r>
      <w:r w:rsidR="000431C7" w:rsidRPr="00E2677D">
        <w:rPr>
          <w:iCs/>
          <w:u w:val="single"/>
          <w:lang w:val="en-US"/>
        </w:rPr>
        <w:t>&lt;</w:t>
      </w:r>
      <w:r w:rsidR="000431C7" w:rsidRPr="00E2677D">
        <w:rPr>
          <w:iCs/>
          <w:lang w:val="en-US"/>
        </w:rPr>
        <w:t>2</w:t>
      </w:r>
      <w:r w:rsidR="00025A04">
        <w:rPr>
          <w:iCs/>
          <w:lang w:val="en-US"/>
        </w:rPr>
        <w:t>4</w:t>
      </w:r>
      <w:r w:rsidR="000431C7" w:rsidRPr="00E2677D">
        <w:rPr>
          <w:iCs/>
          <w:lang w:val="en-US"/>
        </w:rPr>
        <w:t xml:space="preserve"> weeks of gestation and before women were receiving malaria chemoprevention) were associated with </w:t>
      </w:r>
      <w:r w:rsidR="00647ADA" w:rsidRPr="00E2677D">
        <w:rPr>
          <w:iCs/>
          <w:lang w:val="en-US"/>
        </w:rPr>
        <w:t xml:space="preserve">PTB, </w:t>
      </w:r>
      <w:r w:rsidR="00647ADA" w:rsidRPr="00E2677D">
        <w:rPr>
          <w:iCs/>
        </w:rPr>
        <w:t xml:space="preserve">a leading cause of childhood mortality </w:t>
      </w:r>
      <w:r w:rsidR="00647ADA" w:rsidRPr="00E2677D">
        <w:rPr>
          <w:iCs/>
        </w:rPr>
        <w:fldChar w:fldCharType="begin"/>
      </w:r>
      <w:r w:rsidR="00647ADA" w:rsidRPr="00E2677D">
        <w:rPr>
          <w:iCs/>
        </w:rPr>
        <w:instrText xml:space="preserve"> ADDIN EN.CITE &lt;EndNote&gt;&lt;Cite&gt;&lt;Author&gt;March of Dimes&lt;/Author&gt;&lt;Year&gt;2012&lt;/Year&gt;&lt;RecNum&gt;1736&lt;/RecNum&gt;&lt;DisplayText&gt;[35]&lt;/DisplayText&gt;&lt;record&gt;&lt;rec-number&gt;1736&lt;/rec-number&gt;&lt;foreign-keys&gt;&lt;key app="EN" db-id="0x5ss9zfnt90dmevxdixzftew920e25fd9vp"&gt;1736&lt;/key&gt;&lt;/foreign-keys&gt;&lt;ref-type name="Report"&gt;27&lt;/ref-type&gt;&lt;contributors&gt;&lt;authors&gt;&lt;author&gt;March of Dimes, PMNCH, Save the Children, WHO&lt;/author&gt;&lt;/authors&gt;&lt;secondary-authors&gt;&lt;author&gt;CP Howson, MV Kinney, JE Lawn&lt;/author&gt;&lt;/secondary-authors&gt;&lt;tertiary-authors&gt;&lt;author&gt;World Health Organization&lt;/author&gt;&lt;/tertiary-authors&gt;&lt;/contributors&gt;&lt;titles&gt;&lt;title&gt;Born Too Soon: The Global Action Report on Preterm Birth&lt;/title&gt;&lt;/titles&gt;&lt;dates&gt;&lt;year&gt;2012&lt;/year&gt;&lt;/dates&gt;&lt;pub-location&gt;Geneva&lt;/pub-location&gt;&lt;urls&gt;&lt;/urls&gt;&lt;/record&gt;&lt;/Cite&gt;&lt;/EndNote&gt;</w:instrText>
      </w:r>
      <w:r w:rsidR="00647ADA" w:rsidRPr="00E2677D">
        <w:rPr>
          <w:iCs/>
        </w:rPr>
        <w:fldChar w:fldCharType="separate"/>
      </w:r>
      <w:r w:rsidR="00647ADA" w:rsidRPr="00E2677D">
        <w:rPr>
          <w:iCs/>
          <w:noProof/>
        </w:rPr>
        <w:t>[</w:t>
      </w:r>
      <w:hyperlink w:anchor="_ENREF_35" w:tooltip="March of Dimes, 2012 #1736" w:history="1">
        <w:r w:rsidR="00C143BE" w:rsidRPr="00E2677D">
          <w:rPr>
            <w:iCs/>
            <w:noProof/>
          </w:rPr>
          <w:t>35</w:t>
        </w:r>
      </w:hyperlink>
      <w:r w:rsidR="00647ADA" w:rsidRPr="00E2677D">
        <w:rPr>
          <w:iCs/>
          <w:noProof/>
        </w:rPr>
        <w:t>]</w:t>
      </w:r>
      <w:r w:rsidR="00647ADA" w:rsidRPr="00E2677D">
        <w:rPr>
          <w:iCs/>
        </w:rPr>
        <w:fldChar w:fldCharType="end"/>
      </w:r>
      <w:r w:rsidR="00647ADA" w:rsidRPr="00E2677D">
        <w:rPr>
          <w:iCs/>
        </w:rPr>
        <w:t>,</w:t>
      </w:r>
      <w:r w:rsidR="000431C7" w:rsidRPr="00E2677D">
        <w:rPr>
          <w:iCs/>
          <w:lang w:val="en-US"/>
        </w:rPr>
        <w:t xml:space="preserve"> even if there was never another documented malaria infection during pregnancy.  </w:t>
      </w:r>
      <w:r w:rsidRPr="00401001">
        <w:t>These observations provide insights into the pathobiology of MIP</w:t>
      </w:r>
      <w:r w:rsidR="006E7401">
        <w:t xml:space="preserve"> and </w:t>
      </w:r>
      <w:r w:rsidR="00372D28">
        <w:t xml:space="preserve">suggest early </w:t>
      </w:r>
      <w:r w:rsidR="00024270">
        <w:t xml:space="preserve">interventions to reduce the burden of </w:t>
      </w:r>
      <w:r w:rsidR="000F1F7D">
        <w:t>MIP</w:t>
      </w:r>
      <w:r w:rsidR="00372D28">
        <w:t xml:space="preserve"> may be required </w:t>
      </w:r>
      <w:r w:rsidR="006B559F">
        <w:t>to prevent</w:t>
      </w:r>
      <w:r w:rsidR="006E7401">
        <w:t xml:space="preserve"> </w:t>
      </w:r>
      <w:r w:rsidR="00D30E57">
        <w:t>malaria</w:t>
      </w:r>
      <w:r w:rsidR="00D6281A">
        <w:t>-associated adverse birth outcomes</w:t>
      </w:r>
      <w:r w:rsidR="006E7401">
        <w:t xml:space="preserve"> in sub-Saharan Africa.</w:t>
      </w:r>
    </w:p>
    <w:p w14:paraId="21C0D189" w14:textId="77777777" w:rsidR="00C40F91" w:rsidRDefault="00C40F91" w:rsidP="00D11AF7"/>
    <w:p w14:paraId="7D333368" w14:textId="72F5B5EC" w:rsidR="00322AB8" w:rsidRDefault="000B486F" w:rsidP="00D11AF7">
      <w:r>
        <w:t>T</w:t>
      </w:r>
      <w:r w:rsidR="00322AB8" w:rsidRPr="00401001">
        <w:t xml:space="preserve">he </w:t>
      </w:r>
      <w:r w:rsidR="009A3AE7">
        <w:t xml:space="preserve">study design and </w:t>
      </w:r>
      <w:r w:rsidR="00322AB8" w:rsidRPr="00401001">
        <w:t xml:space="preserve">high prevalence of malaria in this </w:t>
      </w:r>
      <w:r w:rsidR="008A79E0">
        <w:t>cohort of pregnant women</w:t>
      </w:r>
      <w:r w:rsidR="00322AB8" w:rsidRPr="00401001">
        <w:t xml:space="preserve"> </w:t>
      </w:r>
      <w:r w:rsidR="004E5A79">
        <w:t xml:space="preserve">enabled </w:t>
      </w:r>
      <w:r>
        <w:t xml:space="preserve">a </w:t>
      </w:r>
      <w:r w:rsidR="00A14990" w:rsidRPr="00401001">
        <w:t xml:space="preserve">longitudinal </w:t>
      </w:r>
      <w:r w:rsidR="00322AB8" w:rsidRPr="00401001">
        <w:t>assess</w:t>
      </w:r>
      <w:r>
        <w:t>ment of</w:t>
      </w:r>
      <w:r w:rsidR="00322AB8" w:rsidRPr="00401001">
        <w:t xml:space="preserve"> the </w:t>
      </w:r>
      <w:r w:rsidR="00B138DD">
        <w:t xml:space="preserve">impact of MIP </w:t>
      </w:r>
      <w:r w:rsidR="000F1F7D">
        <w:t>on key</w:t>
      </w:r>
      <w:r w:rsidR="00322AB8" w:rsidRPr="00401001">
        <w:t xml:space="preserve"> mediators over pregnancy. </w:t>
      </w:r>
      <w:r w:rsidR="00731F12">
        <w:t xml:space="preserve">Inflammatory responses have previously been investigated </w:t>
      </w:r>
      <w:r w:rsidR="00322AB8" w:rsidRPr="00401001">
        <w:t>in non-pregnant adults and children with malaria</w:t>
      </w:r>
      <w:r w:rsidR="00284D5A">
        <w:t xml:space="preserve"> </w:t>
      </w:r>
      <w:r w:rsidR="00284D5A" w:rsidRPr="00401001">
        <w:fldChar w:fldCharType="begin">
          <w:fldData xml:space="preserve">PEVuZE5vdGU+PENpdGU+PEF1dGhvcj5FcmRtYW48L0F1dGhvcj48WWVhcj4yMDE0PC9ZZWFyPjxS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yNzk8L3BhZ2VzPjx2b2x1bWU+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NDE4MTwvcGFnZXM+PHZvbHVtZT44PC92b2x1bWU+PG51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</w:fldData>
        </w:fldChar>
      </w:r>
      <w:r w:rsidR="00287186">
        <w:instrText xml:space="preserve"> ADDIN EN.CITE </w:instrText>
      </w:r>
      <w:r w:rsidR="00287186">
        <w:fldChar w:fldCharType="begin">
          <w:fldData xml:space="preserve">PEVuZE5vdGU+PENpdGU+PEF1dGhvcj5FcmRtYW48L0F1dGhvcj48WWVhcj4yMDE0PC9ZZWFyPjxS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yNzk8L3BhZ2VzPjx2b2x1bWU+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NDE4MTwvcGFnZXM+PHZvbHVtZT44PC92b2x1bWU+PG51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</w:fldData>
        </w:fldChar>
      </w:r>
      <w:r w:rsidR="00287186">
        <w:instrText xml:space="preserve"> ADDIN EN.CITE.DATA </w:instrText>
      </w:r>
      <w:r w:rsidR="00287186">
        <w:fldChar w:fldCharType="end"/>
      </w:r>
      <w:r w:rsidR="00284D5A" w:rsidRPr="00401001">
        <w:fldChar w:fldCharType="separate"/>
      </w:r>
      <w:r w:rsidR="00287186">
        <w:rPr>
          <w:noProof/>
        </w:rPr>
        <w:t>[</w:t>
      </w:r>
      <w:hyperlink w:anchor="_ENREF_36" w:tooltip="Erdman, 2014 #1652" w:history="1">
        <w:r w:rsidR="00C143BE">
          <w:rPr>
            <w:noProof/>
          </w:rPr>
          <w:t>36-41</w:t>
        </w:r>
      </w:hyperlink>
      <w:r w:rsidR="00287186">
        <w:rPr>
          <w:noProof/>
        </w:rPr>
        <w:t>]</w:t>
      </w:r>
      <w:r w:rsidR="00284D5A" w:rsidRPr="00401001">
        <w:fldChar w:fldCharType="end"/>
      </w:r>
      <w:r w:rsidR="009A3AE7">
        <w:t>;</w:t>
      </w:r>
      <w:r w:rsidR="00322AB8" w:rsidRPr="00401001">
        <w:t xml:space="preserve"> </w:t>
      </w:r>
      <w:r w:rsidR="00731F12">
        <w:t>however</w:t>
      </w:r>
      <w:r w:rsidR="009A3AE7">
        <w:t>,</w:t>
      </w:r>
      <w:r w:rsidR="00731F12">
        <w:t xml:space="preserve"> </w:t>
      </w:r>
      <w:r w:rsidR="00322AB8" w:rsidRPr="00401001">
        <w:t>th</w:t>
      </w:r>
      <w:r w:rsidR="00003EDF">
        <w:t xml:space="preserve">ere are limited data on </w:t>
      </w:r>
      <w:r w:rsidR="00731F12">
        <w:t>these mediators in</w:t>
      </w:r>
      <w:r w:rsidR="00003EDF">
        <w:t xml:space="preserve"> MIP</w:t>
      </w:r>
      <w:r w:rsidR="00A5173A">
        <w:t>,</w:t>
      </w:r>
      <w:r w:rsidR="00003EDF">
        <w:t xml:space="preserve"> especially</w:t>
      </w:r>
      <w:r w:rsidR="00F75C7D">
        <w:t xml:space="preserve"> </w:t>
      </w:r>
      <w:r w:rsidR="00003EDF">
        <w:t>earl</w:t>
      </w:r>
      <w:r w:rsidR="00F75C7D">
        <w:t>y</w:t>
      </w:r>
      <w:r w:rsidR="00003EDF">
        <w:t xml:space="preserve"> in pregnancy. Here we provide </w:t>
      </w:r>
      <w:r w:rsidR="003A6F32">
        <w:t xml:space="preserve">first </w:t>
      </w:r>
      <w:r w:rsidR="00003EDF">
        <w:t xml:space="preserve">evidence that concentrations </w:t>
      </w:r>
      <w:r w:rsidR="00322AB8" w:rsidRPr="00401001">
        <w:t xml:space="preserve">of sICAM-1, CHI3L1, IL-18BP </w:t>
      </w:r>
      <w:r w:rsidR="00003EDF">
        <w:t xml:space="preserve">are increased </w:t>
      </w:r>
      <w:r w:rsidR="00322AB8" w:rsidRPr="00401001">
        <w:t xml:space="preserve">in women with </w:t>
      </w:r>
      <w:r w:rsidR="00003EDF">
        <w:t>MIP before 24 weeks of gestation</w:t>
      </w:r>
      <w:r w:rsidR="00322AB8" w:rsidRPr="00401001">
        <w:t xml:space="preserve">. </w:t>
      </w:r>
      <w:r w:rsidR="00003EDF">
        <w:t>T</w:t>
      </w:r>
      <w:r w:rsidR="00322AB8" w:rsidRPr="00401001">
        <w:t xml:space="preserve">hese proteins </w:t>
      </w:r>
      <w:r w:rsidR="002D6AE3">
        <w:t xml:space="preserve">play </w:t>
      </w:r>
      <w:r w:rsidR="002B76C4">
        <w:t xml:space="preserve">a </w:t>
      </w:r>
      <w:r w:rsidR="003702D2">
        <w:t xml:space="preserve">key </w:t>
      </w:r>
      <w:r w:rsidR="002B76C4">
        <w:t xml:space="preserve">role </w:t>
      </w:r>
      <w:r w:rsidR="002D6AE3">
        <w:t>i</w:t>
      </w:r>
      <w:r w:rsidR="002B76C4">
        <w:t xml:space="preserve">n the interaction between inflammation and </w:t>
      </w:r>
      <w:r w:rsidR="00003EDF">
        <w:t>vascular function</w:t>
      </w:r>
      <w:r w:rsidR="0006365A">
        <w:t>,</w:t>
      </w:r>
      <w:r w:rsidR="004E5A79" w:rsidRPr="004E5A79">
        <w:t xml:space="preserve"> </w:t>
      </w:r>
      <w:r w:rsidR="002B76C4">
        <w:t xml:space="preserve">and </w:t>
      </w:r>
      <w:r w:rsidR="00D90934">
        <w:t xml:space="preserve">alterations in their levels </w:t>
      </w:r>
      <w:r w:rsidR="004E5A79">
        <w:t xml:space="preserve">are </w:t>
      </w:r>
      <w:r w:rsidR="004E5A79" w:rsidRPr="004E5A79">
        <w:t xml:space="preserve">associated with an increased risk </w:t>
      </w:r>
      <w:r w:rsidR="004E5A79">
        <w:t xml:space="preserve">of poor </w:t>
      </w:r>
      <w:r w:rsidR="0030560A">
        <w:t>birth</w:t>
      </w:r>
      <w:r w:rsidR="00F4718D">
        <w:t xml:space="preserve"> </w:t>
      </w:r>
      <w:r w:rsidR="004E5A79">
        <w:t>outcomes</w:t>
      </w:r>
      <w:r w:rsidR="006470DE">
        <w:t>, including PTB</w:t>
      </w:r>
      <w:r w:rsidR="00284D5A">
        <w:t xml:space="preserve"> </w:t>
      </w:r>
      <w:r w:rsidR="00556428" w:rsidRPr="00401001">
        <w:fldChar w:fldCharType="begin">
          <w:fldData xml:space="preserve">PEVuZE5vdGU+PENpdGU+PEF1dGhvcj5NY0RvbmFsZDwvQXV0aG9yPjxZZWFyPjIwMTU8L1llYXI+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uJiN4RDtEZXBhcnRtZW50IG9mIE1lZGljaW5lLCBVbml2ZXJz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2MTk8L3BhZ2VzPjx2b2x1bWU+MTA8L3ZvbHVtZT48bnVtYmVyPjg8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=
</w:fldData>
        </w:fldChar>
      </w:r>
      <w:r w:rsidR="002F26A7">
        <w:instrText xml:space="preserve"> ADDIN EN.CITE </w:instrText>
      </w:r>
      <w:r w:rsidR="002F26A7">
        <w:fldChar w:fldCharType="begin">
          <w:fldData xml:space="preserve">PEVuZE5vdGU+PENpdGU+PEF1dGhvcj5NY0RvbmFsZDwvQXV0aG9yPjxZZWFyPjIwMTU8L1llYXI+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uJiN4RDtEZXBhcnRtZW50IG9mIE1lZGljaW5lLCBVbml2ZXJz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2MTk8L3BhZ2VzPjx2b2x1bWU+MTA8L3ZvbHVtZT48bnVtYmVyPjg8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=
</w:fldData>
        </w:fldChar>
      </w:r>
      <w:r w:rsidR="002F26A7">
        <w:instrText xml:space="preserve"> ADDIN EN.CITE.DATA </w:instrText>
      </w:r>
      <w:r w:rsidR="002F26A7">
        <w:fldChar w:fldCharType="end"/>
      </w:r>
      <w:r w:rsidR="00556428" w:rsidRPr="00401001">
        <w:fldChar w:fldCharType="separate"/>
      </w:r>
      <w:r w:rsidR="002F26A7">
        <w:rPr>
          <w:noProof/>
        </w:rPr>
        <w:t>[</w:t>
      </w:r>
      <w:hyperlink w:anchor="_ENREF_18" w:tooltip="McDonald, 2015 #1843" w:history="1">
        <w:r w:rsidR="00C143BE">
          <w:rPr>
            <w:noProof/>
          </w:rPr>
          <w:t>18</w:t>
        </w:r>
      </w:hyperlink>
      <w:r w:rsidR="002F26A7">
        <w:rPr>
          <w:noProof/>
        </w:rPr>
        <w:t>,</w:t>
      </w:r>
      <w:hyperlink w:anchor="_ENREF_42" w:tooltip="Unger, 2019 #3346" w:history="1">
        <w:r w:rsidR="00C143BE">
          <w:rPr>
            <w:noProof/>
          </w:rPr>
          <w:t>42</w:t>
        </w:r>
      </w:hyperlink>
      <w:r w:rsidR="002F26A7">
        <w:rPr>
          <w:noProof/>
        </w:rPr>
        <w:t>]</w:t>
      </w:r>
      <w:r w:rsidR="00556428" w:rsidRPr="00401001">
        <w:fldChar w:fldCharType="end"/>
      </w:r>
      <w:r w:rsidR="004E5A79" w:rsidRPr="004E5A79">
        <w:t xml:space="preserve">.  </w:t>
      </w:r>
      <w:r w:rsidR="00003EDF">
        <w:t>We also show that</w:t>
      </w:r>
      <w:r w:rsidR="00322AB8" w:rsidRPr="00401001">
        <w:t xml:space="preserve"> </w:t>
      </w:r>
      <w:r w:rsidR="00003EDF">
        <w:t>the i</w:t>
      </w:r>
      <w:r w:rsidR="00322AB8" w:rsidRPr="00401001">
        <w:t xml:space="preserve">nflammatory markers, CRP and </w:t>
      </w:r>
      <w:proofErr w:type="spellStart"/>
      <w:r w:rsidR="00322AB8" w:rsidRPr="00401001">
        <w:t>sTNFRII</w:t>
      </w:r>
      <w:proofErr w:type="spellEnd"/>
      <w:r w:rsidR="00322AB8" w:rsidRPr="00401001">
        <w:t xml:space="preserve">, were elevated in MIP, </w:t>
      </w:r>
      <w:r w:rsidR="00003EDF">
        <w:t xml:space="preserve">in agreement with </w:t>
      </w:r>
      <w:r w:rsidR="00322AB8" w:rsidRPr="00401001">
        <w:t xml:space="preserve">previous </w:t>
      </w:r>
      <w:r w:rsidR="00BC772A">
        <w:t>data</w:t>
      </w:r>
      <w:r w:rsidR="00284D5A">
        <w:t xml:space="preserve"> </w:t>
      </w:r>
      <w:r w:rsidR="00284D5A" w:rsidRPr="00401001">
        <w:fldChar w:fldCharType="begin">
          <w:fldData xml:space="preserve">PEVuZE5vdGU+PENpdGU+PEF1dGhvcj5SdWl6ZW5kYWFsPC9BdXRob3I+PFllYXI+MjAxNzwvWWVh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TE1LTIyPC9wYWdlcz48dm9sdW1lPjE4NTwvdm9s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</w:fldData>
        </w:fldChar>
      </w:r>
      <w:r w:rsidR="002F26A7">
        <w:instrText xml:space="preserve"> ADDIN EN.CITE </w:instrText>
      </w:r>
      <w:r w:rsidR="002F26A7">
        <w:fldChar w:fldCharType="begin">
          <w:fldData xml:space="preserve">PEVuZE5vdGU+PENpdGU+PEF1dGhvcj5SdWl6ZW5kYWFsPC9BdXRob3I+PFllYXI+MjAxNzwvWWVh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TE1LTIyPC9wYWdlcz48dm9sdW1lPjE4NTwvdm9s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</w:fldData>
        </w:fldChar>
      </w:r>
      <w:r w:rsidR="002F26A7">
        <w:instrText xml:space="preserve"> ADDIN EN.CITE.DATA </w:instrText>
      </w:r>
      <w:r w:rsidR="002F26A7">
        <w:fldChar w:fldCharType="end"/>
      </w:r>
      <w:r w:rsidR="00284D5A" w:rsidRPr="00401001">
        <w:fldChar w:fldCharType="separate"/>
      </w:r>
      <w:r w:rsidR="002F26A7">
        <w:rPr>
          <w:noProof/>
        </w:rPr>
        <w:t>[</w:t>
      </w:r>
      <w:hyperlink w:anchor="_ENREF_21" w:tooltip="Thevenon, 2010 #2920" w:history="1">
        <w:r w:rsidR="00C143BE">
          <w:rPr>
            <w:noProof/>
          </w:rPr>
          <w:t>21</w:t>
        </w:r>
      </w:hyperlink>
      <w:r w:rsidR="002F26A7">
        <w:rPr>
          <w:noProof/>
        </w:rPr>
        <w:t>,</w:t>
      </w:r>
      <w:hyperlink w:anchor="_ENREF_43" w:tooltip="Ruizendaal, 2017 #2940" w:history="1">
        <w:r w:rsidR="00C143BE">
          <w:rPr>
            <w:noProof/>
          </w:rPr>
          <w:t>43-47</w:t>
        </w:r>
      </w:hyperlink>
      <w:r w:rsidR="002F26A7">
        <w:rPr>
          <w:noProof/>
        </w:rPr>
        <w:t>]</w:t>
      </w:r>
      <w:r w:rsidR="00284D5A" w:rsidRPr="00401001">
        <w:fldChar w:fldCharType="end"/>
      </w:r>
      <w:r w:rsidR="00322AB8" w:rsidRPr="00401001">
        <w:t xml:space="preserve">.  </w:t>
      </w:r>
      <w:r w:rsidR="00750B38">
        <w:t xml:space="preserve">Tight control </w:t>
      </w:r>
      <w:r w:rsidR="00003EDF" w:rsidRPr="00401001">
        <w:t>of inflammation</w:t>
      </w:r>
      <w:r w:rsidR="00003EDF">
        <w:t xml:space="preserve"> </w:t>
      </w:r>
      <w:r w:rsidR="00750B38">
        <w:t>is</w:t>
      </w:r>
      <w:r w:rsidR="00003EDF">
        <w:t xml:space="preserve"> </w:t>
      </w:r>
      <w:r w:rsidR="003702D2">
        <w:t xml:space="preserve">required for </w:t>
      </w:r>
      <w:r w:rsidR="00003EDF">
        <w:t xml:space="preserve">healthy </w:t>
      </w:r>
      <w:r w:rsidR="00322AB8" w:rsidRPr="00401001">
        <w:t>pregnanc</w:t>
      </w:r>
      <w:r w:rsidR="00750B38">
        <w:t>ies</w:t>
      </w:r>
      <w:r w:rsidR="00172B74">
        <w:t>,</w:t>
      </w:r>
      <w:r w:rsidR="00003EDF">
        <w:t xml:space="preserve"> especially </w:t>
      </w:r>
      <w:r w:rsidR="00866F0E">
        <w:t xml:space="preserve">for </w:t>
      </w:r>
      <w:r w:rsidR="00322AB8" w:rsidRPr="00401001">
        <w:t xml:space="preserve">proper placentation and </w:t>
      </w:r>
      <w:r w:rsidR="00003EDF">
        <w:t xml:space="preserve">fetal </w:t>
      </w:r>
      <w:r w:rsidR="00322AB8" w:rsidRPr="00401001">
        <w:t>development</w:t>
      </w:r>
      <w:r w:rsidR="009A3AE7">
        <w:t>, w</w:t>
      </w:r>
      <w:r w:rsidR="00003EDF">
        <w:t xml:space="preserve">hereas </w:t>
      </w:r>
      <w:r w:rsidR="00750B38">
        <w:t>dysregulated</w:t>
      </w:r>
      <w:r w:rsidR="00322AB8" w:rsidRPr="00401001">
        <w:t xml:space="preserve"> inflammation </w:t>
      </w:r>
      <w:r w:rsidR="00003EDF">
        <w:t xml:space="preserve">is </w:t>
      </w:r>
      <w:r w:rsidR="008A6D93">
        <w:t>associated</w:t>
      </w:r>
      <w:r w:rsidR="00003EDF">
        <w:t xml:space="preserve"> </w:t>
      </w:r>
      <w:r w:rsidR="008A6D93">
        <w:t xml:space="preserve">with </w:t>
      </w:r>
      <w:r w:rsidR="00322AB8" w:rsidRPr="00401001">
        <w:t xml:space="preserve">poor placental function and adverse </w:t>
      </w:r>
      <w:r w:rsidR="008A6D93">
        <w:t xml:space="preserve">pregnancy </w:t>
      </w:r>
      <w:r w:rsidR="00322AB8" w:rsidRPr="00401001">
        <w:t>outcomes</w:t>
      </w:r>
      <w:r w:rsidR="006B1262">
        <w:t>,</w:t>
      </w:r>
      <w:r w:rsidR="00322AB8" w:rsidRPr="00401001">
        <w:t xml:space="preserve"> </w:t>
      </w:r>
      <w:r w:rsidR="00003EDF">
        <w:t xml:space="preserve">including </w:t>
      </w:r>
      <w:r w:rsidR="008A6D93" w:rsidRPr="00401001">
        <w:t>preeclampsia</w:t>
      </w:r>
      <w:r w:rsidR="00284D5A">
        <w:t xml:space="preserve"> </w:t>
      </w:r>
      <w:r w:rsidR="00284D5A" w:rsidRPr="00401001">
        <w:fldChar w:fldCharType="begin">
          <w:fldData xml:space="preserve">PEVuZE5vdGU+PENpdGU+PEF1dGhvcj5Cb3J6eWNob3dza2k8L0F1dGhvcj48WWVhcj4yMDA2PC9Z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</w:fldData>
        </w:fldChar>
      </w:r>
      <w:r w:rsidR="00287186">
        <w:instrText xml:space="preserve"> ADDIN EN.CITE </w:instrText>
      </w:r>
      <w:r w:rsidR="00287186">
        <w:fldChar w:fldCharType="begin">
          <w:fldData xml:space="preserve">PEVuZE5vdGU+PENpdGU+PEF1dGhvcj5Cb3J6eWNob3dza2k8L0F1dGhvcj48WWVhcj4yMDA2PC9Z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</w:fldData>
        </w:fldChar>
      </w:r>
      <w:r w:rsidR="00287186">
        <w:instrText xml:space="preserve"> ADDIN EN.CITE.DATA </w:instrText>
      </w:r>
      <w:r w:rsidR="00287186">
        <w:fldChar w:fldCharType="end"/>
      </w:r>
      <w:r w:rsidR="00284D5A" w:rsidRPr="00401001">
        <w:fldChar w:fldCharType="separate"/>
      </w:r>
      <w:r w:rsidR="00287186">
        <w:rPr>
          <w:noProof/>
        </w:rPr>
        <w:t>[</w:t>
      </w:r>
      <w:hyperlink w:anchor="_ENREF_48" w:tooltip="Borzychowski, 2006 #3100" w:history="1">
        <w:r w:rsidR="00C143BE">
          <w:rPr>
            <w:noProof/>
          </w:rPr>
          <w:t>48-50</w:t>
        </w:r>
      </w:hyperlink>
      <w:r w:rsidR="00287186">
        <w:rPr>
          <w:noProof/>
        </w:rPr>
        <w:t>]</w:t>
      </w:r>
      <w:r w:rsidR="00284D5A" w:rsidRPr="00401001">
        <w:fldChar w:fldCharType="end"/>
      </w:r>
      <w:r w:rsidR="00322AB8" w:rsidRPr="00401001">
        <w:t xml:space="preserve">.  </w:t>
      </w:r>
    </w:p>
    <w:p w14:paraId="21ED0A6E" w14:textId="77777777" w:rsidR="002735FF" w:rsidRPr="00401001" w:rsidRDefault="002735FF" w:rsidP="00D11AF7">
      <w:pPr>
        <w:rPr>
          <w:b/>
        </w:rPr>
      </w:pPr>
    </w:p>
    <w:p w14:paraId="58B24B1F" w14:textId="33B49613" w:rsidR="00322AB8" w:rsidRPr="00401001" w:rsidRDefault="00322AB8" w:rsidP="00D11AF7">
      <w:r w:rsidRPr="00401001">
        <w:t xml:space="preserve">Placental </w:t>
      </w:r>
      <w:r w:rsidR="006E41C5">
        <w:t xml:space="preserve">vascular </w:t>
      </w:r>
      <w:r w:rsidRPr="00401001">
        <w:t xml:space="preserve">development requires </w:t>
      </w:r>
      <w:r w:rsidR="002906CC">
        <w:t>tightly-</w:t>
      </w:r>
      <w:r w:rsidR="006E41C5">
        <w:t xml:space="preserve">regulated expression </w:t>
      </w:r>
      <w:r w:rsidRPr="00401001">
        <w:t xml:space="preserve">of </w:t>
      </w:r>
      <w:r w:rsidR="00FD3D3E">
        <w:t xml:space="preserve">both </w:t>
      </w:r>
      <w:r w:rsidRPr="00401001">
        <w:t>angiogenic and anti-angiogenic mediators</w:t>
      </w:r>
      <w:r w:rsidR="00284D5A">
        <w:t xml:space="preserve"> </w:t>
      </w:r>
      <w:r w:rsidR="00284D5A" w:rsidRPr="00401001">
        <w:fldChar w:fldCharType="begin"/>
      </w:r>
      <w:r w:rsidR="00287186">
        <w:instrText xml:space="preserve"> ADDIN EN.CITE &lt;EndNote&gt;&lt;Cite&gt;&lt;Author&gt;Chen&lt;/Author&gt;&lt;Year&gt;2014&lt;/Year&gt;&lt;RecNum&gt;3123&lt;/RecNum&gt;&lt;DisplayText&gt;[51]&lt;/DisplayText&gt;&lt;record&gt;&lt;rec-number&gt;3123&lt;/rec-number&gt;&lt;foreign-keys&gt;&lt;key app="EN" db-id="0x5ss9zfnt90dmevxdixzftew920e25fd9vp"&gt;3123&lt;/key&gt;&lt;/foreign-keys&gt;&lt;ref-type name="Journal Article"&gt;17&lt;/ref-type&gt;&lt;contributors&gt;&lt;authors&gt;&lt;author&gt;Chen, D. B.&lt;/author&gt;&lt;author&gt;Zheng, J.&lt;/author&gt;&lt;/authors&gt;&lt;/contributors&gt;&lt;auth-address&gt;Department of Obstetrics &amp;amp; Gynecology, University of California, Irvine, California, USA.&lt;/auth-address&gt;&lt;titles&gt;&lt;title&gt;Regulation of placental angiogenesis&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15-25&lt;/pages&gt;&lt;volume&gt;21&lt;/volume&gt;&lt;number&gt;1&lt;/number&gt;&lt;keywords&gt;&lt;keyword&gt;*Endothelial Cells/metabolism/pathology&lt;/keyword&gt;&lt;keyword&gt;Female&lt;/keyword&gt;&lt;keyword&gt;Humans&lt;/keyword&gt;&lt;keyword&gt;*Neovascularization, Pathologic/metabolism/pathology/physiopathology&lt;/keyword&gt;&lt;keyword&gt;*Neovascularization, Physiologic&lt;/keyword&gt;&lt;keyword&gt;*Placenta/blood supply/metabolism/pathology/physiopathology&lt;/keyword&gt;&lt;keyword&gt;Pregnancy&lt;/keyword&gt;&lt;keyword&gt;Vascular Endothelial Growth Factor A/*metabolism&lt;/keyword&gt;&lt;/keywords&gt;&lt;dates&gt;&lt;year&gt;2014&lt;/year&gt;&lt;pub-dates&gt;&lt;date&gt;Jan&lt;/date&gt;&lt;/pub-dates&gt;&lt;/dates&gt;&lt;isbn&gt;1549-8719 (Electronic)&amp;#xD;1073-9688 (Linking)&lt;/isbn&gt;&lt;accession-num&gt;23981199&lt;/accession-num&gt;&lt;urls&gt;&lt;related-urls&gt;&lt;url&gt;http://www.ncbi.nlm.nih.gov/pubmed/23981199&lt;/url&gt;&lt;/related-urls&gt;&lt;/urls&gt;&lt;custom2&gt;5589442&lt;/custom2&gt;&lt;electronic-resource-num&gt;10.1111/micc.12093&lt;/electronic-resource-num&gt;&lt;/record&gt;&lt;/Cite&gt;&lt;/EndNote&gt;</w:instrText>
      </w:r>
      <w:r w:rsidR="00284D5A" w:rsidRPr="00401001">
        <w:fldChar w:fldCharType="separate"/>
      </w:r>
      <w:r w:rsidR="00287186">
        <w:rPr>
          <w:noProof/>
        </w:rPr>
        <w:t>[</w:t>
      </w:r>
      <w:hyperlink w:anchor="_ENREF_51" w:tooltip="Chen, 2014 #3123" w:history="1">
        <w:r w:rsidR="00C143BE">
          <w:rPr>
            <w:noProof/>
          </w:rPr>
          <w:t>51</w:t>
        </w:r>
      </w:hyperlink>
      <w:r w:rsidR="00287186">
        <w:rPr>
          <w:noProof/>
        </w:rPr>
        <w:t>]</w:t>
      </w:r>
      <w:r w:rsidR="00284D5A" w:rsidRPr="00401001">
        <w:fldChar w:fldCharType="end"/>
      </w:r>
      <w:r w:rsidRPr="00401001">
        <w:t xml:space="preserve">.  Alterations to these </w:t>
      </w:r>
      <w:r w:rsidR="002906CC">
        <w:t>highly</w:t>
      </w:r>
      <w:r w:rsidR="00C807A7">
        <w:t xml:space="preserve"> </w:t>
      </w:r>
      <w:r w:rsidR="007E7E34">
        <w:t xml:space="preserve">coordinated </w:t>
      </w:r>
      <w:r w:rsidR="006E41C5">
        <w:t xml:space="preserve">pathways </w:t>
      </w:r>
      <w:r w:rsidR="00E01CEE" w:rsidRPr="00401001">
        <w:t>can</w:t>
      </w:r>
      <w:r w:rsidRPr="00401001">
        <w:t xml:space="preserve"> have </w:t>
      </w:r>
      <w:r w:rsidR="009F573E">
        <w:t xml:space="preserve">a </w:t>
      </w:r>
      <w:r w:rsidR="006E41C5">
        <w:t xml:space="preserve">profound </w:t>
      </w:r>
      <w:r w:rsidRPr="00401001">
        <w:t xml:space="preserve">impact on </w:t>
      </w:r>
      <w:r w:rsidR="006E41C5">
        <w:t>placental function</w:t>
      </w:r>
      <w:r w:rsidR="00F26CAC">
        <w:t>,</w:t>
      </w:r>
      <w:r w:rsidR="006E41C5">
        <w:t xml:space="preserve"> </w:t>
      </w:r>
      <w:r w:rsidRPr="00401001">
        <w:t>fet</w:t>
      </w:r>
      <w:r w:rsidR="009F573E">
        <w:t>al development</w:t>
      </w:r>
      <w:r w:rsidR="00B87170">
        <w:t xml:space="preserve"> and </w:t>
      </w:r>
      <w:r w:rsidR="005D3F39">
        <w:t>birth outcome</w:t>
      </w:r>
      <w:r w:rsidR="00284D5A">
        <w:t xml:space="preserve"> </w:t>
      </w:r>
      <w:r w:rsidR="00284D5A" w:rsidRPr="00401001">
        <w:fldChar w:fldCharType="begin">
          <w:fldData xml:space="preserve">PEVuZE5vdGU+PENpdGU+PEF1dGhvcj5DaGVuPC9BdXRob3I+PFllYXI+MjAxNDwvWWVhcj48UmVj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2ODQgZTEtNjg0IGUxNzwvcGFnZXM+PHZvbHVt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</w:fldData>
        </w:fldChar>
      </w:r>
      <w:r w:rsidR="002F26A7">
        <w:instrText xml:space="preserve"> ADDIN EN.CITE </w:instrText>
      </w:r>
      <w:r w:rsidR="002F26A7">
        <w:fldChar w:fldCharType="begin">
          <w:fldData xml:space="preserve">PEVuZE5vdGU+PENpdGU+PEF1dGhvcj5DaGVuPC9BdXRob3I+PFllYXI+MjAxNDwvWWVhcj48UmVj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2ODQgZTEtNjg0IGUxNzwvcGFnZXM+PHZvbHVt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</w:fldData>
        </w:fldChar>
      </w:r>
      <w:r w:rsidR="002F26A7">
        <w:instrText xml:space="preserve"> ADDIN EN.CITE.DATA </w:instrText>
      </w:r>
      <w:r w:rsidR="002F26A7">
        <w:fldChar w:fldCharType="end"/>
      </w:r>
      <w:r w:rsidR="00284D5A" w:rsidRPr="00401001">
        <w:fldChar w:fldCharType="separate"/>
      </w:r>
      <w:r w:rsidR="002F26A7">
        <w:rPr>
          <w:noProof/>
        </w:rPr>
        <w:t>[</w:t>
      </w:r>
      <w:hyperlink w:anchor="_ENREF_22" w:tooltip="Conroy, 2017 #2936" w:history="1">
        <w:r w:rsidR="00C143BE">
          <w:rPr>
            <w:noProof/>
          </w:rPr>
          <w:t>22</w:t>
        </w:r>
      </w:hyperlink>
      <w:r w:rsidR="002F26A7">
        <w:rPr>
          <w:noProof/>
        </w:rPr>
        <w:t>,</w:t>
      </w:r>
      <w:hyperlink w:anchor="_ENREF_51" w:tooltip="Chen, 2014 #3123" w:history="1">
        <w:r w:rsidR="00C143BE">
          <w:rPr>
            <w:noProof/>
          </w:rPr>
          <w:t>51</w:t>
        </w:r>
      </w:hyperlink>
      <w:r w:rsidR="002F26A7">
        <w:rPr>
          <w:noProof/>
        </w:rPr>
        <w:t>,</w:t>
      </w:r>
      <w:hyperlink w:anchor="_ENREF_52" w:tooltip="Huppertz, 2005 #3127" w:history="1">
        <w:r w:rsidR="00C143BE">
          <w:rPr>
            <w:noProof/>
          </w:rPr>
          <w:t>52</w:t>
        </w:r>
      </w:hyperlink>
      <w:r w:rsidR="002F26A7">
        <w:rPr>
          <w:noProof/>
        </w:rPr>
        <w:t>]</w:t>
      </w:r>
      <w:r w:rsidR="00284D5A" w:rsidRPr="00401001">
        <w:fldChar w:fldCharType="end"/>
      </w:r>
      <w:r w:rsidRPr="00401001">
        <w:t xml:space="preserve">.  </w:t>
      </w:r>
      <w:r w:rsidR="005354D7">
        <w:t>Here</w:t>
      </w:r>
      <w:r w:rsidRPr="00401001">
        <w:t xml:space="preserve"> we show that </w:t>
      </w:r>
      <w:r w:rsidR="005354D7">
        <w:t xml:space="preserve">concentrations </w:t>
      </w:r>
      <w:r w:rsidRPr="00401001">
        <w:t xml:space="preserve">of </w:t>
      </w:r>
      <w:r w:rsidR="002906CC">
        <w:t xml:space="preserve">a key </w:t>
      </w:r>
      <w:r w:rsidRPr="00401001">
        <w:t xml:space="preserve">anti-angiogenic </w:t>
      </w:r>
      <w:r w:rsidR="008D2A18">
        <w:t>factor</w:t>
      </w:r>
      <w:r w:rsidRPr="00401001">
        <w:t xml:space="preserve">, </w:t>
      </w:r>
      <w:proofErr w:type="spellStart"/>
      <w:r w:rsidRPr="00401001">
        <w:t>sEng</w:t>
      </w:r>
      <w:proofErr w:type="spellEnd"/>
      <w:r w:rsidRPr="00401001">
        <w:t xml:space="preserve">, are significantly higher in women with </w:t>
      </w:r>
      <w:r w:rsidR="005354D7">
        <w:t>MIP</w:t>
      </w:r>
      <w:r w:rsidR="00094566">
        <w:t>,</w:t>
      </w:r>
      <w:r w:rsidR="00094566" w:rsidRPr="00094566">
        <w:t xml:space="preserve"> </w:t>
      </w:r>
      <w:r w:rsidR="00606DCF">
        <w:t xml:space="preserve">in agreement with </w:t>
      </w:r>
      <w:r w:rsidR="00094566" w:rsidRPr="00401001">
        <w:t>previous reports</w:t>
      </w:r>
      <w:r w:rsidR="00284D5A">
        <w:t xml:space="preserve"> </w:t>
      </w:r>
      <w:r w:rsidR="00556428" w:rsidRPr="00401001">
        <w:fldChar w:fldCharType="begin">
          <w:fldData xml:space="preserve">PEVuZE5vdGU+PENpdGU+PEF1dGhvcj5TaWx2ZXI8L0F1dGhvcj48WWVhcj4yMDExPC9ZZWFyPjxS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NDk4NTwvcGFnZXM+PHZv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y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==
</w:fldData>
        </w:fldChar>
      </w:r>
      <w:r w:rsidR="002F26A7">
        <w:instrText xml:space="preserve"> ADDIN EN.CITE </w:instrText>
      </w:r>
      <w:r w:rsidR="002F26A7">
        <w:fldChar w:fldCharType="begin">
          <w:fldData xml:space="preserve">PEVuZE5vdGU+PENpdGU+PEF1dGhvcj5TaWx2ZXI8L0F1dGhvcj48WWVhcj4yMDExPC9ZZWFyPjxS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NDk4NTwvcGFnZXM+PHZv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y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==
</w:fldData>
        </w:fldChar>
      </w:r>
      <w:r w:rsidR="002F26A7">
        <w:instrText xml:space="preserve"> ADDIN EN.CITE.DATA </w:instrText>
      </w:r>
      <w:r w:rsidR="002F26A7">
        <w:fldChar w:fldCharType="end"/>
      </w:r>
      <w:r w:rsidR="00556428" w:rsidRPr="00401001">
        <w:fldChar w:fldCharType="separate"/>
      </w:r>
      <w:r w:rsidR="002F26A7">
        <w:rPr>
          <w:noProof/>
        </w:rPr>
        <w:t>[</w:t>
      </w:r>
      <w:hyperlink w:anchor="_ENREF_16" w:tooltip="Conroy, 2013 #440" w:history="1">
        <w:r w:rsidR="00C143BE">
          <w:rPr>
            <w:noProof/>
          </w:rPr>
          <w:t>16</w:t>
        </w:r>
      </w:hyperlink>
      <w:r w:rsidR="002F26A7">
        <w:rPr>
          <w:noProof/>
        </w:rPr>
        <w:t>,</w:t>
      </w:r>
      <w:hyperlink w:anchor="_ENREF_25" w:tooltip="Silver, 2011 #507" w:history="1">
        <w:r w:rsidR="00C143BE">
          <w:rPr>
            <w:noProof/>
          </w:rPr>
          <w:t>25</w:t>
        </w:r>
      </w:hyperlink>
      <w:r w:rsidR="002F26A7">
        <w:rPr>
          <w:noProof/>
        </w:rPr>
        <w:t>]</w:t>
      </w:r>
      <w:r w:rsidR="00556428" w:rsidRPr="00401001">
        <w:fldChar w:fldCharType="end"/>
      </w:r>
      <w:r w:rsidR="00606DCF">
        <w:t>.  Moreover</w:t>
      </w:r>
      <w:r w:rsidR="00AC7E69">
        <w:t>,</w:t>
      </w:r>
      <w:r w:rsidR="00606DCF">
        <w:t xml:space="preserve"> we demonstrate that </w:t>
      </w:r>
      <w:proofErr w:type="spellStart"/>
      <w:r w:rsidR="00606DCF">
        <w:t>sEng</w:t>
      </w:r>
      <w:proofErr w:type="spellEnd"/>
      <w:r w:rsidR="00606DCF">
        <w:t xml:space="preserve"> concentrations</w:t>
      </w:r>
      <w:r w:rsidRPr="00401001">
        <w:t xml:space="preserve"> remain significantly higher across pregnancy in women who were malaria positive at </w:t>
      </w:r>
      <w:r w:rsidR="008D2A18">
        <w:t>their initial v</w:t>
      </w:r>
      <w:r w:rsidRPr="00401001">
        <w:t>isit</w:t>
      </w:r>
      <w:r w:rsidR="005354D7">
        <w:t>.</w:t>
      </w:r>
      <w:r w:rsidR="005354D7" w:rsidRPr="00401001">
        <w:t xml:space="preserve"> </w:t>
      </w:r>
      <w:r w:rsidR="00E01CEE">
        <w:t xml:space="preserve">Increased concentrations </w:t>
      </w:r>
      <w:r w:rsidRPr="00401001">
        <w:t xml:space="preserve">of </w:t>
      </w:r>
      <w:r w:rsidR="00E01CEE">
        <w:t xml:space="preserve">circulating </w:t>
      </w:r>
      <w:proofErr w:type="spellStart"/>
      <w:r w:rsidRPr="00401001">
        <w:t>sEng</w:t>
      </w:r>
      <w:proofErr w:type="spellEnd"/>
      <w:r w:rsidRPr="00401001">
        <w:t xml:space="preserve"> in pregnancy ha</w:t>
      </w:r>
      <w:r w:rsidR="002906CC">
        <w:t>ve</w:t>
      </w:r>
      <w:r w:rsidR="00E01CEE">
        <w:t xml:space="preserve"> previously</w:t>
      </w:r>
      <w:r w:rsidRPr="00401001">
        <w:t xml:space="preserve"> been associated with </w:t>
      </w:r>
      <w:r w:rsidR="00E01CEE">
        <w:t>PTB</w:t>
      </w:r>
      <w:r w:rsidRPr="00401001">
        <w:t>,</w:t>
      </w:r>
      <w:r w:rsidR="00850FDD">
        <w:t xml:space="preserve"> </w:t>
      </w:r>
      <w:r w:rsidR="00284D5A">
        <w:t xml:space="preserve">FGR, </w:t>
      </w:r>
      <w:r w:rsidR="00850FDD">
        <w:t>and</w:t>
      </w:r>
      <w:r w:rsidRPr="00401001">
        <w:t xml:space="preserve"> </w:t>
      </w:r>
      <w:r w:rsidR="00850FDD">
        <w:t>stillbirth</w:t>
      </w:r>
      <w:r w:rsidR="00284D5A">
        <w:t xml:space="preserve"> </w:t>
      </w:r>
      <w:r w:rsidR="00284D5A" w:rsidRPr="00401001">
        <w:fldChar w:fldCharType="begin">
          <w:fldData xml:space="preserve">PEVuZE5vdGU+PENpdGU+PEF1dGhvcj5ZaW5vbjwvQXV0aG9yPjxZZWFyPjIwMDg8L1llYXI+PFJl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c3LTg1PC9wYWdlcz48dm9sdW1lPjE3Mjwvdm9sdW1lPjxudW1iZXI+MTwv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Y4NCBlMS02ODQgZTE3PC9wYWdlcz48dm9sdW1lPjIxNzwvdm9sdW1lPjxudW1iZXI+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Q2MTk8L3BhZ2VzPjx2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Y4NCBlMS02ODQgZTE3PC9wYWdlcz48dm9sdW1lPjIxNzwvdm9s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Q2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</w:fldData>
        </w:fldChar>
      </w:r>
      <w:r w:rsidR="002F26A7">
        <w:instrText xml:space="preserve"> ADDIN EN.CITE </w:instrText>
      </w:r>
      <w:r w:rsidR="002F26A7">
        <w:fldChar w:fldCharType="begin">
          <w:fldData xml:space="preserve">PEVuZE5vdGU+PENpdGU+PEF1dGhvcj5ZaW5vbjwvQXV0aG9yPjxZZWFyPjIwMDg8L1llYXI+PFJl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c3LTg1PC9wYWdlcz48dm9sdW1lPjE3Mjwvdm9sdW1lPjxudW1iZXI+MTwv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Y4NCBlMS02ODQgZTE3PC9wYWdlcz48dm9sdW1lPjIxNzwvdm9sdW1lPjxudW1iZXI+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Q2MTk8L3BhZ2VzPjx2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Q2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</w:fldData>
        </w:fldChar>
      </w:r>
      <w:r w:rsidR="002F26A7">
        <w:instrText xml:space="preserve"> ADDIN EN.CITE.DATA </w:instrText>
      </w:r>
      <w:r w:rsidR="002F26A7">
        <w:fldChar w:fldCharType="end"/>
      </w:r>
      <w:r w:rsidR="00284D5A" w:rsidRPr="00401001">
        <w:fldChar w:fldCharType="separate"/>
      </w:r>
      <w:r w:rsidR="002F26A7">
        <w:rPr>
          <w:noProof/>
        </w:rPr>
        <w:t>[</w:t>
      </w:r>
      <w:hyperlink w:anchor="_ENREF_18" w:tooltip="McDonald, 2015 #1843" w:history="1">
        <w:r w:rsidR="00C143BE">
          <w:rPr>
            <w:noProof/>
          </w:rPr>
          <w:t>18</w:t>
        </w:r>
      </w:hyperlink>
      <w:r w:rsidR="002F26A7">
        <w:rPr>
          <w:noProof/>
        </w:rPr>
        <w:t>,</w:t>
      </w:r>
      <w:hyperlink w:anchor="_ENREF_22" w:tooltip="Conroy, 2017 #2936" w:history="1">
        <w:r w:rsidR="00C143BE">
          <w:rPr>
            <w:noProof/>
          </w:rPr>
          <w:t>22</w:t>
        </w:r>
      </w:hyperlink>
      <w:r w:rsidR="002F26A7">
        <w:rPr>
          <w:noProof/>
        </w:rPr>
        <w:t>,</w:t>
      </w:r>
      <w:hyperlink w:anchor="_ENREF_42" w:tooltip="Unger, 2019 #3346" w:history="1">
        <w:r w:rsidR="00C143BE">
          <w:rPr>
            <w:noProof/>
          </w:rPr>
          <w:t>42</w:t>
        </w:r>
      </w:hyperlink>
      <w:r w:rsidR="002F26A7">
        <w:rPr>
          <w:noProof/>
        </w:rPr>
        <w:t>,</w:t>
      </w:r>
      <w:hyperlink w:anchor="_ENREF_53" w:tooltip="Yinon, 2008 #2988" w:history="1">
        <w:r w:rsidR="00C143BE">
          <w:rPr>
            <w:noProof/>
          </w:rPr>
          <w:t>53</w:t>
        </w:r>
      </w:hyperlink>
      <w:r w:rsidR="002F26A7">
        <w:rPr>
          <w:noProof/>
        </w:rPr>
        <w:t>,</w:t>
      </w:r>
      <w:hyperlink w:anchor="_ENREF_54" w:tooltip="Romero, 2008 #2989" w:history="1">
        <w:r w:rsidR="00C143BE">
          <w:rPr>
            <w:noProof/>
          </w:rPr>
          <w:t>54</w:t>
        </w:r>
      </w:hyperlink>
      <w:r w:rsidR="002F26A7">
        <w:rPr>
          <w:noProof/>
        </w:rPr>
        <w:t>]</w:t>
      </w:r>
      <w:r w:rsidR="00284D5A" w:rsidRPr="00401001">
        <w:fldChar w:fldCharType="end"/>
      </w:r>
      <w:r w:rsidRPr="00401001">
        <w:t xml:space="preserve">.  </w:t>
      </w:r>
      <w:r w:rsidR="00FD3D3E" w:rsidRPr="00401001">
        <w:t xml:space="preserve">sFlt-1 </w:t>
      </w:r>
      <w:r w:rsidR="00FD3D3E">
        <w:t xml:space="preserve">is </w:t>
      </w:r>
      <w:r w:rsidR="00A5173A">
        <w:t>another</w:t>
      </w:r>
      <w:r w:rsidR="00FD3D3E">
        <w:t xml:space="preserve"> </w:t>
      </w:r>
      <w:r w:rsidRPr="00401001">
        <w:t>anti-angiogenic mediator</w:t>
      </w:r>
      <w:r w:rsidR="00FD3D3E">
        <w:t>,</w:t>
      </w:r>
      <w:r w:rsidRPr="00401001">
        <w:t xml:space="preserve"> </w:t>
      </w:r>
      <w:r w:rsidR="00415C1C">
        <w:t>however</w:t>
      </w:r>
      <w:r w:rsidRPr="00401001">
        <w:t xml:space="preserve"> its role in MIP remains unclear.  When measured at antenatal visits across pregnancy in women with MIP, Bostrom </w:t>
      </w:r>
      <w:r w:rsidRPr="00401001">
        <w:rPr>
          <w:i/>
        </w:rPr>
        <w:t>et al</w:t>
      </w:r>
      <w:r w:rsidR="000113E2" w:rsidRPr="00401001">
        <w:rPr>
          <w:i/>
        </w:rPr>
        <w:t>.</w:t>
      </w:r>
      <w:r w:rsidRPr="00401001">
        <w:t xml:space="preserve"> showed no significant differences in peripheral levels of sFlt-1</w:t>
      </w:r>
      <w:r w:rsidR="00284D5A">
        <w:t xml:space="preserve"> </w:t>
      </w:r>
      <w:r w:rsidR="00556428" w:rsidRPr="00401001">
        <w:fldChar w:fldCharType="begin">
          <w:fldData xml:space="preserve">PEVuZE5vdGU+PENpdGU+PEF1dGhvcj5Cb3N0cm9tPC9BdXRob3I+PFllYXI+MjAxMjwvWWVhcj48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g3NjM8L3BhZ2VzPjx2b2x1bWU+Nzwvdm9sdW1l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</w:fldData>
        </w:fldChar>
      </w:r>
      <w:r w:rsidR="00287186">
        <w:instrText xml:space="preserve"> ADDIN EN.CITE </w:instrText>
      </w:r>
      <w:r w:rsidR="00287186">
        <w:fldChar w:fldCharType="begin">
          <w:fldData xml:space="preserve">PEVuZE5vdGU+PENpdGU+PEF1dGhvcj5Cb3N0cm9tPC9BdXRob3I+PFllYXI+MjAxMjwvWWVhcj48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Dg3NjM8L3BhZ2VzPjx2b2x1bWU+Nzwvdm9sdW1l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</w:fldData>
        </w:fldChar>
      </w:r>
      <w:r w:rsidR="00287186">
        <w:instrText xml:space="preserve"> ADDIN EN.CITE.DATA </w:instrText>
      </w:r>
      <w:r w:rsidR="00287186">
        <w:fldChar w:fldCharType="end"/>
      </w:r>
      <w:r w:rsidR="00556428" w:rsidRPr="00401001">
        <w:fldChar w:fldCharType="separate"/>
      </w:r>
      <w:r w:rsidR="00287186">
        <w:rPr>
          <w:noProof/>
        </w:rPr>
        <w:t>[</w:t>
      </w:r>
      <w:hyperlink w:anchor="_ENREF_55" w:tooltip="Bostrom, 2012 #2934" w:history="1">
        <w:r w:rsidR="00C143BE">
          <w:rPr>
            <w:noProof/>
          </w:rPr>
          <w:t>55</w:t>
        </w:r>
      </w:hyperlink>
      <w:r w:rsidR="00287186">
        <w:rPr>
          <w:noProof/>
        </w:rPr>
        <w:t>]</w:t>
      </w:r>
      <w:r w:rsidR="00556428" w:rsidRPr="00401001">
        <w:fldChar w:fldCharType="end"/>
      </w:r>
      <w:r w:rsidRPr="00401001">
        <w:t xml:space="preserve">; and, Ruizendaal </w:t>
      </w:r>
      <w:r w:rsidRPr="00401001">
        <w:rPr>
          <w:i/>
        </w:rPr>
        <w:t>et al</w:t>
      </w:r>
      <w:r w:rsidR="000113E2" w:rsidRPr="00401001">
        <w:rPr>
          <w:i/>
        </w:rPr>
        <w:t>.</w:t>
      </w:r>
      <w:r w:rsidRPr="00401001">
        <w:t xml:space="preserve"> showed a trend towards lower levels of sFlt-1 in women with peripheral malaria in the second trimester but no difference in sFlt-1 levels in the third trimester or at delivery</w:t>
      </w:r>
      <w:r w:rsidR="00284D5A">
        <w:t xml:space="preserve"> </w:t>
      </w:r>
      <w:r w:rsidR="00556428" w:rsidRPr="00401001">
        <w:fldChar w:fldCharType="begin">
          <w:fldData xml:space="preserve">PEVuZE5vdGU+PENpdGU+PEF1dGhvcj5SdWl6ZW5kYWFsPC9BdXRob3I+PFllYXI+MjAxNzwvWWVh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=
</w:fldData>
        </w:fldChar>
      </w:r>
      <w:r w:rsidR="00287186">
        <w:instrText xml:space="preserve"> ADDIN EN.CITE </w:instrText>
      </w:r>
      <w:r w:rsidR="00287186">
        <w:fldChar w:fldCharType="begin">
          <w:fldData xml:space="preserve">PEVuZE5vdGU+PENpdGU+PEF1dGhvcj5SdWl6ZW5kYWFsPC9BdXRob3I+PFllYXI+MjAxNzwvWWVh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=
</w:fldData>
        </w:fldChar>
      </w:r>
      <w:r w:rsidR="00287186">
        <w:instrText xml:space="preserve"> ADDIN EN.CITE.DATA </w:instrText>
      </w:r>
      <w:r w:rsidR="00287186">
        <w:fldChar w:fldCharType="end"/>
      </w:r>
      <w:r w:rsidR="00556428" w:rsidRPr="00401001">
        <w:fldChar w:fldCharType="separate"/>
      </w:r>
      <w:r w:rsidR="00287186">
        <w:rPr>
          <w:noProof/>
        </w:rPr>
        <w:t>[</w:t>
      </w:r>
      <w:hyperlink w:anchor="_ENREF_43" w:tooltip="Ruizendaal, 2017 #2940" w:history="1">
        <w:r w:rsidR="00C143BE">
          <w:rPr>
            <w:noProof/>
          </w:rPr>
          <w:t>43</w:t>
        </w:r>
      </w:hyperlink>
      <w:r w:rsidR="00287186">
        <w:rPr>
          <w:noProof/>
        </w:rPr>
        <w:t>]</w:t>
      </w:r>
      <w:r w:rsidR="00556428" w:rsidRPr="00401001">
        <w:fldChar w:fldCharType="end"/>
      </w:r>
      <w:r w:rsidRPr="00401001">
        <w:t xml:space="preserve">.  </w:t>
      </w:r>
      <w:r w:rsidR="003E3408">
        <w:t xml:space="preserve">Whereas </w:t>
      </w:r>
      <w:r w:rsidRPr="00401001">
        <w:t xml:space="preserve">Conroy </w:t>
      </w:r>
      <w:r w:rsidR="00B747AC" w:rsidRPr="00401001">
        <w:rPr>
          <w:i/>
        </w:rPr>
        <w:t>et al.</w:t>
      </w:r>
      <w:r w:rsidR="00284D5A">
        <w:rPr>
          <w:i/>
        </w:rPr>
        <w:t xml:space="preserve"> </w:t>
      </w:r>
      <w:r w:rsidR="00556428" w:rsidRPr="00284D5A">
        <w:fldChar w:fldCharType="begin"/>
      </w:r>
      <w:r w:rsidR="0079318B">
        <w:instrText xml:space="preserve"> ADDIN EN.CITE &lt;EndNote&gt;&lt;Cite&gt;&lt;Author&gt;Conroy&lt;/Author&gt;&lt;Year&gt;2013&lt;/Year&gt;&lt;RecNum&gt;440&lt;/RecNum&gt;&lt;DisplayText&gt;[16]&lt;/DisplayText&gt;&lt;record&gt;&lt;rec-number&gt;440&lt;/rec-number&gt;&lt;foreign-keys&gt;&lt;key app="EN" db-id="0x5ss9zfnt90dmevxdixzftew920e25fd9vp"&gt;440&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556428" w:rsidRPr="00284D5A">
        <w:fldChar w:fldCharType="separate"/>
      </w:r>
      <w:r w:rsidR="0079318B">
        <w:rPr>
          <w:noProof/>
        </w:rPr>
        <w:t>[</w:t>
      </w:r>
      <w:hyperlink w:anchor="_ENREF_16" w:tooltip="Conroy, 2013 #440" w:history="1">
        <w:r w:rsidR="00C143BE">
          <w:rPr>
            <w:noProof/>
          </w:rPr>
          <w:t>16</w:t>
        </w:r>
      </w:hyperlink>
      <w:r w:rsidR="0079318B">
        <w:rPr>
          <w:noProof/>
        </w:rPr>
        <w:t>]</w:t>
      </w:r>
      <w:r w:rsidR="00556428" w:rsidRPr="00284D5A">
        <w:fldChar w:fldCharType="end"/>
      </w:r>
      <w:r w:rsidR="00B747AC" w:rsidRPr="00284D5A">
        <w:t xml:space="preserve"> </w:t>
      </w:r>
      <w:r w:rsidRPr="00401001">
        <w:t xml:space="preserve">and </w:t>
      </w:r>
      <w:proofErr w:type="spellStart"/>
      <w:r w:rsidRPr="00401001">
        <w:t>Muehlenbachs</w:t>
      </w:r>
      <w:proofErr w:type="spellEnd"/>
      <w:r w:rsidRPr="00401001">
        <w:t xml:space="preserve"> </w:t>
      </w:r>
      <w:r w:rsidRPr="00401001">
        <w:rPr>
          <w:i/>
        </w:rPr>
        <w:t>et al</w:t>
      </w:r>
      <w:r w:rsidR="00B747AC" w:rsidRPr="00401001">
        <w:t>.</w:t>
      </w:r>
      <w:r w:rsidR="00284D5A">
        <w:t xml:space="preserve"> </w:t>
      </w:r>
      <w:r w:rsidR="00556428" w:rsidRPr="00401001">
        <w:fldChar w:fldCharType="begin">
          <w:fldData xml:space="preserve">PEVuZE5vdGU+PENpdGU+PEF1dGhvcj5NdWVobGVuYmFjaHM8L0F1dGhvcj48WWVhcj4yMDA2PC9Z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Q0NjwvcGFnZXM+PHZvbHVtZT4zPC92b2x1bWU+PG51bWJlcj4x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</w:fldData>
        </w:fldChar>
      </w:r>
      <w:r w:rsidR="00287186">
        <w:instrText xml:space="preserve"> ADDIN EN.CITE </w:instrText>
      </w:r>
      <w:r w:rsidR="00287186">
        <w:fldChar w:fldCharType="begin">
          <w:fldData xml:space="preserve">PEVuZE5vdGU+PENpdGU+PEF1dGhvcj5NdWVobGVuYmFjaHM8L0F1dGhvcj48WWVhcj4yMDA2PC9Z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Q0NjwvcGFnZXM+PHZvbHVtZT4zPC92b2x1bWU+PG51bWJlcj4x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</w:fldData>
        </w:fldChar>
      </w:r>
      <w:r w:rsidR="00287186">
        <w:instrText xml:space="preserve"> ADDIN EN.CITE.DATA </w:instrText>
      </w:r>
      <w:r w:rsidR="00287186">
        <w:fldChar w:fldCharType="end"/>
      </w:r>
      <w:r w:rsidR="00556428" w:rsidRPr="00401001">
        <w:fldChar w:fldCharType="separate"/>
      </w:r>
      <w:r w:rsidR="00287186">
        <w:rPr>
          <w:noProof/>
        </w:rPr>
        <w:t>[</w:t>
      </w:r>
      <w:hyperlink w:anchor="_ENREF_56" w:tooltip="Muehlenbachs, 2006 #3074" w:history="1">
        <w:r w:rsidR="00C143BE">
          <w:rPr>
            <w:noProof/>
          </w:rPr>
          <w:t>56</w:t>
        </w:r>
      </w:hyperlink>
      <w:r w:rsidR="00287186">
        <w:rPr>
          <w:noProof/>
        </w:rPr>
        <w:t>]</w:t>
      </w:r>
      <w:r w:rsidR="00556428" w:rsidRPr="00401001">
        <w:fldChar w:fldCharType="end"/>
      </w:r>
      <w:r w:rsidR="00293286">
        <w:t xml:space="preserve"> </w:t>
      </w:r>
      <w:r w:rsidR="0001313D">
        <w:t xml:space="preserve">reported </w:t>
      </w:r>
      <w:r w:rsidRPr="00401001">
        <w:t>that when measured at delivery, women with smear</w:t>
      </w:r>
      <w:r w:rsidR="0001313D">
        <w:t>-</w:t>
      </w:r>
      <w:r w:rsidRPr="00401001">
        <w:t>positive malaria have elevated peripheral</w:t>
      </w:r>
      <w:r w:rsidR="00981306" w:rsidRPr="00401001">
        <w:t xml:space="preserve"> and placental levels of sFlt-1</w:t>
      </w:r>
      <w:r w:rsidRPr="00401001">
        <w:t xml:space="preserve">. Our study showed no significant differences in levels of sFlt-1 when measured at antenatal visits across pregnancy; however, we did not evaluate levels at delivery. Further </w:t>
      </w:r>
      <w:r w:rsidR="00415C1C">
        <w:t xml:space="preserve">studies are </w:t>
      </w:r>
      <w:r w:rsidRPr="00401001">
        <w:t xml:space="preserve">required </w:t>
      </w:r>
      <w:r w:rsidR="00415C1C">
        <w:t xml:space="preserve">to clarify </w:t>
      </w:r>
      <w:r w:rsidR="004E64FF">
        <w:t xml:space="preserve">the role of </w:t>
      </w:r>
      <w:r w:rsidR="003E3408">
        <w:t xml:space="preserve">sFlt-1 </w:t>
      </w:r>
      <w:r w:rsidR="00415C1C">
        <w:t xml:space="preserve">in MIP-associated </w:t>
      </w:r>
      <w:r w:rsidRPr="00401001">
        <w:t xml:space="preserve">adverse birth outcomes. </w:t>
      </w:r>
    </w:p>
    <w:p w14:paraId="4AF8CAEA" w14:textId="77777777" w:rsidR="00322AB8" w:rsidRPr="00401001" w:rsidRDefault="00322AB8" w:rsidP="00D11AF7"/>
    <w:p w14:paraId="458D4701" w14:textId="11AE7A53" w:rsidR="00322AB8" w:rsidRPr="00401001" w:rsidRDefault="00322AB8" w:rsidP="00D11AF7">
      <w:r w:rsidRPr="00401001">
        <w:lastRenderedPageBreak/>
        <w:t>Angptl3 plays a role in both angiogenesis and lipid metabolism</w:t>
      </w:r>
      <w:r w:rsidR="00284D5A">
        <w:t xml:space="preserve"> </w:t>
      </w:r>
      <w:r w:rsidR="00284D5A" w:rsidRPr="00401001">
        <w:fldChar w:fldCharType="begin">
          <w:fldData xml:space="preserve">PEVuZE5vdGU+PENpdGU+PEF1dGhvcj5DYXJib25lPC9BdXRob3I+PFllYXI+MjAxODwvWWVhcj48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ZvbHVtZT4xOTwvdm9sdW1lPjxudW1iZXI+MjwvbnVtYmVyPjxkYXRlcz48eWVhcj4yMDE4PC95
ZWFyPjxwdWItZGF0ZXM+PGRhdGU+RmViIDE8L2RhdGU+PC9wdWItZGF0ZXM+PC9kYXRlcz48aXNi
bj4xNDIyLTAwNjcgKEVsZWN0cm9uaWMpJiN4RDsxNDIyLTAwNjcgKExpbmtpbmcpPC9pc2JuPjxh
Y2Nlc3Npb24tbnVtPjI5Mzg5ODYxPC9hY2Nlc3Npb24tbnVtPjx1cmxzPjxyZWxhdGVkLXVybHM+
PHVybD5odHRwOi8vd3d3Lm5jYmkubmxtLm5paC5nb3YvcHVibWVkLzI5Mzg5ODYxPC91cmw+PC9y
ZWxhdGVkLXVybHM+PC91cmxzPjxlbGVjdHJvbmljLXJlc291cmNlLW51bT4xMC4zMzkwL2lqbXMx
OTAyMDQzMTwvZWxlY3Ryb25pYy1yZXNvdXJjZS1udW0+PC9yZWNvcmQ+PC9DaXRlPjwvRW5kTm90
ZT5=
</w:fldData>
        </w:fldChar>
      </w:r>
      <w:r w:rsidR="00287186">
        <w:instrText xml:space="preserve"> ADDIN EN.CITE </w:instrText>
      </w:r>
      <w:r w:rsidR="00287186">
        <w:fldChar w:fldCharType="begin">
          <w:fldData xml:space="preserve">PEVuZE5vdGU+PENpdGU+PEF1dGhvcj5DYXJib25lPC9BdXRob3I+PFllYXI+MjAxODwvWWVhcj48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ZvbHVtZT4xOTwvdm9sdW1lPjxudW1iZXI+MjwvbnVtYmVyPjxkYXRlcz48eWVhcj4yMDE4PC95
ZWFyPjxwdWItZGF0ZXM+PGRhdGU+RmViIDE8L2RhdGU+PC9wdWItZGF0ZXM+PC9kYXRlcz48aXNi
bj4xNDIyLTAwNjcgKEVsZWN0cm9uaWMpJiN4RDsxNDIyLTAwNjcgKExpbmtpbmcpPC9pc2JuPjxh
Y2Nlc3Npb24tbnVtPjI5Mzg5ODYxPC9hY2Nlc3Npb24tbnVtPjx1cmxzPjxyZWxhdGVkLXVybHM+
PHVybD5odHRwOi8vd3d3Lm5jYmkubmxtLm5paC5nb3YvcHVibWVkLzI5Mzg5ODYxPC91cmw+PC9y
ZWxhdGVkLXVybHM+PC91cmxzPjxlbGVjdHJvbmljLXJlc291cmNlLW51bT4xMC4zMzkwL2lqbXMx
OTAyMDQzMTwvZWxlY3Ryb25pYy1yZXNvdXJjZS1udW0+PC9yZWNvcmQ+PC9DaXRlPjwvRW5kTm90
ZT5=
</w:fldData>
        </w:fldChar>
      </w:r>
      <w:r w:rsidR="00287186">
        <w:instrText xml:space="preserve"> ADDIN EN.CITE.DATA </w:instrText>
      </w:r>
      <w:r w:rsidR="00287186">
        <w:fldChar w:fldCharType="end"/>
      </w:r>
      <w:r w:rsidR="00284D5A" w:rsidRPr="00401001">
        <w:fldChar w:fldCharType="separate"/>
      </w:r>
      <w:r w:rsidR="00287186">
        <w:rPr>
          <w:noProof/>
        </w:rPr>
        <w:t>[</w:t>
      </w:r>
      <w:hyperlink w:anchor="_ENREF_57" w:tooltip="Carbone, 2018 #3032" w:history="1">
        <w:r w:rsidR="00C143BE">
          <w:rPr>
            <w:noProof/>
          </w:rPr>
          <w:t>57</w:t>
        </w:r>
      </w:hyperlink>
      <w:r w:rsidR="00287186">
        <w:rPr>
          <w:noProof/>
        </w:rPr>
        <w:t>]</w:t>
      </w:r>
      <w:r w:rsidR="00284D5A" w:rsidRPr="00401001">
        <w:fldChar w:fldCharType="end"/>
      </w:r>
      <w:r w:rsidRPr="00401001">
        <w:t xml:space="preserve">. </w:t>
      </w:r>
      <w:r w:rsidR="00070E27">
        <w:t xml:space="preserve">Here we </w:t>
      </w:r>
      <w:r w:rsidR="00E8091D">
        <w:t xml:space="preserve">report </w:t>
      </w:r>
      <w:r w:rsidRPr="00401001">
        <w:t xml:space="preserve">that </w:t>
      </w:r>
      <w:r w:rsidR="00070E27">
        <w:t xml:space="preserve">concentrations </w:t>
      </w:r>
      <w:r w:rsidRPr="00401001">
        <w:t>of Angptl3 increase</w:t>
      </w:r>
      <w:r w:rsidR="00C065EC">
        <w:t>d</w:t>
      </w:r>
      <w:r w:rsidRPr="00401001">
        <w:t xml:space="preserve"> over the course of pregnancy</w:t>
      </w:r>
      <w:r w:rsidR="00070E27">
        <w:t xml:space="preserve"> </w:t>
      </w:r>
      <w:r w:rsidRPr="00401001">
        <w:t xml:space="preserve">and that </w:t>
      </w:r>
      <w:r w:rsidR="0053589D">
        <w:t>MIP</w:t>
      </w:r>
      <w:r w:rsidRPr="00401001">
        <w:t xml:space="preserve"> in the second trimester alter</w:t>
      </w:r>
      <w:r w:rsidR="00C065EC">
        <w:t>ed</w:t>
      </w:r>
      <w:r w:rsidRPr="00401001">
        <w:t xml:space="preserve"> its longitudinal kinetics.  </w:t>
      </w:r>
      <w:r w:rsidR="00A6797D">
        <w:t xml:space="preserve">Our </w:t>
      </w:r>
      <w:r w:rsidR="009C274A">
        <w:t xml:space="preserve">findings </w:t>
      </w:r>
      <w:r w:rsidR="00786115">
        <w:t xml:space="preserve">align </w:t>
      </w:r>
      <w:r w:rsidR="009C274A">
        <w:t xml:space="preserve">with a </w:t>
      </w:r>
      <w:r w:rsidR="00070E27" w:rsidRPr="00401001">
        <w:t>previous</w:t>
      </w:r>
      <w:r w:rsidR="00070E27">
        <w:t xml:space="preserve"> stud</w:t>
      </w:r>
      <w:r w:rsidR="00070E27" w:rsidRPr="00401001">
        <w:t xml:space="preserve">y </w:t>
      </w:r>
      <w:r w:rsidR="00070E27">
        <w:t xml:space="preserve">in Tanzania </w:t>
      </w:r>
      <w:r w:rsidR="00F26CAC">
        <w:t xml:space="preserve">where </w:t>
      </w:r>
      <w:r w:rsidR="00070E27">
        <w:t>h</w:t>
      </w:r>
      <w:r w:rsidRPr="00401001">
        <w:t xml:space="preserve">igher levels of Angptl3 before 23 weeks of pregnancy </w:t>
      </w:r>
      <w:r w:rsidR="00070E27">
        <w:t xml:space="preserve">were </w:t>
      </w:r>
      <w:r w:rsidRPr="00401001">
        <w:t>associated with increased risk of PTB</w:t>
      </w:r>
      <w:r w:rsidR="00DF37B7">
        <w:t xml:space="preserve"> </w:t>
      </w:r>
      <w:r w:rsidR="00556428" w:rsidRPr="00401001">
        <w:fldChar w:fldCharType="begin">
          <w:fldData xml:space="preserve">PEVuZE5vdGU+PENpdGU+PEF1dGhvcj5NY0RvbmFsZDwvQXV0aG9yPjxZZWFyPjIwMTU8L1llYXI+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MzQ2MTk8L3BhZ2VzPjx2b2x1bWU+MTA8L3ZvbHVtZT48bnVtYmVyPjg8L251
bWJlcj48ZGF0ZXM+PHllYXI+MjAxNTwveWVhcj48L2RhdGVzPjxpc2JuPjE5MzItNjIwMyAoRWxl
Y3Ryb25pYykmI3hEOzE5MzItNjIwMyAoTGlua2luZyk8L2lzYm4+PGFjY2Vzc2lvbi1udW0+MjYy
NDcyMDA8L2FjY2Vzc2lvbi1udW0+PHVybHM+PHJlbGF0ZWQtdXJscz48dXJsPmh0dHA6Ly93d3cu
bmNiaS5ubG0ubmloLmdvdi9wdWJtZWQvMjYyNDcyMDA8L3VybD48L3JlbGF0ZWQtdXJscz48L3Vy
bHM+PGN1c3RvbTI+NDUyNzc3NDwvY3VzdG9tMj48ZWxlY3Ryb25pYy1yZXNvdXJjZS1udW0+MTAu
MTM3MS9qb3VybmFsLnBvbmUuMDEzNDYxOTwvZWxlY3Ryb25pYy1yZXNvdXJjZS1udW0+PC9yZWNv
cmQ+PC9DaXRlPjwvRW5kTm90ZT4A
</w:fldData>
        </w:fldChar>
      </w:r>
      <w:r w:rsidR="0079318B">
        <w:instrText xml:space="preserve"> ADDIN EN.CITE </w:instrText>
      </w:r>
      <w:r w:rsidR="0079318B">
        <w:fldChar w:fldCharType="begin">
          <w:fldData xml:space="preserve">PEVuZE5vdGU+PENpdGU+PEF1dGhvcj5NY0RvbmFsZDwvQXV0aG9yPjxZZWFyPjIwMTU8L1llYXI+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MzQ2MTk8L3BhZ2VzPjx2b2x1bWU+MTA8L3ZvbHVtZT48bnVtYmVyPjg8L251
bWJlcj48ZGF0ZXM+PHllYXI+MjAxNTwveWVhcj48L2RhdGVzPjxpc2JuPjE5MzItNjIwMyAoRWxl
Y3Ryb25pYykmI3hEOzE5MzItNjIwMyAoTGlua2luZyk8L2lzYm4+PGFjY2Vzc2lvbi1udW0+MjYy
NDcyMDA8L2FjY2Vzc2lvbi1udW0+PHVybHM+PHJlbGF0ZWQtdXJscz48dXJsPmh0dHA6Ly93d3cu
bmNiaS5ubG0ubmloLmdvdi9wdWJtZWQvMjYyNDcyMDA8L3VybD48L3JlbGF0ZWQtdXJscz48L3Vy
bHM+PGN1c3RvbTI+NDUyNzc3NDwvY3VzdG9tMj48ZWxlY3Ryb25pYy1yZXNvdXJjZS1udW0+MTAu
MTM3MS9qb3VybmFsLnBvbmUuMDEzNDYxOTwvZWxlY3Ryb25pYy1yZXNvdXJjZS1udW0+PC9yZWNv
cmQ+PC9DaXRlPjwvRW5kTm90ZT4A
</w:fldData>
        </w:fldChar>
      </w:r>
      <w:r w:rsidR="0079318B">
        <w:instrText xml:space="preserve"> ADDIN EN.CITE.DATA </w:instrText>
      </w:r>
      <w:r w:rsidR="0079318B">
        <w:fldChar w:fldCharType="end"/>
      </w:r>
      <w:r w:rsidR="00556428" w:rsidRPr="00401001">
        <w:fldChar w:fldCharType="separate"/>
      </w:r>
      <w:r w:rsidR="0079318B">
        <w:rPr>
          <w:noProof/>
        </w:rPr>
        <w:t>[</w:t>
      </w:r>
      <w:hyperlink w:anchor="_ENREF_18" w:tooltip="McDonald, 2015 #1843" w:history="1">
        <w:r w:rsidR="00C143BE">
          <w:rPr>
            <w:noProof/>
          </w:rPr>
          <w:t>18</w:t>
        </w:r>
      </w:hyperlink>
      <w:r w:rsidR="0079318B">
        <w:rPr>
          <w:noProof/>
        </w:rPr>
        <w:t>]</w:t>
      </w:r>
      <w:r w:rsidR="00556428" w:rsidRPr="00401001">
        <w:fldChar w:fldCharType="end"/>
      </w:r>
      <w:r w:rsidR="0053589D">
        <w:t>.</w:t>
      </w:r>
      <w:r w:rsidR="00070E27" w:rsidRPr="00401001">
        <w:t xml:space="preserve"> </w:t>
      </w:r>
      <w:r w:rsidRPr="00401001">
        <w:t xml:space="preserve">Another </w:t>
      </w:r>
      <w:r w:rsidR="009C274A">
        <w:t xml:space="preserve">central </w:t>
      </w:r>
      <w:r w:rsidRPr="00401001">
        <w:t>metabolic protein is Leptin</w:t>
      </w:r>
      <w:r w:rsidR="001A2CC2">
        <w:t xml:space="preserve"> </w:t>
      </w:r>
      <w:r w:rsidR="00C807A7">
        <w:t xml:space="preserve">that </w:t>
      </w:r>
      <w:r w:rsidRPr="00401001">
        <w:t xml:space="preserve">plays </w:t>
      </w:r>
      <w:r w:rsidR="00D5208B">
        <w:t>r</w:t>
      </w:r>
      <w:r w:rsidRPr="00401001">
        <w:t>ole</w:t>
      </w:r>
      <w:r w:rsidR="00D5208B">
        <w:t>s</w:t>
      </w:r>
      <w:r w:rsidRPr="00401001">
        <w:t xml:space="preserve"> in embryonic implantation, placental endocrine function, fetal development and immune regulation</w:t>
      </w:r>
      <w:r w:rsidR="00DF37B7">
        <w:t xml:space="preserve"> </w:t>
      </w:r>
      <w:r w:rsidR="00DF37B7" w:rsidRPr="00401001">
        <w:fldChar w:fldCharType="begin">
          <w:fldData xml:space="preserve">PEVuZE5vdGU+PENpdGU+PEF1dGhvcj5IZW5zb248L0F1dGhvcj48WWVhcj4yMDA2PC9ZZWFyPjxS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</w:fldData>
        </w:fldChar>
      </w:r>
      <w:r w:rsidR="00287186">
        <w:instrText xml:space="preserve"> ADDIN EN.CITE </w:instrText>
      </w:r>
      <w:r w:rsidR="00287186">
        <w:fldChar w:fldCharType="begin">
          <w:fldData xml:space="preserve">PEVuZE5vdGU+PENpdGU+PEF1dGhvcj5IZW5zb248L0F1dGhvcj48WWVhcj4yMDA2PC9ZZWFyPjxS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</w:fldData>
        </w:fldChar>
      </w:r>
      <w:r w:rsidR="00287186">
        <w:instrText xml:space="preserve"> ADDIN EN.CITE.DATA </w:instrText>
      </w:r>
      <w:r w:rsidR="00287186">
        <w:fldChar w:fldCharType="end"/>
      </w:r>
      <w:r w:rsidR="00DF37B7" w:rsidRPr="00401001">
        <w:fldChar w:fldCharType="separate"/>
      </w:r>
      <w:r w:rsidR="00287186">
        <w:rPr>
          <w:noProof/>
        </w:rPr>
        <w:t>[</w:t>
      </w:r>
      <w:hyperlink w:anchor="_ENREF_58" w:tooltip="Henson, 2006 #2990" w:history="1">
        <w:r w:rsidR="00C143BE">
          <w:rPr>
            <w:noProof/>
          </w:rPr>
          <w:t>58-60</w:t>
        </w:r>
      </w:hyperlink>
      <w:r w:rsidR="00287186">
        <w:rPr>
          <w:noProof/>
        </w:rPr>
        <w:t>]</w:t>
      </w:r>
      <w:r w:rsidR="00DF37B7" w:rsidRPr="00401001">
        <w:fldChar w:fldCharType="end"/>
      </w:r>
      <w:r w:rsidRPr="00401001">
        <w:t xml:space="preserve">. In this study, lower levels of leptin were observed in women with malaria over the course of pregnancy, </w:t>
      </w:r>
      <w:r w:rsidR="001A2CC2">
        <w:t xml:space="preserve">consistent with prior </w:t>
      </w:r>
      <w:r w:rsidRPr="00401001">
        <w:t>findings</w:t>
      </w:r>
      <w:r w:rsidR="00DF37B7">
        <w:t xml:space="preserve"> </w:t>
      </w:r>
      <w:r w:rsidR="00DF37B7" w:rsidRPr="00401001">
        <w:fldChar w:fldCharType="begin">
          <w:fldData xml:space="preserve">PEVuZE5vdGU+PENpdGU+PEF1dGhvcj5LYWJ5ZW1lbGE8L0F1dGhvcj48WWVhcj4yMDA4PC9ZZWFy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jg1NDA8L3BhZ2VzPjx2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xNTI3LTM0PC9wYWdlcz48dm9sdW1lPjc2PC92b2x1bWU+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</w:fldData>
        </w:fldChar>
      </w:r>
      <w:r w:rsidR="002F26A7">
        <w:instrText xml:space="preserve"> ADDIN EN.CITE </w:instrText>
      </w:r>
      <w:r w:rsidR="002F26A7">
        <w:fldChar w:fldCharType="begin">
          <w:fldData xml:space="preserve">PEVuZE5vdGU+PENpdGU+PEF1dGhvcj5LYWJ5ZW1lbGE8L0F1dGhvcj48WWVhcj4yMDA4PC9ZZWFy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jg1NDA8L3BhZ2VzPjx2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xNTI3LTM0PC9wYWdlcz48dm9sdW1lPjc2PC92b2x1bWU+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</w:fldData>
        </w:fldChar>
      </w:r>
      <w:r w:rsidR="002F26A7">
        <w:instrText xml:space="preserve"> ADDIN EN.CITE.DATA </w:instrText>
      </w:r>
      <w:r w:rsidR="002F26A7">
        <w:fldChar w:fldCharType="end"/>
      </w:r>
      <w:r w:rsidR="00DF37B7" w:rsidRPr="00401001">
        <w:fldChar w:fldCharType="separate"/>
      </w:r>
      <w:r w:rsidR="002F26A7">
        <w:rPr>
          <w:noProof/>
        </w:rPr>
        <w:t>[</w:t>
      </w:r>
      <w:hyperlink w:anchor="_ENREF_43" w:tooltip="Ruizendaal, 2017 #2940" w:history="1">
        <w:r w:rsidR="00C143BE">
          <w:rPr>
            <w:noProof/>
          </w:rPr>
          <w:t>43</w:t>
        </w:r>
      </w:hyperlink>
      <w:r w:rsidR="002F26A7">
        <w:rPr>
          <w:noProof/>
        </w:rPr>
        <w:t>,</w:t>
      </w:r>
      <w:hyperlink w:anchor="_ENREF_44" w:tooltip="Kabyemela, 2008 #2938" w:history="1">
        <w:r w:rsidR="00C143BE">
          <w:rPr>
            <w:noProof/>
          </w:rPr>
          <w:t>44</w:t>
        </w:r>
      </w:hyperlink>
      <w:r w:rsidR="002F26A7">
        <w:rPr>
          <w:noProof/>
        </w:rPr>
        <w:t>,</w:t>
      </w:r>
      <w:hyperlink w:anchor="_ENREF_61" w:tooltip="Conroy, 2011 #508" w:history="1">
        <w:r w:rsidR="00C143BE">
          <w:rPr>
            <w:noProof/>
          </w:rPr>
          <w:t>61</w:t>
        </w:r>
      </w:hyperlink>
      <w:r w:rsidR="002F26A7">
        <w:rPr>
          <w:noProof/>
        </w:rPr>
        <w:t>,</w:t>
      </w:r>
      <w:hyperlink w:anchor="_ENREF_62" w:tooltip="Kabyemela, 2008 #2939" w:history="1">
        <w:r w:rsidR="00C143BE">
          <w:rPr>
            <w:noProof/>
          </w:rPr>
          <w:t>62</w:t>
        </w:r>
      </w:hyperlink>
      <w:r w:rsidR="002F26A7">
        <w:rPr>
          <w:noProof/>
        </w:rPr>
        <w:t>]</w:t>
      </w:r>
      <w:r w:rsidR="00DF37B7" w:rsidRPr="00401001">
        <w:fldChar w:fldCharType="end"/>
      </w:r>
      <w:r w:rsidRPr="00401001">
        <w:t xml:space="preserve">.  </w:t>
      </w:r>
      <w:r w:rsidR="001A2CC2">
        <w:t>L</w:t>
      </w:r>
      <w:r w:rsidRPr="00401001">
        <w:t xml:space="preserve">ower leptin levels have </w:t>
      </w:r>
      <w:r w:rsidR="001A2CC2">
        <w:t xml:space="preserve">previously </w:t>
      </w:r>
      <w:r w:rsidRPr="00401001">
        <w:t>been linked to adverse birth outcomes including PTB, miscarriage, and intrauterine growth restriction</w:t>
      </w:r>
      <w:r w:rsidR="00DF37B7">
        <w:t xml:space="preserve"> </w:t>
      </w:r>
      <w:r w:rsidR="00DF37B7" w:rsidRPr="00401001">
        <w:fldChar w:fldCharType="begin">
          <w:fldData xml:space="preserve">PEVuZE5vdGU+PENpdGU+PEF1dGhvcj5NY0RvbmFsZDwvQXV0aG9yPjxZZWFyPjIwMTU8L1llYXI+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7IEluc3RpdHV0ZSBvZiBNZWRpY2FsIFNjaWVuY2UsIFVuaXZl
cnNpdHkgb2YgVG9yb250bywgVG9yb250bywgQ2FuYWRhOyBUcm9waWNhbCBEaXNlYXNlIFVuaXQs
IERpdmlzaW9uIG9mIEluZmVjdGlvdXMgRGlzZWFzZXMsIERlcGFydG1lbnQgb2YgTWVkaWNpbmUs
IFVuaXZlcnNpdHkgb2YgVG9yb250bywgVG9yb250bywgQ2FuYWRhLjwvYXV0aC1hZGRyZXNzPjx0
aXRsZXM+PHRpdGxlPkluZmxhbW1hdG9yeSBhbmQgQW5naW9nZW5pYyBGYWN0b3JzIGF0IE1pZC1Q
cmVnbmFuY3kgQXJlIEFzc29jaWF0ZWQgd2l0aCBTcG9udGFuZW91cyBQcmV0ZXJtIEJpcnRoIGlu
IGEgQ29ob3J0IG9mIFRhbnphbmlhbiBX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Q2MTk8L3BhZ2VzPjx2b2x1bWU+MTA8L3ZvbHVtZT48bnVtYmVy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Q2MTk8L3BhZ2VzPjx2b2x1bWU+MTA8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</w:fldData>
        </w:fldChar>
      </w:r>
      <w:r w:rsidR="002F26A7">
        <w:instrText xml:space="preserve"> ADDIN EN.CITE </w:instrText>
      </w:r>
      <w:r w:rsidR="002F26A7">
        <w:fldChar w:fldCharType="begin">
          <w:fldData xml:space="preserve">PEVuZE5vdGU+PENpdGU+PEF1dGhvcj5NY0RvbmFsZDwvQXV0aG9yPjxZZWFyPjIwMTU8L1llYXI+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7IEluc3RpdHV0ZSBvZiBNZWRpY2FsIFNjaWVuY2UsIFVuaXZl
cnNpdHkgb2YgVG9yb250bywgVG9yb250bywgQ2FuYWRhOyBUcm9waWNhbCBEaXNlYXNlIFVuaXQs
IERpdmlzaW9uIG9mIEluZmVjdGlvdXMgRGlzZWFzZXMsIERlcGFydG1lbnQgb2YgTWVkaWNpbmUs
IFVuaXZlcnNpdHkgb2YgVG9yb250bywgVG9yb250bywgQ2FuYWRhLjwvYXV0aC1hZGRyZXNzPjx0
aXRsZXM+PHRpdGxlPkluZmxhbW1hdG9yeSBhbmQgQW5naW9nZW5pYyBGYWN0b3JzIGF0IE1pZC1Q
cmVnbmFuY3kgQXJlIEFzc29jaWF0ZWQgd2l0aCBTcG9udGFuZW91cyBQcmV0ZXJtIEJpcnRoIGlu
IGEgQ29ob3J0IG9mIFRhbnphbmlhbiBXb21l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zQ2MTk8L3BhZ2VzPjx2b2x1bWU+MTA8L3ZvbHVtZT48bnVtYmVy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Q2MTk8L3BhZ2VzPjx2b2x1bWU+MTA8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</w:fldData>
        </w:fldChar>
      </w:r>
      <w:r w:rsidR="002F26A7">
        <w:instrText xml:space="preserve"> ADDIN EN.CITE.DATA </w:instrText>
      </w:r>
      <w:r w:rsidR="002F26A7">
        <w:fldChar w:fldCharType="end"/>
      </w:r>
      <w:r w:rsidR="00DF37B7" w:rsidRPr="00401001">
        <w:fldChar w:fldCharType="separate"/>
      </w:r>
      <w:r w:rsidR="002F26A7">
        <w:rPr>
          <w:noProof/>
        </w:rPr>
        <w:t>[</w:t>
      </w:r>
      <w:hyperlink w:anchor="_ENREF_18" w:tooltip="McDonald, 2015 #1843" w:history="1">
        <w:r w:rsidR="00C143BE">
          <w:rPr>
            <w:noProof/>
          </w:rPr>
          <w:t>18</w:t>
        </w:r>
      </w:hyperlink>
      <w:r w:rsidR="002F26A7">
        <w:rPr>
          <w:noProof/>
        </w:rPr>
        <w:t>,</w:t>
      </w:r>
      <w:hyperlink w:anchor="_ENREF_58" w:tooltip="Henson, 2006 #2990" w:history="1">
        <w:r w:rsidR="00C143BE">
          <w:rPr>
            <w:noProof/>
          </w:rPr>
          <w:t>58</w:t>
        </w:r>
      </w:hyperlink>
      <w:r w:rsidR="002F26A7">
        <w:rPr>
          <w:noProof/>
        </w:rPr>
        <w:t>,</w:t>
      </w:r>
      <w:hyperlink w:anchor="_ENREF_63" w:tooltip="Fakor, 2016 #2944" w:history="1">
        <w:r w:rsidR="00C143BE">
          <w:rPr>
            <w:noProof/>
          </w:rPr>
          <w:t>63</w:t>
        </w:r>
      </w:hyperlink>
      <w:r w:rsidR="002F26A7">
        <w:rPr>
          <w:noProof/>
        </w:rPr>
        <w:t>]</w:t>
      </w:r>
      <w:r w:rsidR="00DF37B7" w:rsidRPr="00401001">
        <w:fldChar w:fldCharType="end"/>
      </w:r>
      <w:r w:rsidRPr="00401001">
        <w:t xml:space="preserve">.  </w:t>
      </w:r>
    </w:p>
    <w:p w14:paraId="57E9BC97" w14:textId="77777777" w:rsidR="00322AB8" w:rsidRPr="00401001" w:rsidRDefault="00322AB8" w:rsidP="00D11AF7"/>
    <w:p w14:paraId="3CF4D4C8" w14:textId="467B7ED0" w:rsidR="00322AB8" w:rsidRPr="00401001" w:rsidRDefault="00773735" w:rsidP="00D11AF7">
      <w:r>
        <w:t xml:space="preserve">Several </w:t>
      </w:r>
      <w:r w:rsidR="00322AB8" w:rsidRPr="00401001">
        <w:t xml:space="preserve">of the </w:t>
      </w:r>
      <w:r w:rsidR="00E24C99">
        <w:t xml:space="preserve">effector molecules </w:t>
      </w:r>
      <w:r w:rsidR="00322AB8" w:rsidRPr="00401001">
        <w:t xml:space="preserve">analyzed in this study have pleiotropic effects </w:t>
      </w:r>
      <w:r>
        <w:t xml:space="preserve">reflecting </w:t>
      </w:r>
      <w:r w:rsidR="00322AB8" w:rsidRPr="00401001">
        <w:t xml:space="preserve">crosstalk between the angiogenic, inflammatory and metabolic </w:t>
      </w:r>
      <w:r>
        <w:t>pathways</w:t>
      </w:r>
      <w:r w:rsidR="007130A8">
        <w:t xml:space="preserve"> </w:t>
      </w:r>
      <w:r w:rsidR="007130A8" w:rsidRPr="00401001">
        <w:fldChar w:fldCharType="begin">
          <w:fldData xml:space="preserve">PEVuZE5vdGU+PENpdGU+PEF1dGhvcj5Db25yb3k8L0F1dGhvcj48WWVhcj4yMDEzPC9ZZWFyPjxS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E4ODYtOTg8L3BhZ2VzPjx2b2x1bWU+MTY5PC92b2x1bWU+PG51bWJlcj41PC9udW1iZXI+PGtl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</w:fldData>
        </w:fldChar>
      </w:r>
      <w:r w:rsidR="002F26A7">
        <w:instrText xml:space="preserve"> ADDIN EN.CITE </w:instrText>
      </w:r>
      <w:r w:rsidR="002F26A7">
        <w:fldChar w:fldCharType="begin">
          <w:fldData xml:space="preserve">PEVuZE5vdGU+PENpdGU+PEF1dGhvcj5Db25yb3k8L0F1dGhvcj48WWVhcj4yMDEzPC9ZZWFyPjxS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E4ODYtOTg8L3BhZ2VzPjx2b2x1bWU+MTY5PC92b2x1bWU+PG51bWJlcj41PC9udW1iZXI+PGtl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</w:fldData>
        </w:fldChar>
      </w:r>
      <w:r w:rsidR="002F26A7">
        <w:instrText xml:space="preserve"> ADDIN EN.CITE.DATA </w:instrText>
      </w:r>
      <w:r w:rsidR="002F26A7">
        <w:fldChar w:fldCharType="end"/>
      </w:r>
      <w:r w:rsidR="007130A8" w:rsidRPr="00401001">
        <w:fldChar w:fldCharType="separate"/>
      </w:r>
      <w:r w:rsidR="002F26A7">
        <w:rPr>
          <w:noProof/>
        </w:rPr>
        <w:t>[</w:t>
      </w:r>
      <w:hyperlink w:anchor="_ENREF_16" w:tooltip="Conroy, 2013 #440" w:history="1">
        <w:r w:rsidR="00C143BE">
          <w:rPr>
            <w:noProof/>
          </w:rPr>
          <w:t>16</w:t>
        </w:r>
      </w:hyperlink>
      <w:r w:rsidR="002F26A7">
        <w:rPr>
          <w:noProof/>
        </w:rPr>
        <w:t>,</w:t>
      </w:r>
      <w:hyperlink w:anchor="_ENREF_51" w:tooltip="Chen, 2014 #3123" w:history="1">
        <w:r w:rsidR="00C143BE">
          <w:rPr>
            <w:noProof/>
          </w:rPr>
          <w:t>51</w:t>
        </w:r>
      </w:hyperlink>
      <w:r w:rsidR="002F26A7">
        <w:rPr>
          <w:noProof/>
        </w:rPr>
        <w:t>,</w:t>
      </w:r>
      <w:hyperlink w:anchor="_ENREF_57" w:tooltip="Carbone, 2018 #3032" w:history="1">
        <w:r w:rsidR="00C143BE">
          <w:rPr>
            <w:noProof/>
          </w:rPr>
          <w:t>57</w:t>
        </w:r>
      </w:hyperlink>
      <w:r w:rsidR="002F26A7">
        <w:rPr>
          <w:noProof/>
        </w:rPr>
        <w:t>,</w:t>
      </w:r>
      <w:hyperlink w:anchor="_ENREF_59" w:tooltip="Henson, 2000 #3028" w:history="1">
        <w:r w:rsidR="00C143BE">
          <w:rPr>
            <w:noProof/>
          </w:rPr>
          <w:t>59</w:t>
        </w:r>
      </w:hyperlink>
      <w:r w:rsidR="002F26A7">
        <w:rPr>
          <w:noProof/>
        </w:rPr>
        <w:t>,</w:t>
      </w:r>
      <w:hyperlink w:anchor="_ENREF_60" w:tooltip="Perez-Perez, 2017 #2994" w:history="1">
        <w:r w:rsidR="00C143BE">
          <w:rPr>
            <w:noProof/>
          </w:rPr>
          <w:t>60</w:t>
        </w:r>
      </w:hyperlink>
      <w:r w:rsidR="002F26A7">
        <w:rPr>
          <w:noProof/>
        </w:rPr>
        <w:t>,</w:t>
      </w:r>
      <w:hyperlink w:anchor="_ENREF_64" w:tooltip="Nejabati, 2017 #2986" w:history="1">
        <w:r w:rsidR="00C143BE">
          <w:rPr>
            <w:noProof/>
          </w:rPr>
          <w:t>64-71</w:t>
        </w:r>
      </w:hyperlink>
      <w:r w:rsidR="002F26A7">
        <w:rPr>
          <w:noProof/>
        </w:rPr>
        <w:t>]</w:t>
      </w:r>
      <w:r w:rsidR="007130A8" w:rsidRPr="00401001">
        <w:fldChar w:fldCharType="end"/>
      </w:r>
      <w:r w:rsidR="00322AB8" w:rsidRPr="00401001">
        <w:t>.  This suggests that alterations in one or more of the above m</w:t>
      </w:r>
      <w:r w:rsidR="00E24C99">
        <w:t>ediators</w:t>
      </w:r>
      <w:r w:rsidR="00322AB8" w:rsidRPr="00401001">
        <w:t xml:space="preserve"> may </w:t>
      </w:r>
      <w:r w:rsidR="00E24C99">
        <w:t xml:space="preserve">trigger </w:t>
      </w:r>
      <w:r w:rsidR="00322AB8" w:rsidRPr="00401001">
        <w:t xml:space="preserve">a </w:t>
      </w:r>
      <w:r w:rsidR="00E24C99">
        <w:t>ca</w:t>
      </w:r>
      <w:r w:rsidR="00322AB8" w:rsidRPr="00401001">
        <w:t>scade of e</w:t>
      </w:r>
      <w:r w:rsidR="00E24C99">
        <w:t>vents contributing</w:t>
      </w:r>
      <w:r w:rsidR="00322AB8" w:rsidRPr="00401001">
        <w:t xml:space="preserve"> to placental dysfunction and potentially PTB.  </w:t>
      </w:r>
      <w:r w:rsidR="0064705F">
        <w:t xml:space="preserve">Unger </w:t>
      </w:r>
      <w:r w:rsidR="0064705F">
        <w:rPr>
          <w:i/>
          <w:iCs/>
        </w:rPr>
        <w:t>et al.,</w:t>
      </w:r>
      <w:r w:rsidR="0064705F">
        <w:t xml:space="preserve"> demonstrated that malaria negative women with high levels of </w:t>
      </w:r>
      <w:proofErr w:type="spellStart"/>
      <w:r w:rsidR="0064705F">
        <w:t>sEng</w:t>
      </w:r>
      <w:proofErr w:type="spellEnd"/>
      <w:r w:rsidR="0064705F">
        <w:t xml:space="preserve">, CRP, and sFlt-1 were more likely to deliver PTB </w:t>
      </w:r>
      <w:r w:rsidR="002E4888">
        <w:t>which they attributed to other inflammat</w:t>
      </w:r>
      <w:r w:rsidR="00A22DB9">
        <w:t>ory stimuli, including infections other than malaria</w:t>
      </w:r>
      <w:r w:rsidR="002F26A7">
        <w:t xml:space="preserve"> </w:t>
      </w:r>
      <w:r w:rsidR="00C143BE">
        <w:fldChar w:fldCharType="begin"/>
      </w:r>
      <w:r w:rsidR="00C143BE">
        <w:instrText xml:space="preserve"> ADDIN EN.CITE &lt;EndNote&gt;&lt;Cite&gt;&lt;Author&gt;Unger&lt;/Author&gt;&lt;Year&gt;2019&lt;/Year&gt;&lt;RecNum&gt;3346&lt;/RecNum&gt;&lt;DisplayText&gt;[42]&lt;/DisplayText&gt;&lt;record&gt;&lt;rec-number&gt;3346&lt;/rec-number&gt;&lt;foreign-keys&gt;&lt;key app="EN" db-id="0x5ss9zfnt90dmevxdixzftew920e25fd9vp"&gt;3346&lt;/key&gt;&lt;/foreign-keys&gt;&lt;ref-type name="Journal Article"&gt;17&lt;/ref-type&gt;&lt;contributors&gt;&lt;authors&gt;&lt;author&gt;Unger, Holger W.&lt;/author&gt;&lt;author&gt;Hansa, Annjaleen P.&lt;/author&gt;&lt;author&gt;Buffet, Christelle&lt;/author&gt;&lt;author&gt;Hasang, Wina&lt;/author&gt;&lt;author&gt;Teo, Andrew&lt;/author&gt;&lt;author&gt;Randall, Louise&lt;/author&gt;&lt;author&gt;Ome-Kaius, Maria&lt;/author&gt;&lt;author&gt;Karl, Stephan&lt;/author&gt;&lt;author&gt;Anuan, Ayen A.&lt;/author&gt;&lt;author&gt;Beeson, James G.&lt;/author&gt;&lt;author&gt;Mueller, Ivo&lt;/author&gt;&lt;author&gt;Stock, Sarah J.&lt;/author&gt;&lt;author&gt;Rogerson, Stephen J.&lt;/author&gt;&lt;/authors&gt;&lt;/contributors&gt;&lt;titles&gt;&lt;title&gt;Sulphadoxine-pyrimethamine plus azithromycin may improve birth outcomes through impacts on inflammation and placental angiogenesis independent of malarial infection&lt;/title&gt;&lt;secondary-title&gt;Scientific Reports&lt;/secondary-title&gt;&lt;/titles&gt;&lt;periodical&gt;&lt;full-title&gt;Sci Rep&lt;/full-title&gt;&lt;abbr-1&gt;Scientific reports&lt;/abbr-1&gt;&lt;/periodical&gt;&lt;pages&gt;2260&lt;/pages&gt;&lt;volume&gt;9&lt;/volume&gt;&lt;number&gt;1&lt;/number&gt;&lt;dates&gt;&lt;year&gt;2019&lt;/year&gt;&lt;pub-dates&gt;&lt;date&gt;2019/02/19&lt;/date&gt;&lt;/pub-dates&gt;&lt;/dates&gt;&lt;isbn&gt;2045-2322&lt;/isbn&gt;&lt;urls&gt;&lt;related-urls&gt;&lt;url&gt;https://doi.org/10.1038/s41598-019-38821-2&lt;/url&gt;&lt;/related-urls&gt;&lt;/urls&gt;&lt;electronic-resource-num&gt;10.1038/s41598-019-38821-2&lt;/electronic-resource-num&gt;&lt;/record&gt;&lt;/Cite&gt;&lt;/EndNote&gt;</w:instrText>
      </w:r>
      <w:r w:rsidR="00C143BE">
        <w:fldChar w:fldCharType="separate"/>
      </w:r>
      <w:r w:rsidR="00C143BE">
        <w:rPr>
          <w:noProof/>
        </w:rPr>
        <w:t>[</w:t>
      </w:r>
      <w:hyperlink w:anchor="_ENREF_42" w:tooltip="Unger, 2019 #3346" w:history="1">
        <w:r w:rsidR="00C143BE">
          <w:rPr>
            <w:noProof/>
          </w:rPr>
          <w:t>42</w:t>
        </w:r>
      </w:hyperlink>
      <w:r w:rsidR="00C143BE">
        <w:rPr>
          <w:noProof/>
        </w:rPr>
        <w:t>]</w:t>
      </w:r>
      <w:r w:rsidR="00C143BE">
        <w:fldChar w:fldCharType="end"/>
      </w:r>
      <w:r w:rsidR="00A22DB9">
        <w:t xml:space="preserve">.  </w:t>
      </w:r>
      <w:r w:rsidR="00796A62">
        <w:t>S</w:t>
      </w:r>
      <w:proofErr w:type="spellStart"/>
      <w:r w:rsidR="003A439C" w:rsidRPr="003A439C">
        <w:rPr>
          <w:lang w:val="en-US"/>
        </w:rPr>
        <w:t>everal</w:t>
      </w:r>
      <w:proofErr w:type="spellEnd"/>
      <w:r w:rsidR="003A439C" w:rsidRPr="003A439C">
        <w:rPr>
          <w:lang w:val="en-US"/>
        </w:rPr>
        <w:t xml:space="preserve"> lines of evidence support the hypothesis that there are common pathways of injury that contribute to altered placental function and adverse birth outcomes due to differing initiating events, some infectious and some not </w:t>
      </w:r>
      <w:r w:rsidR="003A439C" w:rsidRPr="002F26A7">
        <w:rPr>
          <w:lang w:val="en-US"/>
        </w:rPr>
        <w:fldChar w:fldCharType="begin">
          <w:fldData xml:space="preserve">PEVuZE5vdGU+PENpdGU+PEF1dGhvcj5NY0RvbmFsZDwvQXV0aG9yPjxZZWFyPjIwMTU8L1llYXI+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uJiN4RDtEZXBhcnRtZW50IG9mIE1lZGljaW5lLCBVbml2ZXJz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2MTk8L3BhZ2VzPjx2b2x1bWU+MTA8L3ZvbHVtZT48bnVtYmVyPjg8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1MDkgZTEtODwvcGFnZXM+PHZvbHVt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==
</w:fldData>
        </w:fldChar>
      </w:r>
      <w:r w:rsidR="002F26A7">
        <w:rPr>
          <w:lang w:val="en-US"/>
        </w:rPr>
        <w:instrText xml:space="preserve"> ADDIN EN.CITE </w:instrText>
      </w:r>
      <w:r w:rsidR="002F26A7">
        <w:rPr>
          <w:lang w:val="en-US"/>
        </w:rPr>
        <w:fldChar w:fldCharType="begin">
          <w:fldData xml:space="preserve">PEVuZE5vdGU+PENpdGU+PEF1dGhvcj5NY0RvbmFsZDwvQXV0aG9yPjxZZWFyPjIwMTU8L1llYXI+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Q2MTk8L3BhZ2VzPjx2b2x1bWU+MTA8L3ZvbHVtZT48bnVtYmVyPjg8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1MDkgZTEtODwvcGFnZXM+PHZvbHVt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==
</w:fldData>
        </w:fldChar>
      </w:r>
      <w:r w:rsidR="002F26A7">
        <w:rPr>
          <w:lang w:val="en-US"/>
        </w:rPr>
        <w:instrText xml:space="preserve"> ADDIN EN.CITE.DATA </w:instrText>
      </w:r>
      <w:r w:rsidR="002F26A7">
        <w:rPr>
          <w:lang w:val="en-US"/>
        </w:rPr>
      </w:r>
      <w:r w:rsidR="002F26A7">
        <w:rPr>
          <w:lang w:val="en-US"/>
        </w:rPr>
        <w:fldChar w:fldCharType="end"/>
      </w:r>
      <w:r w:rsidR="003A439C" w:rsidRPr="002F26A7">
        <w:rPr>
          <w:lang w:val="en-US"/>
        </w:rPr>
      </w:r>
      <w:r w:rsidR="003A439C" w:rsidRPr="002F26A7">
        <w:rPr>
          <w:lang w:val="en-US"/>
        </w:rPr>
        <w:fldChar w:fldCharType="separate"/>
      </w:r>
      <w:r w:rsidR="002F26A7">
        <w:rPr>
          <w:noProof/>
          <w:lang w:val="en-US"/>
        </w:rPr>
        <w:t>[</w:t>
      </w:r>
      <w:hyperlink w:anchor="_ENREF_18" w:tooltip="McDonald, 2015 #1843" w:history="1">
        <w:r w:rsidR="00C143BE">
          <w:rPr>
            <w:noProof/>
            <w:lang w:val="en-US"/>
          </w:rPr>
          <w:t>18</w:t>
        </w:r>
      </w:hyperlink>
      <w:r w:rsidR="002F26A7">
        <w:rPr>
          <w:noProof/>
          <w:lang w:val="en-US"/>
        </w:rPr>
        <w:t>,</w:t>
      </w:r>
      <w:hyperlink w:anchor="_ENREF_19" w:tooltip="Darling, 2014 #2919" w:history="1">
        <w:r w:rsidR="00C143BE">
          <w:rPr>
            <w:noProof/>
            <w:lang w:val="en-US"/>
          </w:rPr>
          <w:t>19</w:t>
        </w:r>
      </w:hyperlink>
      <w:r w:rsidR="002F26A7">
        <w:rPr>
          <w:noProof/>
          <w:lang w:val="en-US"/>
        </w:rPr>
        <w:t>]</w:t>
      </w:r>
      <w:r w:rsidR="003A439C" w:rsidRPr="002F26A7">
        <w:rPr>
          <w:lang w:val="en-US"/>
        </w:rPr>
        <w:fldChar w:fldCharType="end"/>
      </w:r>
      <w:r w:rsidR="003A439C">
        <w:rPr>
          <w:lang w:val="en-US"/>
        </w:rPr>
        <w:t xml:space="preserve">. </w:t>
      </w:r>
      <w:r w:rsidR="00E10ABF">
        <w:rPr>
          <w:lang w:val="en-US"/>
        </w:rPr>
        <w:t xml:space="preserve"> Our data suggests that </w:t>
      </w:r>
      <w:r w:rsidR="00341AD4">
        <w:rPr>
          <w:lang w:val="en-US"/>
        </w:rPr>
        <w:t xml:space="preserve">malaria infection prior to 24 weeks is one such </w:t>
      </w:r>
      <w:r w:rsidR="00016E5C">
        <w:rPr>
          <w:lang w:val="en-US"/>
        </w:rPr>
        <w:t xml:space="preserve">modifiable </w:t>
      </w:r>
      <w:r w:rsidR="00341AD4">
        <w:rPr>
          <w:lang w:val="en-US"/>
        </w:rPr>
        <w:t>risk factor</w:t>
      </w:r>
      <w:r w:rsidR="004F108D">
        <w:rPr>
          <w:lang w:val="en-US"/>
        </w:rPr>
        <w:t xml:space="preserve"> that </w:t>
      </w:r>
      <w:r w:rsidR="004342F3">
        <w:rPr>
          <w:lang w:val="en-US"/>
        </w:rPr>
        <w:t>is associated with the alteration</w:t>
      </w:r>
      <w:r w:rsidR="0010558E">
        <w:rPr>
          <w:lang w:val="en-US"/>
        </w:rPr>
        <w:t>s</w:t>
      </w:r>
      <w:r w:rsidR="004342F3">
        <w:rPr>
          <w:lang w:val="en-US"/>
        </w:rPr>
        <w:t xml:space="preserve"> of </w:t>
      </w:r>
      <w:r w:rsidR="0010558E">
        <w:rPr>
          <w:lang w:val="en-US"/>
        </w:rPr>
        <w:t xml:space="preserve">these </w:t>
      </w:r>
      <w:r w:rsidR="00D17E06">
        <w:rPr>
          <w:lang w:val="en-US"/>
        </w:rPr>
        <w:t>critical pathways of placental development a</w:t>
      </w:r>
      <w:r w:rsidR="00711212">
        <w:rPr>
          <w:lang w:val="en-US"/>
        </w:rPr>
        <w:t>n</w:t>
      </w:r>
      <w:r w:rsidR="00D17E06">
        <w:rPr>
          <w:lang w:val="en-US"/>
        </w:rPr>
        <w:t>d function</w:t>
      </w:r>
      <w:r w:rsidR="00016E5C">
        <w:rPr>
          <w:lang w:val="en-US"/>
        </w:rPr>
        <w:t xml:space="preserve">.  </w:t>
      </w:r>
      <w:r w:rsidR="00322AB8" w:rsidRPr="00401001">
        <w:t>It is un</w:t>
      </w:r>
      <w:r w:rsidR="00E24C99">
        <w:t>known</w:t>
      </w:r>
      <w:r w:rsidR="00322AB8" w:rsidRPr="00401001">
        <w:t xml:space="preserve"> what the key </w:t>
      </w:r>
      <w:r w:rsidR="0091243C">
        <w:t>factors</w:t>
      </w:r>
      <w:r w:rsidR="00322AB8" w:rsidRPr="00401001">
        <w:t xml:space="preserve"> are, </w:t>
      </w:r>
      <w:r w:rsidR="00E24C99">
        <w:t xml:space="preserve">and </w:t>
      </w:r>
      <w:r w:rsidR="00322AB8" w:rsidRPr="00401001">
        <w:t xml:space="preserve">additional </w:t>
      </w:r>
      <w:r w:rsidR="00B364DA">
        <w:t xml:space="preserve">mechanistic </w:t>
      </w:r>
      <w:r w:rsidR="00322AB8" w:rsidRPr="00401001">
        <w:t>investigation</w:t>
      </w:r>
      <w:r w:rsidR="00B364DA">
        <w:t>s</w:t>
      </w:r>
      <w:r w:rsidR="00322AB8" w:rsidRPr="00401001">
        <w:t xml:space="preserve"> </w:t>
      </w:r>
      <w:r w:rsidR="00E24C99">
        <w:t xml:space="preserve">will be </w:t>
      </w:r>
      <w:r w:rsidR="00EA2D3E" w:rsidRPr="00401001">
        <w:t>required to de</w:t>
      </w:r>
      <w:r w:rsidR="00AC4C44">
        <w:t xml:space="preserve">fine the </w:t>
      </w:r>
      <w:r w:rsidR="00322AB8" w:rsidRPr="00401001">
        <w:t>m</w:t>
      </w:r>
      <w:r w:rsidR="00E24C99">
        <w:t>ediators playing</w:t>
      </w:r>
      <w:r w:rsidR="00322AB8" w:rsidRPr="00401001">
        <w:t xml:space="preserve"> </w:t>
      </w:r>
      <w:r w:rsidR="00E24C99">
        <w:t xml:space="preserve">causal roles in the </w:t>
      </w:r>
      <w:r w:rsidR="00E24C99" w:rsidRPr="00401001">
        <w:t xml:space="preserve">pathogenesis of adverse birth outcomes </w:t>
      </w:r>
      <w:r w:rsidR="00E24C99">
        <w:t>and which are a consequence of these events. Ultimately a detailed u</w:t>
      </w:r>
      <w:r w:rsidR="00322AB8" w:rsidRPr="00401001">
        <w:t xml:space="preserve">nderstanding </w:t>
      </w:r>
      <w:r w:rsidR="00E24C99">
        <w:t xml:space="preserve">of </w:t>
      </w:r>
      <w:r w:rsidR="00322AB8" w:rsidRPr="00401001">
        <w:t xml:space="preserve">the </w:t>
      </w:r>
      <w:r w:rsidR="00E24C99">
        <w:t>critical drivers of pathobiology may inform pathway</w:t>
      </w:r>
      <w:r w:rsidR="00AC4C44">
        <w:t>-</w:t>
      </w:r>
      <w:r w:rsidR="00E24C99">
        <w:t xml:space="preserve">directed </w:t>
      </w:r>
      <w:r w:rsidR="00322AB8" w:rsidRPr="00401001">
        <w:t xml:space="preserve">interventions </w:t>
      </w:r>
      <w:r w:rsidR="00E24C99">
        <w:t xml:space="preserve">to prevent or </w:t>
      </w:r>
      <w:r w:rsidR="00322AB8" w:rsidRPr="00401001">
        <w:t>reduc</w:t>
      </w:r>
      <w:r w:rsidR="00E24C99">
        <w:t>e</w:t>
      </w:r>
      <w:r w:rsidR="00322AB8" w:rsidRPr="00401001">
        <w:t xml:space="preserve"> adverse birth outcomes </w:t>
      </w:r>
      <w:r w:rsidR="006710B5">
        <w:t xml:space="preserve">associated </w:t>
      </w:r>
      <w:r w:rsidR="00322AB8" w:rsidRPr="00401001">
        <w:t>with MIP</w:t>
      </w:r>
      <w:r w:rsidR="007130A8">
        <w:t xml:space="preserve"> </w:t>
      </w:r>
      <w:r w:rsidR="007130A8">
        <w:fldChar w:fldCharType="begin">
          <w:fldData xml:space="preserve">PEVuZE5vdGU+PENpdGU+PEF1dGhvcj5Db25yb3k8L0F1dGhvcj48WWVhcj4yMDEzPC9ZZWFyPjxS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xNS0yNjwvcGFnZXM+PHZvbHVtZT4xMzwvdm9sdW1lPjxudW1iZXI+MjwvbnVtYmVy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</w:fldData>
        </w:fldChar>
      </w:r>
      <w:r w:rsidR="002F26A7">
        <w:instrText xml:space="preserve"> ADDIN EN.CITE </w:instrText>
      </w:r>
      <w:r w:rsidR="002F26A7">
        <w:fldChar w:fldCharType="begin">
          <w:fldData xml:space="preserve">PEVuZE5vdGU+PENpdGU+PEF1dGhvcj5Db25yb3k8L0F1dGhvcj48WWVhcj4yMDEzPC9ZZWFyPjxS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xNS0yNjwvcGFnZXM+PHZvbHVtZT4xMzwvdm9sdW1lPjxudW1iZXI+MjwvbnVtYmVy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</w:fldData>
        </w:fldChar>
      </w:r>
      <w:r w:rsidR="002F26A7">
        <w:instrText xml:space="preserve"> ADDIN EN.CITE.DATA </w:instrText>
      </w:r>
      <w:r w:rsidR="002F26A7">
        <w:fldChar w:fldCharType="end"/>
      </w:r>
      <w:r w:rsidR="007130A8">
        <w:fldChar w:fldCharType="separate"/>
      </w:r>
      <w:r w:rsidR="002F26A7">
        <w:rPr>
          <w:noProof/>
        </w:rPr>
        <w:t>[</w:t>
      </w:r>
      <w:hyperlink w:anchor="_ENREF_16" w:tooltip="Conroy, 2013 #440" w:history="1">
        <w:r w:rsidR="00C143BE">
          <w:rPr>
            <w:noProof/>
          </w:rPr>
          <w:t>16</w:t>
        </w:r>
      </w:hyperlink>
      <w:r w:rsidR="002F26A7">
        <w:rPr>
          <w:noProof/>
        </w:rPr>
        <w:t>,</w:t>
      </w:r>
      <w:hyperlink w:anchor="_ENREF_24" w:tooltip="McDonald, 2018 #3194" w:history="1">
        <w:r w:rsidR="00C143BE">
          <w:rPr>
            <w:noProof/>
          </w:rPr>
          <w:t>24</w:t>
        </w:r>
      </w:hyperlink>
      <w:r w:rsidR="002F26A7">
        <w:rPr>
          <w:noProof/>
        </w:rPr>
        <w:t>]</w:t>
      </w:r>
      <w:r w:rsidR="007130A8">
        <w:fldChar w:fldCharType="end"/>
      </w:r>
      <w:r w:rsidR="00322AB8" w:rsidRPr="00401001">
        <w:t xml:space="preserve">.  </w:t>
      </w:r>
    </w:p>
    <w:p w14:paraId="1793D407" w14:textId="77777777" w:rsidR="00322AB8" w:rsidRPr="00401001" w:rsidRDefault="00322AB8" w:rsidP="00D11AF7"/>
    <w:p w14:paraId="1D39BC14" w14:textId="4FDE5858" w:rsidR="00322AB8" w:rsidRPr="00401001" w:rsidRDefault="00322AB8" w:rsidP="00D11AF7">
      <w:r w:rsidRPr="00401001" w:rsidDel="001B3DDD">
        <w:t>In this pregnancy cohort, the</w:t>
      </w:r>
      <w:r w:rsidRPr="00401001">
        <w:t xml:space="preserve"> prevalence of PTB</w:t>
      </w:r>
      <w:r w:rsidR="00E14796">
        <w:t>, as determined by ultrasound dating,</w:t>
      </w:r>
      <w:r w:rsidRPr="00401001" w:rsidDel="001B3DDD">
        <w:t xml:space="preserve"> </w:t>
      </w:r>
      <w:r w:rsidRPr="00401001">
        <w:t xml:space="preserve">was high at </w:t>
      </w:r>
      <w:r w:rsidR="00106135">
        <w:t>20%,</w:t>
      </w:r>
      <w:r w:rsidRPr="00401001" w:rsidDel="001B3DDD">
        <w:t xml:space="preserve"> </w:t>
      </w:r>
      <w:r w:rsidRPr="00401001">
        <w:t xml:space="preserve">consistent with </w:t>
      </w:r>
      <w:r w:rsidR="000D2DDB">
        <w:t>pre</w:t>
      </w:r>
      <w:r w:rsidR="0014069C">
        <w:t>v</w:t>
      </w:r>
      <w:r w:rsidR="000D2DDB">
        <w:t xml:space="preserve">ious </w:t>
      </w:r>
      <w:r w:rsidRPr="00401001">
        <w:t>population</w:t>
      </w:r>
      <w:r w:rsidRPr="00401001" w:rsidDel="001B3DDD">
        <w:t xml:space="preserve"> estimates for Malawi (</w:t>
      </w:r>
      <w:r w:rsidR="007130A8">
        <w:t>16-</w:t>
      </w:r>
      <w:r w:rsidRPr="00401001" w:rsidDel="001B3DDD">
        <w:t>18%)</w:t>
      </w:r>
      <w:r w:rsidR="007130A8">
        <w:t xml:space="preserve"> </w:t>
      </w:r>
      <w:r w:rsidR="007130A8" w:rsidRPr="00401001" w:rsidDel="001B3DDD">
        <w:fldChar w:fldCharType="begin">
          <w:fldData xml:space="preserve">PEVuZE5vdGU+PENpdGU+PEF1dGhvcj5CbGVuY293ZTwvQXV0aG9yPjxZZWFyPjIwMTI8L1llYXI+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yMTYyLTcyPC9wYWdlcz48dm9sdW1lPjM3OTwvdm9sdW1lPjxudW1iZXI+OTgzMjwvbnVtYmVy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DE5MTwvcGFnZXM+PHZvbHVtZT42PC92b2x1bWU+PG51bWJlcj4xMjwv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IxNjItNzI8L3BhZ2VzPjx2b2x1bWU+Mzc5PC92b2x1bWU+PG51bWJl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</w:fldData>
        </w:fldChar>
      </w:r>
      <w:r w:rsidR="002F26A7">
        <w:instrText xml:space="preserve"> ADDIN EN.CITE </w:instrText>
      </w:r>
      <w:r w:rsidR="002F26A7">
        <w:fldChar w:fldCharType="begin">
          <w:fldData xml:space="preserve">PEVuZE5vdGU+PENpdGU+PEF1dGhvcj5CbGVuY293ZTwvQXV0aG9yPjxZZWFyPjIwMTI8L1llYXI+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yMTYyLTcyPC9wYWdlcz48dm9sdW1lPjM3OTwvdm9sdW1lPjxudW1iZXI+OTgzMjwvbnVtYmVy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DE5MTwvcGFnZXM+PHZvbHVtZT42PC92b2x1bWU+PG51bWJlcj4xMjwv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IxNjItNzI8L3BhZ2VzPjx2b2x1bWU+Mzc5PC92b2x1bWU+PG51bWJl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</w:fldData>
        </w:fldChar>
      </w:r>
      <w:r w:rsidR="002F26A7">
        <w:instrText xml:space="preserve"> ADDIN EN.CITE.DATA </w:instrText>
      </w:r>
      <w:r w:rsidR="002F26A7">
        <w:fldChar w:fldCharType="end"/>
      </w:r>
      <w:r w:rsidR="007130A8" w:rsidRPr="00401001" w:rsidDel="001B3DDD">
        <w:fldChar w:fldCharType="separate"/>
      </w:r>
      <w:r w:rsidR="002F26A7">
        <w:rPr>
          <w:noProof/>
        </w:rPr>
        <w:t>[</w:t>
      </w:r>
      <w:hyperlink w:anchor="_ENREF_72" w:tooltip="Blencowe, 2012 #2921" w:history="1">
        <w:r w:rsidR="00C143BE">
          <w:rPr>
            <w:noProof/>
          </w:rPr>
          <w:t>72</w:t>
        </w:r>
      </w:hyperlink>
      <w:r w:rsidR="002F26A7">
        <w:rPr>
          <w:noProof/>
        </w:rPr>
        <w:t>,</w:t>
      </w:r>
      <w:hyperlink w:anchor="_ENREF_73" w:tooltip="van den Broek, 2009 #3212" w:history="1">
        <w:r w:rsidR="00C143BE">
          <w:rPr>
            <w:noProof/>
          </w:rPr>
          <w:t>73</w:t>
        </w:r>
      </w:hyperlink>
      <w:r w:rsidR="002F26A7">
        <w:rPr>
          <w:noProof/>
        </w:rPr>
        <w:t>]</w:t>
      </w:r>
      <w:r w:rsidR="007130A8" w:rsidRPr="00401001" w:rsidDel="001B3DDD">
        <w:fldChar w:fldCharType="end"/>
      </w:r>
      <w:r w:rsidRPr="00401001" w:rsidDel="001B3DDD">
        <w:t xml:space="preserve">.  </w:t>
      </w:r>
      <w:r w:rsidR="007B0AB0">
        <w:t xml:space="preserve">Our findings </w:t>
      </w:r>
      <w:r w:rsidR="00AC2ADD">
        <w:t>of a</w:t>
      </w:r>
      <w:r w:rsidR="00AC2ADD" w:rsidRPr="00401001" w:rsidDel="001B3DDD">
        <w:t xml:space="preserve">n increased risk of </w:t>
      </w:r>
      <w:r w:rsidR="00AC2ADD">
        <w:t xml:space="preserve">PTB </w:t>
      </w:r>
      <w:r w:rsidR="00AC2ADD" w:rsidRPr="00401001" w:rsidDel="001B3DDD">
        <w:t xml:space="preserve">associated with malaria infection </w:t>
      </w:r>
      <w:r w:rsidR="00773735">
        <w:t xml:space="preserve">detected at </w:t>
      </w:r>
      <w:r w:rsidR="00AC2ADD" w:rsidRPr="00401001" w:rsidDel="001B3DDD">
        <w:t xml:space="preserve">13 </w:t>
      </w:r>
      <w:r w:rsidR="00773735">
        <w:t>to 23</w:t>
      </w:r>
      <w:r w:rsidR="00AC2ADD" w:rsidRPr="00401001" w:rsidDel="001B3DDD">
        <w:t xml:space="preserve"> weeks</w:t>
      </w:r>
      <w:r w:rsidR="00773735">
        <w:t>,</w:t>
      </w:r>
      <w:r w:rsidR="00AC2ADD" w:rsidRPr="00401001" w:rsidDel="001B3DDD">
        <w:t xml:space="preserve"> </w:t>
      </w:r>
      <w:r w:rsidR="00E5177C">
        <w:t xml:space="preserve">appear to be </w:t>
      </w:r>
      <w:r w:rsidRPr="00401001" w:rsidDel="001B3DDD">
        <w:t xml:space="preserve">in contrast to previous </w:t>
      </w:r>
      <w:r w:rsidR="007B0AB0">
        <w:t xml:space="preserve">reports </w:t>
      </w:r>
      <w:r w:rsidRPr="00401001" w:rsidDel="001B3DDD">
        <w:t>suggest</w:t>
      </w:r>
      <w:r w:rsidR="007B0AB0">
        <w:t>ing</w:t>
      </w:r>
      <w:r w:rsidRPr="00401001" w:rsidDel="001B3DDD">
        <w:t xml:space="preserve"> that malaria infection late in pregnancy was associated with an increased risk of </w:t>
      </w:r>
      <w:r w:rsidRPr="00401001">
        <w:t>PTB</w:t>
      </w:r>
      <w:r w:rsidR="007130A8">
        <w:t xml:space="preserve"> </w:t>
      </w:r>
      <w:r w:rsidR="00556428" w:rsidRPr="00401001" w:rsidDel="001B3DDD">
        <w:fldChar w:fldCharType="begin">
          <w:fldData xml:space="preserve">PEVuZE5vdGU+PENpdGU+PEF1dGhvcj5TdWxsaXZhbjwvQXV0aG9yPjxZZWFyPjE5OTk8L1llYXI+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TgwLTM8L3BhZ2VzPjx2b2x1bWU+MTc5PC92b2x1bWU+PG51bWJlcj42PC9udW1i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zMy00MTwvcGFnZXM+PHZvbHVtZT41NTwvdm9sdW1lPjxudW1iZXI+MSBT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</w:fldData>
        </w:fldChar>
      </w:r>
      <w:r w:rsidR="002F26A7">
        <w:instrText xml:space="preserve"> ADDIN EN.CITE </w:instrText>
      </w:r>
      <w:r w:rsidR="002F26A7">
        <w:fldChar w:fldCharType="begin">
          <w:fldData xml:space="preserve">PEVuZE5vdGU+PENpdGU+PEF1dGhvcj5TdWxsaXZhbjwvQXV0aG9yPjxZZWFyPjE5OTk8L1llYXI+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xNTgwLTM8L3BhZ2VzPjx2b2x1bWU+MTc5PC92b2x1bWU+PG51bWJlcj42PC9udW1i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zMy00MTwvcGFnZXM+PHZvbHVtZT41NTwvdm9sdW1lPjxudW1iZXI+MSBT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</w:fldData>
        </w:fldChar>
      </w:r>
      <w:r w:rsidR="002F26A7">
        <w:instrText xml:space="preserve"> ADDIN EN.CITE.DATA </w:instrText>
      </w:r>
      <w:r w:rsidR="002F26A7">
        <w:fldChar w:fldCharType="end"/>
      </w:r>
      <w:r w:rsidR="00556428" w:rsidRPr="00401001" w:rsidDel="001B3DDD">
        <w:fldChar w:fldCharType="separate"/>
      </w:r>
      <w:r w:rsidR="002F26A7">
        <w:rPr>
          <w:noProof/>
        </w:rPr>
        <w:t>[</w:t>
      </w:r>
      <w:hyperlink w:anchor="_ENREF_10" w:tooltip="Sullivan, 1999 #2923" w:history="1">
        <w:r w:rsidR="00C143BE">
          <w:rPr>
            <w:noProof/>
          </w:rPr>
          <w:t>10</w:t>
        </w:r>
      </w:hyperlink>
      <w:r w:rsidR="002F26A7">
        <w:rPr>
          <w:noProof/>
        </w:rPr>
        <w:t>,</w:t>
      </w:r>
      <w:hyperlink w:anchor="_ENREF_11" w:tooltip="Steketee, 1996 #2922" w:history="1">
        <w:r w:rsidR="00C143BE">
          <w:rPr>
            <w:noProof/>
          </w:rPr>
          <w:t>11</w:t>
        </w:r>
      </w:hyperlink>
      <w:r w:rsidR="002F26A7">
        <w:rPr>
          <w:noProof/>
        </w:rPr>
        <w:t>]</w:t>
      </w:r>
      <w:r w:rsidR="00556428" w:rsidRPr="00401001" w:rsidDel="001B3DDD">
        <w:fldChar w:fldCharType="end"/>
      </w:r>
      <w:r w:rsidR="00AC2ADD">
        <w:t>. While o</w:t>
      </w:r>
      <w:r w:rsidRPr="00401001" w:rsidDel="001B3DDD">
        <w:t xml:space="preserve">ther studies have shown that malaria infection in the first and/or second trimester is associated with </w:t>
      </w:r>
      <w:r w:rsidRPr="00401001">
        <w:t>LBW</w:t>
      </w:r>
      <w:r w:rsidRPr="00401001" w:rsidDel="001B3DDD">
        <w:t xml:space="preserve"> infants</w:t>
      </w:r>
      <w:r w:rsidR="007130A8">
        <w:t xml:space="preserve"> </w:t>
      </w:r>
      <w:r w:rsidR="00556428" w:rsidRPr="00401001" w:rsidDel="001B3DDD">
        <w:fldChar w:fldCharType="begin">
          <w:fldData xml:space="preserve">PEVuZE5vdGU+PENpdGU+PEF1dGhvcj5LYWxpbGFuaTwvQXV0aG9yPjxZZWFyPjIwMTA8L1llYXI+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MzE4LTI1PC9wYWdlcz48dm9sdW1lPjEzODwvdm9sdW1lPjxudW1iZXI+NTwvbnVt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=
</w:fldData>
        </w:fldChar>
      </w:r>
      <w:r w:rsidR="002F26A7">
        <w:instrText xml:space="preserve"> ADDIN EN.CITE </w:instrText>
      </w:r>
      <w:r w:rsidR="002F26A7">
        <w:fldChar w:fldCharType="begin">
          <w:fldData xml:space="preserve">PEVuZE5vdGU+PENpdGU+PEF1dGhvcj5LYWxpbGFuaTwvQXV0aG9yPjxZZWFyPjIwMTA8L1llYXI+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MzE4LTI1PC9wYWdlcz48dm9sdW1lPjEzODwvdm9sdW1lPjxudW1iZXI+NTwvbnVt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=
</w:fldData>
        </w:fldChar>
      </w:r>
      <w:r w:rsidR="002F26A7">
        <w:instrText xml:space="preserve"> ADDIN EN.CITE.DATA </w:instrText>
      </w:r>
      <w:r w:rsidR="002F26A7">
        <w:fldChar w:fldCharType="end"/>
      </w:r>
      <w:r w:rsidR="00556428" w:rsidRPr="00401001" w:rsidDel="001B3DDD">
        <w:fldChar w:fldCharType="separate"/>
      </w:r>
      <w:r w:rsidR="002F26A7">
        <w:rPr>
          <w:noProof/>
        </w:rPr>
        <w:t>[</w:t>
      </w:r>
      <w:hyperlink w:anchor="_ENREF_12" w:tooltip="Kalilani, 2010 #469" w:history="1">
        <w:r w:rsidR="00C143BE">
          <w:rPr>
            <w:noProof/>
          </w:rPr>
          <w:t>12</w:t>
        </w:r>
      </w:hyperlink>
      <w:r w:rsidR="002F26A7">
        <w:rPr>
          <w:noProof/>
        </w:rPr>
        <w:t>,</w:t>
      </w:r>
      <w:hyperlink w:anchor="_ENREF_74" w:tooltip="Valea, 2012 #2926" w:history="1">
        <w:r w:rsidR="00C143BE">
          <w:rPr>
            <w:noProof/>
          </w:rPr>
          <w:t>74</w:t>
        </w:r>
      </w:hyperlink>
      <w:r w:rsidR="002F26A7">
        <w:rPr>
          <w:noProof/>
        </w:rPr>
        <w:t>,</w:t>
      </w:r>
      <w:hyperlink w:anchor="_ENREF_75" w:tooltip="Taha Tel, 1993 #2930" w:history="1">
        <w:r w:rsidR="00C143BE">
          <w:rPr>
            <w:noProof/>
          </w:rPr>
          <w:t>75</w:t>
        </w:r>
      </w:hyperlink>
      <w:r w:rsidR="002F26A7">
        <w:rPr>
          <w:noProof/>
        </w:rPr>
        <w:t>]</w:t>
      </w:r>
      <w:r w:rsidR="00556428" w:rsidRPr="00401001" w:rsidDel="001B3DDD">
        <w:fldChar w:fldCharType="end"/>
      </w:r>
      <w:r w:rsidRPr="00401001" w:rsidDel="001B3DDD">
        <w:t xml:space="preserve">, </w:t>
      </w:r>
      <w:r w:rsidR="00AC2ADD">
        <w:t xml:space="preserve">these </w:t>
      </w:r>
      <w:r w:rsidR="0014069C">
        <w:t xml:space="preserve">studies </w:t>
      </w:r>
      <w:r w:rsidR="00D5133E">
        <w:t xml:space="preserve">were largely </w:t>
      </w:r>
      <w:r w:rsidR="00E5177C">
        <w:t xml:space="preserve">based on </w:t>
      </w:r>
      <w:r w:rsidR="00AC2ADD">
        <w:t xml:space="preserve">the use of less rigorous methods </w:t>
      </w:r>
      <w:r w:rsidRPr="00401001" w:rsidDel="001B3DDD">
        <w:t>to determine gestational age</w:t>
      </w:r>
      <w:r w:rsidR="00E5177C">
        <w:t xml:space="preserve"> (e.g. </w:t>
      </w:r>
      <w:r w:rsidR="00C753EF">
        <w:t xml:space="preserve">Dubowitz, </w:t>
      </w:r>
      <w:r w:rsidR="00E5177C">
        <w:t xml:space="preserve">LMP </w:t>
      </w:r>
      <w:r w:rsidR="00DA38E6">
        <w:t xml:space="preserve">vs </w:t>
      </w:r>
      <w:r w:rsidR="00E5177C">
        <w:t xml:space="preserve">ultrasound) and infection </w:t>
      </w:r>
      <w:r w:rsidR="00D5133E">
        <w:t xml:space="preserve">status </w:t>
      </w:r>
      <w:r w:rsidR="00E5177C">
        <w:t>(</w:t>
      </w:r>
      <w:r w:rsidR="00B054A1">
        <w:t>s</w:t>
      </w:r>
      <w:r w:rsidR="00C753EF">
        <w:t>mear</w:t>
      </w:r>
      <w:r w:rsidR="00B054A1">
        <w:t>s</w:t>
      </w:r>
      <w:r w:rsidR="00C753EF">
        <w:t xml:space="preserve"> vs PCR</w:t>
      </w:r>
      <w:r w:rsidR="00E5177C">
        <w:t xml:space="preserve"> diagnosis). These </w:t>
      </w:r>
      <w:r w:rsidR="00B054A1">
        <w:t xml:space="preserve">methods </w:t>
      </w:r>
      <w:r w:rsidR="00E5177C">
        <w:t>m</w:t>
      </w:r>
      <w:r w:rsidR="00B054A1">
        <w:t xml:space="preserve">ay </w:t>
      </w:r>
      <w:r w:rsidR="00E5177C">
        <w:t xml:space="preserve">have </w:t>
      </w:r>
      <w:r w:rsidR="00B054A1">
        <w:t xml:space="preserve">limited </w:t>
      </w:r>
      <w:r w:rsidR="00E5177C">
        <w:t xml:space="preserve">detection of </w:t>
      </w:r>
      <w:r w:rsidR="007150EE">
        <w:t xml:space="preserve">submicroscopic </w:t>
      </w:r>
      <w:r w:rsidR="00E5177C">
        <w:t xml:space="preserve">infections earlier in pregnancy and enrollment, as well as </w:t>
      </w:r>
      <w:r w:rsidR="004B1838">
        <w:t>limitations</w:t>
      </w:r>
      <w:r w:rsidR="00D275BF">
        <w:t xml:space="preserve"> </w:t>
      </w:r>
      <w:r w:rsidR="008D4799">
        <w:t xml:space="preserve">in </w:t>
      </w:r>
      <w:r w:rsidR="000A76A7">
        <w:t>discriminating FGR from PTB as a cause of LBW</w:t>
      </w:r>
      <w:r w:rsidR="00E5177C">
        <w:t>.</w:t>
      </w:r>
      <w:r w:rsidRPr="00401001" w:rsidDel="001B3DDD">
        <w:t xml:space="preserve">  This </w:t>
      </w:r>
      <w:r w:rsidR="00E5177C">
        <w:t xml:space="preserve">contention </w:t>
      </w:r>
      <w:r w:rsidRPr="00401001" w:rsidDel="001B3DDD">
        <w:t xml:space="preserve">is </w:t>
      </w:r>
      <w:r w:rsidRPr="00401001">
        <w:t>supported</w:t>
      </w:r>
      <w:r w:rsidRPr="00401001" w:rsidDel="001B3DDD">
        <w:t xml:space="preserve"> by our </w:t>
      </w:r>
      <w:r w:rsidR="00E5177C">
        <w:t xml:space="preserve">observation that </w:t>
      </w:r>
      <w:r w:rsidRPr="00401001" w:rsidDel="001B3DDD">
        <w:t xml:space="preserve">malaria infection during the second trimester was significantly associated with </w:t>
      </w:r>
      <w:r w:rsidR="00835A7D">
        <w:t>PTB</w:t>
      </w:r>
      <w:r w:rsidRPr="00401001" w:rsidDel="001B3DDD">
        <w:t xml:space="preserve"> but not </w:t>
      </w:r>
      <w:r w:rsidRPr="00401001">
        <w:t>SGA</w:t>
      </w:r>
      <w:r w:rsidRPr="00401001" w:rsidDel="001B3DDD">
        <w:t xml:space="preserve"> infan</w:t>
      </w:r>
      <w:r w:rsidRPr="00401001">
        <w:t xml:space="preserve">ts. The use of ultrasound </w:t>
      </w:r>
      <w:r w:rsidRPr="00401001" w:rsidDel="001B3DDD">
        <w:t xml:space="preserve">in this study </w:t>
      </w:r>
      <w:r w:rsidRPr="00401001">
        <w:t>improved the accuracy of gestational age</w:t>
      </w:r>
      <w:r w:rsidRPr="00401001" w:rsidDel="001B3DDD">
        <w:t xml:space="preserve"> </w:t>
      </w:r>
      <w:r w:rsidRPr="00401001">
        <w:t xml:space="preserve">dating </w:t>
      </w:r>
      <w:r w:rsidRPr="00401001" w:rsidDel="001B3DDD">
        <w:t>and, therefore,</w:t>
      </w:r>
      <w:r w:rsidRPr="00401001">
        <w:t xml:space="preserve"> helped</w:t>
      </w:r>
      <w:r w:rsidRPr="00401001" w:rsidDel="001B3DDD">
        <w:t xml:space="preserve"> </w:t>
      </w:r>
      <w:r w:rsidRPr="00401001">
        <w:t>differentiate between causes of LBW</w:t>
      </w:r>
      <w:r w:rsidRPr="00401001" w:rsidDel="001B3DDD">
        <w:t xml:space="preserve">. </w:t>
      </w:r>
    </w:p>
    <w:p w14:paraId="77F7C234" w14:textId="77777777" w:rsidR="00322AB8" w:rsidRPr="00401001" w:rsidRDefault="00322AB8" w:rsidP="00D11AF7"/>
    <w:p w14:paraId="5DD865A0" w14:textId="7143BDDC" w:rsidR="00322AB8" w:rsidRDefault="00322AB8" w:rsidP="00D11AF7">
      <w:r w:rsidRPr="00401001">
        <w:t>Th</w:t>
      </w:r>
      <w:r w:rsidR="004E4C5D">
        <w:t xml:space="preserve">is study had </w:t>
      </w:r>
      <w:proofErr w:type="gramStart"/>
      <w:r w:rsidR="004E4C5D">
        <w:t>a number of</w:t>
      </w:r>
      <w:proofErr w:type="gramEnd"/>
      <w:r w:rsidR="004E4C5D">
        <w:t xml:space="preserve"> strengths including a prospective design that </w:t>
      </w:r>
      <w:r w:rsidR="008E125A">
        <w:t xml:space="preserve">evaluated </w:t>
      </w:r>
      <w:r w:rsidR="00400039">
        <w:t xml:space="preserve">over 3,300 samples collected across </w:t>
      </w:r>
      <w:r w:rsidR="00400039" w:rsidRPr="00401001">
        <w:t>pregnancy</w:t>
      </w:r>
      <w:r w:rsidR="00400039">
        <w:t xml:space="preserve"> from </w:t>
      </w:r>
      <w:r w:rsidR="00FB5F90">
        <w:t xml:space="preserve">1628 </w:t>
      </w:r>
      <w:r w:rsidRPr="00401001">
        <w:t>women</w:t>
      </w:r>
      <w:r w:rsidR="00400039">
        <w:t xml:space="preserve"> </w:t>
      </w:r>
      <w:r w:rsidR="004E4C5D">
        <w:t>at high risk of malaria</w:t>
      </w:r>
      <w:r w:rsidR="00EC695D">
        <w:t xml:space="preserve"> early in pregnancy</w:t>
      </w:r>
      <w:r w:rsidRPr="00401001">
        <w:t xml:space="preserve">.  </w:t>
      </w:r>
      <w:r w:rsidR="004E4C5D">
        <w:t>This</w:t>
      </w:r>
      <w:r w:rsidRPr="00401001">
        <w:t xml:space="preserve"> sample size provide</w:t>
      </w:r>
      <w:r w:rsidR="004E4C5D">
        <w:t>d</w:t>
      </w:r>
      <w:r w:rsidRPr="00401001">
        <w:t xml:space="preserve"> a robust </w:t>
      </w:r>
      <w:r w:rsidR="00400039">
        <w:t xml:space="preserve">assessment </w:t>
      </w:r>
      <w:r w:rsidRPr="00401001">
        <w:t xml:space="preserve">of </w:t>
      </w:r>
      <w:r w:rsidR="00400039">
        <w:t xml:space="preserve">the </w:t>
      </w:r>
      <w:r w:rsidR="000C0B50">
        <w:t xml:space="preserve">concentrations and </w:t>
      </w:r>
      <w:r w:rsidRPr="00401001">
        <w:t>kinetics</w:t>
      </w:r>
      <w:r w:rsidR="00400039">
        <w:t xml:space="preserve"> of critical angiogenic, metabolic and inflammatory factors</w:t>
      </w:r>
      <w:r w:rsidRPr="00401001">
        <w:t xml:space="preserve"> over </w:t>
      </w:r>
      <w:r w:rsidR="000C0B50">
        <w:t xml:space="preserve">the course of </w:t>
      </w:r>
      <w:r w:rsidRPr="00401001">
        <w:t>pregnancy</w:t>
      </w:r>
      <w:r w:rsidR="000C0B50">
        <w:t xml:space="preserve"> and their relationship to</w:t>
      </w:r>
      <w:r w:rsidR="00BB4FAF">
        <w:t xml:space="preserve"> </w:t>
      </w:r>
      <w:r w:rsidR="00623319">
        <w:t>MIP</w:t>
      </w:r>
      <w:r w:rsidRPr="00401001">
        <w:t>.</w:t>
      </w:r>
      <w:r w:rsidRPr="002F26A7">
        <w:t xml:space="preserve"> </w:t>
      </w:r>
      <w:r w:rsidR="0025547E" w:rsidRPr="002F26A7">
        <w:rPr>
          <w:lang w:val="en-US"/>
        </w:rPr>
        <w:t xml:space="preserve">Many previous efforts were conducted as cross-sectional studies with </w:t>
      </w:r>
      <w:r w:rsidR="0025547E" w:rsidRPr="002F26A7">
        <w:rPr>
          <w:lang w:val="en-US"/>
        </w:rPr>
        <w:lastRenderedPageBreak/>
        <w:t>smaller sample sizes</w:t>
      </w:r>
      <w:r w:rsidR="0099726E" w:rsidRPr="002F26A7">
        <w:rPr>
          <w:lang w:val="en-US"/>
        </w:rPr>
        <w:t>; t</w:t>
      </w:r>
      <w:r w:rsidR="0025547E" w:rsidRPr="002F26A7">
        <w:rPr>
          <w:lang w:val="en-US"/>
        </w:rPr>
        <w:t xml:space="preserve">he longitudinal nature of our study is important given the dynamic nature and tight regulation of these mediators across pregnancy.  </w:t>
      </w:r>
      <w:r w:rsidR="00FB5F90">
        <w:t>Although ultrasound dating in the first trimester is more accurate, it is difficult to achieve in settings where women present for their first antenatal care often in their second trimester and beyond</w:t>
      </w:r>
      <w:r w:rsidR="005B4D93">
        <w:t xml:space="preserve"> </w:t>
      </w:r>
      <w:r w:rsidR="00462AA6">
        <w:fldChar w:fldCharType="begin">
          <w:fldData xml:space="preserve">PEVuZE5vdGU+PENpdGU+PEF1dGhvcj5IYWRsb2NrPC9BdXRob3I+PFllYXI+MTk5MTwvWWVhcj48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xODM8L3BhZ2VzPjx2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==
</w:fldData>
        </w:fldChar>
      </w:r>
      <w:r w:rsidR="002F26A7">
        <w:instrText xml:space="preserve"> ADDIN EN.CITE </w:instrText>
      </w:r>
      <w:r w:rsidR="002F26A7">
        <w:fldChar w:fldCharType="begin">
          <w:fldData xml:space="preserve">PEVuZE5vdGU+PENpdGU+PEF1dGhvcj5IYWRsb2NrPC9BdXRob3I+PFllYXI+MTk5MTwvWWVhcj48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xODM8L3BhZ2VzPjx2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==
</w:fldData>
        </w:fldChar>
      </w:r>
      <w:r w:rsidR="002F26A7">
        <w:instrText xml:space="preserve"> ADDIN EN.CITE.DATA </w:instrText>
      </w:r>
      <w:r w:rsidR="002F26A7">
        <w:fldChar w:fldCharType="end"/>
      </w:r>
      <w:r w:rsidR="00462AA6">
        <w:fldChar w:fldCharType="separate"/>
      </w:r>
      <w:r w:rsidR="002F26A7">
        <w:rPr>
          <w:noProof/>
        </w:rPr>
        <w:t>[</w:t>
      </w:r>
      <w:hyperlink w:anchor="_ENREF_27" w:tooltip="Wylie, 2013 #2808" w:history="1">
        <w:r w:rsidR="00C143BE">
          <w:rPr>
            <w:noProof/>
          </w:rPr>
          <w:t>27</w:t>
        </w:r>
      </w:hyperlink>
      <w:r w:rsidR="002F26A7">
        <w:rPr>
          <w:noProof/>
        </w:rPr>
        <w:t>,</w:t>
      </w:r>
      <w:hyperlink w:anchor="_ENREF_76" w:tooltip="Hadlock, 1991 #3282" w:history="1">
        <w:r w:rsidR="00C143BE">
          <w:rPr>
            <w:noProof/>
          </w:rPr>
          <w:t>76</w:t>
        </w:r>
      </w:hyperlink>
      <w:r w:rsidR="002F26A7">
        <w:rPr>
          <w:noProof/>
        </w:rPr>
        <w:t>]</w:t>
      </w:r>
      <w:r w:rsidR="00462AA6">
        <w:fldChar w:fldCharType="end"/>
      </w:r>
      <w:r w:rsidR="00FB5F90">
        <w:t>.</w:t>
      </w:r>
      <w:r w:rsidR="005B4D93">
        <w:t xml:space="preserve">  </w:t>
      </w:r>
      <w:r w:rsidR="005B4D93">
        <w:rPr>
          <w:rFonts w:cstheme="minorHAnsi"/>
          <w:lang w:val="en-US"/>
        </w:rPr>
        <w:t xml:space="preserve">In Malawi over 70% of women present after 16 weeks gestation </w:t>
      </w:r>
      <w:r w:rsidR="005B4D93">
        <w:rPr>
          <w:rFonts w:cstheme="minorHAnsi"/>
          <w:lang w:val="en-US"/>
        </w:rPr>
        <w:fldChar w:fldCharType="begin">
          <w:fldData xml:space="preserve">PEVuZE5vdGU+PENpdGU+PEF1dGhvcj5Na2FuZGF3aXJlPC9BdXRob3I+PFllYXI+MjAxNTwvWWVh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</w:fldData>
        </w:fldChar>
      </w:r>
      <w:r w:rsidR="002F26A7">
        <w:rPr>
          <w:rFonts w:cstheme="minorHAnsi"/>
          <w:lang w:val="en-US"/>
        </w:rPr>
        <w:instrText xml:space="preserve"> ADDIN EN.CITE </w:instrText>
      </w:r>
      <w:r w:rsidR="002F26A7">
        <w:rPr>
          <w:rFonts w:cstheme="minorHAnsi"/>
          <w:lang w:val="en-US"/>
        </w:rPr>
        <w:fldChar w:fldCharType="begin">
          <w:fldData xml:space="preserve">PEVuZE5vdGU+PENpdGU+PEF1dGhvcj5Na2FuZGF3aXJlPC9BdXRob3I+PFllYXI+MjAxNTwvWWVh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</w:fldData>
        </w:fldChar>
      </w:r>
      <w:r w:rsidR="002F26A7">
        <w:rPr>
          <w:rFonts w:cstheme="minorHAnsi"/>
          <w:lang w:val="en-US"/>
        </w:rPr>
        <w:instrText xml:space="preserve"> ADDIN EN.CITE.DATA </w:instrText>
      </w:r>
      <w:r w:rsidR="002F26A7">
        <w:rPr>
          <w:rFonts w:cstheme="minorHAnsi"/>
          <w:lang w:val="en-US"/>
        </w:rPr>
      </w:r>
      <w:r w:rsidR="002F26A7">
        <w:rPr>
          <w:rFonts w:cstheme="minorHAnsi"/>
          <w:lang w:val="en-US"/>
        </w:rPr>
        <w:fldChar w:fldCharType="end"/>
      </w:r>
      <w:r w:rsidR="005B4D93">
        <w:rPr>
          <w:rFonts w:cstheme="minorHAnsi"/>
          <w:lang w:val="en-US"/>
        </w:rPr>
      </w:r>
      <w:r w:rsidR="005B4D93">
        <w:rPr>
          <w:rFonts w:cstheme="minorHAnsi"/>
          <w:lang w:val="en-US"/>
        </w:rPr>
        <w:fldChar w:fldCharType="separate"/>
      </w:r>
      <w:r w:rsidR="002F26A7">
        <w:rPr>
          <w:rFonts w:cstheme="minorHAnsi"/>
          <w:noProof/>
          <w:lang w:val="en-US"/>
        </w:rPr>
        <w:t>[</w:t>
      </w:r>
      <w:hyperlink w:anchor="_ENREF_77" w:tooltip="Mkandawire, 2015 #2932" w:history="1">
        <w:r w:rsidR="00C143BE">
          <w:rPr>
            <w:rFonts w:cstheme="minorHAnsi"/>
            <w:noProof/>
            <w:lang w:val="en-US"/>
          </w:rPr>
          <w:t>77</w:t>
        </w:r>
      </w:hyperlink>
      <w:r w:rsidR="002F26A7">
        <w:rPr>
          <w:rFonts w:cstheme="minorHAnsi"/>
          <w:noProof/>
          <w:lang w:val="en-US"/>
        </w:rPr>
        <w:t>]</w:t>
      </w:r>
      <w:r w:rsidR="005B4D93">
        <w:rPr>
          <w:rFonts w:cstheme="minorHAnsi"/>
          <w:lang w:val="en-US"/>
        </w:rPr>
        <w:fldChar w:fldCharType="end"/>
      </w:r>
      <w:r w:rsidR="00D03F88">
        <w:rPr>
          <w:rFonts w:cstheme="minorHAnsi"/>
          <w:lang w:val="en-US"/>
        </w:rPr>
        <w:t>.</w:t>
      </w:r>
      <w:r w:rsidR="00FB5F90">
        <w:t xml:space="preserve"> </w:t>
      </w:r>
      <w:r w:rsidR="00320D15">
        <w:t>As such, t</w:t>
      </w:r>
      <w:r w:rsidR="00FB5F90">
        <w:t xml:space="preserve">he use of second trimester ultrasound dating is </w:t>
      </w:r>
      <w:r w:rsidR="00320D15">
        <w:t>a viable alternative when first trimester ultrasounds are unavailable</w:t>
      </w:r>
      <w:r w:rsidR="00AE09EC">
        <w:t>,</w:t>
      </w:r>
      <w:r w:rsidR="00320D15">
        <w:t xml:space="preserve"> and is </w:t>
      </w:r>
      <w:r w:rsidR="00FB5F90">
        <w:t>reasonably accurate</w:t>
      </w:r>
      <w:r w:rsidR="00320D15">
        <w:t xml:space="preserve"> </w:t>
      </w:r>
      <w:r w:rsidR="00462AA6">
        <w:fldChar w:fldCharType="begin">
          <w:fldData xml:space="preserve">PEVuZE5vdGU+PENpdGU+PEF1dGhvcj5IYWRsb2NrPC9BdXRob3I+PFllYXI+MTk5MTwvWWVhcj48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wZXJpb2RpY2FsPjxh
bHQt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YWx0LXBlcmlv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</w:fldData>
        </w:fldChar>
      </w:r>
      <w:r w:rsidR="002F26A7">
        <w:instrText xml:space="preserve"> ADDIN EN.CITE </w:instrText>
      </w:r>
      <w:r w:rsidR="002F26A7">
        <w:fldChar w:fldCharType="begin">
          <w:fldData xml:space="preserve">PEVuZE5vdGU+PENpdGU+PEF1dGhvcj5IYWRsb2NrPC9BdXRob3I+PFllYXI+MTk5MTwvWWVhcj48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wZXJpb2RpY2FsPjxh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</w:fldData>
        </w:fldChar>
      </w:r>
      <w:r w:rsidR="002F26A7">
        <w:instrText xml:space="preserve"> ADDIN EN.CITE.DATA </w:instrText>
      </w:r>
      <w:r w:rsidR="002F26A7">
        <w:fldChar w:fldCharType="end"/>
      </w:r>
      <w:r w:rsidR="00462AA6">
        <w:fldChar w:fldCharType="separate"/>
      </w:r>
      <w:r w:rsidR="002F26A7">
        <w:rPr>
          <w:noProof/>
        </w:rPr>
        <w:t>[</w:t>
      </w:r>
      <w:hyperlink w:anchor="_ENREF_27" w:tooltip="Wylie, 2013 #2808" w:history="1">
        <w:r w:rsidR="00C143BE">
          <w:rPr>
            <w:noProof/>
          </w:rPr>
          <w:t>27</w:t>
        </w:r>
      </w:hyperlink>
      <w:r w:rsidR="002F26A7">
        <w:rPr>
          <w:noProof/>
        </w:rPr>
        <w:t>,</w:t>
      </w:r>
      <w:hyperlink w:anchor="_ENREF_76" w:tooltip="Hadlock, 1991 #3282" w:history="1">
        <w:r w:rsidR="00C143BE">
          <w:rPr>
            <w:noProof/>
          </w:rPr>
          <w:t>76</w:t>
        </w:r>
      </w:hyperlink>
      <w:r w:rsidR="002F26A7">
        <w:rPr>
          <w:noProof/>
        </w:rPr>
        <w:t>,</w:t>
      </w:r>
      <w:hyperlink w:anchor="_ENREF_78" w:tooltip="Papageorghiou, 2016 #3219" w:history="1">
        <w:r w:rsidR="00C143BE">
          <w:rPr>
            <w:noProof/>
          </w:rPr>
          <w:t>78</w:t>
        </w:r>
      </w:hyperlink>
      <w:r w:rsidR="002F26A7">
        <w:rPr>
          <w:noProof/>
        </w:rPr>
        <w:t>]</w:t>
      </w:r>
      <w:r w:rsidR="00462AA6">
        <w:fldChar w:fldCharType="end"/>
      </w:r>
      <w:r w:rsidR="00FB5F90">
        <w:t>.  In our study, u</w:t>
      </w:r>
      <w:r w:rsidRPr="00401001">
        <w:t xml:space="preserve">ltrasound dating enabled investigation into the </w:t>
      </w:r>
      <w:r w:rsidR="00400039">
        <w:t xml:space="preserve">association </w:t>
      </w:r>
      <w:r w:rsidRPr="00401001">
        <w:t xml:space="preserve">between </w:t>
      </w:r>
      <w:r w:rsidR="00400039">
        <w:t xml:space="preserve">MIP </w:t>
      </w:r>
      <w:r w:rsidRPr="00401001">
        <w:t xml:space="preserve">and PTB, a relationship that has been </w:t>
      </w:r>
      <w:r w:rsidR="00B7297E">
        <w:t xml:space="preserve">more challenging </w:t>
      </w:r>
      <w:r w:rsidRPr="00401001">
        <w:t xml:space="preserve">to define because of </w:t>
      </w:r>
      <w:r w:rsidR="00B7297E" w:rsidRPr="00401001">
        <w:t>difficul</w:t>
      </w:r>
      <w:r w:rsidR="00B7297E">
        <w:t xml:space="preserve">ties </w:t>
      </w:r>
      <w:r w:rsidRPr="00401001">
        <w:t xml:space="preserve">in </w:t>
      </w:r>
      <w:r w:rsidR="00A94A43">
        <w:t xml:space="preserve">obtaining </w:t>
      </w:r>
      <w:r w:rsidR="00400039">
        <w:t xml:space="preserve">reliable </w:t>
      </w:r>
      <w:r w:rsidRPr="00401001">
        <w:t>es</w:t>
      </w:r>
      <w:r w:rsidR="004C7D1D">
        <w:t>ti</w:t>
      </w:r>
      <w:r w:rsidR="00400039">
        <w:t>m</w:t>
      </w:r>
      <w:r w:rsidR="004C7D1D">
        <w:t>a</w:t>
      </w:r>
      <w:r w:rsidR="00400039">
        <w:t>t</w:t>
      </w:r>
      <w:r w:rsidR="004C7D1D">
        <w:t>e</w:t>
      </w:r>
      <w:r w:rsidR="00400039">
        <w:t>s of</w:t>
      </w:r>
      <w:r w:rsidRPr="00401001">
        <w:t xml:space="preserve"> gestational age in low resource settings. Despite the size of the cohort, the study was underpowered to assess the impact of malaria on risk of </w:t>
      </w:r>
      <w:r w:rsidR="00E83A56">
        <w:t>non-viable births</w:t>
      </w:r>
      <w:r w:rsidRPr="00401001">
        <w:t xml:space="preserve">. Further, </w:t>
      </w:r>
      <w:proofErr w:type="gramStart"/>
      <w:r w:rsidRPr="00401001">
        <w:t>the majority of</w:t>
      </w:r>
      <w:proofErr w:type="gramEnd"/>
      <w:r w:rsidRPr="00401001">
        <w:t xml:space="preserve"> malaria cases occurred </w:t>
      </w:r>
      <w:r w:rsidR="003742E0">
        <w:t xml:space="preserve">in mid-pregnancy </w:t>
      </w:r>
      <w:r w:rsidRPr="00401001">
        <w:t xml:space="preserve">so robust estimates of </w:t>
      </w:r>
      <w:r w:rsidR="00E31F47">
        <w:t xml:space="preserve">the impact of </w:t>
      </w:r>
      <w:r w:rsidRPr="00401001">
        <w:t xml:space="preserve">malaria </w:t>
      </w:r>
      <w:r w:rsidR="003742E0">
        <w:t xml:space="preserve">infection </w:t>
      </w:r>
      <w:r w:rsidR="00205522">
        <w:t xml:space="preserve">occurring </w:t>
      </w:r>
      <w:r w:rsidR="003742E0">
        <w:t xml:space="preserve">later </w:t>
      </w:r>
      <w:r w:rsidR="003742E0" w:rsidRPr="00401001">
        <w:t>in pregnancy</w:t>
      </w:r>
      <w:r w:rsidR="003742E0">
        <w:t xml:space="preserve"> </w:t>
      </w:r>
      <w:r w:rsidR="00EC695D">
        <w:t>was limited</w:t>
      </w:r>
      <w:r w:rsidRPr="00401001">
        <w:t>.</w:t>
      </w:r>
      <w:r w:rsidR="00535434">
        <w:t xml:space="preserve"> Women who had previously taken IPTp were excluded from the study which may have overestimated the prevalence of malaria in this cohort.  </w:t>
      </w:r>
      <w:r w:rsidRPr="00401001">
        <w:t xml:space="preserve"> </w:t>
      </w:r>
      <w:r w:rsidR="00744E89">
        <w:t>All women in this study received an intervention and, therefore, the effects observed may be underestimated for women not receiving any anti-</w:t>
      </w:r>
      <w:proofErr w:type="spellStart"/>
      <w:r w:rsidR="00744E89">
        <w:t>malarials</w:t>
      </w:r>
      <w:proofErr w:type="spellEnd"/>
      <w:r w:rsidR="00744E89">
        <w:t>.</w:t>
      </w:r>
      <w:r w:rsidR="00AF265C">
        <w:t xml:space="preserve">  Additionally, information </w:t>
      </w:r>
      <w:r w:rsidR="00B56319">
        <w:t xml:space="preserve">on other potential infections, other than HIV, was unavailable in this cohort and may also contribute to changes in these mediators of interest. </w:t>
      </w:r>
    </w:p>
    <w:p w14:paraId="36AB6AEF" w14:textId="77777777" w:rsidR="009A0714" w:rsidRDefault="009A0714" w:rsidP="00D11AF7"/>
    <w:p w14:paraId="57C452CE" w14:textId="34C946BB" w:rsidR="00703DC7" w:rsidRPr="00401001" w:rsidRDefault="00703DC7" w:rsidP="00D11AF7">
      <w:r>
        <w:t xml:space="preserve">Our </w:t>
      </w:r>
      <w:r w:rsidRPr="00D6414B">
        <w:t>findings have implications for current malaria prevention strategies in pregnant women</w:t>
      </w:r>
      <w:r>
        <w:t xml:space="preserve"> in high-transmission areas of sub-Saharan Africa</w:t>
      </w:r>
      <w:r w:rsidRPr="00D6414B">
        <w:t xml:space="preserve">. IPTp-SP </w:t>
      </w:r>
      <w:r>
        <w:t xml:space="preserve">from 16 weeks of gestation, </w:t>
      </w:r>
      <w:r w:rsidRPr="00D6414B">
        <w:t xml:space="preserve">and insecticide-treated </w:t>
      </w:r>
      <w:proofErr w:type="spellStart"/>
      <w:r w:rsidRPr="00D6414B">
        <w:t>bednets</w:t>
      </w:r>
      <w:proofErr w:type="spellEnd"/>
      <w:r w:rsidRPr="00D6414B">
        <w:t xml:space="preserve"> initiated at the 1st antenatal visit </w:t>
      </w:r>
      <w:proofErr w:type="gramStart"/>
      <w:r w:rsidRPr="00D6414B">
        <w:t>are</w:t>
      </w:r>
      <w:proofErr w:type="gramEnd"/>
      <w:r w:rsidRPr="00D6414B">
        <w:t xml:space="preserve"> the current standard of care. In this study</w:t>
      </w:r>
      <w:r>
        <w:t>,</w:t>
      </w:r>
      <w:r w:rsidRPr="00D6414B">
        <w:t xml:space="preserve"> </w:t>
      </w:r>
      <w:r>
        <w:t xml:space="preserve">malaria infection </w:t>
      </w:r>
      <w:r w:rsidRPr="00D6414B">
        <w:t xml:space="preserve">detected </w:t>
      </w:r>
      <w:r>
        <w:t xml:space="preserve">between </w:t>
      </w:r>
      <w:r w:rsidRPr="00D6414B">
        <w:t>13 to</w:t>
      </w:r>
      <w:r>
        <w:t xml:space="preserve"> 23</w:t>
      </w:r>
      <w:r w:rsidRPr="00D6414B">
        <w:t xml:space="preserve"> weeks gestation was already associated with alterations in angiogenic</w:t>
      </w:r>
      <w:r>
        <w:t>, metabolic</w:t>
      </w:r>
      <w:r w:rsidRPr="00D6414B">
        <w:t xml:space="preserve"> and inflammatory pathways, and these changes</w:t>
      </w:r>
      <w:r>
        <w:t xml:space="preserve"> </w:t>
      </w:r>
      <w:r w:rsidRPr="00D6414B">
        <w:t>persisted throughout pregnancy</w:t>
      </w:r>
      <w:r>
        <w:t>. The risk of PTB remained elevated</w:t>
      </w:r>
      <w:r w:rsidRPr="00D6414B">
        <w:t xml:space="preserve"> despite clearance of infection as determined by PCR. </w:t>
      </w:r>
      <w:r w:rsidRPr="00401001">
        <w:t>Th</w:t>
      </w:r>
      <w:r>
        <w:t xml:space="preserve">ese data indicate </w:t>
      </w:r>
      <w:r w:rsidRPr="00401001">
        <w:t>that malaria infection</w:t>
      </w:r>
      <w:r>
        <w:t xml:space="preserve"> frequently occurs before </w:t>
      </w:r>
      <w:r w:rsidRPr="00401001">
        <w:t>women present for antenatal care</w:t>
      </w:r>
      <w:r>
        <w:t xml:space="preserve">.  Moreover, these early infections </w:t>
      </w:r>
      <w:r w:rsidRPr="00401001">
        <w:t>may play a</w:t>
      </w:r>
      <w:r>
        <w:t xml:space="preserve">n important </w:t>
      </w:r>
      <w:r w:rsidRPr="00401001">
        <w:t xml:space="preserve">role in the development of </w:t>
      </w:r>
      <w:r>
        <w:t xml:space="preserve">inflammatory responses and placental dysfunction, </w:t>
      </w:r>
      <w:r w:rsidRPr="00401001">
        <w:t xml:space="preserve">conditions that </w:t>
      </w:r>
      <w:r>
        <w:t>increase the risk of PTB</w:t>
      </w:r>
      <w:r w:rsidRPr="00401001">
        <w:t xml:space="preserve">.  The WHO recommends initiating </w:t>
      </w:r>
      <w:r>
        <w:t>IPTp-SP</w:t>
      </w:r>
      <w:r w:rsidRPr="00401001">
        <w:t xml:space="preserve"> as early as possi</w:t>
      </w:r>
      <w:r>
        <w:t xml:space="preserve">ble during the second trimester </w:t>
      </w:r>
      <w:r w:rsidRPr="00401001">
        <w:fldChar w:fldCharType="begin"/>
      </w:r>
      <w:r w:rsidR="002F26A7">
        <w:instrText xml:space="preserve"> ADDIN EN.CITE &lt;EndNote&gt;&lt;Cite&gt;&lt;Author&gt;WHO&lt;/Author&gt;&lt;Year&gt;2014&lt;/Year&gt;&lt;RecNum&gt;2931&lt;/RecNum&gt;&lt;DisplayText&gt;[79]&lt;/DisplayText&gt;&lt;record&gt;&lt;rec-number&gt;2931&lt;/rec-number&gt;&lt;foreign-keys&gt;&lt;key app="EN" db-id="0x5ss9zfnt90dmevxdixzftew920e25fd9vp"&gt;2931&lt;/key&gt;&lt;/foreign-keys&gt;&lt;ref-type name="Journal Article"&gt;17&lt;/ref-type&gt;&lt;contributors&gt;&lt;authors&gt;&lt;author&gt;WHO&lt;/author&gt;&lt;/authors&gt;&lt;/contributors&gt;&lt;titles&gt;&lt;title&gt;WHO policy brief for the implementation of intermittent preventive treatment of malaria in pregnancy using sulfadoxine-pyrimethamine (IPTp-SP)&lt;/title&gt;&lt;/titles&gt;&lt;dates&gt;&lt;year&gt;2014&lt;/year&gt;&lt;/dates&gt;&lt;urls&gt;&lt;/urls&gt;&lt;/record&gt;&lt;/Cite&gt;&lt;/EndNote&gt;</w:instrText>
      </w:r>
      <w:r w:rsidRPr="00401001">
        <w:fldChar w:fldCharType="separate"/>
      </w:r>
      <w:r w:rsidR="002F26A7">
        <w:rPr>
          <w:noProof/>
        </w:rPr>
        <w:t>[</w:t>
      </w:r>
      <w:hyperlink w:anchor="_ENREF_79" w:tooltip="WHO, 2014 #2931" w:history="1">
        <w:r w:rsidR="00C143BE">
          <w:rPr>
            <w:noProof/>
          </w:rPr>
          <w:t>79</w:t>
        </w:r>
      </w:hyperlink>
      <w:r w:rsidR="002F26A7">
        <w:rPr>
          <w:noProof/>
        </w:rPr>
        <w:t>]</w:t>
      </w:r>
      <w:r w:rsidRPr="00401001">
        <w:fldChar w:fldCharType="end"/>
      </w:r>
      <w:r w:rsidRPr="00401001">
        <w:t>; however, considering that almost half of the women in this study presented with malaria at enrolment</w:t>
      </w:r>
      <w:r>
        <w:t>,</w:t>
      </w:r>
      <w:r w:rsidRPr="00401001">
        <w:t xml:space="preserve"> this strategy is </w:t>
      </w:r>
      <w:r>
        <w:t>in</w:t>
      </w:r>
      <w:r w:rsidRPr="00401001">
        <w:t xml:space="preserve">adequate </w:t>
      </w:r>
      <w:r>
        <w:t>to</w:t>
      </w:r>
      <w:r w:rsidRPr="00401001">
        <w:t xml:space="preserve"> protect women from</w:t>
      </w:r>
      <w:r>
        <w:t xml:space="preserve"> </w:t>
      </w:r>
      <w:r w:rsidRPr="00401001">
        <w:t>earl</w:t>
      </w:r>
      <w:r>
        <w:t xml:space="preserve">y </w:t>
      </w:r>
      <w:r w:rsidRPr="00401001">
        <w:t>malaria infection</w:t>
      </w:r>
      <w:r>
        <w:t>s and</w:t>
      </w:r>
      <w:r w:rsidRPr="00401001">
        <w:t xml:space="preserve"> an increased risk of </w:t>
      </w:r>
      <w:r>
        <w:t>PTB</w:t>
      </w:r>
      <w:r w:rsidRPr="00401001">
        <w:t xml:space="preserve">. </w:t>
      </w:r>
      <w:r>
        <w:t xml:space="preserve">Our findings are supported by </w:t>
      </w:r>
      <w:proofErr w:type="spellStart"/>
      <w:r w:rsidRPr="00401001">
        <w:t>Kakura</w:t>
      </w:r>
      <w:proofErr w:type="spellEnd"/>
      <w:r w:rsidRPr="00401001">
        <w:t xml:space="preserve"> </w:t>
      </w:r>
      <w:r w:rsidRPr="00401001">
        <w:rPr>
          <w:i/>
        </w:rPr>
        <w:t>et al.</w:t>
      </w:r>
      <w:r w:rsidRPr="00401001">
        <w:t xml:space="preserve"> </w:t>
      </w:r>
      <w:r>
        <w:t xml:space="preserve">who </w:t>
      </w:r>
      <w:r w:rsidRPr="00401001">
        <w:t>also showed that over 50% of women had detectable parasites at the</w:t>
      </w:r>
      <w:r>
        <w:t>ir</w:t>
      </w:r>
      <w:r w:rsidRPr="00401001">
        <w:t xml:space="preserve"> first antenatal visit </w:t>
      </w:r>
      <w:r w:rsidRPr="00401001">
        <w:fldChar w:fldCharType="begin">
          <w:fldData xml:space="preserve">PEVuZE5vdGU+PENpdGU+PEF1dGhvcj5LYWt1cnU8L0F1dGhvcj48WWVhcj4yMDE2PC9ZZWFyPjxS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kyOC0zOTwvcGFnZXM+PHZvbHVtZT4zNzQ8L3ZvbHVtZT48bnVtYmVy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</w:fldData>
        </w:fldChar>
      </w:r>
      <w:r w:rsidR="002F26A7">
        <w:instrText xml:space="preserve"> ADDIN EN.CITE </w:instrText>
      </w:r>
      <w:r w:rsidR="002F26A7">
        <w:fldChar w:fldCharType="begin">
          <w:fldData xml:space="preserve">PEVuZE5vdGU+PENpdGU+PEF1dGhvcj5LYWt1cnU8L0F1dGhvcj48WWVhcj4yMDE2PC9ZZWFyPjxS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kyOC0zOTwvcGFnZXM+PHZvbHVtZT4zNzQ8L3ZvbHVtZT48bnVtYmVy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</w:fldData>
        </w:fldChar>
      </w:r>
      <w:r w:rsidR="002F26A7">
        <w:instrText xml:space="preserve"> ADDIN EN.CITE.DATA </w:instrText>
      </w:r>
      <w:r w:rsidR="002F26A7">
        <w:fldChar w:fldCharType="end"/>
      </w:r>
      <w:r w:rsidRPr="00401001">
        <w:fldChar w:fldCharType="separate"/>
      </w:r>
      <w:r w:rsidR="002F26A7">
        <w:rPr>
          <w:noProof/>
        </w:rPr>
        <w:t>[</w:t>
      </w:r>
      <w:hyperlink w:anchor="_ENREF_80" w:tooltip="Kakuru, 2016 #3129" w:history="1">
        <w:r w:rsidR="00C143BE">
          <w:rPr>
            <w:noProof/>
          </w:rPr>
          <w:t>80</w:t>
        </w:r>
      </w:hyperlink>
      <w:r w:rsidR="002F26A7">
        <w:rPr>
          <w:noProof/>
        </w:rPr>
        <w:t>]</w:t>
      </w:r>
      <w:r w:rsidRPr="00401001">
        <w:fldChar w:fldCharType="end"/>
      </w:r>
      <w:r>
        <w:t xml:space="preserve">. Furthermore, several trials investigating strategies to reduce MIP have not reported a decrease in PTB despite a decreased prevalence of malaria over pregnancy </w:t>
      </w:r>
      <w:r>
        <w:fldChar w:fldCharType="begin">
          <w:fldData xml:space="preserve">PEVuZE5vdGU+PENpdGU+PEF1dGhvcj5LYXllbnRhbzwvQXV0aG9yPjxZZWFyPjIwMTM8L1llYXI+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NTk0LTYwNDwvcGFnZXM+PHZvbHVtZT4zMDk8L3ZvbHVtZT48bnVtYmVyPjY8L251bWJlcj48a2V5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UwNy0xOTwvcGFnZXM+PHZvbHVtZT4z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</w:fldData>
        </w:fldChar>
      </w:r>
      <w:r w:rsidR="002F26A7">
        <w:instrText xml:space="preserve"> ADDIN EN.CITE </w:instrText>
      </w:r>
      <w:r w:rsidR="002F26A7">
        <w:fldChar w:fldCharType="begin">
          <w:fldData xml:space="preserve">PEVuZE5vdGU+PENpdGU+PEF1dGhvcj5LYXllbnRhbzwvQXV0aG9yPjxZZWFyPjIwMTM8L1llYXI+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NTk0LTYwNDwvcGFnZXM+PHZvbHVtZT4zMDk8L3ZvbHVtZT48bnVtYmVyPjY8L251bWJlcj48a2V5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UwNy0xOTwvcGFnZXM+PHZvbHVtZT4z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</w:fldData>
        </w:fldChar>
      </w:r>
      <w:r w:rsidR="002F26A7">
        <w:instrText xml:space="preserve"> ADDIN EN.CITE.DATA </w:instrText>
      </w:r>
      <w:r w:rsidR="002F26A7">
        <w:fldChar w:fldCharType="end"/>
      </w:r>
      <w:r>
        <w:fldChar w:fldCharType="separate"/>
      </w:r>
      <w:r w:rsidR="002F26A7">
        <w:rPr>
          <w:noProof/>
        </w:rPr>
        <w:t>[</w:t>
      </w:r>
      <w:hyperlink w:anchor="_ENREF_81" w:tooltip="Kayentao, 2013 #3210" w:history="1">
        <w:r w:rsidR="00C143BE">
          <w:rPr>
            <w:noProof/>
          </w:rPr>
          <w:t>81-83</w:t>
        </w:r>
      </w:hyperlink>
      <w:r w:rsidR="002F26A7">
        <w:rPr>
          <w:noProof/>
        </w:rPr>
        <w:t>]</w:t>
      </w:r>
      <w:r>
        <w:fldChar w:fldCharType="end"/>
      </w:r>
      <w:r w:rsidRPr="00674A4F">
        <w:t xml:space="preserve">.  </w:t>
      </w:r>
      <w:r>
        <w:t xml:space="preserve">Collectively these data suggest </w:t>
      </w:r>
      <w:r w:rsidRPr="00F735C3">
        <w:t xml:space="preserve">that intervention strategies </w:t>
      </w:r>
      <w:r>
        <w:t>will need to be initiated earlier in pregnancy (i.e. 1</w:t>
      </w:r>
      <w:r w:rsidRPr="005727B7">
        <w:rPr>
          <w:vertAlign w:val="superscript"/>
        </w:rPr>
        <w:t>st</w:t>
      </w:r>
      <w:r>
        <w:t xml:space="preserve"> trimester) in order </w:t>
      </w:r>
      <w:r w:rsidRPr="00F735C3">
        <w:t>to protect women from malaria-associated adverse birth outcomes</w:t>
      </w:r>
      <w:r w:rsidR="00C32F8B">
        <w:t xml:space="preserve"> and </w:t>
      </w:r>
      <w:r w:rsidR="00BA7FD8">
        <w:t>to prevent a major cause of infant death</w:t>
      </w:r>
      <w:r w:rsidRPr="00F735C3">
        <w:t>.</w:t>
      </w:r>
    </w:p>
    <w:p w14:paraId="3E0B3EFE" w14:textId="6B086A42" w:rsidR="00703DC7" w:rsidRDefault="00703DC7" w:rsidP="00D11AF7"/>
    <w:p w14:paraId="69A9CED1" w14:textId="0EFF6834" w:rsidR="002A059C" w:rsidRDefault="002A059C" w:rsidP="00D11AF7">
      <w:r>
        <w:t>While the data from this study suggests that earlier interventions in pregnancy may be required to prevent adverse birth outcomes, such as PTB, there are currently limited interventions that can be started in the first trimester.  SP is</w:t>
      </w:r>
      <w:r w:rsidR="00A10F8E">
        <w:t xml:space="preserve"> currently not recommended for administration in the first trimester</w:t>
      </w:r>
      <w:r w:rsidR="002F26A7">
        <w:t xml:space="preserve"> </w:t>
      </w:r>
      <w:r w:rsidR="00C143BE">
        <w:fldChar w:fldCharType="begin"/>
      </w:r>
      <w:r w:rsidR="00C143BE">
        <w:instrText xml:space="preserve"> ADDIN EN.CITE &lt;EndNote&gt;&lt;Cite&gt;&lt;Author&gt;WHO&lt;/Author&gt;&lt;Year&gt;2014&lt;/Year&gt;&lt;RecNum&gt;2931&lt;/RecNum&gt;&lt;DisplayText&gt;[79]&lt;/DisplayText&gt;&lt;record&gt;&lt;rec-number&gt;2931&lt;/rec-number&gt;&lt;foreign-keys&gt;&lt;key app="EN" db-id="0x5ss9zfnt90dmevxdixzftew920e25fd9vp"&gt;2931&lt;/key&gt;&lt;/foreign-keys&gt;&lt;ref-type name="Journal Article"&gt;17&lt;/ref-type&gt;&lt;contributors&gt;&lt;authors&gt;&lt;author&gt;WHO&lt;/author&gt;&lt;/authors&gt;&lt;/contributors&gt;&lt;titles&gt;&lt;title&gt;WHO policy brief for the implementation of intermittent preventive treatment of malaria in pregnancy using sulfadoxine-pyrimethamine (IPTp-SP)&lt;/title&gt;&lt;/titles&gt;&lt;dates&gt;&lt;year&gt;2014&lt;/year&gt;&lt;/dates&gt;&lt;urls&gt;&lt;/urls&gt;&lt;/record&gt;&lt;/Cite&gt;&lt;/EndNote&gt;</w:instrText>
      </w:r>
      <w:r w:rsidR="00C143BE">
        <w:fldChar w:fldCharType="separate"/>
      </w:r>
      <w:r w:rsidR="00C143BE">
        <w:rPr>
          <w:noProof/>
        </w:rPr>
        <w:t>[</w:t>
      </w:r>
      <w:hyperlink w:anchor="_ENREF_79" w:tooltip="WHO, 2014 #2931" w:history="1">
        <w:r w:rsidR="00C143BE">
          <w:rPr>
            <w:noProof/>
          </w:rPr>
          <w:t>79</w:t>
        </w:r>
      </w:hyperlink>
      <w:r w:rsidR="00C143BE">
        <w:rPr>
          <w:noProof/>
        </w:rPr>
        <w:t>]</w:t>
      </w:r>
      <w:r w:rsidR="00C143BE">
        <w:fldChar w:fldCharType="end"/>
      </w:r>
      <w:r w:rsidR="006737FB">
        <w:t>; f</w:t>
      </w:r>
      <w:r w:rsidR="00B0276E">
        <w:t xml:space="preserve">olate antagonist administration is associated with neural tube defects since the neural tube closes </w:t>
      </w:r>
      <w:r w:rsidR="008B4D8E">
        <w:t>during the first trimester</w:t>
      </w:r>
      <w:r w:rsidR="002F26A7">
        <w:t xml:space="preserve"> </w:t>
      </w:r>
      <w:r w:rsidR="00C143BE">
        <w:fldChar w:fldCharType="begin">
          <w:fldData xml:space="preserve">PEVuZE5vdGU+PENpdGU+PEF1dGhvcj5QZXRlcnM8L0F1dGhvcj48WWVhcj4yMDA3PC9ZZWFyPjxS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</w:fldData>
        </w:fldChar>
      </w:r>
      <w:r w:rsidR="00C143BE">
        <w:instrText xml:space="preserve"> ADDIN EN.CITE </w:instrText>
      </w:r>
      <w:r w:rsidR="00C143BE">
        <w:fldChar w:fldCharType="begin">
          <w:fldData xml:space="preserve">PEVuZE5vdGU+PENpdGU+PEF1dGhvcj5QZXRlcnM8L0F1dGhvcj48WWVhcj4yMDA3PC9ZZWFyPjxS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</w:fldData>
        </w:fldChar>
      </w:r>
      <w:r w:rsidR="00C143BE">
        <w:instrText xml:space="preserve"> ADDIN EN.CITE.DATA </w:instrText>
      </w:r>
      <w:r w:rsidR="00C143BE">
        <w:fldChar w:fldCharType="end"/>
      </w:r>
      <w:r w:rsidR="00C143BE">
        <w:fldChar w:fldCharType="separate"/>
      </w:r>
      <w:r w:rsidR="00C143BE">
        <w:rPr>
          <w:noProof/>
        </w:rPr>
        <w:t>[</w:t>
      </w:r>
      <w:hyperlink w:anchor="_ENREF_84" w:tooltip="Peters, 2007 #3352" w:history="1">
        <w:r w:rsidR="00C143BE">
          <w:rPr>
            <w:noProof/>
          </w:rPr>
          <w:t>84</w:t>
        </w:r>
      </w:hyperlink>
      <w:r w:rsidR="00C143BE">
        <w:rPr>
          <w:noProof/>
        </w:rPr>
        <w:t>]</w:t>
      </w:r>
      <w:r w:rsidR="00C143BE">
        <w:fldChar w:fldCharType="end"/>
      </w:r>
      <w:r w:rsidR="00B0276E">
        <w:t xml:space="preserve">.  </w:t>
      </w:r>
      <w:r w:rsidR="002003C9">
        <w:t xml:space="preserve">Additional clinical trials are required to investigate alternative pharmacological </w:t>
      </w:r>
      <w:r w:rsidR="005734A9">
        <w:t xml:space="preserve">therapeutic strategies that can be administered in the first trimester in highly endemic areas.  Furthermore, additional </w:t>
      </w:r>
      <w:r w:rsidR="00940408">
        <w:t xml:space="preserve">investigations are required to </w:t>
      </w:r>
      <w:r w:rsidR="00940408">
        <w:lastRenderedPageBreak/>
        <w:t xml:space="preserve">understand the mechanisms underlying </w:t>
      </w:r>
      <w:r w:rsidR="007668E8">
        <w:t>malaria</w:t>
      </w:r>
      <w:r w:rsidR="00940408">
        <w:t>-induced</w:t>
      </w:r>
      <w:r w:rsidR="007668E8">
        <w:t xml:space="preserve"> </w:t>
      </w:r>
      <w:r w:rsidR="00520405">
        <w:t xml:space="preserve">placental dysfunction </w:t>
      </w:r>
      <w:r w:rsidR="00946BBF">
        <w:t>and adverse birth outcomes including PTB.</w:t>
      </w:r>
    </w:p>
    <w:p w14:paraId="75D6F1E6" w14:textId="77777777" w:rsidR="006E06A0" w:rsidRPr="006E06A0" w:rsidRDefault="006E06A0" w:rsidP="00D11AF7">
      <w:pPr>
        <w:rPr>
          <w:b/>
          <w:bCs/>
        </w:rPr>
      </w:pPr>
    </w:p>
    <w:p w14:paraId="51BF8C4E" w14:textId="20359B09" w:rsidR="001E7130" w:rsidRDefault="00322AB8" w:rsidP="00D11AF7">
      <w:r w:rsidRPr="00401001">
        <w:t xml:space="preserve">In conclusion, </w:t>
      </w:r>
      <w:r w:rsidR="00C0656D">
        <w:t xml:space="preserve">we found that </w:t>
      </w:r>
      <w:r w:rsidR="006E3995">
        <w:t xml:space="preserve">in this cohort </w:t>
      </w:r>
      <w:r w:rsidR="00C92D99">
        <w:t xml:space="preserve">that </w:t>
      </w:r>
      <w:r w:rsidR="002548CD">
        <w:t xml:space="preserve">MIP </w:t>
      </w:r>
      <w:r w:rsidR="00B97B79">
        <w:t>in mid pregnancy</w:t>
      </w:r>
      <w:r w:rsidR="002548CD">
        <w:t xml:space="preserve"> </w:t>
      </w:r>
      <w:r w:rsidR="00B97B79">
        <w:t>(13-</w:t>
      </w:r>
      <w:r w:rsidR="00472B37">
        <w:t>23</w:t>
      </w:r>
      <w:r w:rsidR="00B97B79">
        <w:t xml:space="preserve"> weeks) </w:t>
      </w:r>
      <w:r w:rsidR="002548CD">
        <w:t>w</w:t>
      </w:r>
      <w:r w:rsidR="00326CBF">
        <w:t xml:space="preserve">as </w:t>
      </w:r>
      <w:r w:rsidRPr="00401001">
        <w:t xml:space="preserve">associated with alterations in inflammatory, angiogenic and metabolic </w:t>
      </w:r>
      <w:r w:rsidR="00FB73AC">
        <w:t>pathways</w:t>
      </w:r>
      <w:r w:rsidRPr="00401001">
        <w:t xml:space="preserve">. These infections were associated with an increased risk of </w:t>
      </w:r>
      <w:r w:rsidR="005F2E13">
        <w:t>PTB</w:t>
      </w:r>
      <w:r w:rsidRPr="00401001">
        <w:t xml:space="preserve">.  </w:t>
      </w:r>
      <w:r w:rsidR="00092C44">
        <w:t>Collectively t</w:t>
      </w:r>
      <w:r w:rsidRPr="00401001">
        <w:t xml:space="preserve">hese data </w:t>
      </w:r>
      <w:r w:rsidR="00FB73AC">
        <w:t xml:space="preserve">support the hypothesis </w:t>
      </w:r>
      <w:r w:rsidRPr="00401001">
        <w:t xml:space="preserve">that MIP </w:t>
      </w:r>
      <w:r w:rsidR="00E536DB">
        <w:t xml:space="preserve">early in </w:t>
      </w:r>
      <w:r w:rsidR="00092C44">
        <w:t xml:space="preserve">pregnancy </w:t>
      </w:r>
      <w:r w:rsidRPr="00401001">
        <w:t xml:space="preserve">initiates </w:t>
      </w:r>
      <w:r w:rsidR="00092C44">
        <w:t>inflammato</w:t>
      </w:r>
      <w:r w:rsidR="009B026B">
        <w:t>ry responses</w:t>
      </w:r>
      <w:r w:rsidR="00092C44">
        <w:t xml:space="preserve"> and altered </w:t>
      </w:r>
      <w:r w:rsidR="00326CBF">
        <w:t xml:space="preserve">placental </w:t>
      </w:r>
      <w:r w:rsidR="00092C44">
        <w:t xml:space="preserve">vascular </w:t>
      </w:r>
      <w:r w:rsidR="00326CBF">
        <w:t xml:space="preserve">function </w:t>
      </w:r>
      <w:r w:rsidR="00092C44">
        <w:t xml:space="preserve">that persist throughout pregnancy </w:t>
      </w:r>
      <w:r w:rsidRPr="00401001">
        <w:t xml:space="preserve">and </w:t>
      </w:r>
      <w:r w:rsidR="00092C44">
        <w:t>contribute</w:t>
      </w:r>
      <w:r w:rsidRPr="00401001">
        <w:t xml:space="preserve"> to </w:t>
      </w:r>
      <w:r w:rsidR="00E14992">
        <w:t>PTB</w:t>
      </w:r>
      <w:r w:rsidRPr="00401001">
        <w:t xml:space="preserve">.  </w:t>
      </w:r>
      <w:r w:rsidR="00322104">
        <w:t>These findings suggest that i</w:t>
      </w:r>
      <w:r w:rsidRPr="00401001">
        <w:t xml:space="preserve">ntervention strategies </w:t>
      </w:r>
      <w:r w:rsidR="00E1123B">
        <w:t xml:space="preserve">to prevent MIP </w:t>
      </w:r>
      <w:r w:rsidRPr="00401001">
        <w:t xml:space="preserve">will be required </w:t>
      </w:r>
      <w:r w:rsidR="00003609">
        <w:t>e</w:t>
      </w:r>
      <w:r w:rsidR="00003609" w:rsidRPr="00401001">
        <w:t xml:space="preserve">arlier </w:t>
      </w:r>
      <w:r w:rsidR="00003609">
        <w:t xml:space="preserve">in pregnancy </w:t>
      </w:r>
      <w:r w:rsidRPr="00401001">
        <w:t xml:space="preserve">to </w:t>
      </w:r>
      <w:r w:rsidR="00BC27BB">
        <w:t>pr</w:t>
      </w:r>
      <w:r w:rsidR="00003609">
        <w:t xml:space="preserve">event </w:t>
      </w:r>
      <w:r w:rsidR="00BC27BB">
        <w:t xml:space="preserve">placental </w:t>
      </w:r>
      <w:r w:rsidR="00003609">
        <w:t>dys</w:t>
      </w:r>
      <w:r w:rsidR="00BC27BB">
        <w:t xml:space="preserve">function and </w:t>
      </w:r>
      <w:r w:rsidRPr="00401001">
        <w:t>malaria</w:t>
      </w:r>
      <w:r w:rsidR="002548CD">
        <w:t>-</w:t>
      </w:r>
      <w:r w:rsidRPr="00401001">
        <w:t xml:space="preserve">associated adverse birth outcomes. </w:t>
      </w:r>
    </w:p>
    <w:p w14:paraId="3C767CBB" w14:textId="77777777" w:rsidR="001E7130" w:rsidRDefault="001E7130" w:rsidP="003841BA">
      <w:pPr>
        <w:spacing w:line="480" w:lineRule="auto"/>
      </w:pPr>
    </w:p>
    <w:p w14:paraId="289BD718" w14:textId="77777777" w:rsidR="00AA7D86" w:rsidRDefault="00AA7D86" w:rsidP="003841BA">
      <w:pPr>
        <w:spacing w:line="480" w:lineRule="auto"/>
        <w:rPr>
          <w:b/>
        </w:rPr>
      </w:pPr>
      <w:r w:rsidRPr="001E7130">
        <w:rPr>
          <w:u w:val="single"/>
        </w:rPr>
        <w:t>Acknowledgements</w:t>
      </w:r>
      <w:r w:rsidR="001E7130">
        <w:rPr>
          <w:u w:val="single"/>
        </w:rPr>
        <w:t>:</w:t>
      </w:r>
    </w:p>
    <w:p w14:paraId="77C50AF0" w14:textId="05E017BB" w:rsidR="0086442D" w:rsidRDefault="000A784C" w:rsidP="00D11AF7">
      <w:r w:rsidRPr="00B97B79">
        <w:t xml:space="preserve">We would like to thank </w:t>
      </w:r>
      <w:proofErr w:type="gramStart"/>
      <w:r w:rsidRPr="00B97B79">
        <w:t>all of</w:t>
      </w:r>
      <w:proofErr w:type="gramEnd"/>
      <w:r w:rsidRPr="00B97B79">
        <w:t xml:space="preserve"> the mothers enrolled in this study, and the </w:t>
      </w:r>
      <w:r w:rsidR="00E366A9">
        <w:t xml:space="preserve">outstanding </w:t>
      </w:r>
      <w:r w:rsidRPr="00B97B79">
        <w:t xml:space="preserve">staff in Malawi for all of their hard work and commitment.  </w:t>
      </w:r>
    </w:p>
    <w:p w14:paraId="52075AE3" w14:textId="0AF221DD" w:rsidR="005E0F3E" w:rsidRDefault="005E0F3E" w:rsidP="003841BA">
      <w:pPr>
        <w:pStyle w:val="CommentText"/>
        <w:spacing w:line="480" w:lineRule="auto"/>
        <w:rPr>
          <w:color w:val="333333"/>
          <w:sz w:val="24"/>
          <w:szCs w:val="24"/>
          <w:u w:val="single"/>
        </w:rPr>
      </w:pPr>
    </w:p>
    <w:p w14:paraId="23FD882B" w14:textId="77777777" w:rsidR="00D11AF7" w:rsidRPr="00A34371" w:rsidRDefault="00D11AF7" w:rsidP="00D11AF7">
      <w:pPr>
        <w:pStyle w:val="CommentText"/>
        <w:spacing w:line="480" w:lineRule="auto"/>
        <w:rPr>
          <w:b/>
          <w:bCs/>
          <w:color w:val="333333"/>
          <w:sz w:val="24"/>
          <w:szCs w:val="24"/>
          <w:u w:val="single"/>
        </w:rPr>
      </w:pPr>
      <w:r>
        <w:rPr>
          <w:b/>
          <w:bCs/>
          <w:color w:val="333333"/>
          <w:sz w:val="24"/>
          <w:szCs w:val="24"/>
          <w:u w:val="single"/>
        </w:rPr>
        <w:t>Supporting</w:t>
      </w:r>
      <w:r w:rsidRPr="00A34371">
        <w:rPr>
          <w:b/>
          <w:bCs/>
          <w:color w:val="333333"/>
          <w:sz w:val="24"/>
          <w:szCs w:val="24"/>
          <w:u w:val="single"/>
        </w:rPr>
        <w:t xml:space="preserve"> Information</w:t>
      </w:r>
    </w:p>
    <w:p w14:paraId="505DA081" w14:textId="77777777" w:rsidR="00D11AF7" w:rsidRPr="00D2634F" w:rsidRDefault="00D11AF7" w:rsidP="00D11AF7">
      <w:r w:rsidRPr="00D2634F">
        <w:t>S1 Anonymized Dataset (excel)</w:t>
      </w:r>
    </w:p>
    <w:p w14:paraId="32E353C3" w14:textId="77777777" w:rsidR="00D11AF7" w:rsidRPr="00D2634F" w:rsidRDefault="00D11AF7" w:rsidP="00D11AF7">
      <w:r w:rsidRPr="00D2634F">
        <w:t>S1 STROBE Checklist (pdf)</w:t>
      </w:r>
    </w:p>
    <w:p w14:paraId="5611285F" w14:textId="77777777" w:rsidR="00D11AF7" w:rsidRPr="00D2634F" w:rsidRDefault="00D11AF7" w:rsidP="00D11AF7">
      <w:r w:rsidRPr="00D2634F">
        <w:t>S1 Table. Characteristics of the assays used for marker analysis (pdf)</w:t>
      </w:r>
    </w:p>
    <w:p w14:paraId="6B4697C1" w14:textId="77777777" w:rsidR="00D11AF7" w:rsidRPr="00D2634F" w:rsidRDefault="00D11AF7" w:rsidP="00D11AF7">
      <w:r w:rsidRPr="00D2634F">
        <w:t xml:space="preserve">S2 Table. Available data (n) for variables, and percentage of missing data (pdf). </w:t>
      </w:r>
    </w:p>
    <w:p w14:paraId="0E38BFC0" w14:textId="77777777" w:rsidR="00D11AF7" w:rsidRPr="00D2634F" w:rsidRDefault="00D11AF7" w:rsidP="00D11AF7">
      <w:r w:rsidRPr="00D2634F">
        <w:t xml:space="preserve">S3 Table. Impact of malaria status on gestational age at delivery by quantile regression (pdf). </w:t>
      </w:r>
    </w:p>
    <w:p w14:paraId="3220ED50" w14:textId="77777777" w:rsidR="00D11AF7" w:rsidRPr="00D2634F" w:rsidRDefault="00D11AF7" w:rsidP="00D11AF7">
      <w:r w:rsidRPr="00D2634F">
        <w:t>S4 Table. Multivariate Linear Mixed Effects Modeling of the inflammatory mediators based on malaria status at visit 1, expanded (pdf)</w:t>
      </w:r>
    </w:p>
    <w:p w14:paraId="343CD142" w14:textId="77777777" w:rsidR="00D11AF7" w:rsidRPr="00D2634F" w:rsidRDefault="00D11AF7" w:rsidP="00D11AF7">
      <w:r w:rsidRPr="00D2634F">
        <w:t>S5 Table. Multivariate Linear Mixed Effects Modeling of the metabolic and angiogenic mediators based on malaria status at visit 1, expanded (pdf)</w:t>
      </w:r>
    </w:p>
    <w:p w14:paraId="1C34977D" w14:textId="77777777" w:rsidR="00D11AF7" w:rsidRPr="00D2634F" w:rsidRDefault="00D11AF7" w:rsidP="00D11AF7">
      <w:r w:rsidRPr="00D2634F">
        <w:t>S6 Table. Multivariate Linear Mixed Effects Modeling comparing the null model to the addition of malaria status at Visit 1 with an interaction term assessing gestational age (pdf)</w:t>
      </w:r>
    </w:p>
    <w:p w14:paraId="28A446F7" w14:textId="77777777" w:rsidR="00D11AF7" w:rsidRPr="00D2634F" w:rsidRDefault="00D11AF7" w:rsidP="00D11AF7">
      <w:r w:rsidRPr="00D2634F">
        <w:t>S7 Table. Multivariate Linear Mixed Effects Modeling of the inflammatory mediators based on malaria status at visit 1, primigravids only (pdf)</w:t>
      </w:r>
    </w:p>
    <w:p w14:paraId="4143402E" w14:textId="77777777" w:rsidR="00D11AF7" w:rsidRPr="00D2634F" w:rsidRDefault="00D11AF7" w:rsidP="00D11AF7">
      <w:r w:rsidRPr="00D2634F">
        <w:t>S8 Table. Multivariate Linear Mixed Effects Modeling of the metabolic and angiogenic mediators based on malaria status at visit 1, primigravids only (pdf)</w:t>
      </w:r>
    </w:p>
    <w:p w14:paraId="4C02055E" w14:textId="77777777" w:rsidR="00D11AF7" w:rsidRPr="00D2634F" w:rsidRDefault="00D11AF7" w:rsidP="00D11AF7">
      <w:r w:rsidRPr="00D2634F">
        <w:t>S9 Table. Multivariate Linear Mixed Effects Modeling comparing the null model to the addition of malaria status at Visit 1 with an interaction term assessing gestational age, primigravids only (pdf)</w:t>
      </w:r>
    </w:p>
    <w:p w14:paraId="0494CD21" w14:textId="77777777" w:rsidR="00D11AF7" w:rsidRPr="00D2634F" w:rsidRDefault="00D11AF7" w:rsidP="00D11AF7">
      <w:r w:rsidRPr="00D2634F">
        <w:t xml:space="preserve">S10 Table. Multivariate Linear Mixed Effects Modeling of the inflammatory mediators based on malaria status at visit 1, </w:t>
      </w:r>
      <w:proofErr w:type="spellStart"/>
      <w:r w:rsidRPr="00D2634F">
        <w:t>multigravids</w:t>
      </w:r>
      <w:proofErr w:type="spellEnd"/>
      <w:r w:rsidRPr="00D2634F">
        <w:t xml:space="preserve"> only (pdf)</w:t>
      </w:r>
    </w:p>
    <w:p w14:paraId="5B8E26A1" w14:textId="77777777" w:rsidR="00D11AF7" w:rsidRPr="00D2634F" w:rsidRDefault="00D11AF7" w:rsidP="00D11AF7">
      <w:r w:rsidRPr="00D2634F">
        <w:t xml:space="preserve">S11 Table. Multivariate Linear Mixed Effects Modeling of the metabolic and angiogenic mediators based on malaria status at visit 1, </w:t>
      </w:r>
      <w:proofErr w:type="spellStart"/>
      <w:r w:rsidRPr="00D2634F">
        <w:t>multigravids</w:t>
      </w:r>
      <w:proofErr w:type="spellEnd"/>
      <w:r w:rsidRPr="00D2634F">
        <w:t xml:space="preserve"> only (pdf)</w:t>
      </w:r>
    </w:p>
    <w:p w14:paraId="776CDECD" w14:textId="77777777" w:rsidR="00D11AF7" w:rsidRPr="00D2634F" w:rsidRDefault="00D11AF7" w:rsidP="00D11AF7">
      <w:r w:rsidRPr="00D2634F">
        <w:t xml:space="preserve">S12 Table.  Multivariate Linear Mixed Effects Modeling comparing the null model to the addition of malaria status at Visit 1 with an interaction term assessing gestational age, </w:t>
      </w:r>
      <w:proofErr w:type="spellStart"/>
      <w:r w:rsidRPr="00D2634F">
        <w:t>multigravids</w:t>
      </w:r>
      <w:proofErr w:type="spellEnd"/>
      <w:r w:rsidRPr="00D2634F">
        <w:t xml:space="preserve"> only (pdf)</w:t>
      </w:r>
    </w:p>
    <w:p w14:paraId="0609D2F6" w14:textId="77777777" w:rsidR="00D11AF7" w:rsidRPr="00F3307F" w:rsidRDefault="00D11AF7" w:rsidP="003841BA">
      <w:pPr>
        <w:pStyle w:val="CommentText"/>
        <w:spacing w:line="480" w:lineRule="auto"/>
        <w:rPr>
          <w:color w:val="333333"/>
          <w:sz w:val="24"/>
          <w:szCs w:val="24"/>
          <w:u w:val="single"/>
        </w:rPr>
      </w:pPr>
      <w:bookmarkStart w:id="0" w:name="_GoBack"/>
      <w:bookmarkEnd w:id="0"/>
    </w:p>
    <w:p w14:paraId="148D5BC6" w14:textId="77777777" w:rsidR="00C143BE" w:rsidRPr="006D6718" w:rsidRDefault="00A30A10" w:rsidP="006D6718">
      <w:pPr>
        <w:spacing w:line="480" w:lineRule="auto"/>
        <w:ind w:left="720" w:hanging="720"/>
        <w:jc w:val="center"/>
        <w:rPr>
          <w:noProof/>
        </w:rPr>
      </w:pPr>
      <w:r>
        <w:br w:type="page"/>
      </w:r>
      <w:r w:rsidR="00556428" w:rsidRPr="006D6718">
        <w:lastRenderedPageBreak/>
        <w:fldChar w:fldCharType="begin"/>
      </w:r>
      <w:r w:rsidR="00053E86" w:rsidRPr="006D6718">
        <w:instrText xml:space="preserve"> ADDIN EN.REFLIST </w:instrText>
      </w:r>
      <w:r w:rsidR="00556428" w:rsidRPr="006D6718">
        <w:fldChar w:fldCharType="separate"/>
      </w:r>
      <w:r w:rsidR="00C143BE" w:rsidRPr="006D6718">
        <w:rPr>
          <w:noProof/>
        </w:rPr>
        <w:t>References</w:t>
      </w:r>
    </w:p>
    <w:p w14:paraId="26EBE749" w14:textId="77777777" w:rsidR="00C143BE" w:rsidRPr="006D6718" w:rsidRDefault="00C143BE" w:rsidP="00D11AF7">
      <w:pPr>
        <w:rPr>
          <w:noProof/>
        </w:rPr>
      </w:pPr>
    </w:p>
    <w:p w14:paraId="079ED43A" w14:textId="77777777" w:rsidR="00C143BE" w:rsidRPr="006D6718" w:rsidRDefault="00C143BE" w:rsidP="006D6718">
      <w:pPr>
        <w:spacing w:line="480" w:lineRule="auto"/>
        <w:ind w:left="720" w:hanging="720"/>
        <w:rPr>
          <w:noProof/>
        </w:rPr>
      </w:pPr>
      <w:bookmarkStart w:id="1" w:name="_ENREF_1"/>
      <w:r w:rsidRPr="006D6718">
        <w:rPr>
          <w:noProof/>
        </w:rPr>
        <w:t>1.</w:t>
      </w:r>
      <w:r w:rsidRPr="006D6718">
        <w:rPr>
          <w:noProof/>
        </w:rPr>
        <w:tab/>
        <w:t>WHO. World Malaria Report 2015. 2016.</w:t>
      </w:r>
      <w:bookmarkEnd w:id="1"/>
    </w:p>
    <w:p w14:paraId="760744CF" w14:textId="77777777" w:rsidR="00C143BE" w:rsidRPr="006D6718" w:rsidRDefault="00C143BE" w:rsidP="006D6718">
      <w:pPr>
        <w:spacing w:line="480" w:lineRule="auto"/>
        <w:ind w:left="720" w:hanging="720"/>
        <w:rPr>
          <w:noProof/>
        </w:rPr>
      </w:pPr>
      <w:bookmarkStart w:id="2" w:name="_ENREF_2"/>
      <w:r w:rsidRPr="006D6718">
        <w:rPr>
          <w:noProof/>
        </w:rPr>
        <w:t>2.</w:t>
      </w:r>
      <w:r w:rsidRPr="006D6718">
        <w:rPr>
          <w:noProof/>
        </w:rPr>
        <w:tab/>
        <w:t>Rogerson SJ, Desai M, Mayor A, Sicuri E, Taylor SM, van Eijk AM. Burden, pathology, and costs of malaria in pregnancy: new developments for an old problem. The Lancet infectious diseases. 2018;18(4):e107-e18. doi: 10.1016/S1473-3099(18)30066-5. PubMed PMID: 29396010.</w:t>
      </w:r>
      <w:bookmarkEnd w:id="2"/>
    </w:p>
    <w:p w14:paraId="6EA5A978" w14:textId="77777777" w:rsidR="00C143BE" w:rsidRPr="006D6718" w:rsidRDefault="00C143BE" w:rsidP="006D6718">
      <w:pPr>
        <w:spacing w:line="480" w:lineRule="auto"/>
        <w:ind w:left="720" w:hanging="720"/>
        <w:rPr>
          <w:noProof/>
        </w:rPr>
      </w:pPr>
      <w:bookmarkStart w:id="3" w:name="_ENREF_3"/>
      <w:r w:rsidRPr="006D6718">
        <w:rPr>
          <w:noProof/>
        </w:rPr>
        <w:t>3.</w:t>
      </w:r>
      <w:r w:rsidRPr="006D6718">
        <w:rPr>
          <w:noProof/>
        </w:rPr>
        <w:tab/>
        <w:t>De Beaudrap P, Turyakira E, Nabasumba C, Tumwebaze B, Piola P, Boum Ii Y, et al. Timing of malaria in pregnancy and impact on infant growth and morbidity: a cohort study in Uganda. Malaria journal. 2016;15:92. doi: 10.1186/s12936-016-1135-7. PubMed PMID: 26879849; PubMed Central PMCID: PMC4754923.</w:t>
      </w:r>
      <w:bookmarkEnd w:id="3"/>
    </w:p>
    <w:p w14:paraId="09492BD4" w14:textId="77777777" w:rsidR="00C143BE" w:rsidRPr="006D6718" w:rsidRDefault="00C143BE" w:rsidP="006D6718">
      <w:pPr>
        <w:spacing w:line="480" w:lineRule="auto"/>
        <w:ind w:left="720" w:hanging="720"/>
        <w:rPr>
          <w:noProof/>
        </w:rPr>
      </w:pPr>
      <w:bookmarkStart w:id="4" w:name="_ENREF_4"/>
      <w:r w:rsidRPr="006D6718">
        <w:rPr>
          <w:noProof/>
        </w:rPr>
        <w:t>4.</w:t>
      </w:r>
      <w:r w:rsidRPr="006D6718">
        <w:rPr>
          <w:noProof/>
        </w:rPr>
        <w:tab/>
        <w:t>Desai M, ter Kuile FO, Nosten F, McGready R, Asamoa K, Brabin B, et al. Epidemiology and burden of malaria in pregnancy. The Lancet infectious diseases. 2007;7(2):93-104. doi: 10.1016/S1473-3099(07)70021-X. PubMed PMID: 17251080.</w:t>
      </w:r>
      <w:bookmarkEnd w:id="4"/>
    </w:p>
    <w:p w14:paraId="39B9D64C" w14:textId="77777777" w:rsidR="00C143BE" w:rsidRPr="006D6718" w:rsidRDefault="00C143BE" w:rsidP="006D6718">
      <w:pPr>
        <w:spacing w:line="480" w:lineRule="auto"/>
        <w:ind w:left="720" w:hanging="720"/>
        <w:rPr>
          <w:noProof/>
        </w:rPr>
      </w:pPr>
      <w:bookmarkStart w:id="5" w:name="_ENREF_5"/>
      <w:r w:rsidRPr="006D6718">
        <w:rPr>
          <w:noProof/>
        </w:rPr>
        <w:t>5.</w:t>
      </w:r>
      <w:r w:rsidRPr="006D6718">
        <w:rPr>
          <w:noProof/>
        </w:rPr>
        <w:tab/>
        <w:t>Raju TNK, Pemberton VL, Saigal S, Blaisdell CJ, Moxey-Mims M, Buist S, et al. Long-Term Healthcare Outcomes of Preterm Birth: An Executive Summary of a Conference Sponsored by the National Institutes of Health. J Pediatr. 2017;181:309-18 e1. doi: 10.1016/j.jpeds.2016.10.015. PubMed PMID: 27806833.</w:t>
      </w:r>
      <w:bookmarkEnd w:id="5"/>
    </w:p>
    <w:p w14:paraId="7219D583" w14:textId="77777777" w:rsidR="00C143BE" w:rsidRPr="006D6718" w:rsidRDefault="00C143BE" w:rsidP="006D6718">
      <w:pPr>
        <w:spacing w:line="480" w:lineRule="auto"/>
        <w:ind w:left="720" w:hanging="720"/>
        <w:rPr>
          <w:noProof/>
        </w:rPr>
      </w:pPr>
      <w:bookmarkStart w:id="6" w:name="_ENREF_6"/>
      <w:r w:rsidRPr="006D6718">
        <w:rPr>
          <w:noProof/>
        </w:rPr>
        <w:t>6.</w:t>
      </w:r>
      <w:r w:rsidRPr="006D6718">
        <w:rPr>
          <w:noProof/>
        </w:rPr>
        <w:tab/>
        <w:t>Marchant T, Willey B, Katz J, Clarke S, Kariuki S, ter Kuile F, et al. Neonatal mortality risk associated with preterm birth in East Africa, adjusted by weight for gestational age: individual participant level meta-analysis. PLoS medicine. 2012;9(8):e1001292. doi: 10.1371/journal.pmed.1001292. PubMed PMID: 22904691; PubMed Central PMCID: PMC3419185.</w:t>
      </w:r>
      <w:bookmarkEnd w:id="6"/>
    </w:p>
    <w:p w14:paraId="2D5F6512" w14:textId="77777777" w:rsidR="00C143BE" w:rsidRPr="006D6718" w:rsidRDefault="00C143BE" w:rsidP="006D6718">
      <w:pPr>
        <w:spacing w:line="480" w:lineRule="auto"/>
        <w:ind w:left="720" w:hanging="720"/>
        <w:rPr>
          <w:noProof/>
        </w:rPr>
      </w:pPr>
      <w:bookmarkStart w:id="7" w:name="_ENREF_7"/>
      <w:r w:rsidRPr="006D6718">
        <w:rPr>
          <w:noProof/>
        </w:rPr>
        <w:lastRenderedPageBreak/>
        <w:t>7.</w:t>
      </w:r>
      <w:r w:rsidRPr="006D6718">
        <w:rPr>
          <w:noProof/>
        </w:rPr>
        <w:tab/>
        <w:t xml:space="preserve">Lee AC, Kozuki N, Cousens S, Stevens GA, Blencowe H, Silveira MF, et al. Estimates of burden and consequences of infants born small for gestational age in low and middle income countries with INTERGROWTH-21(st) standard: analysis of CHERG datasets. Bmj. 2017;358:j3677. doi: 10.1136/bmj.j3677. PubMed PMID: 28819030; PubMed Central PMCID: PMC5558898 </w:t>
      </w:r>
      <w:bookmarkEnd w:id="7"/>
    </w:p>
    <w:p w14:paraId="24E2D2EC" w14:textId="77777777" w:rsidR="00C143BE" w:rsidRPr="006D6718" w:rsidRDefault="00C143BE" w:rsidP="006D6718">
      <w:pPr>
        <w:spacing w:line="480" w:lineRule="auto"/>
        <w:ind w:left="720" w:hanging="720"/>
        <w:rPr>
          <w:noProof/>
        </w:rPr>
      </w:pPr>
      <w:bookmarkStart w:id="8" w:name="_ENREF_8"/>
      <w:r w:rsidRPr="006D6718">
        <w:rPr>
          <w:noProof/>
        </w:rPr>
        <w:t>8.</w:t>
      </w:r>
      <w:r w:rsidRPr="006D6718">
        <w:rPr>
          <w:noProof/>
        </w:rPr>
        <w:tab/>
        <w:t>Calkins K, Devaskar SU. Fetal origins of adult disease. Current problems in pediatric and adolescent health care. 2011;41(6):158-76. doi: 10.1016/j.cppeds.2011.01.001. PubMed PMID: 21684471.</w:t>
      </w:r>
      <w:bookmarkEnd w:id="8"/>
    </w:p>
    <w:p w14:paraId="5F6BD2B0" w14:textId="77777777" w:rsidR="00C143BE" w:rsidRPr="006D6718" w:rsidRDefault="00C143BE" w:rsidP="006D6718">
      <w:pPr>
        <w:spacing w:line="480" w:lineRule="auto"/>
        <w:ind w:left="720" w:hanging="720"/>
        <w:rPr>
          <w:noProof/>
        </w:rPr>
      </w:pPr>
      <w:bookmarkStart w:id="9" w:name="_ENREF_9"/>
      <w:r w:rsidRPr="006D6718">
        <w:rPr>
          <w:noProof/>
        </w:rPr>
        <w:t>9.</w:t>
      </w:r>
      <w:r w:rsidRPr="006D6718">
        <w:rPr>
          <w:noProof/>
        </w:rPr>
        <w:tab/>
        <w:t>Luu TM, Katz SL, Leeson P, Thebaud B, Nuyt AM. Preterm birth: risk factor for early-onset chronic diseases. CMAJ : Canadian Medical Association journal = journal de l'Association medicale canadienne. 2016;188(10):736-46. doi: 10.1503/cmaj.150450. PubMed PMID: 26644500; PubMed Central PMCID: PMC4938684.</w:t>
      </w:r>
      <w:bookmarkEnd w:id="9"/>
    </w:p>
    <w:p w14:paraId="6A73361A" w14:textId="77777777" w:rsidR="00C143BE" w:rsidRPr="006D6718" w:rsidRDefault="00C143BE" w:rsidP="006D6718">
      <w:pPr>
        <w:spacing w:line="480" w:lineRule="auto"/>
        <w:ind w:left="720" w:hanging="720"/>
        <w:rPr>
          <w:noProof/>
        </w:rPr>
      </w:pPr>
      <w:bookmarkStart w:id="10" w:name="_ENREF_10"/>
      <w:r w:rsidRPr="006D6718">
        <w:rPr>
          <w:noProof/>
        </w:rPr>
        <w:t>10.</w:t>
      </w:r>
      <w:r w:rsidRPr="006D6718">
        <w:rPr>
          <w:noProof/>
        </w:rPr>
        <w:tab/>
        <w:t>Sullivan AD, Nyirenda T, Cullinan T, Taylor T, Harlow SD, James SA, et al. Malaria infection during pregnancy: intrauterine growth retardation and preterm delivery in Malawi. The Journal of infectious diseases. 1999;179(6):1580-3. doi: 10.1086/314752. PubMed PMID: 10228088.</w:t>
      </w:r>
      <w:bookmarkEnd w:id="10"/>
    </w:p>
    <w:p w14:paraId="15EBBE14" w14:textId="77777777" w:rsidR="00C143BE" w:rsidRPr="006D6718" w:rsidRDefault="00C143BE" w:rsidP="006D6718">
      <w:pPr>
        <w:spacing w:line="480" w:lineRule="auto"/>
        <w:ind w:left="720" w:hanging="720"/>
        <w:rPr>
          <w:noProof/>
        </w:rPr>
      </w:pPr>
      <w:bookmarkStart w:id="11" w:name="_ENREF_11"/>
      <w:r w:rsidRPr="006D6718">
        <w:rPr>
          <w:noProof/>
        </w:rPr>
        <w:t>11.</w:t>
      </w:r>
      <w:r w:rsidRPr="006D6718">
        <w:rPr>
          <w:noProof/>
        </w:rPr>
        <w:tab/>
        <w:t>Steketee RW, Wirima JJ, Hightower AW, Slutsker L, Heymann DL, Breman JG. The effect of malaria and malaria prevention in pregnancy on offspring birthweight, prematurity, and intrauterine growth retardation in rural Malawi. The American journal of tropical medicine and hygiene. 1996;55(1 Suppl):33-41. PubMed PMID: 8702035.</w:t>
      </w:r>
      <w:bookmarkEnd w:id="11"/>
    </w:p>
    <w:p w14:paraId="4335A491" w14:textId="77777777" w:rsidR="00C143BE" w:rsidRPr="006D6718" w:rsidRDefault="00C143BE" w:rsidP="006D6718">
      <w:pPr>
        <w:spacing w:line="480" w:lineRule="auto"/>
        <w:ind w:left="720" w:hanging="720"/>
        <w:rPr>
          <w:noProof/>
        </w:rPr>
      </w:pPr>
      <w:bookmarkStart w:id="12" w:name="_ENREF_12"/>
      <w:r w:rsidRPr="006D6718">
        <w:rPr>
          <w:noProof/>
        </w:rPr>
        <w:t>12.</w:t>
      </w:r>
      <w:r w:rsidRPr="006D6718">
        <w:rPr>
          <w:noProof/>
        </w:rPr>
        <w:tab/>
        <w:t xml:space="preserve">Kalilani L, Mofolo I, Chaponda M, Rogerson SJ, Meshnick SR. The effect of timing and frequency of Plasmodium falciparum infection during pregnancy on the risk of low birth weight and maternal anemia. Transactions of the Royal Society of Tropical Medicine and </w:t>
      </w:r>
      <w:r w:rsidRPr="006D6718">
        <w:rPr>
          <w:noProof/>
        </w:rPr>
        <w:lastRenderedPageBreak/>
        <w:t>Hygiene. 2010;104(6):416-22. doi: 10.1016/j.trstmh.2010.01.013. PubMed PMID: 20207387.</w:t>
      </w:r>
      <w:bookmarkEnd w:id="12"/>
    </w:p>
    <w:p w14:paraId="10266DBA" w14:textId="77777777" w:rsidR="00C143BE" w:rsidRPr="006D6718" w:rsidRDefault="00C143BE" w:rsidP="006D6718">
      <w:pPr>
        <w:spacing w:line="480" w:lineRule="auto"/>
        <w:ind w:left="720" w:hanging="720"/>
        <w:rPr>
          <w:noProof/>
        </w:rPr>
      </w:pPr>
      <w:bookmarkStart w:id="13" w:name="_ENREF_13"/>
      <w:r w:rsidRPr="006D6718">
        <w:rPr>
          <w:noProof/>
        </w:rPr>
        <w:t>13.</w:t>
      </w:r>
      <w:r w:rsidRPr="006D6718">
        <w:rPr>
          <w:noProof/>
        </w:rPr>
        <w:tab/>
        <w:t>Moore KA, Simpson JA, Wiladphaingern J, Min AM, Pimanpanarak M, Paw MK, et al. Influence of the number and timing of malaria episodes during pregnancy on prematurity and small-for-gestational-age in an area of low transmission. BMC Med. 2017;15(1):117. doi: 10.1186/s12916-017-0877-6. PubMed PMID: 28633672; PubMed Central PMCID: PMC5479010.</w:t>
      </w:r>
      <w:bookmarkEnd w:id="13"/>
    </w:p>
    <w:p w14:paraId="3609FAC9" w14:textId="77777777" w:rsidR="00C143BE" w:rsidRPr="006D6718" w:rsidRDefault="00C143BE" w:rsidP="006D6718">
      <w:pPr>
        <w:spacing w:line="480" w:lineRule="auto"/>
        <w:ind w:left="720" w:hanging="720"/>
        <w:rPr>
          <w:noProof/>
        </w:rPr>
      </w:pPr>
      <w:bookmarkStart w:id="14" w:name="_ENREF_14"/>
      <w:r w:rsidRPr="006D6718">
        <w:rPr>
          <w:noProof/>
        </w:rPr>
        <w:t>14.</w:t>
      </w:r>
      <w:r w:rsidRPr="006D6718">
        <w:rPr>
          <w:noProof/>
        </w:rPr>
        <w:tab/>
        <w:t>De Beaudrap P, Turyakira E, White LJ, Nabasumba C, Tumwebaze B, Muehlenbachs A, et al. Impact of malaria during pregnancy on pregnancy outcomes in a Ugandan prospective cohort with intensive malaria screening and prompt treatment. Malaria journal. 2013;12:139. doi: 10.1186/1475-2875-12-139. PubMed PMID: 23617626; PubMed Central PMCID: PMC3642015.</w:t>
      </w:r>
      <w:bookmarkEnd w:id="14"/>
    </w:p>
    <w:p w14:paraId="542248F9" w14:textId="77777777" w:rsidR="00C143BE" w:rsidRPr="006D6718" w:rsidRDefault="00C143BE" w:rsidP="006D6718">
      <w:pPr>
        <w:spacing w:line="480" w:lineRule="auto"/>
        <w:ind w:left="720" w:hanging="720"/>
        <w:rPr>
          <w:noProof/>
        </w:rPr>
      </w:pPr>
      <w:bookmarkStart w:id="15" w:name="_ENREF_15"/>
      <w:r w:rsidRPr="006D6718">
        <w:rPr>
          <w:noProof/>
        </w:rPr>
        <w:t>15.</w:t>
      </w:r>
      <w:r w:rsidRPr="006D6718">
        <w:rPr>
          <w:noProof/>
        </w:rPr>
        <w:tab/>
        <w:t>Sharma L, Shukla G. Placental Malaria: A New Insight into the Pathophysiology. Frontiers in medicine. 2017;4:117. doi: 10.3389/fmed.2017.00117. PubMed PMID: 28791290; PubMed Central PMCID: PMC5524764.</w:t>
      </w:r>
      <w:bookmarkEnd w:id="15"/>
    </w:p>
    <w:p w14:paraId="3BDAB062" w14:textId="77777777" w:rsidR="00C143BE" w:rsidRPr="006D6718" w:rsidRDefault="00C143BE" w:rsidP="006D6718">
      <w:pPr>
        <w:spacing w:line="480" w:lineRule="auto"/>
        <w:ind w:left="720" w:hanging="720"/>
        <w:rPr>
          <w:noProof/>
        </w:rPr>
      </w:pPr>
      <w:bookmarkStart w:id="16" w:name="_ENREF_16"/>
      <w:r w:rsidRPr="006D6718">
        <w:rPr>
          <w:noProof/>
        </w:rPr>
        <w:t>16.</w:t>
      </w:r>
      <w:r w:rsidRPr="006D6718">
        <w:rPr>
          <w:noProof/>
        </w:rPr>
        <w:tab/>
        <w:t>Conroy AL, Silver KL, Zhong K, Rennie M, Ward P, Sarma JV, et al. Complement activation and the resulting placental vascular insufficiency drives fetal growth restriction associated with placental malaria. Cell host &amp; microbe. 2013;13(2):215-26. doi: 10.1016/j.chom.2013.01.010. PubMed PMID: 23414761.</w:t>
      </w:r>
      <w:bookmarkEnd w:id="16"/>
    </w:p>
    <w:p w14:paraId="67A5B7AF" w14:textId="77777777" w:rsidR="00C143BE" w:rsidRPr="006D6718" w:rsidRDefault="00C143BE" w:rsidP="006D6718">
      <w:pPr>
        <w:spacing w:line="480" w:lineRule="auto"/>
        <w:ind w:left="720" w:hanging="720"/>
        <w:rPr>
          <w:noProof/>
        </w:rPr>
      </w:pPr>
      <w:bookmarkStart w:id="17" w:name="_ENREF_17"/>
      <w:r w:rsidRPr="006D6718">
        <w:rPr>
          <w:noProof/>
        </w:rPr>
        <w:t>17.</w:t>
      </w:r>
      <w:r w:rsidRPr="006D6718">
        <w:rPr>
          <w:noProof/>
        </w:rPr>
        <w:tab/>
        <w:t xml:space="preserve">Boeuf P, Aitken EH, Chandrasiri U, Chua CL, McInerney B, McQuade L, et al. Plasmodium falciparum malaria elicits inflammatory responses that dysregulate placental amino acid transport. PLoS Pathog. 2013;9(2):e1003153. doi: </w:t>
      </w:r>
      <w:r w:rsidRPr="006D6718">
        <w:rPr>
          <w:noProof/>
        </w:rPr>
        <w:lastRenderedPageBreak/>
        <w:t>10.1371/journal.ppat.1003153. PubMed PMID: 23408887; PubMed Central PMCID: PMC3567154.</w:t>
      </w:r>
      <w:bookmarkEnd w:id="17"/>
    </w:p>
    <w:p w14:paraId="762528D9" w14:textId="77777777" w:rsidR="00C143BE" w:rsidRPr="006D6718" w:rsidRDefault="00C143BE" w:rsidP="006D6718">
      <w:pPr>
        <w:spacing w:line="480" w:lineRule="auto"/>
        <w:ind w:left="720" w:hanging="720"/>
        <w:rPr>
          <w:noProof/>
        </w:rPr>
      </w:pPr>
      <w:bookmarkStart w:id="18" w:name="_ENREF_18"/>
      <w:r w:rsidRPr="006D6718">
        <w:rPr>
          <w:noProof/>
        </w:rPr>
        <w:t>18.</w:t>
      </w:r>
      <w:r w:rsidRPr="006D6718">
        <w:rPr>
          <w:noProof/>
        </w:rPr>
        <w:tab/>
        <w:t>McDonald CR, Darling AM, Conroy AL, Tran V, Cabrera A, Liles WC, et al. Inflammatory and Angiogenic Factors at Mid-Pregnancy Are Associated with Spontaneous Preterm Birth in a Cohort of Tanzanian Women. PloS one. 2015;10(8):e0134619. doi: 10.1371/journal.pone.0134619. PubMed PMID: 26247200; PubMed Central PMCID: PMC4527774.</w:t>
      </w:r>
      <w:bookmarkEnd w:id="18"/>
    </w:p>
    <w:p w14:paraId="2E055D6A" w14:textId="77777777" w:rsidR="00C143BE" w:rsidRPr="006D6718" w:rsidRDefault="00C143BE" w:rsidP="006D6718">
      <w:pPr>
        <w:spacing w:line="480" w:lineRule="auto"/>
        <w:ind w:left="720" w:hanging="720"/>
        <w:rPr>
          <w:noProof/>
        </w:rPr>
      </w:pPr>
      <w:bookmarkStart w:id="19" w:name="_ENREF_19"/>
      <w:r w:rsidRPr="006D6718">
        <w:rPr>
          <w:noProof/>
        </w:rPr>
        <w:t>19.</w:t>
      </w:r>
      <w:r w:rsidRPr="006D6718">
        <w:rPr>
          <w:noProof/>
        </w:rPr>
        <w:tab/>
        <w:t>Darling AM, McDonald CR, Conroy AL, Hayford KT, Liles WC, Wang M, et al. Angiogenic and inflammatory biomarkers in midpregnancy and small-for-gestational-age outcomes in Tanzania. American journal of obstetrics and gynecology. 2014;211(5):509 e1-8. doi: 10.1016/j.ajog.2014.05.032. PubMed PMID: 24881826; PubMed Central PMCID: PMC4247823.</w:t>
      </w:r>
      <w:bookmarkEnd w:id="19"/>
    </w:p>
    <w:p w14:paraId="0D260E68" w14:textId="77777777" w:rsidR="00C143BE" w:rsidRPr="006D6718" w:rsidRDefault="00C143BE" w:rsidP="006D6718">
      <w:pPr>
        <w:spacing w:line="480" w:lineRule="auto"/>
        <w:ind w:left="720" w:hanging="720"/>
        <w:rPr>
          <w:noProof/>
        </w:rPr>
      </w:pPr>
      <w:bookmarkStart w:id="20" w:name="_ENREF_20"/>
      <w:r w:rsidRPr="006D6718">
        <w:rPr>
          <w:noProof/>
        </w:rPr>
        <w:t>20.</w:t>
      </w:r>
      <w:r w:rsidRPr="006D6718">
        <w:rPr>
          <w:noProof/>
        </w:rPr>
        <w:tab/>
        <w:t>Silver KL, Zhong K, Leke RG, Taylor DW, Kain KC. Dysregulation of angiopoietins is associated with placental malaria and low birth weight. PloS one. 2010;5(3):e9481. doi: 10.1371/journal.pone.0009481. PubMed PMID: 20208992; PubMed Central PMCID: PMC2830425.</w:t>
      </w:r>
      <w:bookmarkEnd w:id="20"/>
    </w:p>
    <w:p w14:paraId="2CFDBF5C" w14:textId="77777777" w:rsidR="00C143BE" w:rsidRPr="006D6718" w:rsidRDefault="00C143BE" w:rsidP="006D6718">
      <w:pPr>
        <w:spacing w:line="480" w:lineRule="auto"/>
        <w:ind w:left="720" w:hanging="720"/>
        <w:rPr>
          <w:noProof/>
        </w:rPr>
      </w:pPr>
      <w:bookmarkStart w:id="21" w:name="_ENREF_21"/>
      <w:r w:rsidRPr="006D6718">
        <w:rPr>
          <w:noProof/>
        </w:rPr>
        <w:t>21.</w:t>
      </w:r>
      <w:r w:rsidRPr="006D6718">
        <w:rPr>
          <w:noProof/>
        </w:rPr>
        <w:tab/>
        <w:t>Thevenon AD, Zhou JA, Megnekou R, Ako S, Leke RG, Taylor DW. Elevated levels of soluble TNF receptors 1 and 2 correlate with Plasmodium falciparum parasitemia in pregnant women: potential markers for malaria-associated inflammation. Journal of immunology. 2010;185(11):7115-22. doi: 10.4049/jimmunol.1002293. PubMed PMID: 20980627; PubMed Central PMCID: PMC2988086.</w:t>
      </w:r>
      <w:bookmarkEnd w:id="21"/>
    </w:p>
    <w:p w14:paraId="58791F6F" w14:textId="77777777" w:rsidR="00C143BE" w:rsidRPr="006D6718" w:rsidRDefault="00C143BE" w:rsidP="006D6718">
      <w:pPr>
        <w:spacing w:line="480" w:lineRule="auto"/>
        <w:ind w:left="720" w:hanging="720"/>
        <w:rPr>
          <w:noProof/>
        </w:rPr>
      </w:pPr>
      <w:bookmarkStart w:id="22" w:name="_ENREF_22"/>
      <w:r w:rsidRPr="006D6718">
        <w:rPr>
          <w:noProof/>
        </w:rPr>
        <w:t>22.</w:t>
      </w:r>
      <w:r w:rsidRPr="006D6718">
        <w:rPr>
          <w:noProof/>
        </w:rPr>
        <w:tab/>
        <w:t xml:space="preserve">Conroy AL, McDonald CR, Gamble JL, Olwoch P, Natureeba P, Cohan D, et al. Altered angiogenesis as a common mechanism underlying preterm birth, small for gestational </w:t>
      </w:r>
      <w:r w:rsidRPr="006D6718">
        <w:rPr>
          <w:noProof/>
        </w:rPr>
        <w:lastRenderedPageBreak/>
        <w:t>age, and stillbirth in women living with HIV. American journal of obstetrics and gynecology. 2017;217(6):684 e1- e17. doi: 10.1016/j.ajog.2017.10.003. PubMed PMID: 29031892; PubMed Central PMCID: PMC5723571.</w:t>
      </w:r>
      <w:bookmarkEnd w:id="22"/>
    </w:p>
    <w:p w14:paraId="293E6095" w14:textId="77777777" w:rsidR="00C143BE" w:rsidRPr="006D6718" w:rsidRDefault="00C143BE" w:rsidP="006D6718">
      <w:pPr>
        <w:spacing w:line="480" w:lineRule="auto"/>
        <w:ind w:left="720" w:hanging="720"/>
        <w:rPr>
          <w:noProof/>
        </w:rPr>
      </w:pPr>
      <w:bookmarkStart w:id="23" w:name="_ENREF_23"/>
      <w:r w:rsidRPr="006D6718">
        <w:rPr>
          <w:noProof/>
        </w:rPr>
        <w:t>23.</w:t>
      </w:r>
      <w:r w:rsidRPr="006D6718">
        <w:rPr>
          <w:noProof/>
        </w:rPr>
        <w:tab/>
        <w:t>Griffin JB, Lokomba V, Landis SH, Thorp JM, Jr., Herring AH, Tshefu AK, et al. Plasmodium falciparum parasitaemia in the first half of pregnancy, uterine and umbilical artery blood flow, and foetal growth: a longitudinal Doppler ultrasound study. Malaria journal. 2012;11:319. doi: 10.1186/1475-2875-11-319. PubMed PMID: 22963509; PubMed Central PMCID: PMC3496585.</w:t>
      </w:r>
      <w:bookmarkEnd w:id="23"/>
    </w:p>
    <w:p w14:paraId="7C5D32B3" w14:textId="77777777" w:rsidR="00C143BE" w:rsidRPr="006D6718" w:rsidRDefault="00C143BE" w:rsidP="006D6718">
      <w:pPr>
        <w:spacing w:line="480" w:lineRule="auto"/>
        <w:ind w:left="720" w:hanging="720"/>
        <w:rPr>
          <w:noProof/>
        </w:rPr>
      </w:pPr>
      <w:bookmarkStart w:id="24" w:name="_ENREF_24"/>
      <w:r w:rsidRPr="006D6718">
        <w:rPr>
          <w:noProof/>
        </w:rPr>
        <w:t>24.</w:t>
      </w:r>
      <w:r w:rsidRPr="006D6718">
        <w:rPr>
          <w:noProof/>
        </w:rPr>
        <w:tab/>
        <w:t>McDonald CR, Cahill LS, Gamble JL, Elphinstone R, Gazdzinski LM, Zhong KJY, et al. Malaria in pregnancy alters l-arginine bioavailability and placental vascular development. Sci Transl Med. 2018;10(431). doi: 10.1126/scitranslmed.aan6007. PubMed PMID: 29514999.</w:t>
      </w:r>
      <w:bookmarkEnd w:id="24"/>
    </w:p>
    <w:p w14:paraId="55F3A090" w14:textId="77777777" w:rsidR="00C143BE" w:rsidRPr="006D6718" w:rsidRDefault="00C143BE" w:rsidP="006D6718">
      <w:pPr>
        <w:spacing w:line="480" w:lineRule="auto"/>
        <w:ind w:left="720" w:hanging="720"/>
        <w:rPr>
          <w:noProof/>
        </w:rPr>
      </w:pPr>
      <w:bookmarkStart w:id="25" w:name="_ENREF_25"/>
      <w:r w:rsidRPr="006D6718">
        <w:rPr>
          <w:noProof/>
        </w:rPr>
        <w:t>25.</w:t>
      </w:r>
      <w:r w:rsidRPr="006D6718">
        <w:rPr>
          <w:noProof/>
        </w:rPr>
        <w:tab/>
        <w:t>Silver KL, Conroy AL, Leke RG, Leke RJ, Gwanmesia P, Molyneux ME, et al. Circulating soluble endoglin levels in pregnant women in Cameroon and Malawi--associations with placental malaria and fetal growth restriction. PloS one. 2011;6(9):e24985. doi: 10.1371/journal.pone.0024985. PubMed PMID: 21966395; PubMed Central PMCID: PMC3178568.</w:t>
      </w:r>
      <w:bookmarkEnd w:id="25"/>
    </w:p>
    <w:p w14:paraId="417EDD33" w14:textId="77777777" w:rsidR="00C143BE" w:rsidRPr="006D6718" w:rsidRDefault="00C143BE" w:rsidP="006D6718">
      <w:pPr>
        <w:spacing w:line="480" w:lineRule="auto"/>
        <w:ind w:left="720" w:hanging="720"/>
        <w:rPr>
          <w:noProof/>
        </w:rPr>
      </w:pPr>
      <w:bookmarkStart w:id="26" w:name="_ENREF_26"/>
      <w:r w:rsidRPr="006D6718">
        <w:rPr>
          <w:noProof/>
        </w:rPr>
        <w:t>26.</w:t>
      </w:r>
      <w:r w:rsidRPr="006D6718">
        <w:rPr>
          <w:noProof/>
        </w:rPr>
        <w:tab/>
        <w:t xml:space="preserve">Madanitsa M, Kalilani L, Mwapasa V, van Eijk AM, Khairallah C, Ali D, et al. Scheduled Intermittent Screening with Rapid Diagnostic Tests and Treatment with Dihydroartemisinin-Piperaquine versus Intermittent Preventive Therapy with Sulfadoxine-Pyrimethamine for Malaria in Pregnancy in Malawi: An Open-Label Randomized Controlled Trial. PLoS medicine. 2016;13(9):e1002124. doi: </w:t>
      </w:r>
      <w:r w:rsidRPr="006D6718">
        <w:rPr>
          <w:noProof/>
        </w:rPr>
        <w:lastRenderedPageBreak/>
        <w:t>10.1371/journal.pmed.1002124. PubMed PMID: 27622558; PubMed Central PMCID: PMC5021271.</w:t>
      </w:r>
      <w:bookmarkEnd w:id="26"/>
    </w:p>
    <w:p w14:paraId="6CFDEFFF" w14:textId="77777777" w:rsidR="00C143BE" w:rsidRPr="006D6718" w:rsidRDefault="00C143BE" w:rsidP="006D6718">
      <w:pPr>
        <w:spacing w:line="480" w:lineRule="auto"/>
        <w:ind w:left="720" w:hanging="720"/>
        <w:rPr>
          <w:noProof/>
        </w:rPr>
      </w:pPr>
      <w:bookmarkStart w:id="27" w:name="_ENREF_27"/>
      <w:r w:rsidRPr="006D6718">
        <w:rPr>
          <w:noProof/>
        </w:rPr>
        <w:t>27.</w:t>
      </w:r>
      <w:r w:rsidRPr="006D6718">
        <w:rPr>
          <w:noProof/>
        </w:rPr>
        <w:tab/>
        <w:t>Wylie BJ, Kalilani-Phiri L, Madanitsa M, Membe G, Nyirenda O, Mawindo P, et al. Gestational age assessment in malaria pregnancy cohorts: a prospective ultrasound demonstration project in Malawi. Malaria journal. 2013;12:183. doi: 10.1186/1475-2875-12-183. PubMed PMID: 23734718; PubMed Central PMCID: PMC3679840.</w:t>
      </w:r>
      <w:bookmarkEnd w:id="27"/>
    </w:p>
    <w:p w14:paraId="5E29E3F2" w14:textId="77777777" w:rsidR="00C143BE" w:rsidRPr="006D6718" w:rsidRDefault="00C143BE" w:rsidP="006D6718">
      <w:pPr>
        <w:spacing w:line="480" w:lineRule="auto"/>
        <w:ind w:left="720" w:hanging="720"/>
        <w:rPr>
          <w:noProof/>
        </w:rPr>
      </w:pPr>
      <w:bookmarkStart w:id="28" w:name="_ENREF_28"/>
      <w:r w:rsidRPr="006D6718">
        <w:rPr>
          <w:noProof/>
        </w:rPr>
        <w:t>28.</w:t>
      </w:r>
      <w:r w:rsidRPr="006D6718">
        <w:rPr>
          <w:noProof/>
        </w:rPr>
        <w:tab/>
        <w:t>Conroy AL, Phiri H, Hawkes M, Glover S, Mallewa M, Seydel KB, et al. Endothelium-based biomarkers are associated with cerebral malaria in Malawian children: a retrospective case-control study. PloS one. 2010;5(12):e15291. doi: 10.1371/journal.pone.0015291. PubMed PMID: 21209923; PubMed Central PMCID: PMC3012131.</w:t>
      </w:r>
      <w:bookmarkEnd w:id="28"/>
    </w:p>
    <w:p w14:paraId="0EBE246E" w14:textId="541CEB45" w:rsidR="00C143BE" w:rsidRPr="006D6718" w:rsidRDefault="00C143BE" w:rsidP="006D6718">
      <w:pPr>
        <w:spacing w:line="480" w:lineRule="auto"/>
        <w:ind w:left="720" w:hanging="720"/>
        <w:rPr>
          <w:noProof/>
        </w:rPr>
      </w:pPr>
      <w:bookmarkStart w:id="29" w:name="_ENREF_29"/>
      <w:r w:rsidRPr="006D6718">
        <w:rPr>
          <w:noProof/>
        </w:rPr>
        <w:t>29.</w:t>
      </w:r>
      <w:r w:rsidRPr="006D6718">
        <w:rPr>
          <w:noProof/>
        </w:rPr>
        <w:tab/>
        <w:t xml:space="preserve">International Fetal and Newborn Growth Consortium for the 21st Century. International Standards for Size at Birth (v1.0.5934.26288): University of Oxford; 2017 [cited 2017]. Available from: </w:t>
      </w:r>
      <w:hyperlink r:id="rId12" w:history="1">
        <w:r w:rsidRPr="006D6718">
          <w:rPr>
            <w:rStyle w:val="Hyperlink"/>
            <w:noProof/>
          </w:rPr>
          <w:t>http://intergrowth21.ndog.ox.ac.uk</w:t>
        </w:r>
      </w:hyperlink>
      <w:r w:rsidRPr="006D6718">
        <w:rPr>
          <w:noProof/>
        </w:rPr>
        <w:t>.</w:t>
      </w:r>
      <w:bookmarkEnd w:id="29"/>
    </w:p>
    <w:p w14:paraId="07DDA44B" w14:textId="77777777" w:rsidR="00C143BE" w:rsidRPr="006D6718" w:rsidRDefault="00C143BE" w:rsidP="006D6718">
      <w:pPr>
        <w:spacing w:line="480" w:lineRule="auto"/>
        <w:ind w:left="720" w:hanging="720"/>
        <w:rPr>
          <w:noProof/>
        </w:rPr>
      </w:pPr>
      <w:bookmarkStart w:id="30" w:name="_ENREF_30"/>
      <w:r w:rsidRPr="006D6718">
        <w:rPr>
          <w:noProof/>
        </w:rPr>
        <w:t>30.</w:t>
      </w:r>
      <w:r w:rsidRPr="006D6718">
        <w:rPr>
          <w:noProof/>
        </w:rPr>
        <w:tab/>
        <w:t>Romero R, Chaiworapongsa T, Erez O, Tarca AL, Gervasi MT, Kusanovic JP, et al. An imbalance between angiogenic and anti-angiogenic factors precedes fetal death in a subset of patients: results of a longitudinal study. The journal of maternal-fetal &amp; neonatal medicine : the official journal of the European Association of Perinatal Medicine, the Federation of Asia and Oceania Perinatal Societies, the International Society of Perinatal Obstet. 2010;23(12):1384-99. doi: 10.3109/14767051003681121. PubMed PMID: 20459337; PubMed Central PMCID: PMC3023956.</w:t>
      </w:r>
      <w:bookmarkEnd w:id="30"/>
    </w:p>
    <w:p w14:paraId="1A1C63E7" w14:textId="77777777" w:rsidR="00C143BE" w:rsidRPr="006D6718" w:rsidRDefault="00C143BE" w:rsidP="006D6718">
      <w:pPr>
        <w:spacing w:line="480" w:lineRule="auto"/>
        <w:ind w:left="720" w:hanging="720"/>
        <w:rPr>
          <w:noProof/>
        </w:rPr>
      </w:pPr>
      <w:bookmarkStart w:id="31" w:name="_ENREF_31"/>
      <w:r w:rsidRPr="006D6718">
        <w:rPr>
          <w:noProof/>
        </w:rPr>
        <w:t>31.</w:t>
      </w:r>
      <w:r w:rsidRPr="006D6718">
        <w:rPr>
          <w:noProof/>
        </w:rPr>
        <w:tab/>
        <w:t>Bates D. Fitting linear mixed-effects models using lme4. J Stat Software. 2015;67:1-48.</w:t>
      </w:r>
      <w:bookmarkEnd w:id="31"/>
    </w:p>
    <w:p w14:paraId="5300E461" w14:textId="4F5D6CF3" w:rsidR="00C143BE" w:rsidRPr="006D6718" w:rsidRDefault="00C143BE" w:rsidP="006D6718">
      <w:pPr>
        <w:spacing w:line="480" w:lineRule="auto"/>
        <w:ind w:left="720" w:hanging="720"/>
        <w:rPr>
          <w:noProof/>
        </w:rPr>
      </w:pPr>
      <w:bookmarkStart w:id="32" w:name="_ENREF_32"/>
      <w:r w:rsidRPr="006D6718">
        <w:rPr>
          <w:noProof/>
        </w:rPr>
        <w:lastRenderedPageBreak/>
        <w:t>32.</w:t>
      </w:r>
      <w:r w:rsidRPr="006D6718">
        <w:rPr>
          <w:noProof/>
        </w:rPr>
        <w:tab/>
        <w:t xml:space="preserve">R: A language and environment for statistical computing. [Internet]. R Foundation for Statistical Computing. 2017. Available from: </w:t>
      </w:r>
      <w:hyperlink r:id="rId13" w:history="1">
        <w:r w:rsidRPr="006D6718">
          <w:rPr>
            <w:rStyle w:val="Hyperlink"/>
            <w:noProof/>
          </w:rPr>
          <w:t>http://www.R-project.org/</w:t>
        </w:r>
      </w:hyperlink>
      <w:r w:rsidRPr="006D6718">
        <w:rPr>
          <w:noProof/>
        </w:rPr>
        <w:t>.</w:t>
      </w:r>
      <w:bookmarkEnd w:id="32"/>
    </w:p>
    <w:p w14:paraId="66DCE346" w14:textId="77777777" w:rsidR="00C143BE" w:rsidRPr="006D6718" w:rsidRDefault="00C143BE" w:rsidP="006D6718">
      <w:pPr>
        <w:spacing w:line="480" w:lineRule="auto"/>
        <w:ind w:left="720" w:hanging="720"/>
        <w:rPr>
          <w:noProof/>
        </w:rPr>
      </w:pPr>
      <w:bookmarkStart w:id="33" w:name="_ENREF_33"/>
      <w:r w:rsidRPr="006D6718">
        <w:rPr>
          <w:noProof/>
        </w:rPr>
        <w:t>33.</w:t>
      </w:r>
      <w:r w:rsidRPr="006D6718">
        <w:rPr>
          <w:noProof/>
        </w:rPr>
        <w:tab/>
        <w:t>Harrell Jr. FE. rms: Regression Modeling Strategies. R package version 5.1-3.1. 2019. Available from: https://CRAN.R-project.org/package=rms.</w:t>
      </w:r>
      <w:bookmarkEnd w:id="33"/>
    </w:p>
    <w:p w14:paraId="22EA8068" w14:textId="05004BCB" w:rsidR="00C143BE" w:rsidRPr="006D6718" w:rsidRDefault="00C143BE" w:rsidP="006D6718">
      <w:pPr>
        <w:spacing w:line="480" w:lineRule="auto"/>
        <w:ind w:left="720" w:hanging="720"/>
        <w:rPr>
          <w:noProof/>
        </w:rPr>
      </w:pPr>
      <w:bookmarkStart w:id="34" w:name="_ENREF_34"/>
      <w:r w:rsidRPr="006D6718">
        <w:rPr>
          <w:noProof/>
        </w:rPr>
        <w:t>34.</w:t>
      </w:r>
      <w:r w:rsidRPr="006D6718">
        <w:rPr>
          <w:noProof/>
        </w:rPr>
        <w:tab/>
        <w:t xml:space="preserve">Harrell Jr. FE. Regression Modeling Strategies2019 2019:[1-416 pp.]. Available from: </w:t>
      </w:r>
      <w:hyperlink r:id="rId14" w:history="1">
        <w:r w:rsidRPr="006D6718">
          <w:rPr>
            <w:rStyle w:val="Hyperlink"/>
            <w:noProof/>
          </w:rPr>
          <w:t>http://hbiostat.org/doc/rms.pdf</w:t>
        </w:r>
      </w:hyperlink>
      <w:r w:rsidRPr="006D6718">
        <w:rPr>
          <w:noProof/>
        </w:rPr>
        <w:t xml:space="preserve"> </w:t>
      </w:r>
      <w:bookmarkEnd w:id="34"/>
    </w:p>
    <w:p w14:paraId="5BA6F7E2" w14:textId="77777777" w:rsidR="00C143BE" w:rsidRPr="006D6718" w:rsidRDefault="00C143BE" w:rsidP="006D6718">
      <w:pPr>
        <w:spacing w:line="480" w:lineRule="auto"/>
        <w:ind w:left="720" w:hanging="720"/>
        <w:rPr>
          <w:noProof/>
        </w:rPr>
      </w:pPr>
      <w:bookmarkStart w:id="35" w:name="_ENREF_35"/>
      <w:r w:rsidRPr="006D6718">
        <w:rPr>
          <w:noProof/>
        </w:rPr>
        <w:t>35.</w:t>
      </w:r>
      <w:r w:rsidRPr="006D6718">
        <w:rPr>
          <w:noProof/>
        </w:rPr>
        <w:tab/>
        <w:t>March of Dimes P, Save the Children, WHO. Born Too Soon: The Global Action Report on Preterm Birth. Geneva: 2012.</w:t>
      </w:r>
      <w:bookmarkEnd w:id="35"/>
    </w:p>
    <w:p w14:paraId="453EF900" w14:textId="77777777" w:rsidR="00C143BE" w:rsidRPr="006D6718" w:rsidRDefault="00C143BE" w:rsidP="006D6718">
      <w:pPr>
        <w:spacing w:line="480" w:lineRule="auto"/>
        <w:ind w:left="720" w:hanging="720"/>
        <w:rPr>
          <w:noProof/>
        </w:rPr>
      </w:pPr>
      <w:bookmarkStart w:id="36" w:name="_ENREF_36"/>
      <w:r w:rsidRPr="006D6718">
        <w:rPr>
          <w:noProof/>
        </w:rPr>
        <w:t>36.</w:t>
      </w:r>
      <w:r w:rsidRPr="006D6718">
        <w:rPr>
          <w:noProof/>
        </w:rPr>
        <w:tab/>
        <w:t>Erdman LK, Petes C, Lu Z, Dhabangi A, Musoke C, Cserti-Gazdewich CM, et al. Chitinase 3-like 1 is induced by Plasmodium falciparum malaria and predicts outcome of cerebral malaria and severe malarial anaemia in a case-control study of African children. Malaria journal. 2014;13:279. doi: 10.1186/1475-2875-13-279. PubMed PMID: 25047113; PubMed Central PMCID: PMC4114103.</w:t>
      </w:r>
      <w:bookmarkEnd w:id="36"/>
    </w:p>
    <w:p w14:paraId="3AD4CCE1" w14:textId="77777777" w:rsidR="00C143BE" w:rsidRPr="006D6718" w:rsidRDefault="00C143BE" w:rsidP="006D6718">
      <w:pPr>
        <w:spacing w:line="480" w:lineRule="auto"/>
        <w:ind w:left="720" w:hanging="720"/>
        <w:rPr>
          <w:noProof/>
        </w:rPr>
      </w:pPr>
      <w:bookmarkStart w:id="37" w:name="_ENREF_37"/>
      <w:r w:rsidRPr="006D6718">
        <w:rPr>
          <w:noProof/>
        </w:rPr>
        <w:t>37.</w:t>
      </w:r>
      <w:r w:rsidRPr="006D6718">
        <w:rPr>
          <w:noProof/>
        </w:rPr>
        <w:tab/>
        <w:t>Conroy AL, Hawkes MT, Elphinstone R, Opoka RO, Namasopo S, Miller C, et al. Chitinase-3-like 1 is a biomarker of acute kidney injury and mortality in paediatric severe malaria. Malaria journal. 2018;17(1):82. doi: 10.1186/s12936-018-2225-5. PubMed PMID: 29448936; PubMed Central PMCID: PMC5815237.</w:t>
      </w:r>
      <w:bookmarkEnd w:id="37"/>
    </w:p>
    <w:p w14:paraId="5934DFE5" w14:textId="77777777" w:rsidR="00C143BE" w:rsidRPr="006D6718" w:rsidRDefault="00C143BE" w:rsidP="006D6718">
      <w:pPr>
        <w:spacing w:line="480" w:lineRule="auto"/>
        <w:ind w:left="720" w:hanging="720"/>
        <w:rPr>
          <w:noProof/>
        </w:rPr>
      </w:pPr>
      <w:bookmarkStart w:id="38" w:name="_ENREF_38"/>
      <w:r w:rsidRPr="006D6718">
        <w:rPr>
          <w:noProof/>
        </w:rPr>
        <w:t>38.</w:t>
      </w:r>
      <w:r w:rsidRPr="006D6718">
        <w:rPr>
          <w:noProof/>
        </w:rPr>
        <w:tab/>
        <w:t>Adukpo S, Kusi KA, Ofori MF, Tetteh JK, Amoako-Sakyi D, Goka BQ, et al. High plasma levels of soluble intercellular adhesion molecule (ICAM)-1 are associated with cerebral malaria. PloS one. 2013;8(12):e84181. doi: 10.1371/journal.pone.0084181. PubMed PMID: 24386348; PubMed Central PMCID: PMC3873986.</w:t>
      </w:r>
      <w:bookmarkEnd w:id="38"/>
    </w:p>
    <w:p w14:paraId="0CAA8FCB" w14:textId="77777777" w:rsidR="00C143BE" w:rsidRPr="006D6718" w:rsidRDefault="00C143BE" w:rsidP="006D6718">
      <w:pPr>
        <w:spacing w:line="480" w:lineRule="auto"/>
        <w:ind w:left="720" w:hanging="720"/>
        <w:rPr>
          <w:noProof/>
        </w:rPr>
      </w:pPr>
      <w:bookmarkStart w:id="39" w:name="_ENREF_39"/>
      <w:r w:rsidRPr="006D6718">
        <w:rPr>
          <w:noProof/>
        </w:rPr>
        <w:t>39.</w:t>
      </w:r>
      <w:r w:rsidRPr="006D6718">
        <w:rPr>
          <w:noProof/>
        </w:rPr>
        <w:tab/>
        <w:t xml:space="preserve">Cserti-Gazdewich CM, Dzik WH, Erdman L, Ssewanyana I, Dhabangi A, Musoke C, et al. Combined measurement of soluble and cellular ICAM-1 among children with </w:t>
      </w:r>
      <w:r w:rsidRPr="006D6718">
        <w:rPr>
          <w:noProof/>
        </w:rPr>
        <w:lastRenderedPageBreak/>
        <w:t>Plasmodium falciparum malaria in Uganda. Malaria journal. 2010;9:233. doi: 10.1186/1475-2875-9-233. PubMed PMID: 20712868; PubMed Central PMCID: PMC2929237.</w:t>
      </w:r>
      <w:bookmarkEnd w:id="39"/>
    </w:p>
    <w:p w14:paraId="045D7E9A" w14:textId="77777777" w:rsidR="00C143BE" w:rsidRPr="006D6718" w:rsidRDefault="00C143BE" w:rsidP="006D6718">
      <w:pPr>
        <w:spacing w:line="480" w:lineRule="auto"/>
        <w:ind w:left="720" w:hanging="720"/>
        <w:rPr>
          <w:noProof/>
        </w:rPr>
      </w:pPr>
      <w:bookmarkStart w:id="40" w:name="_ENREF_40"/>
      <w:r w:rsidRPr="006D6718">
        <w:rPr>
          <w:noProof/>
        </w:rPr>
        <w:t>40.</w:t>
      </w:r>
      <w:r w:rsidRPr="006D6718">
        <w:rPr>
          <w:noProof/>
        </w:rPr>
        <w:tab/>
        <w:t>Jakobsen PH, Morris-Jones S, Ronn A, Hviid L, Theander TG, Elhassan IM, et al. Increased plasma concentrations of sICAM-1, sVCAM-1 and sELAM-1 in patients with Plasmodium falciparum or P. vivax malaria and association with disease severity. Immunology. 1994;83(4):665-9. PubMed PMID: 7533138; PubMed Central PMCID: PMC1415057.</w:t>
      </w:r>
      <w:bookmarkEnd w:id="40"/>
    </w:p>
    <w:p w14:paraId="53E16559" w14:textId="77777777" w:rsidR="00C143BE" w:rsidRPr="006D6718" w:rsidRDefault="00C143BE" w:rsidP="006D6718">
      <w:pPr>
        <w:spacing w:line="480" w:lineRule="auto"/>
        <w:ind w:left="720" w:hanging="720"/>
        <w:rPr>
          <w:noProof/>
        </w:rPr>
      </w:pPr>
      <w:bookmarkStart w:id="41" w:name="_ENREF_41"/>
      <w:r w:rsidRPr="006D6718">
        <w:rPr>
          <w:noProof/>
        </w:rPr>
        <w:t>41.</w:t>
      </w:r>
      <w:r w:rsidRPr="006D6718">
        <w:rPr>
          <w:noProof/>
        </w:rPr>
        <w:tab/>
        <w:t>Nagamine Y, Hayano M, Kashiwamura S, Okamura H, Nakanishi K, Krudsod S, et al. Involvement of interleukin-18 in severe Plasmodium falciparum malaria. Transactions of the Royal Society of Tropical Medicine and Hygiene. 2003;97(2):236-41. PubMed PMID: 14584384.</w:t>
      </w:r>
      <w:bookmarkEnd w:id="41"/>
    </w:p>
    <w:p w14:paraId="13606CD2" w14:textId="77777777" w:rsidR="00C143BE" w:rsidRPr="006D6718" w:rsidRDefault="00C143BE" w:rsidP="006D6718">
      <w:pPr>
        <w:spacing w:line="480" w:lineRule="auto"/>
        <w:ind w:left="720" w:hanging="720"/>
        <w:rPr>
          <w:noProof/>
        </w:rPr>
      </w:pPr>
      <w:bookmarkStart w:id="42" w:name="_ENREF_42"/>
      <w:r w:rsidRPr="006D6718">
        <w:rPr>
          <w:noProof/>
        </w:rPr>
        <w:t>42.</w:t>
      </w:r>
      <w:r w:rsidRPr="006D6718">
        <w:rPr>
          <w:noProof/>
        </w:rPr>
        <w:tab/>
        <w:t>Unger HW, Hansa AP, Buffet C, Hasang W, Teo A, Randall L, et al. Sulphadoxine-pyrimethamine plus azithromycin may improve birth outcomes through impacts on inflammation and placental angiogenesis independent of malarial infection. Scientific reports. 2019;9(1):2260. doi: 10.1038/s41598-019-38821-2.</w:t>
      </w:r>
      <w:bookmarkEnd w:id="42"/>
    </w:p>
    <w:p w14:paraId="0DB4FE8F" w14:textId="77777777" w:rsidR="00C143BE" w:rsidRPr="006D6718" w:rsidRDefault="00C143BE" w:rsidP="006D6718">
      <w:pPr>
        <w:spacing w:line="480" w:lineRule="auto"/>
        <w:ind w:left="720" w:hanging="720"/>
        <w:rPr>
          <w:noProof/>
        </w:rPr>
      </w:pPr>
      <w:bookmarkStart w:id="43" w:name="_ENREF_43"/>
      <w:r w:rsidRPr="006D6718">
        <w:rPr>
          <w:noProof/>
        </w:rPr>
        <w:t>43.</w:t>
      </w:r>
      <w:r w:rsidRPr="006D6718">
        <w:rPr>
          <w:noProof/>
        </w:rPr>
        <w:tab/>
        <w:t>Ruizendaal E, Schallig H, Bradley J, Traore-Coulibaly M, Lompo P, d'Alessandro U, et al. Interleukin-10 and soluble tumor necrosis factor receptor II are potential biomarkers of Plasmodium falciparum infections in pregnant women: a case-control study from Nanoro, Burkina Faso. Biomarker research. 2017;5:34. doi: 10.1186/s40364-017-0114-7. PubMed PMID: 29255607; PubMed Central PMCID: PMC5729512.</w:t>
      </w:r>
      <w:bookmarkEnd w:id="43"/>
    </w:p>
    <w:p w14:paraId="585E2EBF" w14:textId="77777777" w:rsidR="00C143BE" w:rsidRPr="006D6718" w:rsidRDefault="00C143BE" w:rsidP="006D6718">
      <w:pPr>
        <w:spacing w:line="480" w:lineRule="auto"/>
        <w:ind w:left="720" w:hanging="720"/>
        <w:rPr>
          <w:noProof/>
        </w:rPr>
      </w:pPr>
      <w:bookmarkStart w:id="44" w:name="_ENREF_44"/>
      <w:r w:rsidRPr="006D6718">
        <w:rPr>
          <w:noProof/>
        </w:rPr>
        <w:t>44.</w:t>
      </w:r>
      <w:r w:rsidRPr="006D6718">
        <w:rPr>
          <w:noProof/>
        </w:rPr>
        <w:tab/>
        <w:t xml:space="preserve">Kabyemela ER, Muehlenbachs A, Fried M, Kurtis JD, Mutabingwa TK, Duffy PE. Maternal peripheral blood level of IL-10 as a marker for inflammatory placental malaria. </w:t>
      </w:r>
      <w:r w:rsidRPr="006D6718">
        <w:rPr>
          <w:noProof/>
        </w:rPr>
        <w:lastRenderedPageBreak/>
        <w:t>Malaria journal. 2008;7:26. doi: 10.1186/1475-2875-7-26. PubMed PMID: 18230163; PubMed Central PMCID: PMC2265723.</w:t>
      </w:r>
      <w:bookmarkEnd w:id="44"/>
    </w:p>
    <w:p w14:paraId="3EC1F5AC" w14:textId="77777777" w:rsidR="00C143BE" w:rsidRPr="006D6718" w:rsidRDefault="00C143BE" w:rsidP="006D6718">
      <w:pPr>
        <w:spacing w:line="480" w:lineRule="auto"/>
        <w:ind w:left="720" w:hanging="720"/>
        <w:rPr>
          <w:noProof/>
        </w:rPr>
      </w:pPr>
      <w:bookmarkStart w:id="45" w:name="_ENREF_45"/>
      <w:r w:rsidRPr="006D6718">
        <w:rPr>
          <w:noProof/>
        </w:rPr>
        <w:t>45.</w:t>
      </w:r>
      <w:r w:rsidRPr="006D6718">
        <w:rPr>
          <w:noProof/>
        </w:rPr>
        <w:tab/>
        <w:t>Mockenhaupt FP, Rong B, Gunther M, Beck S, Till H, Kohne E, et al. Anaemia in pregnant Ghanaian women: importance of malaria, iron deficiency, and haemoglobinopathies. Transactions of the Royal Society of Tropical Medicine and Hygiene. 2000;94(5):477-83. PubMed PMID: 11132370.</w:t>
      </w:r>
      <w:bookmarkEnd w:id="45"/>
    </w:p>
    <w:p w14:paraId="106D5C41" w14:textId="77777777" w:rsidR="00C143BE" w:rsidRPr="006D6718" w:rsidRDefault="00C143BE" w:rsidP="006D6718">
      <w:pPr>
        <w:spacing w:line="480" w:lineRule="auto"/>
        <w:ind w:left="720" w:hanging="720"/>
        <w:rPr>
          <w:noProof/>
        </w:rPr>
      </w:pPr>
      <w:bookmarkStart w:id="46" w:name="_ENREF_46"/>
      <w:r w:rsidRPr="006D6718">
        <w:rPr>
          <w:noProof/>
        </w:rPr>
        <w:t>46.</w:t>
      </w:r>
      <w:r w:rsidRPr="006D6718">
        <w:rPr>
          <w:noProof/>
        </w:rPr>
        <w:tab/>
        <w:t>Mockenhaupt FP, Rong B, Till H, Eggelte TA, Beck S, Gyasi-Sarpong C, et al. Submicroscopic Plasmodium falciparum infections in pregnancy in Ghana. Tropical medicine &amp; international health : TM &amp; IH. 2000;5(3):167-73. PubMed PMID: 10747278.</w:t>
      </w:r>
      <w:bookmarkEnd w:id="46"/>
    </w:p>
    <w:p w14:paraId="772064B0" w14:textId="77777777" w:rsidR="00C143BE" w:rsidRPr="006D6718" w:rsidRDefault="00C143BE" w:rsidP="006D6718">
      <w:pPr>
        <w:spacing w:line="480" w:lineRule="auto"/>
        <w:ind w:left="720" w:hanging="720"/>
        <w:rPr>
          <w:noProof/>
        </w:rPr>
      </w:pPr>
      <w:bookmarkStart w:id="47" w:name="_ENREF_47"/>
      <w:r w:rsidRPr="006D6718">
        <w:rPr>
          <w:noProof/>
        </w:rPr>
        <w:t>47.</w:t>
      </w:r>
      <w:r w:rsidRPr="006D6718">
        <w:rPr>
          <w:noProof/>
        </w:rPr>
        <w:tab/>
        <w:t>Saad AA, Mohamed OE, Ali AA, Bashir AM, Ali NI, Elbashir MI, et al. Acute-phase proteins in pregnant Sudanese women with severe Plasmodium falciparum malaria. Transactions of the Royal Society of Tropical Medicine and Hygiene. 2012;106(9):570-2. doi: 10.1016/j.trstmh.2012.06.004. PubMed PMID: 22818740.</w:t>
      </w:r>
      <w:bookmarkEnd w:id="47"/>
    </w:p>
    <w:p w14:paraId="421E40D8" w14:textId="77777777" w:rsidR="00C143BE" w:rsidRPr="006D6718" w:rsidRDefault="00C143BE" w:rsidP="006D6718">
      <w:pPr>
        <w:spacing w:line="480" w:lineRule="auto"/>
        <w:ind w:left="720" w:hanging="720"/>
        <w:rPr>
          <w:noProof/>
        </w:rPr>
      </w:pPr>
      <w:bookmarkStart w:id="48" w:name="_ENREF_48"/>
      <w:r w:rsidRPr="006D6718">
        <w:rPr>
          <w:noProof/>
        </w:rPr>
        <w:t>48.</w:t>
      </w:r>
      <w:r w:rsidRPr="006D6718">
        <w:rPr>
          <w:noProof/>
        </w:rPr>
        <w:tab/>
        <w:t>Borzychowski AM, Sargent IL, Redman CW. Inflammation and pre-eclampsia. Seminars in fetal &amp; neonatal medicine. 2006;11(5):309-16. doi: 10.1016/j.siny.2006.04.001. PubMed PMID: 16828580.</w:t>
      </w:r>
      <w:bookmarkEnd w:id="48"/>
    </w:p>
    <w:p w14:paraId="3FAFA75E" w14:textId="77777777" w:rsidR="00C143BE" w:rsidRPr="006D6718" w:rsidRDefault="00C143BE" w:rsidP="006D6718">
      <w:pPr>
        <w:spacing w:line="480" w:lineRule="auto"/>
        <w:ind w:left="720" w:hanging="720"/>
        <w:rPr>
          <w:noProof/>
        </w:rPr>
      </w:pPr>
      <w:bookmarkStart w:id="49" w:name="_ENREF_49"/>
      <w:r w:rsidRPr="006D6718">
        <w:rPr>
          <w:noProof/>
        </w:rPr>
        <w:t>49.</w:t>
      </w:r>
      <w:r w:rsidRPr="006D6718">
        <w:rPr>
          <w:noProof/>
        </w:rPr>
        <w:tab/>
        <w:t>Cotechini T, Graham CH. Aberrant maternal inflammation as a cause of pregnancy complications: A potential therapeutic target? Placenta. 2015;36(8):960-6. doi: 10.1016/j.placenta.2015.05.016. PubMed PMID: 26094029.</w:t>
      </w:r>
      <w:bookmarkEnd w:id="49"/>
    </w:p>
    <w:p w14:paraId="354048D2" w14:textId="77777777" w:rsidR="00C143BE" w:rsidRPr="006D6718" w:rsidRDefault="00C143BE" w:rsidP="006D6718">
      <w:pPr>
        <w:spacing w:line="480" w:lineRule="auto"/>
        <w:ind w:left="720" w:hanging="720"/>
        <w:rPr>
          <w:noProof/>
        </w:rPr>
      </w:pPr>
      <w:bookmarkStart w:id="50" w:name="_ENREF_50"/>
      <w:r w:rsidRPr="006D6718">
        <w:rPr>
          <w:noProof/>
        </w:rPr>
        <w:t>50.</w:t>
      </w:r>
      <w:r w:rsidRPr="006D6718">
        <w:rPr>
          <w:noProof/>
        </w:rPr>
        <w:tab/>
        <w:t>Challis JR, Lockwood CJ, Myatt L, Norman JE, Strauss JF, 3rd, Petraglia F. Inflammation and pregnancy. Reproductive sciences. 2009;16(2):206-15. doi: 10.1177/1933719108329095. PubMed PMID: 19208789.</w:t>
      </w:r>
      <w:bookmarkEnd w:id="50"/>
    </w:p>
    <w:p w14:paraId="0E15345F" w14:textId="77777777" w:rsidR="00C143BE" w:rsidRPr="006D6718" w:rsidRDefault="00C143BE" w:rsidP="006D6718">
      <w:pPr>
        <w:spacing w:line="480" w:lineRule="auto"/>
        <w:ind w:left="720" w:hanging="720"/>
        <w:rPr>
          <w:noProof/>
        </w:rPr>
      </w:pPr>
      <w:bookmarkStart w:id="51" w:name="_ENREF_51"/>
      <w:r w:rsidRPr="006D6718">
        <w:rPr>
          <w:noProof/>
        </w:rPr>
        <w:lastRenderedPageBreak/>
        <w:t>51.</w:t>
      </w:r>
      <w:r w:rsidRPr="006D6718">
        <w:rPr>
          <w:noProof/>
        </w:rPr>
        <w:tab/>
        <w:t>Chen DB, Zheng J. Regulation of placental angiogenesis. Microcirculation. 2014;21(1):15-25. doi: 10.1111/micc.12093. PubMed PMID: 23981199; PubMed Central PMCID: PMC5589442.</w:t>
      </w:r>
      <w:bookmarkEnd w:id="51"/>
    </w:p>
    <w:p w14:paraId="742F11B6" w14:textId="77777777" w:rsidR="00C143BE" w:rsidRPr="006D6718" w:rsidRDefault="00C143BE" w:rsidP="006D6718">
      <w:pPr>
        <w:spacing w:line="480" w:lineRule="auto"/>
        <w:ind w:left="720" w:hanging="720"/>
        <w:rPr>
          <w:noProof/>
        </w:rPr>
      </w:pPr>
      <w:bookmarkStart w:id="52" w:name="_ENREF_52"/>
      <w:r w:rsidRPr="006D6718">
        <w:rPr>
          <w:noProof/>
        </w:rPr>
        <w:t>52.</w:t>
      </w:r>
      <w:r w:rsidRPr="006D6718">
        <w:rPr>
          <w:noProof/>
        </w:rPr>
        <w:tab/>
        <w:t>Huppertz B, Peeters LL. Vascular biology in implantation and placentation. Angiogenesis. 2005;8(2):157-67. doi: 10.1007/s10456-005-9007-8. PubMed PMID: 16211358.</w:t>
      </w:r>
      <w:bookmarkEnd w:id="52"/>
    </w:p>
    <w:p w14:paraId="20156E2D" w14:textId="77777777" w:rsidR="00C143BE" w:rsidRPr="006D6718" w:rsidRDefault="00C143BE" w:rsidP="006D6718">
      <w:pPr>
        <w:spacing w:line="480" w:lineRule="auto"/>
        <w:ind w:left="720" w:hanging="720"/>
        <w:rPr>
          <w:noProof/>
        </w:rPr>
      </w:pPr>
      <w:bookmarkStart w:id="53" w:name="_ENREF_53"/>
      <w:r w:rsidRPr="006D6718">
        <w:rPr>
          <w:noProof/>
        </w:rPr>
        <w:t>53.</w:t>
      </w:r>
      <w:r w:rsidRPr="006D6718">
        <w:rPr>
          <w:noProof/>
        </w:rPr>
        <w:tab/>
        <w:t>Yinon Y, Nevo O, Xu J, Many A, Rolfo A, Todros T, et al. Severe intrauterine growth restriction pregnancies have increased placental endoglin levels: hypoxic regulation via transforming growth factor-beta 3. The American journal of pathology. 2008;172(1):77-85. doi: 10.2353/ajpath.2008.070640. PubMed PMID: 18156205; PubMed Central PMCID: PMC2189618.</w:t>
      </w:r>
      <w:bookmarkEnd w:id="53"/>
    </w:p>
    <w:p w14:paraId="6EFF7B88" w14:textId="77777777" w:rsidR="00C143BE" w:rsidRPr="006D6718" w:rsidRDefault="00C143BE" w:rsidP="006D6718">
      <w:pPr>
        <w:spacing w:line="480" w:lineRule="auto"/>
        <w:ind w:left="720" w:hanging="720"/>
        <w:rPr>
          <w:noProof/>
        </w:rPr>
      </w:pPr>
      <w:bookmarkStart w:id="54" w:name="_ENREF_54"/>
      <w:r w:rsidRPr="006D6718">
        <w:rPr>
          <w:noProof/>
        </w:rPr>
        <w:t>54.</w:t>
      </w:r>
      <w:r w:rsidRPr="006D6718">
        <w:rPr>
          <w:noProof/>
        </w:rPr>
        <w:tab/>
        <w:t>Romero R, Nien JK, Espinoza J, Todem D, Fu W, Chung H, et al. A longitudinal study of angiogenic (placental growth factor) and anti-angiogenic (soluble endoglin and soluble vascular endothelial growth factor receptor-1) factors in normal pregnancy and patients destined to develop preeclampsia and deliver a small for gestational age neonate. The journal of maternal-fetal &amp; neonatal medicine : the official journal of the European Association of Perinatal Medicine, the Federation of Asia and Oceania Perinatal Societies, the International Society of Perinatal Obstet. 2008;21(1):9-23. doi: 10.1080/14767050701830480. PubMed PMID: 18175241; PubMed Central PMCID: PMC2587364.</w:t>
      </w:r>
      <w:bookmarkEnd w:id="54"/>
    </w:p>
    <w:p w14:paraId="0B036864" w14:textId="77777777" w:rsidR="00C143BE" w:rsidRPr="006D6718" w:rsidRDefault="00C143BE" w:rsidP="006D6718">
      <w:pPr>
        <w:spacing w:line="480" w:lineRule="auto"/>
        <w:ind w:left="720" w:hanging="720"/>
        <w:rPr>
          <w:noProof/>
        </w:rPr>
      </w:pPr>
      <w:bookmarkStart w:id="55" w:name="_ENREF_55"/>
      <w:r w:rsidRPr="006D6718">
        <w:rPr>
          <w:noProof/>
        </w:rPr>
        <w:t>55.</w:t>
      </w:r>
      <w:r w:rsidRPr="006D6718">
        <w:rPr>
          <w:noProof/>
        </w:rPr>
        <w:tab/>
        <w:t xml:space="preserve">Bostrom S, Ibitokou S, Oesterholt M, Schmiegelow C, Persson JO, Minja D, et al. Biomarkers of Plasmodium falciparum infection during pregnancy in women living in </w:t>
      </w:r>
      <w:r w:rsidRPr="006D6718">
        <w:rPr>
          <w:noProof/>
        </w:rPr>
        <w:lastRenderedPageBreak/>
        <w:t>northeastern Tanzania. PloS one. 2012;7(11):e48763. doi: 10.1371/journal.pone.0048763. PubMed PMID: 23155405; PubMed Central PMCID: PMC3498253.</w:t>
      </w:r>
      <w:bookmarkEnd w:id="55"/>
    </w:p>
    <w:p w14:paraId="7195BCDF" w14:textId="77777777" w:rsidR="00C143BE" w:rsidRPr="006D6718" w:rsidRDefault="00C143BE" w:rsidP="006D6718">
      <w:pPr>
        <w:spacing w:line="480" w:lineRule="auto"/>
        <w:ind w:left="720" w:hanging="720"/>
        <w:rPr>
          <w:noProof/>
        </w:rPr>
      </w:pPr>
      <w:bookmarkStart w:id="56" w:name="_ENREF_56"/>
      <w:r w:rsidRPr="006D6718">
        <w:rPr>
          <w:noProof/>
        </w:rPr>
        <w:t>56.</w:t>
      </w:r>
      <w:r w:rsidRPr="006D6718">
        <w:rPr>
          <w:noProof/>
        </w:rPr>
        <w:tab/>
        <w:t>Muehlenbachs A, Mutabingwa TK, Edmonds S, Fried M, Duffy PE. Hypertension and maternal-fetal conflict during placental malaria. PLoS medicine. 2006;3(11):e446. doi: 10.1371/journal.pmed.0030446. PubMed PMID: 17105340; PubMed Central PMCID: PMC1635741.</w:t>
      </w:r>
      <w:bookmarkEnd w:id="56"/>
    </w:p>
    <w:p w14:paraId="4A088341" w14:textId="77777777" w:rsidR="00C143BE" w:rsidRPr="006D6718" w:rsidRDefault="00C143BE" w:rsidP="006D6718">
      <w:pPr>
        <w:spacing w:line="480" w:lineRule="auto"/>
        <w:ind w:left="720" w:hanging="720"/>
        <w:rPr>
          <w:noProof/>
        </w:rPr>
      </w:pPr>
      <w:bookmarkStart w:id="57" w:name="_ENREF_57"/>
      <w:r w:rsidRPr="006D6718">
        <w:rPr>
          <w:noProof/>
        </w:rPr>
        <w:t>57.</w:t>
      </w:r>
      <w:r w:rsidRPr="006D6718">
        <w:rPr>
          <w:noProof/>
        </w:rPr>
        <w:tab/>
        <w:t>Carbone C, Piro G, Merz V, Simionato F, Santoro R, Zecchetto C, et al. Angiopoietin-Like Proteins in Angiogenesis, Inflammation and Cancer. International journal of molecular sciences. 2018;19(2). doi: 10.3390/ijms19020431. PubMed PMID: 29389861.</w:t>
      </w:r>
      <w:bookmarkEnd w:id="57"/>
    </w:p>
    <w:p w14:paraId="114CA2EE" w14:textId="77777777" w:rsidR="00C143BE" w:rsidRPr="006D6718" w:rsidRDefault="00C143BE" w:rsidP="006D6718">
      <w:pPr>
        <w:spacing w:line="480" w:lineRule="auto"/>
        <w:ind w:left="720" w:hanging="720"/>
        <w:rPr>
          <w:noProof/>
        </w:rPr>
      </w:pPr>
      <w:bookmarkStart w:id="58" w:name="_ENREF_58"/>
      <w:r w:rsidRPr="006D6718">
        <w:rPr>
          <w:noProof/>
        </w:rPr>
        <w:t>58.</w:t>
      </w:r>
      <w:r w:rsidRPr="006D6718">
        <w:rPr>
          <w:noProof/>
        </w:rPr>
        <w:tab/>
        <w:t>Henson MC, Castracane VD. Leptin in pregnancy: an update. Biology of reproduction. 2006;74(2):218-29. doi: 10.1095/biolreprod.105.045120. PubMed PMID: 16267210.</w:t>
      </w:r>
      <w:bookmarkEnd w:id="58"/>
    </w:p>
    <w:p w14:paraId="45640A02" w14:textId="77777777" w:rsidR="00C143BE" w:rsidRPr="006D6718" w:rsidRDefault="00C143BE" w:rsidP="006D6718">
      <w:pPr>
        <w:spacing w:line="480" w:lineRule="auto"/>
        <w:ind w:left="720" w:hanging="720"/>
        <w:rPr>
          <w:noProof/>
        </w:rPr>
      </w:pPr>
      <w:bookmarkStart w:id="59" w:name="_ENREF_59"/>
      <w:r w:rsidRPr="006D6718">
        <w:rPr>
          <w:noProof/>
        </w:rPr>
        <w:t>59.</w:t>
      </w:r>
      <w:r w:rsidRPr="006D6718">
        <w:rPr>
          <w:noProof/>
        </w:rPr>
        <w:tab/>
        <w:t>Henson MC, Castracane VD. Leptin in pregnancy. Biology of reproduction. 2000;63(5):1219-28. PubMed PMID: 11058523.</w:t>
      </w:r>
      <w:bookmarkEnd w:id="59"/>
    </w:p>
    <w:p w14:paraId="26D84F1C" w14:textId="77777777" w:rsidR="00C143BE" w:rsidRPr="006D6718" w:rsidRDefault="00C143BE" w:rsidP="006D6718">
      <w:pPr>
        <w:spacing w:line="480" w:lineRule="auto"/>
        <w:ind w:left="720" w:hanging="720"/>
        <w:rPr>
          <w:noProof/>
        </w:rPr>
      </w:pPr>
      <w:bookmarkStart w:id="60" w:name="_ENREF_60"/>
      <w:r w:rsidRPr="006D6718">
        <w:rPr>
          <w:noProof/>
        </w:rPr>
        <w:t>60.</w:t>
      </w:r>
      <w:r w:rsidRPr="006D6718">
        <w:rPr>
          <w:noProof/>
        </w:rPr>
        <w:tab/>
        <w:t>Perez-Perez A, Vilarino-Garcia T, Fernandez-Riejos P, Martin-Gonzalez J, Segura-Egea JJ, Sanchez-Margalet V. Role of leptin as a link between metabolism and the immune system. Cytokine &amp; growth factor reviews. 2017;35:71-84. doi: 10.1016/j.cytogfr.2017.03.001. PubMed PMID: 28285098.</w:t>
      </w:r>
      <w:bookmarkEnd w:id="60"/>
    </w:p>
    <w:p w14:paraId="61CA911E" w14:textId="77777777" w:rsidR="00C143BE" w:rsidRPr="006D6718" w:rsidRDefault="00C143BE" w:rsidP="006D6718">
      <w:pPr>
        <w:spacing w:line="480" w:lineRule="auto"/>
        <w:ind w:left="720" w:hanging="720"/>
        <w:rPr>
          <w:noProof/>
        </w:rPr>
      </w:pPr>
      <w:bookmarkStart w:id="61" w:name="_ENREF_61"/>
      <w:r w:rsidRPr="006D6718">
        <w:rPr>
          <w:noProof/>
        </w:rPr>
        <w:t>61.</w:t>
      </w:r>
      <w:r w:rsidRPr="006D6718">
        <w:rPr>
          <w:noProof/>
        </w:rPr>
        <w:tab/>
        <w:t>Conroy AL, Liles WC, Molyneux ME, Rogerson SJ, Kain KC. Performance characteristics of combinations of host biomarkers to identify women with occult placental malaria: a case-control study from Malawi. PloS one. 2011;6(12):e28540. doi: 10.1371/journal.pone.0028540. PubMed PMID: 22174834; PubMed Central PMCID: PMC3236186.</w:t>
      </w:r>
      <w:bookmarkEnd w:id="61"/>
    </w:p>
    <w:p w14:paraId="155985C4" w14:textId="77777777" w:rsidR="00C143BE" w:rsidRPr="006D6718" w:rsidRDefault="00C143BE" w:rsidP="006D6718">
      <w:pPr>
        <w:spacing w:line="480" w:lineRule="auto"/>
        <w:ind w:left="720" w:hanging="720"/>
        <w:rPr>
          <w:noProof/>
        </w:rPr>
      </w:pPr>
      <w:bookmarkStart w:id="62" w:name="_ENREF_62"/>
      <w:r w:rsidRPr="006D6718">
        <w:rPr>
          <w:noProof/>
        </w:rPr>
        <w:lastRenderedPageBreak/>
        <w:t>62.</w:t>
      </w:r>
      <w:r w:rsidRPr="006D6718">
        <w:rPr>
          <w:noProof/>
        </w:rPr>
        <w:tab/>
        <w:t>Kabyemela ER, Fried M, Kurtis JD, Mutabingwa TK, Duffy PE. Fetal responses during placental malaria modify the risk of low birth weight. Infection and immunity. 2008;76(4):1527-34. doi: 10.1128/IAI.00964-07. PubMed PMID: 18212078; PubMed Central PMCID: PMC2292860.</w:t>
      </w:r>
      <w:bookmarkEnd w:id="62"/>
    </w:p>
    <w:p w14:paraId="3C8641DD" w14:textId="77777777" w:rsidR="00C143BE" w:rsidRPr="006D6718" w:rsidRDefault="00C143BE" w:rsidP="006D6718">
      <w:pPr>
        <w:spacing w:line="480" w:lineRule="auto"/>
        <w:ind w:left="720" w:hanging="720"/>
        <w:rPr>
          <w:noProof/>
        </w:rPr>
      </w:pPr>
      <w:bookmarkStart w:id="63" w:name="_ENREF_63"/>
      <w:r w:rsidRPr="006D6718">
        <w:rPr>
          <w:noProof/>
        </w:rPr>
        <w:t>63.</w:t>
      </w:r>
      <w:r w:rsidRPr="006D6718">
        <w:rPr>
          <w:noProof/>
        </w:rPr>
        <w:tab/>
        <w:t>Fakor F, Sharami SH, Milani F, Mirblouk F, Kazemi S, Pourmarzi D, et al. The association between level of maternal serum leptin in the third trimester and the occurrence of moderate preterm labor. Journal of the Turkish German Gynecological Association. 2016;17(4):182-5. doi: 10.5152/jtgga.2016.16121. PubMed PMID: 27990085; PubMed Central PMCID: PMC5147755.</w:t>
      </w:r>
      <w:bookmarkEnd w:id="63"/>
    </w:p>
    <w:p w14:paraId="3E771453" w14:textId="77777777" w:rsidR="00C143BE" w:rsidRPr="006D6718" w:rsidRDefault="00C143BE" w:rsidP="006D6718">
      <w:pPr>
        <w:spacing w:line="480" w:lineRule="auto"/>
        <w:ind w:left="720" w:hanging="720"/>
        <w:rPr>
          <w:noProof/>
        </w:rPr>
      </w:pPr>
      <w:bookmarkStart w:id="64" w:name="_ENREF_64"/>
      <w:r w:rsidRPr="006D6718">
        <w:rPr>
          <w:noProof/>
        </w:rPr>
        <w:t>64.</w:t>
      </w:r>
      <w:r w:rsidRPr="006D6718">
        <w:rPr>
          <w:noProof/>
        </w:rPr>
        <w:tab/>
        <w:t>Nejabati HR, Latifi Z, Ghasemnejad T, Fattahi A, Nouri M. Placental growth factor (PlGF) as an angiogenic/inflammatory switcher: lesson from early pregnancy losses. Gynecological endocrinology : the official journal of the International Society of Gynecological Endocrinology. 2017;33(9):668-74. doi: 10.1080/09513590.2017.1318375. PubMed PMID: 28447504.</w:t>
      </w:r>
      <w:bookmarkEnd w:id="64"/>
    </w:p>
    <w:p w14:paraId="22FEDFAD" w14:textId="77777777" w:rsidR="00C143BE" w:rsidRPr="006D6718" w:rsidRDefault="00C143BE" w:rsidP="006D6718">
      <w:pPr>
        <w:spacing w:line="480" w:lineRule="auto"/>
        <w:ind w:left="720" w:hanging="720"/>
        <w:rPr>
          <w:noProof/>
        </w:rPr>
      </w:pPr>
      <w:bookmarkStart w:id="65" w:name="_ENREF_65"/>
      <w:r w:rsidRPr="006D6718">
        <w:rPr>
          <w:noProof/>
        </w:rPr>
        <w:t>65.</w:t>
      </w:r>
      <w:r w:rsidRPr="006D6718">
        <w:rPr>
          <w:noProof/>
        </w:rPr>
        <w:tab/>
        <w:t>Mallat Z, Silvestre JS, Le Ricousse-Roussanne S, Lecomte-Raclet L, Corbaz A, Clergue M, et al. Interleukin-18/interleukin-18 binding protein signaling modulates ischemia-induced neovascularization in mice hindlimb. Circ Res. 2002;91(5):441-8. PubMed PMID: 12215494.</w:t>
      </w:r>
      <w:bookmarkEnd w:id="65"/>
    </w:p>
    <w:p w14:paraId="1F89C453" w14:textId="77777777" w:rsidR="00C143BE" w:rsidRPr="006D6718" w:rsidRDefault="00C143BE" w:rsidP="006D6718">
      <w:pPr>
        <w:spacing w:line="480" w:lineRule="auto"/>
        <w:ind w:left="720" w:hanging="720"/>
        <w:rPr>
          <w:noProof/>
        </w:rPr>
      </w:pPr>
      <w:bookmarkStart w:id="66" w:name="_ENREF_66"/>
      <w:r w:rsidRPr="006D6718">
        <w:rPr>
          <w:noProof/>
        </w:rPr>
        <w:t>66.</w:t>
      </w:r>
      <w:r w:rsidRPr="006D6718">
        <w:rPr>
          <w:noProof/>
        </w:rPr>
        <w:tab/>
        <w:t>Shao R. YKL-40 acts as an angiogenic factor to promote tumor angiogenesis. Front Physiol. 2013;4:122. doi: 10.3389/fphys.2013.00122. PubMed PMID: 23755018; PubMed Central PMCID: PMC3664773.</w:t>
      </w:r>
      <w:bookmarkEnd w:id="66"/>
    </w:p>
    <w:p w14:paraId="56294791" w14:textId="77777777" w:rsidR="00C143BE" w:rsidRPr="006D6718" w:rsidRDefault="00C143BE" w:rsidP="006D6718">
      <w:pPr>
        <w:spacing w:line="480" w:lineRule="auto"/>
        <w:ind w:left="720" w:hanging="720"/>
        <w:rPr>
          <w:noProof/>
        </w:rPr>
      </w:pPr>
      <w:bookmarkStart w:id="67" w:name="_ENREF_67"/>
      <w:r w:rsidRPr="006D6718">
        <w:rPr>
          <w:noProof/>
        </w:rPr>
        <w:t>67.</w:t>
      </w:r>
      <w:r w:rsidRPr="006D6718">
        <w:rPr>
          <w:noProof/>
        </w:rPr>
        <w:tab/>
        <w:t xml:space="preserve">Deng C, Zhang D, Shan S, Wu J, Yang H, Yu Y. Angiogenic effect of intercellular adhesion molecule-1. Journal of Huazhong University of Science and Technology </w:t>
      </w:r>
      <w:r w:rsidRPr="006D6718">
        <w:rPr>
          <w:noProof/>
        </w:rPr>
        <w:lastRenderedPageBreak/>
        <w:t>Medical sciences = Hua zhong ke ji da xue xue bao Yi xue Ying De wen ban = Huazhong keji daxue xuebao Yixue Yingdewen ban. 2007;27(1):9-12. doi: 10.1007/s11596-007-0103-4. PubMed PMID: 17393097.</w:t>
      </w:r>
      <w:bookmarkEnd w:id="67"/>
    </w:p>
    <w:p w14:paraId="35F4304F" w14:textId="77777777" w:rsidR="00C143BE" w:rsidRPr="006D6718" w:rsidRDefault="00C143BE" w:rsidP="006D6718">
      <w:pPr>
        <w:spacing w:line="480" w:lineRule="auto"/>
        <w:ind w:left="720" w:hanging="720"/>
        <w:rPr>
          <w:noProof/>
        </w:rPr>
      </w:pPr>
      <w:bookmarkStart w:id="68" w:name="_ENREF_68"/>
      <w:r w:rsidRPr="006D6718">
        <w:rPr>
          <w:noProof/>
        </w:rPr>
        <w:t>68.</w:t>
      </w:r>
      <w:r w:rsidRPr="006D6718">
        <w:rPr>
          <w:noProof/>
        </w:rPr>
        <w:tab/>
        <w:t>Turu MM, Slevin M, Matou S, West D, Rodriguez C, Luque A, et al. C-reactive protein exerts angiogenic effects on vascular endothelial cells and modulates associated signalling pathways and gene expression. BMC cell biology. 2008;9:47. doi: 10.1186/1471-2121-9-47. PubMed PMID: 18764931; PubMed Central PMCID: PMC2551596.</w:t>
      </w:r>
      <w:bookmarkEnd w:id="68"/>
    </w:p>
    <w:p w14:paraId="61DB2DBE" w14:textId="77777777" w:rsidR="00C143BE" w:rsidRPr="006D6718" w:rsidRDefault="00C143BE" w:rsidP="006D6718">
      <w:pPr>
        <w:spacing w:line="480" w:lineRule="auto"/>
        <w:ind w:left="720" w:hanging="720"/>
        <w:rPr>
          <w:noProof/>
        </w:rPr>
      </w:pPr>
      <w:bookmarkStart w:id="69" w:name="_ENREF_69"/>
      <w:r w:rsidRPr="006D6718">
        <w:rPr>
          <w:noProof/>
        </w:rPr>
        <w:t>69.</w:t>
      </w:r>
      <w:r w:rsidRPr="006D6718">
        <w:rPr>
          <w:noProof/>
        </w:rPr>
        <w:tab/>
        <w:t>Luo D, Luo Y, He Y, Zhang H, Zhang R, Li X, et al. Differential functions of tumor necrosis factor receptor 1 and 2 signaling in ischemia-mediated arteriogenesis and angiogenesis. The American journal of pathology. 2006;169(5):1886-98. doi: 10.2353/ajpath.2006.060603. PubMed PMID: 17071609; PubMed Central PMCID: PMC1780200.</w:t>
      </w:r>
      <w:bookmarkEnd w:id="69"/>
    </w:p>
    <w:p w14:paraId="6D466094" w14:textId="77777777" w:rsidR="00C143BE" w:rsidRPr="006D6718" w:rsidRDefault="00C143BE" w:rsidP="006D6718">
      <w:pPr>
        <w:spacing w:line="480" w:lineRule="auto"/>
        <w:ind w:left="720" w:hanging="720"/>
        <w:rPr>
          <w:noProof/>
        </w:rPr>
      </w:pPr>
      <w:bookmarkStart w:id="70" w:name="_ENREF_70"/>
      <w:r w:rsidRPr="006D6718">
        <w:rPr>
          <w:noProof/>
        </w:rPr>
        <w:t>70.</w:t>
      </w:r>
      <w:r w:rsidRPr="006D6718">
        <w:rPr>
          <w:noProof/>
        </w:rPr>
        <w:tab/>
        <w:t>Varejckova M, Gallardo-Vara E, Vicen M, Vitverova B, Fikrova P, Dolezelova E, et al. Soluble endoglin modulates the pro-inflammatory mediators NF-kappaB and IL-6 in cultured human endothelial cells. Life sciences. 2017;175:52-60. doi: 10.1016/j.lfs.2017.03.014. PubMed PMID: 28336397.</w:t>
      </w:r>
      <w:bookmarkEnd w:id="70"/>
    </w:p>
    <w:p w14:paraId="0DEBB5BF" w14:textId="77777777" w:rsidR="00C143BE" w:rsidRPr="006D6718" w:rsidRDefault="00C143BE" w:rsidP="006D6718">
      <w:pPr>
        <w:spacing w:line="480" w:lineRule="auto"/>
        <w:ind w:left="720" w:hanging="720"/>
        <w:rPr>
          <w:noProof/>
        </w:rPr>
      </w:pPr>
      <w:bookmarkStart w:id="71" w:name="_ENREF_71"/>
      <w:r w:rsidRPr="006D6718">
        <w:rPr>
          <w:noProof/>
        </w:rPr>
        <w:t>71.</w:t>
      </w:r>
      <w:r w:rsidRPr="006D6718">
        <w:rPr>
          <w:noProof/>
        </w:rPr>
        <w:tab/>
        <w:t>Costa C, Incio J, Soares R. Angiogenesis and chronic inflammation: cause or consequence? Angiogenesis. 2007;10(3):149-66. doi: 10.1007/s10456-007-9074-0. PubMed PMID: 17457680.</w:t>
      </w:r>
      <w:bookmarkEnd w:id="71"/>
    </w:p>
    <w:p w14:paraId="25425E75" w14:textId="77777777" w:rsidR="00C143BE" w:rsidRPr="006D6718" w:rsidRDefault="00C143BE" w:rsidP="006D6718">
      <w:pPr>
        <w:spacing w:line="480" w:lineRule="auto"/>
        <w:ind w:left="720" w:hanging="720"/>
        <w:rPr>
          <w:noProof/>
        </w:rPr>
      </w:pPr>
      <w:bookmarkStart w:id="72" w:name="_ENREF_72"/>
      <w:r w:rsidRPr="006D6718">
        <w:rPr>
          <w:noProof/>
        </w:rPr>
        <w:t>72.</w:t>
      </w:r>
      <w:r w:rsidRPr="006D6718">
        <w:rPr>
          <w:noProof/>
        </w:rPr>
        <w:tab/>
        <w:t xml:space="preserve">Blencowe H, Cousens S, Oestergaard MZ, Chou D, Moller AB, Narwal R, et al. National, regional, and worldwide estimates of preterm birth rates in the year 2010 with time trends since 1990 for selected countries: a systematic analysis and implications. Lancet. </w:t>
      </w:r>
      <w:r w:rsidRPr="006D6718">
        <w:rPr>
          <w:noProof/>
        </w:rPr>
        <w:lastRenderedPageBreak/>
        <w:t>2012;379(9832):2162-72. doi: 10.1016/S0140-6736(12)60820-4. PubMed PMID: 22682464.</w:t>
      </w:r>
      <w:bookmarkEnd w:id="72"/>
    </w:p>
    <w:p w14:paraId="30FFE706" w14:textId="77777777" w:rsidR="00C143BE" w:rsidRPr="006D6718" w:rsidRDefault="00C143BE" w:rsidP="006D6718">
      <w:pPr>
        <w:spacing w:line="480" w:lineRule="auto"/>
        <w:ind w:left="720" w:hanging="720"/>
        <w:rPr>
          <w:noProof/>
        </w:rPr>
      </w:pPr>
      <w:bookmarkStart w:id="73" w:name="_ENREF_73"/>
      <w:r w:rsidRPr="006D6718">
        <w:rPr>
          <w:noProof/>
        </w:rPr>
        <w:t>73.</w:t>
      </w:r>
      <w:r w:rsidRPr="006D6718">
        <w:rPr>
          <w:noProof/>
        </w:rPr>
        <w:tab/>
        <w:t>van den Broek NR, White SA, Goodall M, Ntonya C, Kayira E, Kafulafula G, et al. The APPLe study: a randomized, community-based, placebo-controlled trial of azithromycin for the prevention of preterm birth, with meta-analysis. PLoS medicine. 2009;6(12):e1000191. doi: 10.1371/journal.pmed.1000191. PubMed PMID: 19956761; PubMed Central PMCID: PMC2776277.</w:t>
      </w:r>
      <w:bookmarkEnd w:id="73"/>
    </w:p>
    <w:p w14:paraId="6B63DB0C" w14:textId="77777777" w:rsidR="00C143BE" w:rsidRPr="006D6718" w:rsidRDefault="00C143BE" w:rsidP="006D6718">
      <w:pPr>
        <w:spacing w:line="480" w:lineRule="auto"/>
        <w:ind w:left="720" w:hanging="720"/>
        <w:rPr>
          <w:noProof/>
        </w:rPr>
      </w:pPr>
      <w:bookmarkStart w:id="74" w:name="_ENREF_74"/>
      <w:r w:rsidRPr="006D6718">
        <w:rPr>
          <w:noProof/>
        </w:rPr>
        <w:t>74.</w:t>
      </w:r>
      <w:r w:rsidRPr="006D6718">
        <w:rPr>
          <w:noProof/>
        </w:rPr>
        <w:tab/>
        <w:t>Valea I, Tinto H, Drabo MK, Huybregts L, Sorgho H, Ouedraogo JB, et al. An analysis of timing and frequency of malaria infection during pregnancy in relation to the risk of low birth weight, anaemia and perinatal mortality in Burkina Faso. Malaria journal. 2012;11:71. doi: 10.1186/1475-2875-11-71. PubMed PMID: 22433778; PubMed Central PMCID: PMC3338396.</w:t>
      </w:r>
      <w:bookmarkEnd w:id="74"/>
    </w:p>
    <w:p w14:paraId="0C4E89A0" w14:textId="77777777" w:rsidR="00C143BE" w:rsidRPr="006D6718" w:rsidRDefault="00C143BE" w:rsidP="006D6718">
      <w:pPr>
        <w:spacing w:line="480" w:lineRule="auto"/>
        <w:ind w:left="720" w:hanging="720"/>
        <w:rPr>
          <w:noProof/>
        </w:rPr>
      </w:pPr>
      <w:bookmarkStart w:id="75" w:name="_ENREF_75"/>
      <w:r w:rsidRPr="006D6718">
        <w:rPr>
          <w:noProof/>
        </w:rPr>
        <w:t>75.</w:t>
      </w:r>
      <w:r w:rsidRPr="006D6718">
        <w:rPr>
          <w:noProof/>
        </w:rPr>
        <w:tab/>
        <w:t>Taha Tel T, Gray RH, Mohamedani AA. Malaria and low birth weight in central Sudan. American journal of epidemiology. 1993;138(5):318-25. PubMed PMID: 8356970.</w:t>
      </w:r>
      <w:bookmarkEnd w:id="75"/>
    </w:p>
    <w:p w14:paraId="048D01F9" w14:textId="77777777" w:rsidR="00C143BE" w:rsidRPr="006D6718" w:rsidRDefault="00C143BE" w:rsidP="006D6718">
      <w:pPr>
        <w:spacing w:line="480" w:lineRule="auto"/>
        <w:ind w:left="720" w:hanging="720"/>
        <w:rPr>
          <w:noProof/>
        </w:rPr>
      </w:pPr>
      <w:bookmarkStart w:id="76" w:name="_ENREF_76"/>
      <w:r w:rsidRPr="006D6718">
        <w:rPr>
          <w:noProof/>
        </w:rPr>
        <w:t>76.</w:t>
      </w:r>
      <w:r w:rsidRPr="006D6718">
        <w:rPr>
          <w:noProof/>
        </w:rPr>
        <w:tab/>
        <w:t>Hadlock FP, Harrist RB, Martinez-Poyer J. How accurate is second trimester fetal dating? Journal of ultrasound in medicine : official journal of the American Institute of Ultrasound in Medicine. 1991;10(10):557-61. PubMed PMID: 1942221.</w:t>
      </w:r>
      <w:bookmarkEnd w:id="76"/>
    </w:p>
    <w:p w14:paraId="5B56776C" w14:textId="77777777" w:rsidR="00C143BE" w:rsidRPr="006D6718" w:rsidRDefault="00C143BE" w:rsidP="006D6718">
      <w:pPr>
        <w:spacing w:line="480" w:lineRule="auto"/>
        <w:ind w:left="720" w:hanging="720"/>
        <w:rPr>
          <w:noProof/>
        </w:rPr>
      </w:pPr>
      <w:bookmarkStart w:id="77" w:name="_ENREF_77"/>
      <w:r w:rsidRPr="006D6718">
        <w:rPr>
          <w:noProof/>
        </w:rPr>
        <w:t>77.</w:t>
      </w:r>
      <w:r w:rsidRPr="006D6718">
        <w:rPr>
          <w:noProof/>
        </w:rPr>
        <w:tab/>
        <w:t>Mkandawire P. Gestational Age at First Antenatal Care Visit in Malawi. Maternal and child health journal. 2015;19(11):2366-74. doi: 10.1007/s10995-015-1754-6. PubMed PMID: 26152889.</w:t>
      </w:r>
      <w:bookmarkEnd w:id="77"/>
    </w:p>
    <w:p w14:paraId="241BED33" w14:textId="77777777" w:rsidR="00C143BE" w:rsidRPr="006D6718" w:rsidRDefault="00C143BE" w:rsidP="006D6718">
      <w:pPr>
        <w:spacing w:line="480" w:lineRule="auto"/>
        <w:ind w:left="720" w:hanging="720"/>
        <w:rPr>
          <w:noProof/>
        </w:rPr>
      </w:pPr>
      <w:bookmarkStart w:id="78" w:name="_ENREF_78"/>
      <w:r w:rsidRPr="006D6718">
        <w:rPr>
          <w:noProof/>
        </w:rPr>
        <w:t>78.</w:t>
      </w:r>
      <w:r w:rsidRPr="006D6718">
        <w:rPr>
          <w:noProof/>
        </w:rPr>
        <w:tab/>
        <w:t xml:space="preserve">Papageorghiou AT, Kemp B, Stones W, Ohuma EO, Kennedy SH, Purwar M, et al. Ultrasound-based gestational-age estimation in late pregnancy. Ultrasound in obstetrics &amp; gynecology : the official journal of the International Society of Ultrasound in Obstetrics </w:t>
      </w:r>
      <w:r w:rsidRPr="006D6718">
        <w:rPr>
          <w:noProof/>
        </w:rPr>
        <w:lastRenderedPageBreak/>
        <w:t>and Gynecology. 2016;48(6):719-26. doi: 10.1002/uog.15894. PubMed PMID: 26924421.</w:t>
      </w:r>
      <w:bookmarkEnd w:id="78"/>
    </w:p>
    <w:p w14:paraId="0E292EA8" w14:textId="77777777" w:rsidR="00C143BE" w:rsidRPr="006D6718" w:rsidRDefault="00C143BE" w:rsidP="006D6718">
      <w:pPr>
        <w:spacing w:line="480" w:lineRule="auto"/>
        <w:ind w:left="720" w:hanging="720"/>
        <w:rPr>
          <w:noProof/>
        </w:rPr>
      </w:pPr>
      <w:bookmarkStart w:id="79" w:name="_ENREF_79"/>
      <w:r w:rsidRPr="006D6718">
        <w:rPr>
          <w:noProof/>
        </w:rPr>
        <w:t>79.</w:t>
      </w:r>
      <w:r w:rsidRPr="006D6718">
        <w:rPr>
          <w:noProof/>
        </w:rPr>
        <w:tab/>
        <w:t>WHO. WHO policy brief for the implementation of intermittent preventive treatment of malaria in pregnancy using sulfadoxine-pyrimethamine (IPTp-SP). 2014.</w:t>
      </w:r>
      <w:bookmarkEnd w:id="79"/>
    </w:p>
    <w:p w14:paraId="2474DCD3" w14:textId="77777777" w:rsidR="00C143BE" w:rsidRPr="006D6718" w:rsidRDefault="00C143BE" w:rsidP="006D6718">
      <w:pPr>
        <w:spacing w:line="480" w:lineRule="auto"/>
        <w:ind w:left="720" w:hanging="720"/>
        <w:rPr>
          <w:noProof/>
        </w:rPr>
      </w:pPr>
      <w:bookmarkStart w:id="80" w:name="_ENREF_80"/>
      <w:r w:rsidRPr="006D6718">
        <w:rPr>
          <w:noProof/>
        </w:rPr>
        <w:t>80.</w:t>
      </w:r>
      <w:r w:rsidRPr="006D6718">
        <w:rPr>
          <w:noProof/>
        </w:rPr>
        <w:tab/>
        <w:t>Kakuru A, Jagannathan P, Muhindo MK, Natureeba P, Awori P, Nakalembe M, et al. Dihydroartemisinin-Piperaquine for the Prevention of Malaria in Pregnancy. The New England journal of medicine. 2016;374(10):928-39. doi: 10.1056/NEJMoa1509150. PubMed PMID: 26962728; PubMed Central PMCID: PMC4847718.</w:t>
      </w:r>
      <w:bookmarkEnd w:id="80"/>
    </w:p>
    <w:p w14:paraId="22E2B3CC" w14:textId="77777777" w:rsidR="00C143BE" w:rsidRPr="006D6718" w:rsidRDefault="00C143BE" w:rsidP="006D6718">
      <w:pPr>
        <w:spacing w:line="480" w:lineRule="auto"/>
        <w:ind w:left="720" w:hanging="720"/>
        <w:rPr>
          <w:noProof/>
        </w:rPr>
      </w:pPr>
      <w:bookmarkStart w:id="81" w:name="_ENREF_81"/>
      <w:r w:rsidRPr="006D6718">
        <w:rPr>
          <w:noProof/>
        </w:rPr>
        <w:t>81.</w:t>
      </w:r>
      <w:r w:rsidRPr="006D6718">
        <w:rPr>
          <w:noProof/>
        </w:rPr>
        <w:tab/>
        <w:t>Kayentao K, Garner P, van Eijk AM, Naidoo I, Roper C, Mulokozi A, et al. Intermittent preventive therapy for malaria during pregnancy using 2 vs 3 or more doses of sulfadoxine-pyrimethamine and risk of low birth weight in Africa: systematic review and meta-analysis. JAMA : the journal of the American Medical Association. 2013;309(6):594-604. doi: 10.1001/jama.2012.216231. PubMed PMID: 23403684; PubMed Central PMCID: PMC4669677.</w:t>
      </w:r>
      <w:bookmarkEnd w:id="81"/>
    </w:p>
    <w:p w14:paraId="16DEF193" w14:textId="77777777" w:rsidR="00C143BE" w:rsidRPr="006D6718" w:rsidRDefault="00C143BE" w:rsidP="006D6718">
      <w:pPr>
        <w:spacing w:line="480" w:lineRule="auto"/>
        <w:ind w:left="720" w:hanging="720"/>
        <w:rPr>
          <w:noProof/>
        </w:rPr>
      </w:pPr>
      <w:bookmarkStart w:id="82" w:name="_ENREF_82"/>
      <w:r w:rsidRPr="006D6718">
        <w:rPr>
          <w:noProof/>
        </w:rPr>
        <w:t>82.</w:t>
      </w:r>
      <w:r w:rsidRPr="006D6718">
        <w:rPr>
          <w:noProof/>
        </w:rPr>
        <w:tab/>
        <w:t>Desai M, Gutman J, L'Lanziva A, Otieno K, Juma E, Kariuki S, et al. Intermittent screening and treatment or intermittent preventive treatment with dihydroartemisinin-piperaquine versus intermittent preventive treatment with sulfadoxine-pyrimethamine for the control of malaria during pregnancy in western Kenya: an open-label, three-group, randomised controlled superiority trial. Lancet. 2015;386(10012):2507-19. doi: 10.1016/S0140-6736(15)00310-4. PubMed PMID: 26429700; PubMed Central PMCID: PMC4718402.</w:t>
      </w:r>
      <w:bookmarkEnd w:id="82"/>
    </w:p>
    <w:p w14:paraId="58871732" w14:textId="77777777" w:rsidR="00C143BE" w:rsidRPr="006D6718" w:rsidRDefault="00C143BE" w:rsidP="006D6718">
      <w:pPr>
        <w:spacing w:line="480" w:lineRule="auto"/>
        <w:ind w:left="720" w:hanging="720"/>
        <w:rPr>
          <w:noProof/>
        </w:rPr>
      </w:pPr>
      <w:bookmarkStart w:id="83" w:name="_ENREF_83"/>
      <w:r w:rsidRPr="006D6718">
        <w:rPr>
          <w:noProof/>
        </w:rPr>
        <w:t>83.</w:t>
      </w:r>
      <w:r w:rsidRPr="006D6718">
        <w:rPr>
          <w:noProof/>
        </w:rPr>
        <w:tab/>
        <w:t xml:space="preserve">Radeva-Petrova D, Kayentao K, ter Kuile FO, Sinclair D, Garner P. Drugs for preventing malaria in pregnant women in endemic areas: any drug regimen versus placebo or no </w:t>
      </w:r>
      <w:r w:rsidRPr="006D6718">
        <w:rPr>
          <w:noProof/>
        </w:rPr>
        <w:lastRenderedPageBreak/>
        <w:t>treatment. Cochrane Database Syst Rev. 2014;(10):CD000169. doi: 10.1002/14651858.CD000169.pub3. PubMed PMID: 25300703; PubMed Central PMCID: PMC4498495.</w:t>
      </w:r>
      <w:bookmarkEnd w:id="83"/>
    </w:p>
    <w:p w14:paraId="5DDFE150" w14:textId="77777777" w:rsidR="00C143BE" w:rsidRPr="006D6718" w:rsidRDefault="00C143BE" w:rsidP="006D6718">
      <w:pPr>
        <w:spacing w:line="480" w:lineRule="auto"/>
        <w:ind w:left="720" w:hanging="720"/>
        <w:rPr>
          <w:noProof/>
        </w:rPr>
      </w:pPr>
      <w:bookmarkStart w:id="84" w:name="_ENREF_84"/>
      <w:r w:rsidRPr="006D6718">
        <w:rPr>
          <w:noProof/>
        </w:rPr>
        <w:t>84.</w:t>
      </w:r>
      <w:r w:rsidRPr="006D6718">
        <w:rPr>
          <w:noProof/>
        </w:rPr>
        <w:tab/>
        <w:t>Peters PJ, Thigpen MC, Parise ME, Newman RD. Safety and toxicity of sulfadoxine/pyrimethamine: implications for malaria prevention in pregnancy using intermittent preventive treatment. Drug safety : an international journal of medical toxicology and drug experience. 2007;30(6):481-501. doi: 10.2165/00002018-200730060-00003. PubMed PMID: 17536875.</w:t>
      </w:r>
      <w:bookmarkEnd w:id="84"/>
    </w:p>
    <w:p w14:paraId="65C39F23" w14:textId="5CC3C816" w:rsidR="00C143BE" w:rsidRPr="006D6718" w:rsidRDefault="00C143BE" w:rsidP="006D6718">
      <w:pPr>
        <w:spacing w:line="480" w:lineRule="auto"/>
        <w:ind w:left="720" w:hanging="720"/>
        <w:rPr>
          <w:noProof/>
        </w:rPr>
      </w:pPr>
    </w:p>
    <w:p w14:paraId="03EBC66C" w14:textId="77777777" w:rsidR="00934598" w:rsidRDefault="00556428" w:rsidP="006D6718">
      <w:pPr>
        <w:spacing w:line="480" w:lineRule="auto"/>
        <w:ind w:left="720" w:hanging="720"/>
      </w:pPr>
      <w:r w:rsidRPr="006D6718">
        <w:fldChar w:fldCharType="end"/>
      </w:r>
      <w:bookmarkStart w:id="85" w:name="_Hlk504916486"/>
    </w:p>
    <w:p w14:paraId="1DA6E5FB" w14:textId="77777777" w:rsidR="00934598" w:rsidRDefault="00934598">
      <w:r>
        <w:br w:type="page"/>
      </w:r>
    </w:p>
    <w:p w14:paraId="0DB45260" w14:textId="0727D1C3" w:rsidR="00A41147" w:rsidRPr="006D6718" w:rsidRDefault="00866FB2" w:rsidP="006D6718">
      <w:pPr>
        <w:spacing w:line="480" w:lineRule="auto"/>
        <w:ind w:left="720" w:hanging="720"/>
        <w:rPr>
          <w:noProof/>
        </w:rPr>
      </w:pPr>
      <w:r w:rsidRPr="006D6718">
        <w:rPr>
          <w:noProof/>
          <w:lang w:val="en-US" w:eastAsia="en-US"/>
        </w:rPr>
        <w:lastRenderedPageBreak/>
        <mc:AlternateContent>
          <mc:Choice Requires="wps">
            <w:drawing>
              <wp:anchor distT="0" distB="0" distL="114300" distR="114300" simplePos="0" relativeHeight="251657728" behindDoc="0" locked="0" layoutInCell="1" allowOverlap="1" wp14:anchorId="144C7BB9" wp14:editId="55332366">
                <wp:simplePos x="0" y="0"/>
                <wp:positionH relativeFrom="column">
                  <wp:posOffset>4008120</wp:posOffset>
                </wp:positionH>
                <wp:positionV relativeFrom="paragraph">
                  <wp:posOffset>4198620</wp:posOffset>
                </wp:positionV>
                <wp:extent cx="2636520" cy="381000"/>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6520" cy="381000"/>
                        </a:xfrm>
                        <a:prstGeom prst="rect">
                          <a:avLst/>
                        </a:prstGeom>
                        <a:solidFill>
                          <a:sysClr val="window" lastClr="FFFFFF">
                            <a:lumMod val="100000"/>
                            <a:lumOff val="0"/>
                          </a:sysClr>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E899A2" id="Rectangle 2" o:spid="_x0000_s1026" style="position:absolute;margin-left:315.6pt;margin-top:330.6pt;width:207.6pt;height:30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" strokecolor="white"/>
            </w:pict>
          </mc:Fallback>
        </mc:AlternateContent>
      </w:r>
      <w:bookmarkEnd w:id="85"/>
    </w:p>
    <w:sectPr w:rsidR="00A41147" w:rsidRPr="006D6718" w:rsidSect="00B02712">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C79E7" w14:textId="77777777" w:rsidR="00BA2F93" w:rsidRDefault="00BA2F93" w:rsidP="00085B82">
      <w:r>
        <w:separator/>
      </w:r>
    </w:p>
  </w:endnote>
  <w:endnote w:type="continuationSeparator" w:id="0">
    <w:p w14:paraId="07BE0D5C" w14:textId="77777777" w:rsidR="00BA2F93" w:rsidRDefault="00BA2F93" w:rsidP="00085B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Narrow">
    <w:altName w:val="Arial"/>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47D36" w14:textId="77777777" w:rsidR="00F70C19" w:rsidRDefault="00F70C19">
    <w:pPr>
      <w:pStyle w:val="Footer"/>
      <w:jc w:val="right"/>
    </w:pPr>
    <w:r>
      <w:fldChar w:fldCharType="begin"/>
    </w:r>
    <w:r>
      <w:instrText xml:space="preserve"> PAGE   \* MERGEFORMAT </w:instrText>
    </w:r>
    <w:r>
      <w:fldChar w:fldCharType="separate"/>
    </w:r>
    <w:r>
      <w:rPr>
        <w:noProof/>
      </w:rPr>
      <w:t>29</w:t>
    </w:r>
    <w:r>
      <w:rPr>
        <w:noProof/>
      </w:rPr>
      <w:fldChar w:fldCharType="end"/>
    </w:r>
  </w:p>
  <w:p w14:paraId="0024500C" w14:textId="77777777" w:rsidR="00F70C19" w:rsidRDefault="00F70C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70D9E" w14:textId="77777777" w:rsidR="00BA2F93" w:rsidRDefault="00BA2F93" w:rsidP="00085B82">
      <w:r>
        <w:separator/>
      </w:r>
    </w:p>
  </w:footnote>
  <w:footnote w:type="continuationSeparator" w:id="0">
    <w:p w14:paraId="68053E2A" w14:textId="77777777" w:rsidR="00BA2F93" w:rsidRDefault="00BA2F93" w:rsidP="00085B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42921"/>
    <w:multiLevelType w:val="multilevel"/>
    <w:tmpl w:val="063C8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4D0591"/>
    <w:multiLevelType w:val="hybridMultilevel"/>
    <w:tmpl w:val="6792D0BE"/>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0DCA4269"/>
    <w:multiLevelType w:val="hybridMultilevel"/>
    <w:tmpl w:val="158CF4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1536175"/>
    <w:multiLevelType w:val="hybridMultilevel"/>
    <w:tmpl w:val="1346B0A8"/>
    <w:lvl w:ilvl="0" w:tplc="4D647760">
      <w:start w:val="714"/>
      <w:numFmt w:val="bullet"/>
      <w:lvlText w:val="-"/>
      <w:lvlJc w:val="left"/>
      <w:pPr>
        <w:ind w:left="720" w:hanging="360"/>
      </w:pPr>
      <w:rPr>
        <w:rFonts w:ascii="Calibri" w:eastAsia="Calibri" w:hAnsi="Calibri" w:cs="Times New Roman" w:hint="default"/>
        <w:u w:val="none"/>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C772E5F"/>
    <w:multiLevelType w:val="hybridMultilevel"/>
    <w:tmpl w:val="3984D718"/>
    <w:lvl w:ilvl="0" w:tplc="578CF28C">
      <w:start w:val="1"/>
      <w:numFmt w:val="bullet"/>
      <w:lvlText w:val="•"/>
      <w:lvlJc w:val="left"/>
      <w:pPr>
        <w:tabs>
          <w:tab w:val="num" w:pos="720"/>
        </w:tabs>
        <w:ind w:left="720" w:hanging="360"/>
      </w:pPr>
      <w:rPr>
        <w:rFonts w:ascii="Arial" w:hAnsi="Arial" w:hint="default"/>
      </w:rPr>
    </w:lvl>
    <w:lvl w:ilvl="1" w:tplc="98D6D37C" w:tentative="1">
      <w:start w:val="1"/>
      <w:numFmt w:val="bullet"/>
      <w:lvlText w:val="•"/>
      <w:lvlJc w:val="left"/>
      <w:pPr>
        <w:tabs>
          <w:tab w:val="num" w:pos="1440"/>
        </w:tabs>
        <w:ind w:left="1440" w:hanging="360"/>
      </w:pPr>
      <w:rPr>
        <w:rFonts w:ascii="Arial" w:hAnsi="Arial" w:hint="default"/>
      </w:rPr>
    </w:lvl>
    <w:lvl w:ilvl="2" w:tplc="C816AA7E" w:tentative="1">
      <w:start w:val="1"/>
      <w:numFmt w:val="bullet"/>
      <w:lvlText w:val="•"/>
      <w:lvlJc w:val="left"/>
      <w:pPr>
        <w:tabs>
          <w:tab w:val="num" w:pos="2160"/>
        </w:tabs>
        <w:ind w:left="2160" w:hanging="360"/>
      </w:pPr>
      <w:rPr>
        <w:rFonts w:ascii="Arial" w:hAnsi="Arial" w:hint="default"/>
      </w:rPr>
    </w:lvl>
    <w:lvl w:ilvl="3" w:tplc="1EFE587C" w:tentative="1">
      <w:start w:val="1"/>
      <w:numFmt w:val="bullet"/>
      <w:lvlText w:val="•"/>
      <w:lvlJc w:val="left"/>
      <w:pPr>
        <w:tabs>
          <w:tab w:val="num" w:pos="2880"/>
        </w:tabs>
        <w:ind w:left="2880" w:hanging="360"/>
      </w:pPr>
      <w:rPr>
        <w:rFonts w:ascii="Arial" w:hAnsi="Arial" w:hint="default"/>
      </w:rPr>
    </w:lvl>
    <w:lvl w:ilvl="4" w:tplc="F252E342" w:tentative="1">
      <w:start w:val="1"/>
      <w:numFmt w:val="bullet"/>
      <w:lvlText w:val="•"/>
      <w:lvlJc w:val="left"/>
      <w:pPr>
        <w:tabs>
          <w:tab w:val="num" w:pos="3600"/>
        </w:tabs>
        <w:ind w:left="3600" w:hanging="360"/>
      </w:pPr>
      <w:rPr>
        <w:rFonts w:ascii="Arial" w:hAnsi="Arial" w:hint="default"/>
      </w:rPr>
    </w:lvl>
    <w:lvl w:ilvl="5" w:tplc="D9CABB20" w:tentative="1">
      <w:start w:val="1"/>
      <w:numFmt w:val="bullet"/>
      <w:lvlText w:val="•"/>
      <w:lvlJc w:val="left"/>
      <w:pPr>
        <w:tabs>
          <w:tab w:val="num" w:pos="4320"/>
        </w:tabs>
        <w:ind w:left="4320" w:hanging="360"/>
      </w:pPr>
      <w:rPr>
        <w:rFonts w:ascii="Arial" w:hAnsi="Arial" w:hint="default"/>
      </w:rPr>
    </w:lvl>
    <w:lvl w:ilvl="6" w:tplc="6D721BDC" w:tentative="1">
      <w:start w:val="1"/>
      <w:numFmt w:val="bullet"/>
      <w:lvlText w:val="•"/>
      <w:lvlJc w:val="left"/>
      <w:pPr>
        <w:tabs>
          <w:tab w:val="num" w:pos="5040"/>
        </w:tabs>
        <w:ind w:left="5040" w:hanging="360"/>
      </w:pPr>
      <w:rPr>
        <w:rFonts w:ascii="Arial" w:hAnsi="Arial" w:hint="default"/>
      </w:rPr>
    </w:lvl>
    <w:lvl w:ilvl="7" w:tplc="3C96D186" w:tentative="1">
      <w:start w:val="1"/>
      <w:numFmt w:val="bullet"/>
      <w:lvlText w:val="•"/>
      <w:lvlJc w:val="left"/>
      <w:pPr>
        <w:tabs>
          <w:tab w:val="num" w:pos="5760"/>
        </w:tabs>
        <w:ind w:left="5760" w:hanging="360"/>
      </w:pPr>
      <w:rPr>
        <w:rFonts w:ascii="Arial" w:hAnsi="Arial" w:hint="default"/>
      </w:rPr>
    </w:lvl>
    <w:lvl w:ilvl="8" w:tplc="84D44BE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5433AF8"/>
    <w:multiLevelType w:val="hybridMultilevel"/>
    <w:tmpl w:val="E3FA6B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26C3432E"/>
    <w:multiLevelType w:val="hybridMultilevel"/>
    <w:tmpl w:val="F82C461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89F108D"/>
    <w:multiLevelType w:val="multilevel"/>
    <w:tmpl w:val="491E5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FF54A4"/>
    <w:multiLevelType w:val="hybridMultilevel"/>
    <w:tmpl w:val="B7ACC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221F08"/>
    <w:multiLevelType w:val="hybridMultilevel"/>
    <w:tmpl w:val="78746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BD34CC"/>
    <w:multiLevelType w:val="hybridMultilevel"/>
    <w:tmpl w:val="4B9052CE"/>
    <w:lvl w:ilvl="0" w:tplc="301281E4">
      <w:start w:val="1"/>
      <w:numFmt w:val="bullet"/>
      <w:lvlText w:val="•"/>
      <w:lvlJc w:val="left"/>
      <w:pPr>
        <w:tabs>
          <w:tab w:val="num" w:pos="720"/>
        </w:tabs>
        <w:ind w:left="720" w:hanging="360"/>
      </w:pPr>
      <w:rPr>
        <w:rFonts w:ascii="Arial" w:hAnsi="Arial" w:hint="default"/>
      </w:rPr>
    </w:lvl>
    <w:lvl w:ilvl="1" w:tplc="6BD8B2D4" w:tentative="1">
      <w:start w:val="1"/>
      <w:numFmt w:val="bullet"/>
      <w:lvlText w:val="•"/>
      <w:lvlJc w:val="left"/>
      <w:pPr>
        <w:tabs>
          <w:tab w:val="num" w:pos="1440"/>
        </w:tabs>
        <w:ind w:left="1440" w:hanging="360"/>
      </w:pPr>
      <w:rPr>
        <w:rFonts w:ascii="Arial" w:hAnsi="Arial" w:hint="default"/>
      </w:rPr>
    </w:lvl>
    <w:lvl w:ilvl="2" w:tplc="22F45274" w:tentative="1">
      <w:start w:val="1"/>
      <w:numFmt w:val="bullet"/>
      <w:lvlText w:val="•"/>
      <w:lvlJc w:val="left"/>
      <w:pPr>
        <w:tabs>
          <w:tab w:val="num" w:pos="2160"/>
        </w:tabs>
        <w:ind w:left="2160" w:hanging="360"/>
      </w:pPr>
      <w:rPr>
        <w:rFonts w:ascii="Arial" w:hAnsi="Arial" w:hint="default"/>
      </w:rPr>
    </w:lvl>
    <w:lvl w:ilvl="3" w:tplc="9CC6CA78" w:tentative="1">
      <w:start w:val="1"/>
      <w:numFmt w:val="bullet"/>
      <w:lvlText w:val="•"/>
      <w:lvlJc w:val="left"/>
      <w:pPr>
        <w:tabs>
          <w:tab w:val="num" w:pos="2880"/>
        </w:tabs>
        <w:ind w:left="2880" w:hanging="360"/>
      </w:pPr>
      <w:rPr>
        <w:rFonts w:ascii="Arial" w:hAnsi="Arial" w:hint="default"/>
      </w:rPr>
    </w:lvl>
    <w:lvl w:ilvl="4" w:tplc="17BE5DF0" w:tentative="1">
      <w:start w:val="1"/>
      <w:numFmt w:val="bullet"/>
      <w:lvlText w:val="•"/>
      <w:lvlJc w:val="left"/>
      <w:pPr>
        <w:tabs>
          <w:tab w:val="num" w:pos="3600"/>
        </w:tabs>
        <w:ind w:left="3600" w:hanging="360"/>
      </w:pPr>
      <w:rPr>
        <w:rFonts w:ascii="Arial" w:hAnsi="Arial" w:hint="default"/>
      </w:rPr>
    </w:lvl>
    <w:lvl w:ilvl="5" w:tplc="5C48D31A" w:tentative="1">
      <w:start w:val="1"/>
      <w:numFmt w:val="bullet"/>
      <w:lvlText w:val="•"/>
      <w:lvlJc w:val="left"/>
      <w:pPr>
        <w:tabs>
          <w:tab w:val="num" w:pos="4320"/>
        </w:tabs>
        <w:ind w:left="4320" w:hanging="360"/>
      </w:pPr>
      <w:rPr>
        <w:rFonts w:ascii="Arial" w:hAnsi="Arial" w:hint="default"/>
      </w:rPr>
    </w:lvl>
    <w:lvl w:ilvl="6" w:tplc="39DE89FC" w:tentative="1">
      <w:start w:val="1"/>
      <w:numFmt w:val="bullet"/>
      <w:lvlText w:val="•"/>
      <w:lvlJc w:val="left"/>
      <w:pPr>
        <w:tabs>
          <w:tab w:val="num" w:pos="5040"/>
        </w:tabs>
        <w:ind w:left="5040" w:hanging="360"/>
      </w:pPr>
      <w:rPr>
        <w:rFonts w:ascii="Arial" w:hAnsi="Arial" w:hint="default"/>
      </w:rPr>
    </w:lvl>
    <w:lvl w:ilvl="7" w:tplc="24CAE180" w:tentative="1">
      <w:start w:val="1"/>
      <w:numFmt w:val="bullet"/>
      <w:lvlText w:val="•"/>
      <w:lvlJc w:val="left"/>
      <w:pPr>
        <w:tabs>
          <w:tab w:val="num" w:pos="5760"/>
        </w:tabs>
        <w:ind w:left="5760" w:hanging="360"/>
      </w:pPr>
      <w:rPr>
        <w:rFonts w:ascii="Arial" w:hAnsi="Arial" w:hint="default"/>
      </w:rPr>
    </w:lvl>
    <w:lvl w:ilvl="8" w:tplc="A652114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747457"/>
    <w:multiLevelType w:val="hybridMultilevel"/>
    <w:tmpl w:val="2B162E00"/>
    <w:lvl w:ilvl="0" w:tplc="BCD4A7C8">
      <w:start w:val="714"/>
      <w:numFmt w:val="bullet"/>
      <w:lvlText w:val="-"/>
      <w:lvlJc w:val="left"/>
      <w:pPr>
        <w:ind w:left="720" w:hanging="360"/>
      </w:pPr>
      <w:rPr>
        <w:rFonts w:ascii="Calibri" w:eastAsia="Calibri" w:hAnsi="Calibri"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E0E1921"/>
    <w:multiLevelType w:val="hybridMultilevel"/>
    <w:tmpl w:val="7592E5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FBE4004"/>
    <w:multiLevelType w:val="hybridMultilevel"/>
    <w:tmpl w:val="0882B5C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57D3BF2"/>
    <w:multiLevelType w:val="hybridMultilevel"/>
    <w:tmpl w:val="E95C0FC4"/>
    <w:lvl w:ilvl="0" w:tplc="10090001">
      <w:start w:val="1"/>
      <w:numFmt w:val="bullet"/>
      <w:lvlText w:val=""/>
      <w:lvlJc w:val="left"/>
      <w:pPr>
        <w:ind w:left="1488" w:hanging="360"/>
      </w:pPr>
      <w:rPr>
        <w:rFonts w:ascii="Symbol" w:hAnsi="Symbol" w:hint="default"/>
      </w:rPr>
    </w:lvl>
    <w:lvl w:ilvl="1" w:tplc="10090003" w:tentative="1">
      <w:start w:val="1"/>
      <w:numFmt w:val="bullet"/>
      <w:lvlText w:val="o"/>
      <w:lvlJc w:val="left"/>
      <w:pPr>
        <w:ind w:left="2208" w:hanging="360"/>
      </w:pPr>
      <w:rPr>
        <w:rFonts w:ascii="Courier New" w:hAnsi="Courier New" w:cs="Courier New" w:hint="default"/>
      </w:rPr>
    </w:lvl>
    <w:lvl w:ilvl="2" w:tplc="10090005" w:tentative="1">
      <w:start w:val="1"/>
      <w:numFmt w:val="bullet"/>
      <w:lvlText w:val=""/>
      <w:lvlJc w:val="left"/>
      <w:pPr>
        <w:ind w:left="2928" w:hanging="360"/>
      </w:pPr>
      <w:rPr>
        <w:rFonts w:ascii="Wingdings" w:hAnsi="Wingdings" w:hint="default"/>
      </w:rPr>
    </w:lvl>
    <w:lvl w:ilvl="3" w:tplc="10090001" w:tentative="1">
      <w:start w:val="1"/>
      <w:numFmt w:val="bullet"/>
      <w:lvlText w:val=""/>
      <w:lvlJc w:val="left"/>
      <w:pPr>
        <w:ind w:left="3648" w:hanging="360"/>
      </w:pPr>
      <w:rPr>
        <w:rFonts w:ascii="Symbol" w:hAnsi="Symbol" w:hint="default"/>
      </w:rPr>
    </w:lvl>
    <w:lvl w:ilvl="4" w:tplc="10090003" w:tentative="1">
      <w:start w:val="1"/>
      <w:numFmt w:val="bullet"/>
      <w:lvlText w:val="o"/>
      <w:lvlJc w:val="left"/>
      <w:pPr>
        <w:ind w:left="4368" w:hanging="360"/>
      </w:pPr>
      <w:rPr>
        <w:rFonts w:ascii="Courier New" w:hAnsi="Courier New" w:cs="Courier New" w:hint="default"/>
      </w:rPr>
    </w:lvl>
    <w:lvl w:ilvl="5" w:tplc="10090005" w:tentative="1">
      <w:start w:val="1"/>
      <w:numFmt w:val="bullet"/>
      <w:lvlText w:val=""/>
      <w:lvlJc w:val="left"/>
      <w:pPr>
        <w:ind w:left="5088" w:hanging="360"/>
      </w:pPr>
      <w:rPr>
        <w:rFonts w:ascii="Wingdings" w:hAnsi="Wingdings" w:hint="default"/>
      </w:rPr>
    </w:lvl>
    <w:lvl w:ilvl="6" w:tplc="10090001" w:tentative="1">
      <w:start w:val="1"/>
      <w:numFmt w:val="bullet"/>
      <w:lvlText w:val=""/>
      <w:lvlJc w:val="left"/>
      <w:pPr>
        <w:ind w:left="5808" w:hanging="360"/>
      </w:pPr>
      <w:rPr>
        <w:rFonts w:ascii="Symbol" w:hAnsi="Symbol" w:hint="default"/>
      </w:rPr>
    </w:lvl>
    <w:lvl w:ilvl="7" w:tplc="10090003" w:tentative="1">
      <w:start w:val="1"/>
      <w:numFmt w:val="bullet"/>
      <w:lvlText w:val="o"/>
      <w:lvlJc w:val="left"/>
      <w:pPr>
        <w:ind w:left="6528" w:hanging="360"/>
      </w:pPr>
      <w:rPr>
        <w:rFonts w:ascii="Courier New" w:hAnsi="Courier New" w:cs="Courier New" w:hint="default"/>
      </w:rPr>
    </w:lvl>
    <w:lvl w:ilvl="8" w:tplc="10090005" w:tentative="1">
      <w:start w:val="1"/>
      <w:numFmt w:val="bullet"/>
      <w:lvlText w:val=""/>
      <w:lvlJc w:val="left"/>
      <w:pPr>
        <w:ind w:left="7248" w:hanging="360"/>
      </w:pPr>
      <w:rPr>
        <w:rFonts w:ascii="Wingdings" w:hAnsi="Wingdings" w:hint="default"/>
      </w:rPr>
    </w:lvl>
  </w:abstractNum>
  <w:abstractNum w:abstractNumId="15" w15:restartNumberingAfterBreak="0">
    <w:nsid w:val="69D97934"/>
    <w:multiLevelType w:val="hybridMultilevel"/>
    <w:tmpl w:val="1C7AC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E3511E"/>
    <w:multiLevelType w:val="hybridMultilevel"/>
    <w:tmpl w:val="60667E1E"/>
    <w:lvl w:ilvl="0" w:tplc="10090001">
      <w:start w:val="1"/>
      <w:numFmt w:val="bullet"/>
      <w:lvlText w:val=""/>
      <w:lvlJc w:val="left"/>
      <w:pPr>
        <w:ind w:left="1488" w:hanging="360"/>
      </w:pPr>
      <w:rPr>
        <w:rFonts w:ascii="Symbol" w:hAnsi="Symbol" w:hint="default"/>
      </w:rPr>
    </w:lvl>
    <w:lvl w:ilvl="1" w:tplc="10090003" w:tentative="1">
      <w:start w:val="1"/>
      <w:numFmt w:val="bullet"/>
      <w:lvlText w:val="o"/>
      <w:lvlJc w:val="left"/>
      <w:pPr>
        <w:ind w:left="2208" w:hanging="360"/>
      </w:pPr>
      <w:rPr>
        <w:rFonts w:ascii="Courier New" w:hAnsi="Courier New" w:cs="Courier New" w:hint="default"/>
      </w:rPr>
    </w:lvl>
    <w:lvl w:ilvl="2" w:tplc="10090005" w:tentative="1">
      <w:start w:val="1"/>
      <w:numFmt w:val="bullet"/>
      <w:lvlText w:val=""/>
      <w:lvlJc w:val="left"/>
      <w:pPr>
        <w:ind w:left="2928" w:hanging="360"/>
      </w:pPr>
      <w:rPr>
        <w:rFonts w:ascii="Wingdings" w:hAnsi="Wingdings" w:hint="default"/>
      </w:rPr>
    </w:lvl>
    <w:lvl w:ilvl="3" w:tplc="10090001" w:tentative="1">
      <w:start w:val="1"/>
      <w:numFmt w:val="bullet"/>
      <w:lvlText w:val=""/>
      <w:lvlJc w:val="left"/>
      <w:pPr>
        <w:ind w:left="3648" w:hanging="360"/>
      </w:pPr>
      <w:rPr>
        <w:rFonts w:ascii="Symbol" w:hAnsi="Symbol" w:hint="default"/>
      </w:rPr>
    </w:lvl>
    <w:lvl w:ilvl="4" w:tplc="10090003" w:tentative="1">
      <w:start w:val="1"/>
      <w:numFmt w:val="bullet"/>
      <w:lvlText w:val="o"/>
      <w:lvlJc w:val="left"/>
      <w:pPr>
        <w:ind w:left="4368" w:hanging="360"/>
      </w:pPr>
      <w:rPr>
        <w:rFonts w:ascii="Courier New" w:hAnsi="Courier New" w:cs="Courier New" w:hint="default"/>
      </w:rPr>
    </w:lvl>
    <w:lvl w:ilvl="5" w:tplc="10090005" w:tentative="1">
      <w:start w:val="1"/>
      <w:numFmt w:val="bullet"/>
      <w:lvlText w:val=""/>
      <w:lvlJc w:val="left"/>
      <w:pPr>
        <w:ind w:left="5088" w:hanging="360"/>
      </w:pPr>
      <w:rPr>
        <w:rFonts w:ascii="Wingdings" w:hAnsi="Wingdings" w:hint="default"/>
      </w:rPr>
    </w:lvl>
    <w:lvl w:ilvl="6" w:tplc="10090001" w:tentative="1">
      <w:start w:val="1"/>
      <w:numFmt w:val="bullet"/>
      <w:lvlText w:val=""/>
      <w:lvlJc w:val="left"/>
      <w:pPr>
        <w:ind w:left="5808" w:hanging="360"/>
      </w:pPr>
      <w:rPr>
        <w:rFonts w:ascii="Symbol" w:hAnsi="Symbol" w:hint="default"/>
      </w:rPr>
    </w:lvl>
    <w:lvl w:ilvl="7" w:tplc="10090003" w:tentative="1">
      <w:start w:val="1"/>
      <w:numFmt w:val="bullet"/>
      <w:lvlText w:val="o"/>
      <w:lvlJc w:val="left"/>
      <w:pPr>
        <w:ind w:left="6528" w:hanging="360"/>
      </w:pPr>
      <w:rPr>
        <w:rFonts w:ascii="Courier New" w:hAnsi="Courier New" w:cs="Courier New" w:hint="default"/>
      </w:rPr>
    </w:lvl>
    <w:lvl w:ilvl="8" w:tplc="10090005" w:tentative="1">
      <w:start w:val="1"/>
      <w:numFmt w:val="bullet"/>
      <w:lvlText w:val=""/>
      <w:lvlJc w:val="left"/>
      <w:pPr>
        <w:ind w:left="7248" w:hanging="360"/>
      </w:pPr>
      <w:rPr>
        <w:rFonts w:ascii="Wingdings" w:hAnsi="Wingdings" w:hint="default"/>
      </w:rPr>
    </w:lvl>
  </w:abstractNum>
  <w:abstractNum w:abstractNumId="17" w15:restartNumberingAfterBreak="0">
    <w:nsid w:val="6BEF76F9"/>
    <w:multiLevelType w:val="hybridMultilevel"/>
    <w:tmpl w:val="06C8A9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B664C80"/>
    <w:multiLevelType w:val="hybridMultilevel"/>
    <w:tmpl w:val="1430E87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BAE18F2"/>
    <w:multiLevelType w:val="hybridMultilevel"/>
    <w:tmpl w:val="62163EA4"/>
    <w:lvl w:ilvl="0" w:tplc="81C60AD8">
      <w:start w:val="4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
  </w:num>
  <w:num w:numId="4">
    <w:abstractNumId w:val="18"/>
  </w:num>
  <w:num w:numId="5">
    <w:abstractNumId w:val="6"/>
  </w:num>
  <w:num w:numId="6">
    <w:abstractNumId w:val="4"/>
  </w:num>
  <w:num w:numId="7">
    <w:abstractNumId w:val="10"/>
  </w:num>
  <w:num w:numId="8">
    <w:abstractNumId w:val="16"/>
  </w:num>
  <w:num w:numId="9">
    <w:abstractNumId w:val="14"/>
  </w:num>
  <w:num w:numId="10">
    <w:abstractNumId w:val="2"/>
  </w:num>
  <w:num w:numId="11">
    <w:abstractNumId w:val="5"/>
  </w:num>
  <w:num w:numId="12">
    <w:abstractNumId w:val="17"/>
  </w:num>
  <w:num w:numId="13">
    <w:abstractNumId w:val="13"/>
  </w:num>
  <w:num w:numId="14">
    <w:abstractNumId w:val="19"/>
  </w:num>
  <w:num w:numId="15">
    <w:abstractNumId w:val="7"/>
  </w:num>
  <w:num w:numId="16">
    <w:abstractNumId w:val="0"/>
  </w:num>
  <w:num w:numId="17">
    <w:abstractNumId w:val="12"/>
  </w:num>
  <w:num w:numId="18">
    <w:abstractNumId w:val="15"/>
  </w:num>
  <w:num w:numId="19">
    <w:abstractNumId w:val="9"/>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A0MrQwNTI2Nza2sLRQ0lEKTi0uzszPAykwrAUAtpWFZywAAAA="/>
    <w:docVar w:name="EN.InstantFormat" w:val="&lt;ENInstantFormat&gt;&lt;Enabled&gt;0&lt;/Enabled&gt;&lt;ScanUnformatted&gt;1&lt;/ScanUnformatted&gt;&lt;ScanChanges&gt;1&lt;/ScanChanges&gt;&lt;Suspended&gt;0&lt;/Suspended&gt;&lt;/ENInstantFormat&gt;"/>
    <w:docVar w:name="EN.Layout" w:val="&lt;ENLayout&gt;&lt;Style&gt;PLoS (3)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5ss9zfnt90dmevxdixzftew920e25fd9vp&quot;&gt;My EndNote Library&lt;record-ids&gt;&lt;item&gt;439&lt;/item&gt;&lt;item&gt;440&lt;/item&gt;&lt;item&gt;441&lt;/item&gt;&lt;item&gt;466&lt;/item&gt;&lt;item&gt;469&lt;/item&gt;&lt;item&gt;506&lt;/item&gt;&lt;item&gt;507&lt;/item&gt;&lt;item&gt;508&lt;/item&gt;&lt;item&gt;1013&lt;/item&gt;&lt;item&gt;1652&lt;/item&gt;&lt;item&gt;1736&lt;/item&gt;&lt;item&gt;1782&lt;/item&gt;&lt;item&gt;1843&lt;/item&gt;&lt;item&gt;2793&lt;/item&gt;&lt;item&gt;2802&lt;/item&gt;&lt;item&gt;2808&lt;/item&gt;&lt;item&gt;2919&lt;/item&gt;&lt;item&gt;2920&lt;/item&gt;&lt;item&gt;2921&lt;/item&gt;&lt;item&gt;2922&lt;/item&gt;&lt;item&gt;2923&lt;/item&gt;&lt;item&gt;2924&lt;/item&gt;&lt;item&gt;2926&lt;/item&gt;&lt;item&gt;2930&lt;/item&gt;&lt;item&gt;2931&lt;/item&gt;&lt;item&gt;2932&lt;/item&gt;&lt;item&gt;2934&lt;/item&gt;&lt;item&gt;2936&lt;/item&gt;&lt;item&gt;2938&lt;/item&gt;&lt;item&gt;2939&lt;/item&gt;&lt;item&gt;2940&lt;/item&gt;&lt;item&gt;2942&lt;/item&gt;&lt;item&gt;2943&lt;/item&gt;&lt;item&gt;2944&lt;/item&gt;&lt;item&gt;2986&lt;/item&gt;&lt;item&gt;2988&lt;/item&gt;&lt;item&gt;2989&lt;/item&gt;&lt;item&gt;2990&lt;/item&gt;&lt;item&gt;2994&lt;/item&gt;&lt;item&gt;3028&lt;/item&gt;&lt;item&gt;3032&lt;/item&gt;&lt;item&gt;3033&lt;/item&gt;&lt;item&gt;3034&lt;/item&gt;&lt;item&gt;3035&lt;/item&gt;&lt;item&gt;3036&lt;/item&gt;&lt;item&gt;3037&lt;/item&gt;&lt;item&gt;3038&lt;/item&gt;&lt;item&gt;3039&lt;/item&gt;&lt;item&gt;3040&lt;/item&gt;&lt;item&gt;3041&lt;/item&gt;&lt;item&gt;3043&lt;/item&gt;&lt;item&gt;3044&lt;/item&gt;&lt;item&gt;3063&lt;/item&gt;&lt;item&gt;3066&lt;/item&gt;&lt;item&gt;3067&lt;/item&gt;&lt;item&gt;3070&lt;/item&gt;&lt;item&gt;3073&lt;/item&gt;&lt;item&gt;3074&lt;/item&gt;&lt;item&gt;3076&lt;/item&gt;&lt;item&gt;3077&lt;/item&gt;&lt;item&gt;3083&lt;/item&gt;&lt;item&gt;3084&lt;/item&gt;&lt;item&gt;3089&lt;/item&gt;&lt;item&gt;3100&lt;/item&gt;&lt;item&gt;3109&lt;/item&gt;&lt;item&gt;3121&lt;/item&gt;&lt;item&gt;3123&lt;/item&gt;&lt;item&gt;3127&lt;/item&gt;&lt;item&gt;3129&lt;/item&gt;&lt;item&gt;3130&lt;/item&gt;&lt;item&gt;3131&lt;/item&gt;&lt;item&gt;3132&lt;/item&gt;&lt;item&gt;3194&lt;/item&gt;&lt;item&gt;3208&lt;/item&gt;&lt;item&gt;3210&lt;/item&gt;&lt;item&gt;3211&lt;/item&gt;&lt;item&gt;3212&lt;/item&gt;&lt;item&gt;3213&lt;/item&gt;&lt;item&gt;3219&lt;/item&gt;&lt;item&gt;3282&lt;/item&gt;&lt;item&gt;3346&lt;/item&gt;&lt;item&gt;3348&lt;/item&gt;&lt;item&gt;3351&lt;/item&gt;&lt;item&gt;3352&lt;/item&gt;&lt;/record-ids&gt;&lt;/item&gt;&lt;/Libraries&gt;"/>
  </w:docVars>
  <w:rsids>
    <w:rsidRoot w:val="00D16F4B"/>
    <w:rsid w:val="0000058E"/>
    <w:rsid w:val="00000B81"/>
    <w:rsid w:val="00001A2B"/>
    <w:rsid w:val="00001D68"/>
    <w:rsid w:val="00002515"/>
    <w:rsid w:val="00002BC5"/>
    <w:rsid w:val="00003609"/>
    <w:rsid w:val="0000388C"/>
    <w:rsid w:val="00003EDF"/>
    <w:rsid w:val="00003F58"/>
    <w:rsid w:val="00004787"/>
    <w:rsid w:val="00004987"/>
    <w:rsid w:val="0000513A"/>
    <w:rsid w:val="0000525D"/>
    <w:rsid w:val="00005B1A"/>
    <w:rsid w:val="0000687F"/>
    <w:rsid w:val="00006C2C"/>
    <w:rsid w:val="00006C95"/>
    <w:rsid w:val="00006D0B"/>
    <w:rsid w:val="00006D76"/>
    <w:rsid w:val="000075A8"/>
    <w:rsid w:val="00007B44"/>
    <w:rsid w:val="0001027B"/>
    <w:rsid w:val="000112B5"/>
    <w:rsid w:val="000113E2"/>
    <w:rsid w:val="00011A42"/>
    <w:rsid w:val="0001263E"/>
    <w:rsid w:val="0001313D"/>
    <w:rsid w:val="00013369"/>
    <w:rsid w:val="000139CE"/>
    <w:rsid w:val="00015BFF"/>
    <w:rsid w:val="000162BB"/>
    <w:rsid w:val="00016579"/>
    <w:rsid w:val="00016E5C"/>
    <w:rsid w:val="00016E7D"/>
    <w:rsid w:val="00016F59"/>
    <w:rsid w:val="00020CCA"/>
    <w:rsid w:val="000211E0"/>
    <w:rsid w:val="000237A4"/>
    <w:rsid w:val="00023811"/>
    <w:rsid w:val="00023925"/>
    <w:rsid w:val="0002396F"/>
    <w:rsid w:val="00024189"/>
    <w:rsid w:val="00024270"/>
    <w:rsid w:val="00024763"/>
    <w:rsid w:val="00024BFD"/>
    <w:rsid w:val="00025045"/>
    <w:rsid w:val="000250B5"/>
    <w:rsid w:val="00025A04"/>
    <w:rsid w:val="00025B78"/>
    <w:rsid w:val="00025F13"/>
    <w:rsid w:val="000262DC"/>
    <w:rsid w:val="000263A1"/>
    <w:rsid w:val="00026DCE"/>
    <w:rsid w:val="000275D3"/>
    <w:rsid w:val="00027BB1"/>
    <w:rsid w:val="00027E01"/>
    <w:rsid w:val="00030393"/>
    <w:rsid w:val="00030B6D"/>
    <w:rsid w:val="00030E75"/>
    <w:rsid w:val="00030FB2"/>
    <w:rsid w:val="00031370"/>
    <w:rsid w:val="00031377"/>
    <w:rsid w:val="00031712"/>
    <w:rsid w:val="000327C4"/>
    <w:rsid w:val="00032E45"/>
    <w:rsid w:val="00033BA1"/>
    <w:rsid w:val="00033C87"/>
    <w:rsid w:val="00033D49"/>
    <w:rsid w:val="00036A67"/>
    <w:rsid w:val="00037489"/>
    <w:rsid w:val="00037C8B"/>
    <w:rsid w:val="00040245"/>
    <w:rsid w:val="000404C3"/>
    <w:rsid w:val="000413FE"/>
    <w:rsid w:val="000416DF"/>
    <w:rsid w:val="00041D42"/>
    <w:rsid w:val="0004244A"/>
    <w:rsid w:val="00042533"/>
    <w:rsid w:val="00042C77"/>
    <w:rsid w:val="000431C7"/>
    <w:rsid w:val="00043CF1"/>
    <w:rsid w:val="00043D06"/>
    <w:rsid w:val="00044850"/>
    <w:rsid w:val="00044A76"/>
    <w:rsid w:val="00044B0E"/>
    <w:rsid w:val="00044B59"/>
    <w:rsid w:val="00044E11"/>
    <w:rsid w:val="00046984"/>
    <w:rsid w:val="00046F81"/>
    <w:rsid w:val="00047181"/>
    <w:rsid w:val="0004744E"/>
    <w:rsid w:val="0004769B"/>
    <w:rsid w:val="00051215"/>
    <w:rsid w:val="00051CEE"/>
    <w:rsid w:val="000522C7"/>
    <w:rsid w:val="00052754"/>
    <w:rsid w:val="00052ECC"/>
    <w:rsid w:val="00053B4A"/>
    <w:rsid w:val="00053E86"/>
    <w:rsid w:val="00054622"/>
    <w:rsid w:val="0005479C"/>
    <w:rsid w:val="00054DE4"/>
    <w:rsid w:val="000554C8"/>
    <w:rsid w:val="000555CE"/>
    <w:rsid w:val="0005586C"/>
    <w:rsid w:val="000565B6"/>
    <w:rsid w:val="00056A38"/>
    <w:rsid w:val="00056C28"/>
    <w:rsid w:val="00057044"/>
    <w:rsid w:val="0006075E"/>
    <w:rsid w:val="00060964"/>
    <w:rsid w:val="00060DA7"/>
    <w:rsid w:val="000614C8"/>
    <w:rsid w:val="00061525"/>
    <w:rsid w:val="0006152B"/>
    <w:rsid w:val="000618A3"/>
    <w:rsid w:val="00061E8B"/>
    <w:rsid w:val="00062CA8"/>
    <w:rsid w:val="0006328E"/>
    <w:rsid w:val="0006365A"/>
    <w:rsid w:val="000644A1"/>
    <w:rsid w:val="00064527"/>
    <w:rsid w:val="000647EA"/>
    <w:rsid w:val="00064830"/>
    <w:rsid w:val="00066D09"/>
    <w:rsid w:val="00066E23"/>
    <w:rsid w:val="000677CA"/>
    <w:rsid w:val="000678FF"/>
    <w:rsid w:val="00067C15"/>
    <w:rsid w:val="00067E44"/>
    <w:rsid w:val="00070E27"/>
    <w:rsid w:val="0007109E"/>
    <w:rsid w:val="000710BE"/>
    <w:rsid w:val="0007141B"/>
    <w:rsid w:val="000717A3"/>
    <w:rsid w:val="000725FC"/>
    <w:rsid w:val="00072711"/>
    <w:rsid w:val="000727D4"/>
    <w:rsid w:val="00072A2A"/>
    <w:rsid w:val="00073143"/>
    <w:rsid w:val="00073589"/>
    <w:rsid w:val="0007377E"/>
    <w:rsid w:val="00073E7D"/>
    <w:rsid w:val="000741B5"/>
    <w:rsid w:val="000751FD"/>
    <w:rsid w:val="000752C3"/>
    <w:rsid w:val="00076812"/>
    <w:rsid w:val="00077431"/>
    <w:rsid w:val="000774F1"/>
    <w:rsid w:val="000774F7"/>
    <w:rsid w:val="00077567"/>
    <w:rsid w:val="00077B6F"/>
    <w:rsid w:val="00077E59"/>
    <w:rsid w:val="00080B63"/>
    <w:rsid w:val="00080BE5"/>
    <w:rsid w:val="00080C36"/>
    <w:rsid w:val="00080E59"/>
    <w:rsid w:val="00080F08"/>
    <w:rsid w:val="00081123"/>
    <w:rsid w:val="00081224"/>
    <w:rsid w:val="0008149F"/>
    <w:rsid w:val="00081AE2"/>
    <w:rsid w:val="00082047"/>
    <w:rsid w:val="000825E8"/>
    <w:rsid w:val="00082820"/>
    <w:rsid w:val="00082834"/>
    <w:rsid w:val="000828EA"/>
    <w:rsid w:val="00082AA9"/>
    <w:rsid w:val="0008485B"/>
    <w:rsid w:val="00085B82"/>
    <w:rsid w:val="00086216"/>
    <w:rsid w:val="00086EF2"/>
    <w:rsid w:val="0008725C"/>
    <w:rsid w:val="000877A3"/>
    <w:rsid w:val="00090173"/>
    <w:rsid w:val="000902B0"/>
    <w:rsid w:val="00090770"/>
    <w:rsid w:val="000912D1"/>
    <w:rsid w:val="000915F6"/>
    <w:rsid w:val="00091703"/>
    <w:rsid w:val="000919FD"/>
    <w:rsid w:val="00091BB2"/>
    <w:rsid w:val="000921AE"/>
    <w:rsid w:val="0009222F"/>
    <w:rsid w:val="000928ED"/>
    <w:rsid w:val="00092C44"/>
    <w:rsid w:val="000936DC"/>
    <w:rsid w:val="0009393C"/>
    <w:rsid w:val="00093C02"/>
    <w:rsid w:val="00094566"/>
    <w:rsid w:val="00095F83"/>
    <w:rsid w:val="000965DB"/>
    <w:rsid w:val="00096755"/>
    <w:rsid w:val="0009725E"/>
    <w:rsid w:val="000975D5"/>
    <w:rsid w:val="0009782F"/>
    <w:rsid w:val="00097897"/>
    <w:rsid w:val="00097900"/>
    <w:rsid w:val="000A029D"/>
    <w:rsid w:val="000A1979"/>
    <w:rsid w:val="000A1FED"/>
    <w:rsid w:val="000A2DFE"/>
    <w:rsid w:val="000A3AFB"/>
    <w:rsid w:val="000A456E"/>
    <w:rsid w:val="000A4CB9"/>
    <w:rsid w:val="000A4D03"/>
    <w:rsid w:val="000A4F68"/>
    <w:rsid w:val="000A54FB"/>
    <w:rsid w:val="000A59BC"/>
    <w:rsid w:val="000A5BAB"/>
    <w:rsid w:val="000A5EA8"/>
    <w:rsid w:val="000A694D"/>
    <w:rsid w:val="000A6DAB"/>
    <w:rsid w:val="000A706F"/>
    <w:rsid w:val="000A70DE"/>
    <w:rsid w:val="000A722F"/>
    <w:rsid w:val="000A76A7"/>
    <w:rsid w:val="000A783F"/>
    <w:rsid w:val="000A784C"/>
    <w:rsid w:val="000A7A59"/>
    <w:rsid w:val="000A7F49"/>
    <w:rsid w:val="000B00F8"/>
    <w:rsid w:val="000B07EE"/>
    <w:rsid w:val="000B08F2"/>
    <w:rsid w:val="000B0FDF"/>
    <w:rsid w:val="000B1172"/>
    <w:rsid w:val="000B17E5"/>
    <w:rsid w:val="000B1A49"/>
    <w:rsid w:val="000B1F6D"/>
    <w:rsid w:val="000B2008"/>
    <w:rsid w:val="000B2332"/>
    <w:rsid w:val="000B2ACF"/>
    <w:rsid w:val="000B31E5"/>
    <w:rsid w:val="000B3C41"/>
    <w:rsid w:val="000B486F"/>
    <w:rsid w:val="000B59C5"/>
    <w:rsid w:val="000B5A4E"/>
    <w:rsid w:val="000B5B5B"/>
    <w:rsid w:val="000B5BEB"/>
    <w:rsid w:val="000B6A15"/>
    <w:rsid w:val="000B7768"/>
    <w:rsid w:val="000B7FE9"/>
    <w:rsid w:val="000C0746"/>
    <w:rsid w:val="000C08FA"/>
    <w:rsid w:val="000C0B50"/>
    <w:rsid w:val="000C12A6"/>
    <w:rsid w:val="000C149F"/>
    <w:rsid w:val="000C19F3"/>
    <w:rsid w:val="000C2647"/>
    <w:rsid w:val="000C2A4D"/>
    <w:rsid w:val="000C3513"/>
    <w:rsid w:val="000C4953"/>
    <w:rsid w:val="000C4F8C"/>
    <w:rsid w:val="000C52A4"/>
    <w:rsid w:val="000C586D"/>
    <w:rsid w:val="000C74CD"/>
    <w:rsid w:val="000C74EF"/>
    <w:rsid w:val="000C7D48"/>
    <w:rsid w:val="000D20FA"/>
    <w:rsid w:val="000D263C"/>
    <w:rsid w:val="000D2DDB"/>
    <w:rsid w:val="000D3187"/>
    <w:rsid w:val="000D3BA2"/>
    <w:rsid w:val="000D3CBF"/>
    <w:rsid w:val="000D5E97"/>
    <w:rsid w:val="000D624F"/>
    <w:rsid w:val="000D65BC"/>
    <w:rsid w:val="000D6C86"/>
    <w:rsid w:val="000E0483"/>
    <w:rsid w:val="000E04C3"/>
    <w:rsid w:val="000E1276"/>
    <w:rsid w:val="000E1EAC"/>
    <w:rsid w:val="000E2162"/>
    <w:rsid w:val="000E2704"/>
    <w:rsid w:val="000E2972"/>
    <w:rsid w:val="000E2B86"/>
    <w:rsid w:val="000E3E6E"/>
    <w:rsid w:val="000E4253"/>
    <w:rsid w:val="000E4A2D"/>
    <w:rsid w:val="000E5248"/>
    <w:rsid w:val="000E6983"/>
    <w:rsid w:val="000E6AFE"/>
    <w:rsid w:val="000E7011"/>
    <w:rsid w:val="000E7014"/>
    <w:rsid w:val="000E752B"/>
    <w:rsid w:val="000E7E79"/>
    <w:rsid w:val="000F0694"/>
    <w:rsid w:val="000F074B"/>
    <w:rsid w:val="000F0DB1"/>
    <w:rsid w:val="000F12B9"/>
    <w:rsid w:val="000F12D2"/>
    <w:rsid w:val="000F1E0A"/>
    <w:rsid w:val="000F1F7D"/>
    <w:rsid w:val="000F23C5"/>
    <w:rsid w:val="000F279F"/>
    <w:rsid w:val="000F2FAD"/>
    <w:rsid w:val="000F3295"/>
    <w:rsid w:val="000F462E"/>
    <w:rsid w:val="000F4FAE"/>
    <w:rsid w:val="000F52B4"/>
    <w:rsid w:val="000F61D4"/>
    <w:rsid w:val="000F6B7F"/>
    <w:rsid w:val="000F6F54"/>
    <w:rsid w:val="000F7086"/>
    <w:rsid w:val="000F726B"/>
    <w:rsid w:val="000F7667"/>
    <w:rsid w:val="000F790A"/>
    <w:rsid w:val="000F7D9F"/>
    <w:rsid w:val="0010202A"/>
    <w:rsid w:val="001025F0"/>
    <w:rsid w:val="00102778"/>
    <w:rsid w:val="0010362A"/>
    <w:rsid w:val="00104B40"/>
    <w:rsid w:val="00104F4E"/>
    <w:rsid w:val="00104FFD"/>
    <w:rsid w:val="00105127"/>
    <w:rsid w:val="001052B6"/>
    <w:rsid w:val="001054ED"/>
    <w:rsid w:val="0010558E"/>
    <w:rsid w:val="00105900"/>
    <w:rsid w:val="00106135"/>
    <w:rsid w:val="00106589"/>
    <w:rsid w:val="001065B6"/>
    <w:rsid w:val="0010696D"/>
    <w:rsid w:val="00106A01"/>
    <w:rsid w:val="0010710C"/>
    <w:rsid w:val="00110378"/>
    <w:rsid w:val="00110540"/>
    <w:rsid w:val="00110ADF"/>
    <w:rsid w:val="00110D62"/>
    <w:rsid w:val="00111335"/>
    <w:rsid w:val="001115F9"/>
    <w:rsid w:val="00111E41"/>
    <w:rsid w:val="0011482B"/>
    <w:rsid w:val="001154AF"/>
    <w:rsid w:val="001154E7"/>
    <w:rsid w:val="00115B82"/>
    <w:rsid w:val="00115C17"/>
    <w:rsid w:val="00115DB8"/>
    <w:rsid w:val="00116B28"/>
    <w:rsid w:val="00117915"/>
    <w:rsid w:val="00117926"/>
    <w:rsid w:val="0012094D"/>
    <w:rsid w:val="0012211D"/>
    <w:rsid w:val="00122924"/>
    <w:rsid w:val="00122936"/>
    <w:rsid w:val="00122BE3"/>
    <w:rsid w:val="00122EE7"/>
    <w:rsid w:val="0012330F"/>
    <w:rsid w:val="00123C1C"/>
    <w:rsid w:val="00124606"/>
    <w:rsid w:val="0012501B"/>
    <w:rsid w:val="00125F9B"/>
    <w:rsid w:val="00126B3F"/>
    <w:rsid w:val="00127417"/>
    <w:rsid w:val="0013012F"/>
    <w:rsid w:val="001307B7"/>
    <w:rsid w:val="00130B37"/>
    <w:rsid w:val="001310E8"/>
    <w:rsid w:val="00131330"/>
    <w:rsid w:val="00131CB2"/>
    <w:rsid w:val="001329AA"/>
    <w:rsid w:val="0013318C"/>
    <w:rsid w:val="00133F47"/>
    <w:rsid w:val="001345C2"/>
    <w:rsid w:val="001347FC"/>
    <w:rsid w:val="00135434"/>
    <w:rsid w:val="001364AE"/>
    <w:rsid w:val="00137022"/>
    <w:rsid w:val="00137AE4"/>
    <w:rsid w:val="00137D41"/>
    <w:rsid w:val="00137E10"/>
    <w:rsid w:val="0014069C"/>
    <w:rsid w:val="00142A32"/>
    <w:rsid w:val="00142C3C"/>
    <w:rsid w:val="00143318"/>
    <w:rsid w:val="00144101"/>
    <w:rsid w:val="00144919"/>
    <w:rsid w:val="00144C91"/>
    <w:rsid w:val="00144D30"/>
    <w:rsid w:val="00145074"/>
    <w:rsid w:val="00146321"/>
    <w:rsid w:val="001464E9"/>
    <w:rsid w:val="00146893"/>
    <w:rsid w:val="00147B46"/>
    <w:rsid w:val="00147BB2"/>
    <w:rsid w:val="00147D44"/>
    <w:rsid w:val="00150EBC"/>
    <w:rsid w:val="00151B3E"/>
    <w:rsid w:val="00151BCB"/>
    <w:rsid w:val="00151DF0"/>
    <w:rsid w:val="0015227E"/>
    <w:rsid w:val="00152C01"/>
    <w:rsid w:val="0015362E"/>
    <w:rsid w:val="00154287"/>
    <w:rsid w:val="001543CF"/>
    <w:rsid w:val="0015447D"/>
    <w:rsid w:val="00154487"/>
    <w:rsid w:val="001548D0"/>
    <w:rsid w:val="001557E6"/>
    <w:rsid w:val="00155A22"/>
    <w:rsid w:val="00155FB9"/>
    <w:rsid w:val="0015637B"/>
    <w:rsid w:val="00156635"/>
    <w:rsid w:val="00156B08"/>
    <w:rsid w:val="0015760F"/>
    <w:rsid w:val="0015797D"/>
    <w:rsid w:val="00160818"/>
    <w:rsid w:val="00160BD0"/>
    <w:rsid w:val="00161014"/>
    <w:rsid w:val="001614C6"/>
    <w:rsid w:val="00162E8D"/>
    <w:rsid w:val="00163AD7"/>
    <w:rsid w:val="00164116"/>
    <w:rsid w:val="001641A1"/>
    <w:rsid w:val="00164330"/>
    <w:rsid w:val="0016437F"/>
    <w:rsid w:val="00166249"/>
    <w:rsid w:val="001674B7"/>
    <w:rsid w:val="00167B6D"/>
    <w:rsid w:val="00170866"/>
    <w:rsid w:val="00171DF6"/>
    <w:rsid w:val="0017240A"/>
    <w:rsid w:val="001727AC"/>
    <w:rsid w:val="00172AC8"/>
    <w:rsid w:val="00172B74"/>
    <w:rsid w:val="00172D19"/>
    <w:rsid w:val="00173587"/>
    <w:rsid w:val="001737BD"/>
    <w:rsid w:val="00173CDC"/>
    <w:rsid w:val="0017437F"/>
    <w:rsid w:val="00174CA5"/>
    <w:rsid w:val="00175DA9"/>
    <w:rsid w:val="00175F2E"/>
    <w:rsid w:val="0017651F"/>
    <w:rsid w:val="0017659B"/>
    <w:rsid w:val="0017662E"/>
    <w:rsid w:val="00176972"/>
    <w:rsid w:val="00177174"/>
    <w:rsid w:val="00177D01"/>
    <w:rsid w:val="00180324"/>
    <w:rsid w:val="0018073B"/>
    <w:rsid w:val="0018079E"/>
    <w:rsid w:val="00180AC0"/>
    <w:rsid w:val="00180CD0"/>
    <w:rsid w:val="00181B2F"/>
    <w:rsid w:val="00181DB4"/>
    <w:rsid w:val="001825BD"/>
    <w:rsid w:val="0018282F"/>
    <w:rsid w:val="00182A32"/>
    <w:rsid w:val="0018355C"/>
    <w:rsid w:val="00183E06"/>
    <w:rsid w:val="00184A26"/>
    <w:rsid w:val="00184CEB"/>
    <w:rsid w:val="001852D6"/>
    <w:rsid w:val="00185B6A"/>
    <w:rsid w:val="00186000"/>
    <w:rsid w:val="001864E9"/>
    <w:rsid w:val="001879FE"/>
    <w:rsid w:val="00187CF6"/>
    <w:rsid w:val="001930DC"/>
    <w:rsid w:val="00194FE6"/>
    <w:rsid w:val="001955DB"/>
    <w:rsid w:val="00197194"/>
    <w:rsid w:val="00197D32"/>
    <w:rsid w:val="001A112B"/>
    <w:rsid w:val="001A1362"/>
    <w:rsid w:val="001A1A24"/>
    <w:rsid w:val="001A1AFC"/>
    <w:rsid w:val="001A2004"/>
    <w:rsid w:val="001A2831"/>
    <w:rsid w:val="001A2CC2"/>
    <w:rsid w:val="001A3CF6"/>
    <w:rsid w:val="001A54CB"/>
    <w:rsid w:val="001A5777"/>
    <w:rsid w:val="001A600C"/>
    <w:rsid w:val="001A6457"/>
    <w:rsid w:val="001A6EDA"/>
    <w:rsid w:val="001A7139"/>
    <w:rsid w:val="001A7254"/>
    <w:rsid w:val="001A752D"/>
    <w:rsid w:val="001B0448"/>
    <w:rsid w:val="001B072E"/>
    <w:rsid w:val="001B0C99"/>
    <w:rsid w:val="001B0F67"/>
    <w:rsid w:val="001B129D"/>
    <w:rsid w:val="001B1E57"/>
    <w:rsid w:val="001B2AA2"/>
    <w:rsid w:val="001B3B16"/>
    <w:rsid w:val="001B3DDD"/>
    <w:rsid w:val="001B4244"/>
    <w:rsid w:val="001B4FFF"/>
    <w:rsid w:val="001B5196"/>
    <w:rsid w:val="001B5262"/>
    <w:rsid w:val="001B5D11"/>
    <w:rsid w:val="001B6122"/>
    <w:rsid w:val="001B61BD"/>
    <w:rsid w:val="001B6244"/>
    <w:rsid w:val="001B66E7"/>
    <w:rsid w:val="001B6DA3"/>
    <w:rsid w:val="001B785B"/>
    <w:rsid w:val="001B7933"/>
    <w:rsid w:val="001C013D"/>
    <w:rsid w:val="001C048B"/>
    <w:rsid w:val="001C087E"/>
    <w:rsid w:val="001C0A55"/>
    <w:rsid w:val="001C182F"/>
    <w:rsid w:val="001C2721"/>
    <w:rsid w:val="001C2C45"/>
    <w:rsid w:val="001C3143"/>
    <w:rsid w:val="001C39EB"/>
    <w:rsid w:val="001C3E17"/>
    <w:rsid w:val="001C4585"/>
    <w:rsid w:val="001C4931"/>
    <w:rsid w:val="001C5D0C"/>
    <w:rsid w:val="001C69CC"/>
    <w:rsid w:val="001C721C"/>
    <w:rsid w:val="001C7539"/>
    <w:rsid w:val="001C7E51"/>
    <w:rsid w:val="001D002A"/>
    <w:rsid w:val="001D036B"/>
    <w:rsid w:val="001D094E"/>
    <w:rsid w:val="001D18AF"/>
    <w:rsid w:val="001D204A"/>
    <w:rsid w:val="001D2099"/>
    <w:rsid w:val="001D297C"/>
    <w:rsid w:val="001D2EB1"/>
    <w:rsid w:val="001D36EC"/>
    <w:rsid w:val="001D4052"/>
    <w:rsid w:val="001D4B6C"/>
    <w:rsid w:val="001D5537"/>
    <w:rsid w:val="001D5A76"/>
    <w:rsid w:val="001D5C0F"/>
    <w:rsid w:val="001D5FFE"/>
    <w:rsid w:val="001D6004"/>
    <w:rsid w:val="001D7239"/>
    <w:rsid w:val="001E01D6"/>
    <w:rsid w:val="001E077B"/>
    <w:rsid w:val="001E09DA"/>
    <w:rsid w:val="001E0B85"/>
    <w:rsid w:val="001E1166"/>
    <w:rsid w:val="001E1C61"/>
    <w:rsid w:val="001E2451"/>
    <w:rsid w:val="001E26B5"/>
    <w:rsid w:val="001E2C53"/>
    <w:rsid w:val="001E33B8"/>
    <w:rsid w:val="001E362B"/>
    <w:rsid w:val="001E383F"/>
    <w:rsid w:val="001E3A25"/>
    <w:rsid w:val="001E3C04"/>
    <w:rsid w:val="001E417A"/>
    <w:rsid w:val="001E43B7"/>
    <w:rsid w:val="001E4E70"/>
    <w:rsid w:val="001E4F52"/>
    <w:rsid w:val="001E59BC"/>
    <w:rsid w:val="001E6B78"/>
    <w:rsid w:val="001E6B85"/>
    <w:rsid w:val="001E7130"/>
    <w:rsid w:val="001E7729"/>
    <w:rsid w:val="001E7796"/>
    <w:rsid w:val="001E7B73"/>
    <w:rsid w:val="001E7DDE"/>
    <w:rsid w:val="001E7E97"/>
    <w:rsid w:val="001F004D"/>
    <w:rsid w:val="001F02AD"/>
    <w:rsid w:val="001F0982"/>
    <w:rsid w:val="001F0B1A"/>
    <w:rsid w:val="001F0CD1"/>
    <w:rsid w:val="001F100E"/>
    <w:rsid w:val="001F114D"/>
    <w:rsid w:val="001F145A"/>
    <w:rsid w:val="001F1899"/>
    <w:rsid w:val="001F1DB2"/>
    <w:rsid w:val="001F26F4"/>
    <w:rsid w:val="001F2D35"/>
    <w:rsid w:val="001F309A"/>
    <w:rsid w:val="001F319C"/>
    <w:rsid w:val="001F37DB"/>
    <w:rsid w:val="001F3C1A"/>
    <w:rsid w:val="001F448E"/>
    <w:rsid w:val="001F47E7"/>
    <w:rsid w:val="001F4887"/>
    <w:rsid w:val="001F49EF"/>
    <w:rsid w:val="001F5034"/>
    <w:rsid w:val="001F526F"/>
    <w:rsid w:val="001F52F2"/>
    <w:rsid w:val="001F5491"/>
    <w:rsid w:val="001F54A5"/>
    <w:rsid w:val="001F577E"/>
    <w:rsid w:val="001F60FA"/>
    <w:rsid w:val="001F618C"/>
    <w:rsid w:val="001F6539"/>
    <w:rsid w:val="001F6E01"/>
    <w:rsid w:val="001F6F78"/>
    <w:rsid w:val="002002C8"/>
    <w:rsid w:val="002003C9"/>
    <w:rsid w:val="002009B8"/>
    <w:rsid w:val="00200C04"/>
    <w:rsid w:val="00200ED5"/>
    <w:rsid w:val="002010D2"/>
    <w:rsid w:val="002011C8"/>
    <w:rsid w:val="0020279B"/>
    <w:rsid w:val="002039E0"/>
    <w:rsid w:val="0020471D"/>
    <w:rsid w:val="002053D3"/>
    <w:rsid w:val="00205522"/>
    <w:rsid w:val="0020562B"/>
    <w:rsid w:val="0020661F"/>
    <w:rsid w:val="0020774C"/>
    <w:rsid w:val="00211014"/>
    <w:rsid w:val="00211CC2"/>
    <w:rsid w:val="00212903"/>
    <w:rsid w:val="00213043"/>
    <w:rsid w:val="002138B5"/>
    <w:rsid w:val="00213A39"/>
    <w:rsid w:val="00213F6F"/>
    <w:rsid w:val="00214485"/>
    <w:rsid w:val="00215882"/>
    <w:rsid w:val="002158E5"/>
    <w:rsid w:val="00216FC3"/>
    <w:rsid w:val="0021736C"/>
    <w:rsid w:val="002177D8"/>
    <w:rsid w:val="00217866"/>
    <w:rsid w:val="00217C51"/>
    <w:rsid w:val="002202DB"/>
    <w:rsid w:val="00220934"/>
    <w:rsid w:val="00221495"/>
    <w:rsid w:val="00221589"/>
    <w:rsid w:val="0022161C"/>
    <w:rsid w:val="00222008"/>
    <w:rsid w:val="00222261"/>
    <w:rsid w:val="00222505"/>
    <w:rsid w:val="00222981"/>
    <w:rsid w:val="00222AC3"/>
    <w:rsid w:val="00222B70"/>
    <w:rsid w:val="00222CD4"/>
    <w:rsid w:val="00223C4F"/>
    <w:rsid w:val="00223E05"/>
    <w:rsid w:val="00225546"/>
    <w:rsid w:val="00225A0E"/>
    <w:rsid w:val="00225EC4"/>
    <w:rsid w:val="002262BA"/>
    <w:rsid w:val="00226E40"/>
    <w:rsid w:val="00227FEF"/>
    <w:rsid w:val="00230036"/>
    <w:rsid w:val="00230F9E"/>
    <w:rsid w:val="00232074"/>
    <w:rsid w:val="00232147"/>
    <w:rsid w:val="002323D5"/>
    <w:rsid w:val="0023287E"/>
    <w:rsid w:val="00232DEE"/>
    <w:rsid w:val="0023383A"/>
    <w:rsid w:val="00233C5B"/>
    <w:rsid w:val="002349B3"/>
    <w:rsid w:val="00234A9C"/>
    <w:rsid w:val="00234BAD"/>
    <w:rsid w:val="0023562D"/>
    <w:rsid w:val="00235DBE"/>
    <w:rsid w:val="0023670C"/>
    <w:rsid w:val="00237493"/>
    <w:rsid w:val="00240CD4"/>
    <w:rsid w:val="00240D24"/>
    <w:rsid w:val="00240EBC"/>
    <w:rsid w:val="002411F8"/>
    <w:rsid w:val="002417FE"/>
    <w:rsid w:val="00241C22"/>
    <w:rsid w:val="0024336A"/>
    <w:rsid w:val="0024348D"/>
    <w:rsid w:val="00243A8D"/>
    <w:rsid w:val="00243C7F"/>
    <w:rsid w:val="00243EBF"/>
    <w:rsid w:val="00243F2E"/>
    <w:rsid w:val="0024435A"/>
    <w:rsid w:val="00245461"/>
    <w:rsid w:val="00245B93"/>
    <w:rsid w:val="00246175"/>
    <w:rsid w:val="00246FCD"/>
    <w:rsid w:val="00247288"/>
    <w:rsid w:val="002503CF"/>
    <w:rsid w:val="00250432"/>
    <w:rsid w:val="00252228"/>
    <w:rsid w:val="002527DF"/>
    <w:rsid w:val="00253342"/>
    <w:rsid w:val="0025370B"/>
    <w:rsid w:val="002547B4"/>
    <w:rsid w:val="002548CD"/>
    <w:rsid w:val="0025547E"/>
    <w:rsid w:val="00255495"/>
    <w:rsid w:val="00255A16"/>
    <w:rsid w:val="00256358"/>
    <w:rsid w:val="0025641E"/>
    <w:rsid w:val="0025730D"/>
    <w:rsid w:val="00257EAA"/>
    <w:rsid w:val="00260601"/>
    <w:rsid w:val="00261280"/>
    <w:rsid w:val="002614F0"/>
    <w:rsid w:val="00261CA3"/>
    <w:rsid w:val="00261CFA"/>
    <w:rsid w:val="00261DD0"/>
    <w:rsid w:val="00261F0E"/>
    <w:rsid w:val="002638E7"/>
    <w:rsid w:val="00263BD0"/>
    <w:rsid w:val="00264978"/>
    <w:rsid w:val="0026540E"/>
    <w:rsid w:val="0026541E"/>
    <w:rsid w:val="002655B8"/>
    <w:rsid w:val="00265D8A"/>
    <w:rsid w:val="00265F5E"/>
    <w:rsid w:val="002668EE"/>
    <w:rsid w:val="00266917"/>
    <w:rsid w:val="002674FD"/>
    <w:rsid w:val="002679EB"/>
    <w:rsid w:val="002701C9"/>
    <w:rsid w:val="002709BD"/>
    <w:rsid w:val="00271092"/>
    <w:rsid w:val="00271595"/>
    <w:rsid w:val="00271691"/>
    <w:rsid w:val="0027196C"/>
    <w:rsid w:val="002734E9"/>
    <w:rsid w:val="002735FF"/>
    <w:rsid w:val="00273AAA"/>
    <w:rsid w:val="00274DCB"/>
    <w:rsid w:val="002750DD"/>
    <w:rsid w:val="00275AE9"/>
    <w:rsid w:val="00275E5E"/>
    <w:rsid w:val="002760D9"/>
    <w:rsid w:val="00276317"/>
    <w:rsid w:val="002769D4"/>
    <w:rsid w:val="00276D1A"/>
    <w:rsid w:val="00277940"/>
    <w:rsid w:val="00280000"/>
    <w:rsid w:val="002804BA"/>
    <w:rsid w:val="00280517"/>
    <w:rsid w:val="0028065D"/>
    <w:rsid w:val="00280908"/>
    <w:rsid w:val="002809CD"/>
    <w:rsid w:val="00280EA8"/>
    <w:rsid w:val="00281204"/>
    <w:rsid w:val="00281641"/>
    <w:rsid w:val="00281B76"/>
    <w:rsid w:val="00281CA6"/>
    <w:rsid w:val="002822BB"/>
    <w:rsid w:val="00283054"/>
    <w:rsid w:val="002838DB"/>
    <w:rsid w:val="00283A40"/>
    <w:rsid w:val="00284488"/>
    <w:rsid w:val="002846B0"/>
    <w:rsid w:val="0028487C"/>
    <w:rsid w:val="00284D5A"/>
    <w:rsid w:val="00284E3C"/>
    <w:rsid w:val="002852BF"/>
    <w:rsid w:val="00285605"/>
    <w:rsid w:val="00285628"/>
    <w:rsid w:val="00285696"/>
    <w:rsid w:val="002864CE"/>
    <w:rsid w:val="00286DAC"/>
    <w:rsid w:val="00287186"/>
    <w:rsid w:val="00287412"/>
    <w:rsid w:val="002877FF"/>
    <w:rsid w:val="0028791A"/>
    <w:rsid w:val="00290667"/>
    <w:rsid w:val="002906CC"/>
    <w:rsid w:val="0029077C"/>
    <w:rsid w:val="00291D8A"/>
    <w:rsid w:val="0029238F"/>
    <w:rsid w:val="00292503"/>
    <w:rsid w:val="002927E0"/>
    <w:rsid w:val="002928E7"/>
    <w:rsid w:val="00292BBA"/>
    <w:rsid w:val="00292CDB"/>
    <w:rsid w:val="00293286"/>
    <w:rsid w:val="00293675"/>
    <w:rsid w:val="00294339"/>
    <w:rsid w:val="0029487F"/>
    <w:rsid w:val="0029549A"/>
    <w:rsid w:val="00295891"/>
    <w:rsid w:val="002961DC"/>
    <w:rsid w:val="0029641F"/>
    <w:rsid w:val="00296652"/>
    <w:rsid w:val="002968CE"/>
    <w:rsid w:val="00296D05"/>
    <w:rsid w:val="0029729E"/>
    <w:rsid w:val="0029734A"/>
    <w:rsid w:val="0029738A"/>
    <w:rsid w:val="0029739F"/>
    <w:rsid w:val="002A004E"/>
    <w:rsid w:val="002A059C"/>
    <w:rsid w:val="002A1176"/>
    <w:rsid w:val="002A18F4"/>
    <w:rsid w:val="002A1D56"/>
    <w:rsid w:val="002A1ED9"/>
    <w:rsid w:val="002A25CC"/>
    <w:rsid w:val="002A2776"/>
    <w:rsid w:val="002A28A5"/>
    <w:rsid w:val="002A35AD"/>
    <w:rsid w:val="002A3CD9"/>
    <w:rsid w:val="002A4B7B"/>
    <w:rsid w:val="002A50BF"/>
    <w:rsid w:val="002A6AE5"/>
    <w:rsid w:val="002A6CC0"/>
    <w:rsid w:val="002A78FD"/>
    <w:rsid w:val="002A7D2C"/>
    <w:rsid w:val="002A7D8E"/>
    <w:rsid w:val="002B0DD2"/>
    <w:rsid w:val="002B0DFC"/>
    <w:rsid w:val="002B1804"/>
    <w:rsid w:val="002B22A0"/>
    <w:rsid w:val="002B25C8"/>
    <w:rsid w:val="002B2882"/>
    <w:rsid w:val="002B2BF8"/>
    <w:rsid w:val="002B2EBB"/>
    <w:rsid w:val="002B2F92"/>
    <w:rsid w:val="002B30D8"/>
    <w:rsid w:val="002B3592"/>
    <w:rsid w:val="002B3C03"/>
    <w:rsid w:val="002B5368"/>
    <w:rsid w:val="002B573A"/>
    <w:rsid w:val="002B5C38"/>
    <w:rsid w:val="002B6B4C"/>
    <w:rsid w:val="002B72E8"/>
    <w:rsid w:val="002B76C4"/>
    <w:rsid w:val="002C02EF"/>
    <w:rsid w:val="002C0E2D"/>
    <w:rsid w:val="002C1F1A"/>
    <w:rsid w:val="002C235D"/>
    <w:rsid w:val="002C27BF"/>
    <w:rsid w:val="002C3BB0"/>
    <w:rsid w:val="002C4955"/>
    <w:rsid w:val="002C4A9B"/>
    <w:rsid w:val="002C4D00"/>
    <w:rsid w:val="002C529C"/>
    <w:rsid w:val="002C5564"/>
    <w:rsid w:val="002C5DDD"/>
    <w:rsid w:val="002C654A"/>
    <w:rsid w:val="002C6A28"/>
    <w:rsid w:val="002C6E6B"/>
    <w:rsid w:val="002C7820"/>
    <w:rsid w:val="002D0023"/>
    <w:rsid w:val="002D04B8"/>
    <w:rsid w:val="002D0626"/>
    <w:rsid w:val="002D0B2E"/>
    <w:rsid w:val="002D0EE1"/>
    <w:rsid w:val="002D10AB"/>
    <w:rsid w:val="002D1C41"/>
    <w:rsid w:val="002D2454"/>
    <w:rsid w:val="002D2FD6"/>
    <w:rsid w:val="002D35C0"/>
    <w:rsid w:val="002D3716"/>
    <w:rsid w:val="002D3850"/>
    <w:rsid w:val="002D3E68"/>
    <w:rsid w:val="002D47FD"/>
    <w:rsid w:val="002D55D5"/>
    <w:rsid w:val="002D5646"/>
    <w:rsid w:val="002D5D7D"/>
    <w:rsid w:val="002D6068"/>
    <w:rsid w:val="002D6AE3"/>
    <w:rsid w:val="002D6D96"/>
    <w:rsid w:val="002D7A60"/>
    <w:rsid w:val="002D7EC2"/>
    <w:rsid w:val="002E08F9"/>
    <w:rsid w:val="002E13E2"/>
    <w:rsid w:val="002E1F7D"/>
    <w:rsid w:val="002E21C9"/>
    <w:rsid w:val="002E2327"/>
    <w:rsid w:val="002E2D53"/>
    <w:rsid w:val="002E3364"/>
    <w:rsid w:val="002E37F5"/>
    <w:rsid w:val="002E3BB0"/>
    <w:rsid w:val="002E3E07"/>
    <w:rsid w:val="002E3E13"/>
    <w:rsid w:val="002E47A6"/>
    <w:rsid w:val="002E4888"/>
    <w:rsid w:val="002E4DF5"/>
    <w:rsid w:val="002E5350"/>
    <w:rsid w:val="002E68D2"/>
    <w:rsid w:val="002E72BD"/>
    <w:rsid w:val="002E731E"/>
    <w:rsid w:val="002F17E7"/>
    <w:rsid w:val="002F1AD3"/>
    <w:rsid w:val="002F219C"/>
    <w:rsid w:val="002F223E"/>
    <w:rsid w:val="002F26A7"/>
    <w:rsid w:val="002F3639"/>
    <w:rsid w:val="002F373C"/>
    <w:rsid w:val="002F37AA"/>
    <w:rsid w:val="002F41ED"/>
    <w:rsid w:val="002F49BD"/>
    <w:rsid w:val="002F4C32"/>
    <w:rsid w:val="002F4CCE"/>
    <w:rsid w:val="002F4EF0"/>
    <w:rsid w:val="002F4F9A"/>
    <w:rsid w:val="002F5217"/>
    <w:rsid w:val="002F5641"/>
    <w:rsid w:val="002F59F8"/>
    <w:rsid w:val="002F70FC"/>
    <w:rsid w:val="002F724F"/>
    <w:rsid w:val="002F755E"/>
    <w:rsid w:val="00300278"/>
    <w:rsid w:val="00300556"/>
    <w:rsid w:val="00300669"/>
    <w:rsid w:val="003011C8"/>
    <w:rsid w:val="003014C1"/>
    <w:rsid w:val="0030280C"/>
    <w:rsid w:val="003033E8"/>
    <w:rsid w:val="003040D4"/>
    <w:rsid w:val="003040FA"/>
    <w:rsid w:val="00304383"/>
    <w:rsid w:val="003044C0"/>
    <w:rsid w:val="00304E00"/>
    <w:rsid w:val="00304E7C"/>
    <w:rsid w:val="0030560A"/>
    <w:rsid w:val="003065F2"/>
    <w:rsid w:val="0030727C"/>
    <w:rsid w:val="00310099"/>
    <w:rsid w:val="003107C9"/>
    <w:rsid w:val="00310D86"/>
    <w:rsid w:val="00310DC6"/>
    <w:rsid w:val="0031116C"/>
    <w:rsid w:val="0031152F"/>
    <w:rsid w:val="0031241D"/>
    <w:rsid w:val="00313E4E"/>
    <w:rsid w:val="0031467B"/>
    <w:rsid w:val="00314B69"/>
    <w:rsid w:val="00315EB0"/>
    <w:rsid w:val="00315FAC"/>
    <w:rsid w:val="003167BE"/>
    <w:rsid w:val="00316CEE"/>
    <w:rsid w:val="00316F24"/>
    <w:rsid w:val="00317BB3"/>
    <w:rsid w:val="00317C49"/>
    <w:rsid w:val="003200FE"/>
    <w:rsid w:val="00320457"/>
    <w:rsid w:val="00320517"/>
    <w:rsid w:val="00320D15"/>
    <w:rsid w:val="00321751"/>
    <w:rsid w:val="00322104"/>
    <w:rsid w:val="003221C9"/>
    <w:rsid w:val="00322465"/>
    <w:rsid w:val="00322736"/>
    <w:rsid w:val="00322AB8"/>
    <w:rsid w:val="00322BD0"/>
    <w:rsid w:val="00322F63"/>
    <w:rsid w:val="0032303E"/>
    <w:rsid w:val="00323657"/>
    <w:rsid w:val="00325878"/>
    <w:rsid w:val="003265B7"/>
    <w:rsid w:val="00326CBF"/>
    <w:rsid w:val="00327014"/>
    <w:rsid w:val="0032750B"/>
    <w:rsid w:val="003277A6"/>
    <w:rsid w:val="0032790F"/>
    <w:rsid w:val="00327BF4"/>
    <w:rsid w:val="00330076"/>
    <w:rsid w:val="0033059D"/>
    <w:rsid w:val="00330A53"/>
    <w:rsid w:val="00330A8E"/>
    <w:rsid w:val="00331831"/>
    <w:rsid w:val="00331A48"/>
    <w:rsid w:val="003322A4"/>
    <w:rsid w:val="00333884"/>
    <w:rsid w:val="00333EDC"/>
    <w:rsid w:val="00333FC7"/>
    <w:rsid w:val="00334D79"/>
    <w:rsid w:val="0033545E"/>
    <w:rsid w:val="0033569F"/>
    <w:rsid w:val="00337A7A"/>
    <w:rsid w:val="00341577"/>
    <w:rsid w:val="0034160A"/>
    <w:rsid w:val="00341778"/>
    <w:rsid w:val="00341AD4"/>
    <w:rsid w:val="00342EDF"/>
    <w:rsid w:val="00343F5C"/>
    <w:rsid w:val="00344CBE"/>
    <w:rsid w:val="00345600"/>
    <w:rsid w:val="00346056"/>
    <w:rsid w:val="00346645"/>
    <w:rsid w:val="00346E0E"/>
    <w:rsid w:val="00346E54"/>
    <w:rsid w:val="0034747E"/>
    <w:rsid w:val="00351892"/>
    <w:rsid w:val="003519AE"/>
    <w:rsid w:val="00352655"/>
    <w:rsid w:val="00353070"/>
    <w:rsid w:val="0035322E"/>
    <w:rsid w:val="003533C6"/>
    <w:rsid w:val="00353622"/>
    <w:rsid w:val="00353A4B"/>
    <w:rsid w:val="003542D4"/>
    <w:rsid w:val="00354368"/>
    <w:rsid w:val="0035490A"/>
    <w:rsid w:val="003561BA"/>
    <w:rsid w:val="00356410"/>
    <w:rsid w:val="0035649A"/>
    <w:rsid w:val="00356F0E"/>
    <w:rsid w:val="003573FC"/>
    <w:rsid w:val="00357B47"/>
    <w:rsid w:val="003600A6"/>
    <w:rsid w:val="003608C8"/>
    <w:rsid w:val="00361B34"/>
    <w:rsid w:val="0036202B"/>
    <w:rsid w:val="00362901"/>
    <w:rsid w:val="0036326B"/>
    <w:rsid w:val="0036331F"/>
    <w:rsid w:val="00363629"/>
    <w:rsid w:val="00363C25"/>
    <w:rsid w:val="00364322"/>
    <w:rsid w:val="00365C77"/>
    <w:rsid w:val="00365E66"/>
    <w:rsid w:val="00366AFD"/>
    <w:rsid w:val="00367EC6"/>
    <w:rsid w:val="003702D2"/>
    <w:rsid w:val="003703CB"/>
    <w:rsid w:val="00370B37"/>
    <w:rsid w:val="00370F31"/>
    <w:rsid w:val="0037103B"/>
    <w:rsid w:val="003713FA"/>
    <w:rsid w:val="00371C13"/>
    <w:rsid w:val="00371DB4"/>
    <w:rsid w:val="0037211E"/>
    <w:rsid w:val="00372205"/>
    <w:rsid w:val="00372843"/>
    <w:rsid w:val="00372D28"/>
    <w:rsid w:val="00373B7E"/>
    <w:rsid w:val="00373C46"/>
    <w:rsid w:val="00373CE2"/>
    <w:rsid w:val="003742E0"/>
    <w:rsid w:val="00374D9B"/>
    <w:rsid w:val="00375218"/>
    <w:rsid w:val="0038005C"/>
    <w:rsid w:val="003814B7"/>
    <w:rsid w:val="00381DDB"/>
    <w:rsid w:val="00382580"/>
    <w:rsid w:val="00382902"/>
    <w:rsid w:val="00382A92"/>
    <w:rsid w:val="00382AF8"/>
    <w:rsid w:val="00383142"/>
    <w:rsid w:val="003831EA"/>
    <w:rsid w:val="00383D3C"/>
    <w:rsid w:val="003841BA"/>
    <w:rsid w:val="00384A82"/>
    <w:rsid w:val="00385E10"/>
    <w:rsid w:val="003865AD"/>
    <w:rsid w:val="00387FA0"/>
    <w:rsid w:val="00390447"/>
    <w:rsid w:val="00390B4C"/>
    <w:rsid w:val="0039217D"/>
    <w:rsid w:val="003927F0"/>
    <w:rsid w:val="00393729"/>
    <w:rsid w:val="0039475C"/>
    <w:rsid w:val="00395314"/>
    <w:rsid w:val="00395B83"/>
    <w:rsid w:val="003962D5"/>
    <w:rsid w:val="00397507"/>
    <w:rsid w:val="00397823"/>
    <w:rsid w:val="003A0507"/>
    <w:rsid w:val="003A08A9"/>
    <w:rsid w:val="003A112C"/>
    <w:rsid w:val="003A168B"/>
    <w:rsid w:val="003A2498"/>
    <w:rsid w:val="003A26C9"/>
    <w:rsid w:val="003A439C"/>
    <w:rsid w:val="003A4DC4"/>
    <w:rsid w:val="003A5BEC"/>
    <w:rsid w:val="003A6CEA"/>
    <w:rsid w:val="003A6F32"/>
    <w:rsid w:val="003A7247"/>
    <w:rsid w:val="003A7408"/>
    <w:rsid w:val="003B034A"/>
    <w:rsid w:val="003B27D4"/>
    <w:rsid w:val="003B36E9"/>
    <w:rsid w:val="003B3D1C"/>
    <w:rsid w:val="003B480E"/>
    <w:rsid w:val="003B53F9"/>
    <w:rsid w:val="003B62C5"/>
    <w:rsid w:val="003B636F"/>
    <w:rsid w:val="003B655D"/>
    <w:rsid w:val="003C0690"/>
    <w:rsid w:val="003C06A1"/>
    <w:rsid w:val="003C08EE"/>
    <w:rsid w:val="003C0E64"/>
    <w:rsid w:val="003C3D01"/>
    <w:rsid w:val="003C485E"/>
    <w:rsid w:val="003C549F"/>
    <w:rsid w:val="003C54E1"/>
    <w:rsid w:val="003C56E9"/>
    <w:rsid w:val="003C6096"/>
    <w:rsid w:val="003C641C"/>
    <w:rsid w:val="003C697F"/>
    <w:rsid w:val="003C698B"/>
    <w:rsid w:val="003C6A81"/>
    <w:rsid w:val="003C6DBC"/>
    <w:rsid w:val="003C7929"/>
    <w:rsid w:val="003D0F6E"/>
    <w:rsid w:val="003D1779"/>
    <w:rsid w:val="003D274F"/>
    <w:rsid w:val="003D29BA"/>
    <w:rsid w:val="003D323A"/>
    <w:rsid w:val="003D3931"/>
    <w:rsid w:val="003D493B"/>
    <w:rsid w:val="003D520D"/>
    <w:rsid w:val="003D63BE"/>
    <w:rsid w:val="003D6447"/>
    <w:rsid w:val="003D6688"/>
    <w:rsid w:val="003D6BE3"/>
    <w:rsid w:val="003D6C2E"/>
    <w:rsid w:val="003D7A3A"/>
    <w:rsid w:val="003E1236"/>
    <w:rsid w:val="003E1B32"/>
    <w:rsid w:val="003E280A"/>
    <w:rsid w:val="003E2B04"/>
    <w:rsid w:val="003E2CAE"/>
    <w:rsid w:val="003E3408"/>
    <w:rsid w:val="003E3595"/>
    <w:rsid w:val="003E393B"/>
    <w:rsid w:val="003E3C1E"/>
    <w:rsid w:val="003E4337"/>
    <w:rsid w:val="003E4E78"/>
    <w:rsid w:val="003E52BE"/>
    <w:rsid w:val="003E5771"/>
    <w:rsid w:val="003E6A54"/>
    <w:rsid w:val="003E6CA9"/>
    <w:rsid w:val="003E7052"/>
    <w:rsid w:val="003E7B00"/>
    <w:rsid w:val="003E7D96"/>
    <w:rsid w:val="003E7E2B"/>
    <w:rsid w:val="003F04F0"/>
    <w:rsid w:val="003F066C"/>
    <w:rsid w:val="003F0922"/>
    <w:rsid w:val="003F0E11"/>
    <w:rsid w:val="003F2638"/>
    <w:rsid w:val="003F2C52"/>
    <w:rsid w:val="003F2EE1"/>
    <w:rsid w:val="003F373F"/>
    <w:rsid w:val="003F3A4A"/>
    <w:rsid w:val="003F57FE"/>
    <w:rsid w:val="003F61A8"/>
    <w:rsid w:val="003F6A4F"/>
    <w:rsid w:val="003F6BBD"/>
    <w:rsid w:val="003F6FF4"/>
    <w:rsid w:val="003F73DB"/>
    <w:rsid w:val="003F7683"/>
    <w:rsid w:val="003F7B37"/>
    <w:rsid w:val="003F7C3F"/>
    <w:rsid w:val="003F7CA9"/>
    <w:rsid w:val="00400039"/>
    <w:rsid w:val="00400402"/>
    <w:rsid w:val="0040089E"/>
    <w:rsid w:val="00400B61"/>
    <w:rsid w:val="00400C87"/>
    <w:rsid w:val="00401001"/>
    <w:rsid w:val="00401641"/>
    <w:rsid w:val="00401D09"/>
    <w:rsid w:val="00401EC1"/>
    <w:rsid w:val="00402097"/>
    <w:rsid w:val="0040221A"/>
    <w:rsid w:val="0040244D"/>
    <w:rsid w:val="00402FE2"/>
    <w:rsid w:val="0040342D"/>
    <w:rsid w:val="00403601"/>
    <w:rsid w:val="00403C7F"/>
    <w:rsid w:val="00403D45"/>
    <w:rsid w:val="00403EDF"/>
    <w:rsid w:val="00404296"/>
    <w:rsid w:val="004044C5"/>
    <w:rsid w:val="00405222"/>
    <w:rsid w:val="004052FB"/>
    <w:rsid w:val="00405501"/>
    <w:rsid w:val="00405971"/>
    <w:rsid w:val="004061BC"/>
    <w:rsid w:val="004065BE"/>
    <w:rsid w:val="004066D3"/>
    <w:rsid w:val="004070CE"/>
    <w:rsid w:val="00407122"/>
    <w:rsid w:val="00407831"/>
    <w:rsid w:val="0040792B"/>
    <w:rsid w:val="004105EF"/>
    <w:rsid w:val="004108AC"/>
    <w:rsid w:val="00410FE5"/>
    <w:rsid w:val="0041110C"/>
    <w:rsid w:val="00411562"/>
    <w:rsid w:val="00412127"/>
    <w:rsid w:val="0041231F"/>
    <w:rsid w:val="00412795"/>
    <w:rsid w:val="00412B9F"/>
    <w:rsid w:val="00413513"/>
    <w:rsid w:val="00413726"/>
    <w:rsid w:val="004138E1"/>
    <w:rsid w:val="00413A89"/>
    <w:rsid w:val="00413B52"/>
    <w:rsid w:val="0041401A"/>
    <w:rsid w:val="00414660"/>
    <w:rsid w:val="00414AA1"/>
    <w:rsid w:val="00414E31"/>
    <w:rsid w:val="004153C7"/>
    <w:rsid w:val="004153DD"/>
    <w:rsid w:val="0041551B"/>
    <w:rsid w:val="0041553C"/>
    <w:rsid w:val="00415883"/>
    <w:rsid w:val="00415C1C"/>
    <w:rsid w:val="00416204"/>
    <w:rsid w:val="00416545"/>
    <w:rsid w:val="00416BCB"/>
    <w:rsid w:val="0041798A"/>
    <w:rsid w:val="00420071"/>
    <w:rsid w:val="004201C3"/>
    <w:rsid w:val="00420B07"/>
    <w:rsid w:val="00420E3A"/>
    <w:rsid w:val="004223ED"/>
    <w:rsid w:val="00422EE1"/>
    <w:rsid w:val="00423644"/>
    <w:rsid w:val="0042405E"/>
    <w:rsid w:val="00424147"/>
    <w:rsid w:val="0042420A"/>
    <w:rsid w:val="004244A3"/>
    <w:rsid w:val="00424B78"/>
    <w:rsid w:val="004255DE"/>
    <w:rsid w:val="00425FCF"/>
    <w:rsid w:val="00426071"/>
    <w:rsid w:val="004266B0"/>
    <w:rsid w:val="00427775"/>
    <w:rsid w:val="00427A14"/>
    <w:rsid w:val="004319D6"/>
    <w:rsid w:val="00431AE3"/>
    <w:rsid w:val="004342F3"/>
    <w:rsid w:val="0043631E"/>
    <w:rsid w:val="00437BDC"/>
    <w:rsid w:val="004400CB"/>
    <w:rsid w:val="004409AE"/>
    <w:rsid w:val="0044131C"/>
    <w:rsid w:val="00441898"/>
    <w:rsid w:val="00441A5B"/>
    <w:rsid w:val="00442649"/>
    <w:rsid w:val="00442980"/>
    <w:rsid w:val="004430E4"/>
    <w:rsid w:val="00443753"/>
    <w:rsid w:val="00444353"/>
    <w:rsid w:val="00444995"/>
    <w:rsid w:val="00444E4B"/>
    <w:rsid w:val="00446188"/>
    <w:rsid w:val="004462AF"/>
    <w:rsid w:val="0044686F"/>
    <w:rsid w:val="00446B5B"/>
    <w:rsid w:val="004506A6"/>
    <w:rsid w:val="004506A8"/>
    <w:rsid w:val="00450A66"/>
    <w:rsid w:val="00451834"/>
    <w:rsid w:val="00451F58"/>
    <w:rsid w:val="004521B6"/>
    <w:rsid w:val="00452315"/>
    <w:rsid w:val="004525B2"/>
    <w:rsid w:val="00453870"/>
    <w:rsid w:val="00454C4A"/>
    <w:rsid w:val="00455360"/>
    <w:rsid w:val="004553C0"/>
    <w:rsid w:val="00455573"/>
    <w:rsid w:val="004556C8"/>
    <w:rsid w:val="00455709"/>
    <w:rsid w:val="00455B59"/>
    <w:rsid w:val="0045666B"/>
    <w:rsid w:val="00456783"/>
    <w:rsid w:val="00456DA5"/>
    <w:rsid w:val="00457488"/>
    <w:rsid w:val="004577FD"/>
    <w:rsid w:val="004579E4"/>
    <w:rsid w:val="00457B53"/>
    <w:rsid w:val="004602B0"/>
    <w:rsid w:val="00460307"/>
    <w:rsid w:val="00461D6C"/>
    <w:rsid w:val="00462946"/>
    <w:rsid w:val="00462AA6"/>
    <w:rsid w:val="00463D53"/>
    <w:rsid w:val="00464231"/>
    <w:rsid w:val="00464F4B"/>
    <w:rsid w:val="00464FD4"/>
    <w:rsid w:val="00465AE6"/>
    <w:rsid w:val="00466DFB"/>
    <w:rsid w:val="0046721D"/>
    <w:rsid w:val="00467271"/>
    <w:rsid w:val="004674BF"/>
    <w:rsid w:val="00467A7F"/>
    <w:rsid w:val="00467D7B"/>
    <w:rsid w:val="00467DBD"/>
    <w:rsid w:val="0047091C"/>
    <w:rsid w:val="004716AC"/>
    <w:rsid w:val="0047193A"/>
    <w:rsid w:val="00471ACC"/>
    <w:rsid w:val="004726BC"/>
    <w:rsid w:val="00472B37"/>
    <w:rsid w:val="004738EC"/>
    <w:rsid w:val="00473B7D"/>
    <w:rsid w:val="0047477F"/>
    <w:rsid w:val="00474907"/>
    <w:rsid w:val="0047517C"/>
    <w:rsid w:val="004755C2"/>
    <w:rsid w:val="0047593B"/>
    <w:rsid w:val="00475B42"/>
    <w:rsid w:val="00476553"/>
    <w:rsid w:val="0047702F"/>
    <w:rsid w:val="00477602"/>
    <w:rsid w:val="00477DD3"/>
    <w:rsid w:val="004801E2"/>
    <w:rsid w:val="00480A0C"/>
    <w:rsid w:val="00481DFF"/>
    <w:rsid w:val="00481F03"/>
    <w:rsid w:val="00482247"/>
    <w:rsid w:val="004823A4"/>
    <w:rsid w:val="004828A6"/>
    <w:rsid w:val="00482EF8"/>
    <w:rsid w:val="00482FF6"/>
    <w:rsid w:val="00483508"/>
    <w:rsid w:val="00483A55"/>
    <w:rsid w:val="00484A37"/>
    <w:rsid w:val="004850C7"/>
    <w:rsid w:val="004853A4"/>
    <w:rsid w:val="004856A1"/>
    <w:rsid w:val="004856CA"/>
    <w:rsid w:val="004858EB"/>
    <w:rsid w:val="00485F53"/>
    <w:rsid w:val="004863CB"/>
    <w:rsid w:val="00487059"/>
    <w:rsid w:val="004906CE"/>
    <w:rsid w:val="00490EAD"/>
    <w:rsid w:val="004914AF"/>
    <w:rsid w:val="00491503"/>
    <w:rsid w:val="0049271C"/>
    <w:rsid w:val="00492C42"/>
    <w:rsid w:val="004930FF"/>
    <w:rsid w:val="004938C7"/>
    <w:rsid w:val="004939E0"/>
    <w:rsid w:val="00493C1E"/>
    <w:rsid w:val="0049413A"/>
    <w:rsid w:val="00494716"/>
    <w:rsid w:val="004952AA"/>
    <w:rsid w:val="00495975"/>
    <w:rsid w:val="00495CE7"/>
    <w:rsid w:val="004964B6"/>
    <w:rsid w:val="00496937"/>
    <w:rsid w:val="00496967"/>
    <w:rsid w:val="00496CE7"/>
    <w:rsid w:val="00496D64"/>
    <w:rsid w:val="00496E49"/>
    <w:rsid w:val="004971CF"/>
    <w:rsid w:val="00497537"/>
    <w:rsid w:val="0049799A"/>
    <w:rsid w:val="00497F15"/>
    <w:rsid w:val="004A2278"/>
    <w:rsid w:val="004A251D"/>
    <w:rsid w:val="004A29C4"/>
    <w:rsid w:val="004A325A"/>
    <w:rsid w:val="004A34DF"/>
    <w:rsid w:val="004A3FAF"/>
    <w:rsid w:val="004A40B7"/>
    <w:rsid w:val="004A40F6"/>
    <w:rsid w:val="004A4A97"/>
    <w:rsid w:val="004A4E72"/>
    <w:rsid w:val="004A4FB6"/>
    <w:rsid w:val="004A51BE"/>
    <w:rsid w:val="004A528B"/>
    <w:rsid w:val="004A594B"/>
    <w:rsid w:val="004A5B81"/>
    <w:rsid w:val="004A5F38"/>
    <w:rsid w:val="004A6066"/>
    <w:rsid w:val="004A6717"/>
    <w:rsid w:val="004A77B2"/>
    <w:rsid w:val="004B02A8"/>
    <w:rsid w:val="004B05B1"/>
    <w:rsid w:val="004B1838"/>
    <w:rsid w:val="004B1CBB"/>
    <w:rsid w:val="004B1DCD"/>
    <w:rsid w:val="004B2961"/>
    <w:rsid w:val="004B2C7B"/>
    <w:rsid w:val="004B3094"/>
    <w:rsid w:val="004B3B0A"/>
    <w:rsid w:val="004B3F66"/>
    <w:rsid w:val="004B3F79"/>
    <w:rsid w:val="004B446E"/>
    <w:rsid w:val="004B497F"/>
    <w:rsid w:val="004B4F7D"/>
    <w:rsid w:val="004B5087"/>
    <w:rsid w:val="004B51EB"/>
    <w:rsid w:val="004B5634"/>
    <w:rsid w:val="004B5A2F"/>
    <w:rsid w:val="004B5D18"/>
    <w:rsid w:val="004B6353"/>
    <w:rsid w:val="004B63EC"/>
    <w:rsid w:val="004B6891"/>
    <w:rsid w:val="004B69CB"/>
    <w:rsid w:val="004B69FE"/>
    <w:rsid w:val="004B6A4D"/>
    <w:rsid w:val="004B6DC7"/>
    <w:rsid w:val="004B76FB"/>
    <w:rsid w:val="004B77F0"/>
    <w:rsid w:val="004B7C80"/>
    <w:rsid w:val="004B7C9B"/>
    <w:rsid w:val="004B7F82"/>
    <w:rsid w:val="004C0465"/>
    <w:rsid w:val="004C07A8"/>
    <w:rsid w:val="004C0D28"/>
    <w:rsid w:val="004C0F8F"/>
    <w:rsid w:val="004C10FD"/>
    <w:rsid w:val="004C198F"/>
    <w:rsid w:val="004C1C12"/>
    <w:rsid w:val="004C31D9"/>
    <w:rsid w:val="004C3289"/>
    <w:rsid w:val="004C4BA4"/>
    <w:rsid w:val="004C53FF"/>
    <w:rsid w:val="004C6735"/>
    <w:rsid w:val="004C6E72"/>
    <w:rsid w:val="004C7390"/>
    <w:rsid w:val="004C7D1D"/>
    <w:rsid w:val="004D08E7"/>
    <w:rsid w:val="004D0B38"/>
    <w:rsid w:val="004D0BC7"/>
    <w:rsid w:val="004D13BC"/>
    <w:rsid w:val="004D1AD5"/>
    <w:rsid w:val="004D211F"/>
    <w:rsid w:val="004D2288"/>
    <w:rsid w:val="004D27F6"/>
    <w:rsid w:val="004D2829"/>
    <w:rsid w:val="004D362A"/>
    <w:rsid w:val="004D3E01"/>
    <w:rsid w:val="004D41C5"/>
    <w:rsid w:val="004D48F1"/>
    <w:rsid w:val="004D49C2"/>
    <w:rsid w:val="004D4D38"/>
    <w:rsid w:val="004D4E49"/>
    <w:rsid w:val="004D62C8"/>
    <w:rsid w:val="004D6706"/>
    <w:rsid w:val="004D6A73"/>
    <w:rsid w:val="004D6A7A"/>
    <w:rsid w:val="004D6E33"/>
    <w:rsid w:val="004D7193"/>
    <w:rsid w:val="004D7314"/>
    <w:rsid w:val="004D7CD9"/>
    <w:rsid w:val="004E13D4"/>
    <w:rsid w:val="004E1AEB"/>
    <w:rsid w:val="004E25BA"/>
    <w:rsid w:val="004E4C5D"/>
    <w:rsid w:val="004E4F6B"/>
    <w:rsid w:val="004E4FAC"/>
    <w:rsid w:val="004E50D1"/>
    <w:rsid w:val="004E5123"/>
    <w:rsid w:val="004E529A"/>
    <w:rsid w:val="004E5A79"/>
    <w:rsid w:val="004E64FF"/>
    <w:rsid w:val="004E6B36"/>
    <w:rsid w:val="004E76D1"/>
    <w:rsid w:val="004E77B6"/>
    <w:rsid w:val="004F102A"/>
    <w:rsid w:val="004F108D"/>
    <w:rsid w:val="004F1168"/>
    <w:rsid w:val="004F16EC"/>
    <w:rsid w:val="004F1FC1"/>
    <w:rsid w:val="004F3B23"/>
    <w:rsid w:val="004F41F6"/>
    <w:rsid w:val="004F5423"/>
    <w:rsid w:val="004F576C"/>
    <w:rsid w:val="004F5C88"/>
    <w:rsid w:val="004F5ED3"/>
    <w:rsid w:val="004F686A"/>
    <w:rsid w:val="004F79E4"/>
    <w:rsid w:val="005005A3"/>
    <w:rsid w:val="00500711"/>
    <w:rsid w:val="0050136E"/>
    <w:rsid w:val="00501E45"/>
    <w:rsid w:val="005024FD"/>
    <w:rsid w:val="00502914"/>
    <w:rsid w:val="00502AF6"/>
    <w:rsid w:val="00505369"/>
    <w:rsid w:val="005054AF"/>
    <w:rsid w:val="00505573"/>
    <w:rsid w:val="005064C1"/>
    <w:rsid w:val="00506F9C"/>
    <w:rsid w:val="00507B63"/>
    <w:rsid w:val="00507DF9"/>
    <w:rsid w:val="005101DD"/>
    <w:rsid w:val="005108F1"/>
    <w:rsid w:val="0051106F"/>
    <w:rsid w:val="00513192"/>
    <w:rsid w:val="00513987"/>
    <w:rsid w:val="005142AF"/>
    <w:rsid w:val="005146A2"/>
    <w:rsid w:val="00514B06"/>
    <w:rsid w:val="00514E71"/>
    <w:rsid w:val="00515D5E"/>
    <w:rsid w:val="0051668E"/>
    <w:rsid w:val="00516921"/>
    <w:rsid w:val="00516FDC"/>
    <w:rsid w:val="005174CC"/>
    <w:rsid w:val="0051754E"/>
    <w:rsid w:val="0051766E"/>
    <w:rsid w:val="00517FCB"/>
    <w:rsid w:val="00520228"/>
    <w:rsid w:val="00520405"/>
    <w:rsid w:val="00520B85"/>
    <w:rsid w:val="00520FD6"/>
    <w:rsid w:val="00522272"/>
    <w:rsid w:val="00522746"/>
    <w:rsid w:val="00522AB6"/>
    <w:rsid w:val="005232BA"/>
    <w:rsid w:val="00523658"/>
    <w:rsid w:val="00524683"/>
    <w:rsid w:val="005246F6"/>
    <w:rsid w:val="00524FED"/>
    <w:rsid w:val="00525917"/>
    <w:rsid w:val="00525A65"/>
    <w:rsid w:val="005263EB"/>
    <w:rsid w:val="00526FC1"/>
    <w:rsid w:val="00530846"/>
    <w:rsid w:val="00530E34"/>
    <w:rsid w:val="005318FF"/>
    <w:rsid w:val="005319BC"/>
    <w:rsid w:val="00532758"/>
    <w:rsid w:val="00532C34"/>
    <w:rsid w:val="00534654"/>
    <w:rsid w:val="00534AE5"/>
    <w:rsid w:val="005352C8"/>
    <w:rsid w:val="00535434"/>
    <w:rsid w:val="005354D7"/>
    <w:rsid w:val="005356D0"/>
    <w:rsid w:val="0053589D"/>
    <w:rsid w:val="0053619F"/>
    <w:rsid w:val="00536748"/>
    <w:rsid w:val="00536853"/>
    <w:rsid w:val="005368C3"/>
    <w:rsid w:val="005372DD"/>
    <w:rsid w:val="00537581"/>
    <w:rsid w:val="0053759B"/>
    <w:rsid w:val="0054009A"/>
    <w:rsid w:val="00540129"/>
    <w:rsid w:val="00540C76"/>
    <w:rsid w:val="00541440"/>
    <w:rsid w:val="0054145E"/>
    <w:rsid w:val="00541676"/>
    <w:rsid w:val="0054232D"/>
    <w:rsid w:val="005428C9"/>
    <w:rsid w:val="005429F8"/>
    <w:rsid w:val="00542A3D"/>
    <w:rsid w:val="00543602"/>
    <w:rsid w:val="005437C3"/>
    <w:rsid w:val="00543FE5"/>
    <w:rsid w:val="005440E6"/>
    <w:rsid w:val="00544312"/>
    <w:rsid w:val="00544432"/>
    <w:rsid w:val="00544D9B"/>
    <w:rsid w:val="00545427"/>
    <w:rsid w:val="005455A5"/>
    <w:rsid w:val="005455AE"/>
    <w:rsid w:val="005457A4"/>
    <w:rsid w:val="00546525"/>
    <w:rsid w:val="005467BE"/>
    <w:rsid w:val="00547765"/>
    <w:rsid w:val="00547EA8"/>
    <w:rsid w:val="00547FF9"/>
    <w:rsid w:val="005500DF"/>
    <w:rsid w:val="00550593"/>
    <w:rsid w:val="005505FA"/>
    <w:rsid w:val="005521C6"/>
    <w:rsid w:val="005534FE"/>
    <w:rsid w:val="00553B3E"/>
    <w:rsid w:val="00553C63"/>
    <w:rsid w:val="005543CD"/>
    <w:rsid w:val="00554D27"/>
    <w:rsid w:val="005552F6"/>
    <w:rsid w:val="005553CF"/>
    <w:rsid w:val="00556141"/>
    <w:rsid w:val="0055641E"/>
    <w:rsid w:val="00556428"/>
    <w:rsid w:val="00556BC4"/>
    <w:rsid w:val="00557337"/>
    <w:rsid w:val="005605B4"/>
    <w:rsid w:val="00560769"/>
    <w:rsid w:val="00560796"/>
    <w:rsid w:val="00560EE6"/>
    <w:rsid w:val="005611C7"/>
    <w:rsid w:val="005613FD"/>
    <w:rsid w:val="005617F1"/>
    <w:rsid w:val="00562449"/>
    <w:rsid w:val="00562838"/>
    <w:rsid w:val="00562CAF"/>
    <w:rsid w:val="00563148"/>
    <w:rsid w:val="005635A3"/>
    <w:rsid w:val="005639A1"/>
    <w:rsid w:val="00563D08"/>
    <w:rsid w:val="00563F49"/>
    <w:rsid w:val="00564BCF"/>
    <w:rsid w:val="00565538"/>
    <w:rsid w:val="00565EF0"/>
    <w:rsid w:val="0056664C"/>
    <w:rsid w:val="00566D99"/>
    <w:rsid w:val="0056723A"/>
    <w:rsid w:val="005672FE"/>
    <w:rsid w:val="00567F30"/>
    <w:rsid w:val="00567FB4"/>
    <w:rsid w:val="00567FB6"/>
    <w:rsid w:val="005705DE"/>
    <w:rsid w:val="00571680"/>
    <w:rsid w:val="005719E4"/>
    <w:rsid w:val="00571D7A"/>
    <w:rsid w:val="005724A5"/>
    <w:rsid w:val="005727B7"/>
    <w:rsid w:val="00572893"/>
    <w:rsid w:val="00573312"/>
    <w:rsid w:val="005734A9"/>
    <w:rsid w:val="00573547"/>
    <w:rsid w:val="00573B46"/>
    <w:rsid w:val="00574087"/>
    <w:rsid w:val="0057433D"/>
    <w:rsid w:val="005745FC"/>
    <w:rsid w:val="00574BBD"/>
    <w:rsid w:val="00574E25"/>
    <w:rsid w:val="00575461"/>
    <w:rsid w:val="005755F1"/>
    <w:rsid w:val="00576A90"/>
    <w:rsid w:val="00576E54"/>
    <w:rsid w:val="00577B8B"/>
    <w:rsid w:val="00580803"/>
    <w:rsid w:val="00581FB3"/>
    <w:rsid w:val="00582F8B"/>
    <w:rsid w:val="00583693"/>
    <w:rsid w:val="00583B0F"/>
    <w:rsid w:val="00583E33"/>
    <w:rsid w:val="00584C56"/>
    <w:rsid w:val="00584CA2"/>
    <w:rsid w:val="00584D51"/>
    <w:rsid w:val="005865C0"/>
    <w:rsid w:val="00586ADE"/>
    <w:rsid w:val="00586D06"/>
    <w:rsid w:val="00587715"/>
    <w:rsid w:val="005878AF"/>
    <w:rsid w:val="00590632"/>
    <w:rsid w:val="00593510"/>
    <w:rsid w:val="00593706"/>
    <w:rsid w:val="0059394B"/>
    <w:rsid w:val="00593CFF"/>
    <w:rsid w:val="00594772"/>
    <w:rsid w:val="00595143"/>
    <w:rsid w:val="00596DC1"/>
    <w:rsid w:val="005970BB"/>
    <w:rsid w:val="00597244"/>
    <w:rsid w:val="00597AB7"/>
    <w:rsid w:val="00597C72"/>
    <w:rsid w:val="005A0259"/>
    <w:rsid w:val="005A05FA"/>
    <w:rsid w:val="005A0908"/>
    <w:rsid w:val="005A12E9"/>
    <w:rsid w:val="005A28B5"/>
    <w:rsid w:val="005A3398"/>
    <w:rsid w:val="005A4024"/>
    <w:rsid w:val="005A4B81"/>
    <w:rsid w:val="005A4D45"/>
    <w:rsid w:val="005A5322"/>
    <w:rsid w:val="005A552B"/>
    <w:rsid w:val="005A58AC"/>
    <w:rsid w:val="005A5F00"/>
    <w:rsid w:val="005A61DE"/>
    <w:rsid w:val="005A6D89"/>
    <w:rsid w:val="005A791A"/>
    <w:rsid w:val="005A7E4B"/>
    <w:rsid w:val="005B076D"/>
    <w:rsid w:val="005B0AA5"/>
    <w:rsid w:val="005B14B8"/>
    <w:rsid w:val="005B1AE5"/>
    <w:rsid w:val="005B1F3F"/>
    <w:rsid w:val="005B27C4"/>
    <w:rsid w:val="005B2F65"/>
    <w:rsid w:val="005B2F8A"/>
    <w:rsid w:val="005B2F8B"/>
    <w:rsid w:val="005B44B6"/>
    <w:rsid w:val="005B4D93"/>
    <w:rsid w:val="005B4E5D"/>
    <w:rsid w:val="005B5106"/>
    <w:rsid w:val="005B758E"/>
    <w:rsid w:val="005B78DD"/>
    <w:rsid w:val="005B79A4"/>
    <w:rsid w:val="005B79AA"/>
    <w:rsid w:val="005C0310"/>
    <w:rsid w:val="005C0417"/>
    <w:rsid w:val="005C0499"/>
    <w:rsid w:val="005C083C"/>
    <w:rsid w:val="005C10FA"/>
    <w:rsid w:val="005C1285"/>
    <w:rsid w:val="005C12BB"/>
    <w:rsid w:val="005C177C"/>
    <w:rsid w:val="005C21C6"/>
    <w:rsid w:val="005C2B77"/>
    <w:rsid w:val="005C34AF"/>
    <w:rsid w:val="005C34DD"/>
    <w:rsid w:val="005C4080"/>
    <w:rsid w:val="005C42F5"/>
    <w:rsid w:val="005C492E"/>
    <w:rsid w:val="005C4F30"/>
    <w:rsid w:val="005C504D"/>
    <w:rsid w:val="005C5647"/>
    <w:rsid w:val="005C5A40"/>
    <w:rsid w:val="005C6065"/>
    <w:rsid w:val="005C6153"/>
    <w:rsid w:val="005C63BA"/>
    <w:rsid w:val="005C652A"/>
    <w:rsid w:val="005C7732"/>
    <w:rsid w:val="005C7D77"/>
    <w:rsid w:val="005C7F0A"/>
    <w:rsid w:val="005D0313"/>
    <w:rsid w:val="005D129C"/>
    <w:rsid w:val="005D162A"/>
    <w:rsid w:val="005D1834"/>
    <w:rsid w:val="005D1990"/>
    <w:rsid w:val="005D19B4"/>
    <w:rsid w:val="005D25C8"/>
    <w:rsid w:val="005D2883"/>
    <w:rsid w:val="005D2C6A"/>
    <w:rsid w:val="005D33BA"/>
    <w:rsid w:val="005D3B15"/>
    <w:rsid w:val="005D3F39"/>
    <w:rsid w:val="005D532E"/>
    <w:rsid w:val="005D6E86"/>
    <w:rsid w:val="005D7129"/>
    <w:rsid w:val="005D7157"/>
    <w:rsid w:val="005D764D"/>
    <w:rsid w:val="005D7DF2"/>
    <w:rsid w:val="005E0086"/>
    <w:rsid w:val="005E02C8"/>
    <w:rsid w:val="005E0BEE"/>
    <w:rsid w:val="005E0F3E"/>
    <w:rsid w:val="005E0FE7"/>
    <w:rsid w:val="005E1042"/>
    <w:rsid w:val="005E2440"/>
    <w:rsid w:val="005E2A28"/>
    <w:rsid w:val="005E3086"/>
    <w:rsid w:val="005E38E2"/>
    <w:rsid w:val="005E4961"/>
    <w:rsid w:val="005E4D9A"/>
    <w:rsid w:val="005E5F1D"/>
    <w:rsid w:val="005E604C"/>
    <w:rsid w:val="005E68BB"/>
    <w:rsid w:val="005E76C9"/>
    <w:rsid w:val="005E7B6E"/>
    <w:rsid w:val="005F078D"/>
    <w:rsid w:val="005F1175"/>
    <w:rsid w:val="005F134F"/>
    <w:rsid w:val="005F13D3"/>
    <w:rsid w:val="005F1875"/>
    <w:rsid w:val="005F193F"/>
    <w:rsid w:val="005F2647"/>
    <w:rsid w:val="005F2788"/>
    <w:rsid w:val="005F280D"/>
    <w:rsid w:val="005F2E13"/>
    <w:rsid w:val="005F3BF4"/>
    <w:rsid w:val="005F3DD1"/>
    <w:rsid w:val="005F4120"/>
    <w:rsid w:val="005F57CB"/>
    <w:rsid w:val="005F66D4"/>
    <w:rsid w:val="005F6A19"/>
    <w:rsid w:val="005F6EEA"/>
    <w:rsid w:val="00600787"/>
    <w:rsid w:val="0060113C"/>
    <w:rsid w:val="00601FC2"/>
    <w:rsid w:val="00602527"/>
    <w:rsid w:val="006040EC"/>
    <w:rsid w:val="006045CA"/>
    <w:rsid w:val="00604963"/>
    <w:rsid w:val="00604DF4"/>
    <w:rsid w:val="006052EA"/>
    <w:rsid w:val="0060533B"/>
    <w:rsid w:val="006067AD"/>
    <w:rsid w:val="00606962"/>
    <w:rsid w:val="00606DCF"/>
    <w:rsid w:val="0060752C"/>
    <w:rsid w:val="006075C4"/>
    <w:rsid w:val="00607A0E"/>
    <w:rsid w:val="00607F98"/>
    <w:rsid w:val="00610CE9"/>
    <w:rsid w:val="00610FD8"/>
    <w:rsid w:val="00611810"/>
    <w:rsid w:val="00611A83"/>
    <w:rsid w:val="00611F78"/>
    <w:rsid w:val="00611F85"/>
    <w:rsid w:val="00612AEF"/>
    <w:rsid w:val="00613099"/>
    <w:rsid w:val="006137CF"/>
    <w:rsid w:val="0061490A"/>
    <w:rsid w:val="006155E3"/>
    <w:rsid w:val="00615722"/>
    <w:rsid w:val="0061590D"/>
    <w:rsid w:val="00615EDA"/>
    <w:rsid w:val="00616F56"/>
    <w:rsid w:val="006170E8"/>
    <w:rsid w:val="00617131"/>
    <w:rsid w:val="00617390"/>
    <w:rsid w:val="00617751"/>
    <w:rsid w:val="00617ADE"/>
    <w:rsid w:val="00620557"/>
    <w:rsid w:val="00620F22"/>
    <w:rsid w:val="00622280"/>
    <w:rsid w:val="006226F9"/>
    <w:rsid w:val="0062329D"/>
    <w:rsid w:val="00623319"/>
    <w:rsid w:val="00623D18"/>
    <w:rsid w:val="00624843"/>
    <w:rsid w:val="00624B06"/>
    <w:rsid w:val="00624D0B"/>
    <w:rsid w:val="00625734"/>
    <w:rsid w:val="006257C9"/>
    <w:rsid w:val="00626646"/>
    <w:rsid w:val="00627330"/>
    <w:rsid w:val="00627C1B"/>
    <w:rsid w:val="00627DF8"/>
    <w:rsid w:val="006301D1"/>
    <w:rsid w:val="00630242"/>
    <w:rsid w:val="00631AD6"/>
    <w:rsid w:val="0063269F"/>
    <w:rsid w:val="00632D14"/>
    <w:rsid w:val="00634A9A"/>
    <w:rsid w:val="006353BD"/>
    <w:rsid w:val="0063635F"/>
    <w:rsid w:val="00637890"/>
    <w:rsid w:val="00640100"/>
    <w:rsid w:val="0064049B"/>
    <w:rsid w:val="0064182C"/>
    <w:rsid w:val="00642572"/>
    <w:rsid w:val="006429E5"/>
    <w:rsid w:val="0064311E"/>
    <w:rsid w:val="006431B9"/>
    <w:rsid w:val="00643656"/>
    <w:rsid w:val="006443A7"/>
    <w:rsid w:val="006447C1"/>
    <w:rsid w:val="00644C65"/>
    <w:rsid w:val="00645D0B"/>
    <w:rsid w:val="00646C40"/>
    <w:rsid w:val="0064705F"/>
    <w:rsid w:val="006470DE"/>
    <w:rsid w:val="0064721F"/>
    <w:rsid w:val="00647AAC"/>
    <w:rsid w:val="00647ADA"/>
    <w:rsid w:val="00647CB3"/>
    <w:rsid w:val="00650731"/>
    <w:rsid w:val="0065098B"/>
    <w:rsid w:val="00650E1E"/>
    <w:rsid w:val="00652276"/>
    <w:rsid w:val="006532AC"/>
    <w:rsid w:val="00654061"/>
    <w:rsid w:val="006552B8"/>
    <w:rsid w:val="0065546F"/>
    <w:rsid w:val="00655884"/>
    <w:rsid w:val="00656221"/>
    <w:rsid w:val="0065624B"/>
    <w:rsid w:val="006562EB"/>
    <w:rsid w:val="006563D2"/>
    <w:rsid w:val="006564FC"/>
    <w:rsid w:val="00656841"/>
    <w:rsid w:val="00656B6F"/>
    <w:rsid w:val="00656E8C"/>
    <w:rsid w:val="006572CA"/>
    <w:rsid w:val="006572DF"/>
    <w:rsid w:val="00657761"/>
    <w:rsid w:val="00657A53"/>
    <w:rsid w:val="00657E29"/>
    <w:rsid w:val="006603C4"/>
    <w:rsid w:val="006609C2"/>
    <w:rsid w:val="00660EB9"/>
    <w:rsid w:val="00661027"/>
    <w:rsid w:val="006623B1"/>
    <w:rsid w:val="00663050"/>
    <w:rsid w:val="00663522"/>
    <w:rsid w:val="006639C3"/>
    <w:rsid w:val="006645D5"/>
    <w:rsid w:val="0066497E"/>
    <w:rsid w:val="00664F1D"/>
    <w:rsid w:val="0066516E"/>
    <w:rsid w:val="006652BC"/>
    <w:rsid w:val="00666FFE"/>
    <w:rsid w:val="0066711F"/>
    <w:rsid w:val="00667982"/>
    <w:rsid w:val="00667CBD"/>
    <w:rsid w:val="00667D75"/>
    <w:rsid w:val="006702F1"/>
    <w:rsid w:val="006707B4"/>
    <w:rsid w:val="006710B5"/>
    <w:rsid w:val="0067110B"/>
    <w:rsid w:val="00671131"/>
    <w:rsid w:val="00671560"/>
    <w:rsid w:val="00671896"/>
    <w:rsid w:val="006726DB"/>
    <w:rsid w:val="006736E4"/>
    <w:rsid w:val="006737FB"/>
    <w:rsid w:val="00674477"/>
    <w:rsid w:val="00674A4F"/>
    <w:rsid w:val="00676A76"/>
    <w:rsid w:val="00677179"/>
    <w:rsid w:val="00677194"/>
    <w:rsid w:val="0068008E"/>
    <w:rsid w:val="006804B8"/>
    <w:rsid w:val="0068056D"/>
    <w:rsid w:val="00680AB6"/>
    <w:rsid w:val="00680F09"/>
    <w:rsid w:val="00681C56"/>
    <w:rsid w:val="00682F40"/>
    <w:rsid w:val="00683568"/>
    <w:rsid w:val="006835EE"/>
    <w:rsid w:val="00683C8C"/>
    <w:rsid w:val="00684064"/>
    <w:rsid w:val="0068502E"/>
    <w:rsid w:val="00685078"/>
    <w:rsid w:val="00685327"/>
    <w:rsid w:val="00686074"/>
    <w:rsid w:val="00687292"/>
    <w:rsid w:val="006872B7"/>
    <w:rsid w:val="006876F2"/>
    <w:rsid w:val="00687EF0"/>
    <w:rsid w:val="00690154"/>
    <w:rsid w:val="00691408"/>
    <w:rsid w:val="00691C91"/>
    <w:rsid w:val="00692A4F"/>
    <w:rsid w:val="00692BFE"/>
    <w:rsid w:val="006934F0"/>
    <w:rsid w:val="00693B07"/>
    <w:rsid w:val="00693B11"/>
    <w:rsid w:val="0069466F"/>
    <w:rsid w:val="006949BF"/>
    <w:rsid w:val="006955AD"/>
    <w:rsid w:val="006957FD"/>
    <w:rsid w:val="00697B37"/>
    <w:rsid w:val="00697B9C"/>
    <w:rsid w:val="00697E28"/>
    <w:rsid w:val="006A0297"/>
    <w:rsid w:val="006A04E2"/>
    <w:rsid w:val="006A0D10"/>
    <w:rsid w:val="006A0FE1"/>
    <w:rsid w:val="006A2526"/>
    <w:rsid w:val="006A2701"/>
    <w:rsid w:val="006A2996"/>
    <w:rsid w:val="006A3293"/>
    <w:rsid w:val="006A49FB"/>
    <w:rsid w:val="006A50CD"/>
    <w:rsid w:val="006A51DE"/>
    <w:rsid w:val="006A5223"/>
    <w:rsid w:val="006A587E"/>
    <w:rsid w:val="006A6FFC"/>
    <w:rsid w:val="006A765F"/>
    <w:rsid w:val="006A7FEB"/>
    <w:rsid w:val="006B003C"/>
    <w:rsid w:val="006B03F8"/>
    <w:rsid w:val="006B0CA0"/>
    <w:rsid w:val="006B0E23"/>
    <w:rsid w:val="006B1262"/>
    <w:rsid w:val="006B1462"/>
    <w:rsid w:val="006B2040"/>
    <w:rsid w:val="006B2799"/>
    <w:rsid w:val="006B2A66"/>
    <w:rsid w:val="006B2B54"/>
    <w:rsid w:val="006B2B83"/>
    <w:rsid w:val="006B3672"/>
    <w:rsid w:val="006B382D"/>
    <w:rsid w:val="006B4007"/>
    <w:rsid w:val="006B514F"/>
    <w:rsid w:val="006B559F"/>
    <w:rsid w:val="006B5D32"/>
    <w:rsid w:val="006B6F15"/>
    <w:rsid w:val="006C0847"/>
    <w:rsid w:val="006C0CE2"/>
    <w:rsid w:val="006C1A41"/>
    <w:rsid w:val="006C1E3F"/>
    <w:rsid w:val="006C2274"/>
    <w:rsid w:val="006C2366"/>
    <w:rsid w:val="006C270C"/>
    <w:rsid w:val="006C2760"/>
    <w:rsid w:val="006C2BCA"/>
    <w:rsid w:val="006C2EC0"/>
    <w:rsid w:val="006C36D2"/>
    <w:rsid w:val="006C3E2B"/>
    <w:rsid w:val="006C3E45"/>
    <w:rsid w:val="006C4BAB"/>
    <w:rsid w:val="006C5AA3"/>
    <w:rsid w:val="006C62E2"/>
    <w:rsid w:val="006C692B"/>
    <w:rsid w:val="006C6D06"/>
    <w:rsid w:val="006C734B"/>
    <w:rsid w:val="006D051C"/>
    <w:rsid w:val="006D0557"/>
    <w:rsid w:val="006D0DC2"/>
    <w:rsid w:val="006D161E"/>
    <w:rsid w:val="006D17E8"/>
    <w:rsid w:val="006D22AE"/>
    <w:rsid w:val="006D2A6B"/>
    <w:rsid w:val="006D2D36"/>
    <w:rsid w:val="006D3750"/>
    <w:rsid w:val="006D37AE"/>
    <w:rsid w:val="006D38F1"/>
    <w:rsid w:val="006D39FF"/>
    <w:rsid w:val="006D4988"/>
    <w:rsid w:val="006D4AA9"/>
    <w:rsid w:val="006D4CFE"/>
    <w:rsid w:val="006D6718"/>
    <w:rsid w:val="006D675F"/>
    <w:rsid w:val="006D7368"/>
    <w:rsid w:val="006D7A85"/>
    <w:rsid w:val="006D7FE0"/>
    <w:rsid w:val="006E0570"/>
    <w:rsid w:val="006E05D2"/>
    <w:rsid w:val="006E0613"/>
    <w:rsid w:val="006E06A0"/>
    <w:rsid w:val="006E0A7E"/>
    <w:rsid w:val="006E16C1"/>
    <w:rsid w:val="006E1DC5"/>
    <w:rsid w:val="006E235E"/>
    <w:rsid w:val="006E2D03"/>
    <w:rsid w:val="006E3995"/>
    <w:rsid w:val="006E3D1A"/>
    <w:rsid w:val="006E41C5"/>
    <w:rsid w:val="006E4BFE"/>
    <w:rsid w:val="006E4D66"/>
    <w:rsid w:val="006E538C"/>
    <w:rsid w:val="006E6196"/>
    <w:rsid w:val="006E7032"/>
    <w:rsid w:val="006E7401"/>
    <w:rsid w:val="006E79B2"/>
    <w:rsid w:val="006F0475"/>
    <w:rsid w:val="006F072F"/>
    <w:rsid w:val="006F0F45"/>
    <w:rsid w:val="006F29FF"/>
    <w:rsid w:val="006F2A5E"/>
    <w:rsid w:val="006F2C19"/>
    <w:rsid w:val="006F367A"/>
    <w:rsid w:val="006F36F1"/>
    <w:rsid w:val="006F3C50"/>
    <w:rsid w:val="006F4A2F"/>
    <w:rsid w:val="006F5100"/>
    <w:rsid w:val="006F5CF4"/>
    <w:rsid w:val="006F5E45"/>
    <w:rsid w:val="006F630A"/>
    <w:rsid w:val="006F6C64"/>
    <w:rsid w:val="006F7083"/>
    <w:rsid w:val="00700A33"/>
    <w:rsid w:val="00701770"/>
    <w:rsid w:val="0070196C"/>
    <w:rsid w:val="00701F48"/>
    <w:rsid w:val="00703041"/>
    <w:rsid w:val="0070312A"/>
    <w:rsid w:val="007036B7"/>
    <w:rsid w:val="00703DC7"/>
    <w:rsid w:val="00706282"/>
    <w:rsid w:val="00706550"/>
    <w:rsid w:val="007073BD"/>
    <w:rsid w:val="00707CB4"/>
    <w:rsid w:val="00710938"/>
    <w:rsid w:val="00711212"/>
    <w:rsid w:val="00711A06"/>
    <w:rsid w:val="007120BD"/>
    <w:rsid w:val="00712175"/>
    <w:rsid w:val="00712E5A"/>
    <w:rsid w:val="007130A8"/>
    <w:rsid w:val="0071366D"/>
    <w:rsid w:val="00714062"/>
    <w:rsid w:val="007147B6"/>
    <w:rsid w:val="00714C03"/>
    <w:rsid w:val="007150EE"/>
    <w:rsid w:val="00715FA1"/>
    <w:rsid w:val="0071647B"/>
    <w:rsid w:val="007167D2"/>
    <w:rsid w:val="0071733E"/>
    <w:rsid w:val="00717B61"/>
    <w:rsid w:val="00720352"/>
    <w:rsid w:val="0072073B"/>
    <w:rsid w:val="0072106F"/>
    <w:rsid w:val="00722089"/>
    <w:rsid w:val="007226FD"/>
    <w:rsid w:val="0072285A"/>
    <w:rsid w:val="007233B4"/>
    <w:rsid w:val="00723F29"/>
    <w:rsid w:val="00723FA6"/>
    <w:rsid w:val="0072435E"/>
    <w:rsid w:val="007244E5"/>
    <w:rsid w:val="00724855"/>
    <w:rsid w:val="00724ACC"/>
    <w:rsid w:val="007264FE"/>
    <w:rsid w:val="00726B62"/>
    <w:rsid w:val="007271F9"/>
    <w:rsid w:val="00730F15"/>
    <w:rsid w:val="0073163F"/>
    <w:rsid w:val="007319A7"/>
    <w:rsid w:val="00731C2A"/>
    <w:rsid w:val="00731C73"/>
    <w:rsid w:val="00731C8A"/>
    <w:rsid w:val="00731F12"/>
    <w:rsid w:val="007320BB"/>
    <w:rsid w:val="00732275"/>
    <w:rsid w:val="00732389"/>
    <w:rsid w:val="007323F5"/>
    <w:rsid w:val="00732D2C"/>
    <w:rsid w:val="007331EB"/>
    <w:rsid w:val="007333E9"/>
    <w:rsid w:val="007335C4"/>
    <w:rsid w:val="007338D9"/>
    <w:rsid w:val="007346A0"/>
    <w:rsid w:val="00734FEB"/>
    <w:rsid w:val="0073541E"/>
    <w:rsid w:val="00735D32"/>
    <w:rsid w:val="00736D36"/>
    <w:rsid w:val="00737BDE"/>
    <w:rsid w:val="00740345"/>
    <w:rsid w:val="0074053A"/>
    <w:rsid w:val="00740E53"/>
    <w:rsid w:val="00741070"/>
    <w:rsid w:val="00741567"/>
    <w:rsid w:val="007419ED"/>
    <w:rsid w:val="00742D05"/>
    <w:rsid w:val="00742F58"/>
    <w:rsid w:val="00743589"/>
    <w:rsid w:val="007438B2"/>
    <w:rsid w:val="007439DF"/>
    <w:rsid w:val="00744B4E"/>
    <w:rsid w:val="00744E89"/>
    <w:rsid w:val="007454BC"/>
    <w:rsid w:val="007458DE"/>
    <w:rsid w:val="00745D77"/>
    <w:rsid w:val="00746251"/>
    <w:rsid w:val="00746C9C"/>
    <w:rsid w:val="00747874"/>
    <w:rsid w:val="00750363"/>
    <w:rsid w:val="007503B4"/>
    <w:rsid w:val="007503D3"/>
    <w:rsid w:val="0075068A"/>
    <w:rsid w:val="00750B38"/>
    <w:rsid w:val="0075107E"/>
    <w:rsid w:val="0075151C"/>
    <w:rsid w:val="00751B40"/>
    <w:rsid w:val="0075201C"/>
    <w:rsid w:val="00752447"/>
    <w:rsid w:val="00752C3F"/>
    <w:rsid w:val="00752EB1"/>
    <w:rsid w:val="007535D2"/>
    <w:rsid w:val="00753AC3"/>
    <w:rsid w:val="00753BE3"/>
    <w:rsid w:val="00753CA2"/>
    <w:rsid w:val="007549CB"/>
    <w:rsid w:val="00754AB8"/>
    <w:rsid w:val="007553E0"/>
    <w:rsid w:val="00755401"/>
    <w:rsid w:val="00755808"/>
    <w:rsid w:val="007558AD"/>
    <w:rsid w:val="00755AEB"/>
    <w:rsid w:val="00756EEA"/>
    <w:rsid w:val="00757930"/>
    <w:rsid w:val="00757FF8"/>
    <w:rsid w:val="00760876"/>
    <w:rsid w:val="00760A39"/>
    <w:rsid w:val="00760A57"/>
    <w:rsid w:val="00760C1C"/>
    <w:rsid w:val="00761A1D"/>
    <w:rsid w:val="007627CA"/>
    <w:rsid w:val="00764102"/>
    <w:rsid w:val="007648A1"/>
    <w:rsid w:val="007651B5"/>
    <w:rsid w:val="00765360"/>
    <w:rsid w:val="0076567D"/>
    <w:rsid w:val="00765709"/>
    <w:rsid w:val="00765FCF"/>
    <w:rsid w:val="007668E8"/>
    <w:rsid w:val="0076753A"/>
    <w:rsid w:val="00771625"/>
    <w:rsid w:val="00771BAD"/>
    <w:rsid w:val="007726B5"/>
    <w:rsid w:val="0077276B"/>
    <w:rsid w:val="00772EB6"/>
    <w:rsid w:val="00772F57"/>
    <w:rsid w:val="00773735"/>
    <w:rsid w:val="007738E4"/>
    <w:rsid w:val="00773D1A"/>
    <w:rsid w:val="00774306"/>
    <w:rsid w:val="00774430"/>
    <w:rsid w:val="00774B6B"/>
    <w:rsid w:val="007762FF"/>
    <w:rsid w:val="00776576"/>
    <w:rsid w:val="007769ED"/>
    <w:rsid w:val="00776FA0"/>
    <w:rsid w:val="00777D7C"/>
    <w:rsid w:val="00780390"/>
    <w:rsid w:val="007805E2"/>
    <w:rsid w:val="00780844"/>
    <w:rsid w:val="007813F9"/>
    <w:rsid w:val="007816BC"/>
    <w:rsid w:val="00781C41"/>
    <w:rsid w:val="00782344"/>
    <w:rsid w:val="007826DE"/>
    <w:rsid w:val="00782927"/>
    <w:rsid w:val="0078333F"/>
    <w:rsid w:val="0078364D"/>
    <w:rsid w:val="00784C14"/>
    <w:rsid w:val="00784C87"/>
    <w:rsid w:val="00785B97"/>
    <w:rsid w:val="007860D6"/>
    <w:rsid w:val="00786115"/>
    <w:rsid w:val="007872B7"/>
    <w:rsid w:val="007873DD"/>
    <w:rsid w:val="0078763F"/>
    <w:rsid w:val="007903B6"/>
    <w:rsid w:val="00790551"/>
    <w:rsid w:val="007905CB"/>
    <w:rsid w:val="00790F4A"/>
    <w:rsid w:val="007916C8"/>
    <w:rsid w:val="0079216D"/>
    <w:rsid w:val="00792552"/>
    <w:rsid w:val="00792E18"/>
    <w:rsid w:val="0079318B"/>
    <w:rsid w:val="0079474B"/>
    <w:rsid w:val="00794BB2"/>
    <w:rsid w:val="00795A72"/>
    <w:rsid w:val="007964DE"/>
    <w:rsid w:val="007969B6"/>
    <w:rsid w:val="00796A62"/>
    <w:rsid w:val="007975A5"/>
    <w:rsid w:val="007979D3"/>
    <w:rsid w:val="00797ABC"/>
    <w:rsid w:val="00797E5F"/>
    <w:rsid w:val="007A07AD"/>
    <w:rsid w:val="007A0B63"/>
    <w:rsid w:val="007A0FA9"/>
    <w:rsid w:val="007A17D7"/>
    <w:rsid w:val="007A29DD"/>
    <w:rsid w:val="007A29E5"/>
    <w:rsid w:val="007A2B64"/>
    <w:rsid w:val="007A30F8"/>
    <w:rsid w:val="007A497B"/>
    <w:rsid w:val="007A555D"/>
    <w:rsid w:val="007A5C18"/>
    <w:rsid w:val="007A5CB1"/>
    <w:rsid w:val="007A6B31"/>
    <w:rsid w:val="007A6CDF"/>
    <w:rsid w:val="007A6FDA"/>
    <w:rsid w:val="007B0656"/>
    <w:rsid w:val="007B0A41"/>
    <w:rsid w:val="007B0AB0"/>
    <w:rsid w:val="007B0BB6"/>
    <w:rsid w:val="007B2211"/>
    <w:rsid w:val="007B2589"/>
    <w:rsid w:val="007B25F0"/>
    <w:rsid w:val="007B297D"/>
    <w:rsid w:val="007B2B05"/>
    <w:rsid w:val="007B307D"/>
    <w:rsid w:val="007B35CD"/>
    <w:rsid w:val="007B3DC0"/>
    <w:rsid w:val="007B3E08"/>
    <w:rsid w:val="007B42CF"/>
    <w:rsid w:val="007B485E"/>
    <w:rsid w:val="007B5352"/>
    <w:rsid w:val="007B7B60"/>
    <w:rsid w:val="007C0968"/>
    <w:rsid w:val="007C0D09"/>
    <w:rsid w:val="007C106D"/>
    <w:rsid w:val="007C21F7"/>
    <w:rsid w:val="007C27BC"/>
    <w:rsid w:val="007C2EA7"/>
    <w:rsid w:val="007C3167"/>
    <w:rsid w:val="007C3C55"/>
    <w:rsid w:val="007C5AB5"/>
    <w:rsid w:val="007C5EB8"/>
    <w:rsid w:val="007C5F0A"/>
    <w:rsid w:val="007C62CB"/>
    <w:rsid w:val="007C7931"/>
    <w:rsid w:val="007C7BBF"/>
    <w:rsid w:val="007D0E34"/>
    <w:rsid w:val="007D12EE"/>
    <w:rsid w:val="007D24E4"/>
    <w:rsid w:val="007D2F3D"/>
    <w:rsid w:val="007D36C7"/>
    <w:rsid w:val="007D36C9"/>
    <w:rsid w:val="007D3CFE"/>
    <w:rsid w:val="007D4761"/>
    <w:rsid w:val="007D4EE7"/>
    <w:rsid w:val="007D6190"/>
    <w:rsid w:val="007D6F98"/>
    <w:rsid w:val="007D74F1"/>
    <w:rsid w:val="007E023D"/>
    <w:rsid w:val="007E03A1"/>
    <w:rsid w:val="007E06FF"/>
    <w:rsid w:val="007E0765"/>
    <w:rsid w:val="007E0D54"/>
    <w:rsid w:val="007E0D85"/>
    <w:rsid w:val="007E1D28"/>
    <w:rsid w:val="007E1D7A"/>
    <w:rsid w:val="007E2456"/>
    <w:rsid w:val="007E34B5"/>
    <w:rsid w:val="007E35D5"/>
    <w:rsid w:val="007E5886"/>
    <w:rsid w:val="007E5B12"/>
    <w:rsid w:val="007E619B"/>
    <w:rsid w:val="007E7977"/>
    <w:rsid w:val="007E79BA"/>
    <w:rsid w:val="007E7A5C"/>
    <w:rsid w:val="007E7E34"/>
    <w:rsid w:val="007F0070"/>
    <w:rsid w:val="007F07A1"/>
    <w:rsid w:val="007F14C2"/>
    <w:rsid w:val="007F1AC2"/>
    <w:rsid w:val="007F2630"/>
    <w:rsid w:val="007F2D99"/>
    <w:rsid w:val="007F47F7"/>
    <w:rsid w:val="007F4A2C"/>
    <w:rsid w:val="007F4AF2"/>
    <w:rsid w:val="007F4BCD"/>
    <w:rsid w:val="007F63B6"/>
    <w:rsid w:val="007F65B0"/>
    <w:rsid w:val="007F65CF"/>
    <w:rsid w:val="007F6E60"/>
    <w:rsid w:val="007F72B5"/>
    <w:rsid w:val="007F73C8"/>
    <w:rsid w:val="007F7C72"/>
    <w:rsid w:val="00800F67"/>
    <w:rsid w:val="00800F72"/>
    <w:rsid w:val="00800FB8"/>
    <w:rsid w:val="00800FC7"/>
    <w:rsid w:val="00801751"/>
    <w:rsid w:val="008024BE"/>
    <w:rsid w:val="00802624"/>
    <w:rsid w:val="008026B2"/>
    <w:rsid w:val="00802A7A"/>
    <w:rsid w:val="00802ABC"/>
    <w:rsid w:val="00802B31"/>
    <w:rsid w:val="00802EB6"/>
    <w:rsid w:val="00803308"/>
    <w:rsid w:val="0080335C"/>
    <w:rsid w:val="0080338A"/>
    <w:rsid w:val="0080353F"/>
    <w:rsid w:val="00803C47"/>
    <w:rsid w:val="00803CCF"/>
    <w:rsid w:val="008048CB"/>
    <w:rsid w:val="00805D3B"/>
    <w:rsid w:val="00805EF7"/>
    <w:rsid w:val="00805F82"/>
    <w:rsid w:val="008067CC"/>
    <w:rsid w:val="0080686E"/>
    <w:rsid w:val="00806B74"/>
    <w:rsid w:val="00807FEA"/>
    <w:rsid w:val="0081029E"/>
    <w:rsid w:val="00810701"/>
    <w:rsid w:val="00811A87"/>
    <w:rsid w:val="008129C7"/>
    <w:rsid w:val="00812F6F"/>
    <w:rsid w:val="00813C83"/>
    <w:rsid w:val="00813CD6"/>
    <w:rsid w:val="00814136"/>
    <w:rsid w:val="00815AC9"/>
    <w:rsid w:val="00815AD3"/>
    <w:rsid w:val="008169C0"/>
    <w:rsid w:val="00816D71"/>
    <w:rsid w:val="008177B4"/>
    <w:rsid w:val="00820434"/>
    <w:rsid w:val="00820F93"/>
    <w:rsid w:val="00821104"/>
    <w:rsid w:val="00821850"/>
    <w:rsid w:val="00821B1A"/>
    <w:rsid w:val="00821DDE"/>
    <w:rsid w:val="00822572"/>
    <w:rsid w:val="00823739"/>
    <w:rsid w:val="0082618D"/>
    <w:rsid w:val="00826412"/>
    <w:rsid w:val="0082642A"/>
    <w:rsid w:val="00826B05"/>
    <w:rsid w:val="00826C2D"/>
    <w:rsid w:val="008273DD"/>
    <w:rsid w:val="00827D81"/>
    <w:rsid w:val="00827E5E"/>
    <w:rsid w:val="008300D0"/>
    <w:rsid w:val="00830BF2"/>
    <w:rsid w:val="00831227"/>
    <w:rsid w:val="0083142A"/>
    <w:rsid w:val="00831743"/>
    <w:rsid w:val="008325D8"/>
    <w:rsid w:val="008325DC"/>
    <w:rsid w:val="00832EF2"/>
    <w:rsid w:val="0083324B"/>
    <w:rsid w:val="008337B5"/>
    <w:rsid w:val="008345E0"/>
    <w:rsid w:val="00834EEB"/>
    <w:rsid w:val="00834F93"/>
    <w:rsid w:val="00834FC5"/>
    <w:rsid w:val="00835A7D"/>
    <w:rsid w:val="00835D7A"/>
    <w:rsid w:val="0083602A"/>
    <w:rsid w:val="00836263"/>
    <w:rsid w:val="00837262"/>
    <w:rsid w:val="00837277"/>
    <w:rsid w:val="00837532"/>
    <w:rsid w:val="00840ECC"/>
    <w:rsid w:val="00841741"/>
    <w:rsid w:val="00841C48"/>
    <w:rsid w:val="00842511"/>
    <w:rsid w:val="00842649"/>
    <w:rsid w:val="00844A03"/>
    <w:rsid w:val="00845898"/>
    <w:rsid w:val="008467AF"/>
    <w:rsid w:val="0084705D"/>
    <w:rsid w:val="008504CF"/>
    <w:rsid w:val="00850FDD"/>
    <w:rsid w:val="0085160C"/>
    <w:rsid w:val="008521FE"/>
    <w:rsid w:val="00852233"/>
    <w:rsid w:val="00852514"/>
    <w:rsid w:val="0085253F"/>
    <w:rsid w:val="00852934"/>
    <w:rsid w:val="00852F53"/>
    <w:rsid w:val="0085311B"/>
    <w:rsid w:val="0085323B"/>
    <w:rsid w:val="00853265"/>
    <w:rsid w:val="008532E5"/>
    <w:rsid w:val="00853540"/>
    <w:rsid w:val="00853A38"/>
    <w:rsid w:val="00854A5A"/>
    <w:rsid w:val="00854C83"/>
    <w:rsid w:val="00855538"/>
    <w:rsid w:val="00855BBE"/>
    <w:rsid w:val="00855EFE"/>
    <w:rsid w:val="00855F0B"/>
    <w:rsid w:val="00856138"/>
    <w:rsid w:val="008564A7"/>
    <w:rsid w:val="0085689C"/>
    <w:rsid w:val="00857710"/>
    <w:rsid w:val="0086034D"/>
    <w:rsid w:val="0086063A"/>
    <w:rsid w:val="008607C0"/>
    <w:rsid w:val="0086170E"/>
    <w:rsid w:val="0086199C"/>
    <w:rsid w:val="00861C67"/>
    <w:rsid w:val="00862A90"/>
    <w:rsid w:val="00863086"/>
    <w:rsid w:val="00863494"/>
    <w:rsid w:val="0086381A"/>
    <w:rsid w:val="0086442D"/>
    <w:rsid w:val="008658CA"/>
    <w:rsid w:val="00865E03"/>
    <w:rsid w:val="0086607E"/>
    <w:rsid w:val="00866A39"/>
    <w:rsid w:val="00866C27"/>
    <w:rsid w:val="00866F0E"/>
    <w:rsid w:val="00866FB2"/>
    <w:rsid w:val="0086737F"/>
    <w:rsid w:val="00867716"/>
    <w:rsid w:val="00867B9F"/>
    <w:rsid w:val="00870A51"/>
    <w:rsid w:val="008710F0"/>
    <w:rsid w:val="00871B49"/>
    <w:rsid w:val="00871D35"/>
    <w:rsid w:val="008721ED"/>
    <w:rsid w:val="0087254E"/>
    <w:rsid w:val="00872938"/>
    <w:rsid w:val="008730D6"/>
    <w:rsid w:val="008737B7"/>
    <w:rsid w:val="00873EA6"/>
    <w:rsid w:val="00873ED8"/>
    <w:rsid w:val="00874043"/>
    <w:rsid w:val="0087426A"/>
    <w:rsid w:val="00874A3D"/>
    <w:rsid w:val="00874E95"/>
    <w:rsid w:val="00874FD1"/>
    <w:rsid w:val="00875C4F"/>
    <w:rsid w:val="00875D3A"/>
    <w:rsid w:val="00876B70"/>
    <w:rsid w:val="008770E6"/>
    <w:rsid w:val="008778FA"/>
    <w:rsid w:val="00877BE6"/>
    <w:rsid w:val="00877E6F"/>
    <w:rsid w:val="0088033D"/>
    <w:rsid w:val="00880BB0"/>
    <w:rsid w:val="00880FE9"/>
    <w:rsid w:val="00880FF1"/>
    <w:rsid w:val="00881472"/>
    <w:rsid w:val="00881A98"/>
    <w:rsid w:val="00881D38"/>
    <w:rsid w:val="00881E1E"/>
    <w:rsid w:val="008822C4"/>
    <w:rsid w:val="00882730"/>
    <w:rsid w:val="008829AB"/>
    <w:rsid w:val="00882CB6"/>
    <w:rsid w:val="00883E02"/>
    <w:rsid w:val="00884450"/>
    <w:rsid w:val="00884784"/>
    <w:rsid w:val="008848F0"/>
    <w:rsid w:val="008857D3"/>
    <w:rsid w:val="008857DA"/>
    <w:rsid w:val="008861FE"/>
    <w:rsid w:val="00886CFC"/>
    <w:rsid w:val="00890883"/>
    <w:rsid w:val="00890AD7"/>
    <w:rsid w:val="00892D78"/>
    <w:rsid w:val="00892EBE"/>
    <w:rsid w:val="00893292"/>
    <w:rsid w:val="0089336B"/>
    <w:rsid w:val="008935C4"/>
    <w:rsid w:val="00893817"/>
    <w:rsid w:val="0089445C"/>
    <w:rsid w:val="00894BAC"/>
    <w:rsid w:val="008952A7"/>
    <w:rsid w:val="0089664E"/>
    <w:rsid w:val="00896B6E"/>
    <w:rsid w:val="00897ABF"/>
    <w:rsid w:val="00897BBF"/>
    <w:rsid w:val="008A0B78"/>
    <w:rsid w:val="008A0BD6"/>
    <w:rsid w:val="008A0D94"/>
    <w:rsid w:val="008A0F4D"/>
    <w:rsid w:val="008A1FF7"/>
    <w:rsid w:val="008A33B0"/>
    <w:rsid w:val="008A3DD4"/>
    <w:rsid w:val="008A44A6"/>
    <w:rsid w:val="008A4682"/>
    <w:rsid w:val="008A48EC"/>
    <w:rsid w:val="008A4F8A"/>
    <w:rsid w:val="008A56C9"/>
    <w:rsid w:val="008A65C0"/>
    <w:rsid w:val="008A6D93"/>
    <w:rsid w:val="008A6F4E"/>
    <w:rsid w:val="008A7112"/>
    <w:rsid w:val="008A728F"/>
    <w:rsid w:val="008A7361"/>
    <w:rsid w:val="008A79E0"/>
    <w:rsid w:val="008A7E1B"/>
    <w:rsid w:val="008A7EB3"/>
    <w:rsid w:val="008B090D"/>
    <w:rsid w:val="008B18AD"/>
    <w:rsid w:val="008B1913"/>
    <w:rsid w:val="008B1C91"/>
    <w:rsid w:val="008B2747"/>
    <w:rsid w:val="008B287F"/>
    <w:rsid w:val="008B2D16"/>
    <w:rsid w:val="008B2F21"/>
    <w:rsid w:val="008B37FB"/>
    <w:rsid w:val="008B3833"/>
    <w:rsid w:val="008B3FFF"/>
    <w:rsid w:val="008B424D"/>
    <w:rsid w:val="008B46FD"/>
    <w:rsid w:val="008B48F9"/>
    <w:rsid w:val="008B4ADF"/>
    <w:rsid w:val="008B4D8E"/>
    <w:rsid w:val="008B56A5"/>
    <w:rsid w:val="008B5D46"/>
    <w:rsid w:val="008B6191"/>
    <w:rsid w:val="008B668D"/>
    <w:rsid w:val="008B751C"/>
    <w:rsid w:val="008B7940"/>
    <w:rsid w:val="008C07E1"/>
    <w:rsid w:val="008C0942"/>
    <w:rsid w:val="008C0FD6"/>
    <w:rsid w:val="008C1360"/>
    <w:rsid w:val="008C1B32"/>
    <w:rsid w:val="008C26B4"/>
    <w:rsid w:val="008C2E21"/>
    <w:rsid w:val="008C3323"/>
    <w:rsid w:val="008C34F0"/>
    <w:rsid w:val="008C3575"/>
    <w:rsid w:val="008C39EB"/>
    <w:rsid w:val="008C4628"/>
    <w:rsid w:val="008C486B"/>
    <w:rsid w:val="008C57F8"/>
    <w:rsid w:val="008C6537"/>
    <w:rsid w:val="008C6DF1"/>
    <w:rsid w:val="008C7859"/>
    <w:rsid w:val="008C7B14"/>
    <w:rsid w:val="008D014C"/>
    <w:rsid w:val="008D03AA"/>
    <w:rsid w:val="008D1407"/>
    <w:rsid w:val="008D19B2"/>
    <w:rsid w:val="008D1AC2"/>
    <w:rsid w:val="008D277F"/>
    <w:rsid w:val="008D2A18"/>
    <w:rsid w:val="008D3FB3"/>
    <w:rsid w:val="008D4255"/>
    <w:rsid w:val="008D4799"/>
    <w:rsid w:val="008D4946"/>
    <w:rsid w:val="008D5015"/>
    <w:rsid w:val="008D5318"/>
    <w:rsid w:val="008D588E"/>
    <w:rsid w:val="008D6380"/>
    <w:rsid w:val="008D6C06"/>
    <w:rsid w:val="008D7B72"/>
    <w:rsid w:val="008D7E17"/>
    <w:rsid w:val="008E072F"/>
    <w:rsid w:val="008E0E2F"/>
    <w:rsid w:val="008E1109"/>
    <w:rsid w:val="008E121D"/>
    <w:rsid w:val="008E125A"/>
    <w:rsid w:val="008E139E"/>
    <w:rsid w:val="008E2632"/>
    <w:rsid w:val="008E265E"/>
    <w:rsid w:val="008E3D0A"/>
    <w:rsid w:val="008E4350"/>
    <w:rsid w:val="008E4CB7"/>
    <w:rsid w:val="008E4E7B"/>
    <w:rsid w:val="008E522A"/>
    <w:rsid w:val="008E53D8"/>
    <w:rsid w:val="008E5D65"/>
    <w:rsid w:val="008E61F9"/>
    <w:rsid w:val="008E62BB"/>
    <w:rsid w:val="008E6469"/>
    <w:rsid w:val="008E671B"/>
    <w:rsid w:val="008E6D29"/>
    <w:rsid w:val="008E76BE"/>
    <w:rsid w:val="008F0248"/>
    <w:rsid w:val="008F0E25"/>
    <w:rsid w:val="008F12EF"/>
    <w:rsid w:val="008F259C"/>
    <w:rsid w:val="008F2838"/>
    <w:rsid w:val="008F2D0F"/>
    <w:rsid w:val="008F4E99"/>
    <w:rsid w:val="008F5D08"/>
    <w:rsid w:val="008F5DD7"/>
    <w:rsid w:val="008F5FCC"/>
    <w:rsid w:val="008F6261"/>
    <w:rsid w:val="008F6B6C"/>
    <w:rsid w:val="008F76AA"/>
    <w:rsid w:val="008F7E5C"/>
    <w:rsid w:val="009005E2"/>
    <w:rsid w:val="00900632"/>
    <w:rsid w:val="00900C61"/>
    <w:rsid w:val="00902116"/>
    <w:rsid w:val="00902C9F"/>
    <w:rsid w:val="00903018"/>
    <w:rsid w:val="009032FC"/>
    <w:rsid w:val="00903497"/>
    <w:rsid w:val="00904D59"/>
    <w:rsid w:val="009057D7"/>
    <w:rsid w:val="00905CAB"/>
    <w:rsid w:val="00906114"/>
    <w:rsid w:val="00906858"/>
    <w:rsid w:val="009068E5"/>
    <w:rsid w:val="009070AE"/>
    <w:rsid w:val="00907BD9"/>
    <w:rsid w:val="00910783"/>
    <w:rsid w:val="00910EC4"/>
    <w:rsid w:val="00911CC8"/>
    <w:rsid w:val="009122B3"/>
    <w:rsid w:val="0091243C"/>
    <w:rsid w:val="00913075"/>
    <w:rsid w:val="00913881"/>
    <w:rsid w:val="00913932"/>
    <w:rsid w:val="0091448E"/>
    <w:rsid w:val="00914671"/>
    <w:rsid w:val="00914B45"/>
    <w:rsid w:val="009150B9"/>
    <w:rsid w:val="00915539"/>
    <w:rsid w:val="00915D3F"/>
    <w:rsid w:val="00916166"/>
    <w:rsid w:val="00916C61"/>
    <w:rsid w:val="00917196"/>
    <w:rsid w:val="0091727A"/>
    <w:rsid w:val="00917865"/>
    <w:rsid w:val="00917C8D"/>
    <w:rsid w:val="00917E5C"/>
    <w:rsid w:val="00920F29"/>
    <w:rsid w:val="0092130D"/>
    <w:rsid w:val="009228EB"/>
    <w:rsid w:val="0092299F"/>
    <w:rsid w:val="00923F4D"/>
    <w:rsid w:val="009241BC"/>
    <w:rsid w:val="00924E64"/>
    <w:rsid w:val="0092509A"/>
    <w:rsid w:val="0092553E"/>
    <w:rsid w:val="0092554F"/>
    <w:rsid w:val="0092575A"/>
    <w:rsid w:val="009257A0"/>
    <w:rsid w:val="0092608A"/>
    <w:rsid w:val="0092650A"/>
    <w:rsid w:val="00926648"/>
    <w:rsid w:val="0092711E"/>
    <w:rsid w:val="009277D3"/>
    <w:rsid w:val="00927E2B"/>
    <w:rsid w:val="009303C1"/>
    <w:rsid w:val="00930624"/>
    <w:rsid w:val="009312CB"/>
    <w:rsid w:val="009313B4"/>
    <w:rsid w:val="00932C67"/>
    <w:rsid w:val="00932D77"/>
    <w:rsid w:val="00933712"/>
    <w:rsid w:val="00933884"/>
    <w:rsid w:val="00933EED"/>
    <w:rsid w:val="00934598"/>
    <w:rsid w:val="009345FA"/>
    <w:rsid w:val="00934BC8"/>
    <w:rsid w:val="00934C5C"/>
    <w:rsid w:val="00934CC3"/>
    <w:rsid w:val="00934FD6"/>
    <w:rsid w:val="00935640"/>
    <w:rsid w:val="00936C6A"/>
    <w:rsid w:val="00936CD0"/>
    <w:rsid w:val="0093763F"/>
    <w:rsid w:val="009403A9"/>
    <w:rsid w:val="00940408"/>
    <w:rsid w:val="0094043E"/>
    <w:rsid w:val="00940B75"/>
    <w:rsid w:val="00942269"/>
    <w:rsid w:val="00945266"/>
    <w:rsid w:val="00945CE6"/>
    <w:rsid w:val="0094678F"/>
    <w:rsid w:val="00946905"/>
    <w:rsid w:val="00946BBF"/>
    <w:rsid w:val="00946E17"/>
    <w:rsid w:val="00946E68"/>
    <w:rsid w:val="009471BB"/>
    <w:rsid w:val="00947C20"/>
    <w:rsid w:val="00950D83"/>
    <w:rsid w:val="00950F12"/>
    <w:rsid w:val="00951386"/>
    <w:rsid w:val="00951A10"/>
    <w:rsid w:val="00952184"/>
    <w:rsid w:val="00952521"/>
    <w:rsid w:val="00952528"/>
    <w:rsid w:val="00952574"/>
    <w:rsid w:val="00952AB8"/>
    <w:rsid w:val="009538B9"/>
    <w:rsid w:val="00953B03"/>
    <w:rsid w:val="00953E89"/>
    <w:rsid w:val="00954B01"/>
    <w:rsid w:val="00954F49"/>
    <w:rsid w:val="0095522E"/>
    <w:rsid w:val="009556FF"/>
    <w:rsid w:val="00955AE2"/>
    <w:rsid w:val="009560C8"/>
    <w:rsid w:val="009567B9"/>
    <w:rsid w:val="00956893"/>
    <w:rsid w:val="00956A65"/>
    <w:rsid w:val="00956B7D"/>
    <w:rsid w:val="00956E89"/>
    <w:rsid w:val="00957818"/>
    <w:rsid w:val="009606CD"/>
    <w:rsid w:val="00960743"/>
    <w:rsid w:val="00960E76"/>
    <w:rsid w:val="00961448"/>
    <w:rsid w:val="00962016"/>
    <w:rsid w:val="0096219A"/>
    <w:rsid w:val="009627F0"/>
    <w:rsid w:val="00962C09"/>
    <w:rsid w:val="009632EA"/>
    <w:rsid w:val="00963385"/>
    <w:rsid w:val="00963926"/>
    <w:rsid w:val="009644D1"/>
    <w:rsid w:val="00964ABE"/>
    <w:rsid w:val="00964F2D"/>
    <w:rsid w:val="00964F4E"/>
    <w:rsid w:val="00965C4A"/>
    <w:rsid w:val="00966062"/>
    <w:rsid w:val="00966261"/>
    <w:rsid w:val="0096663A"/>
    <w:rsid w:val="0096701A"/>
    <w:rsid w:val="0096768A"/>
    <w:rsid w:val="00967C22"/>
    <w:rsid w:val="009707E2"/>
    <w:rsid w:val="00970B1B"/>
    <w:rsid w:val="00971CDC"/>
    <w:rsid w:val="00972226"/>
    <w:rsid w:val="009727D7"/>
    <w:rsid w:val="009730CB"/>
    <w:rsid w:val="00973337"/>
    <w:rsid w:val="009739B1"/>
    <w:rsid w:val="00974564"/>
    <w:rsid w:val="009746E5"/>
    <w:rsid w:val="009753A7"/>
    <w:rsid w:val="009754C0"/>
    <w:rsid w:val="0097614E"/>
    <w:rsid w:val="009766EF"/>
    <w:rsid w:val="00976802"/>
    <w:rsid w:val="00976BD1"/>
    <w:rsid w:val="00976DE5"/>
    <w:rsid w:val="009778C6"/>
    <w:rsid w:val="00977C70"/>
    <w:rsid w:val="00980817"/>
    <w:rsid w:val="0098084B"/>
    <w:rsid w:val="00981135"/>
    <w:rsid w:val="00981306"/>
    <w:rsid w:val="00981EC1"/>
    <w:rsid w:val="00982132"/>
    <w:rsid w:val="00982479"/>
    <w:rsid w:val="00982561"/>
    <w:rsid w:val="00982862"/>
    <w:rsid w:val="0098298F"/>
    <w:rsid w:val="00982EF9"/>
    <w:rsid w:val="00982F77"/>
    <w:rsid w:val="00983D29"/>
    <w:rsid w:val="00983F8A"/>
    <w:rsid w:val="00984075"/>
    <w:rsid w:val="0098414B"/>
    <w:rsid w:val="00984464"/>
    <w:rsid w:val="0098456B"/>
    <w:rsid w:val="0098474C"/>
    <w:rsid w:val="0098578C"/>
    <w:rsid w:val="00985B5C"/>
    <w:rsid w:val="009865DD"/>
    <w:rsid w:val="0098697B"/>
    <w:rsid w:val="0098764E"/>
    <w:rsid w:val="00990755"/>
    <w:rsid w:val="009913D2"/>
    <w:rsid w:val="009914CB"/>
    <w:rsid w:val="00991EB8"/>
    <w:rsid w:val="009924CC"/>
    <w:rsid w:val="00992CCF"/>
    <w:rsid w:val="00992CF9"/>
    <w:rsid w:val="00992DEC"/>
    <w:rsid w:val="00994360"/>
    <w:rsid w:val="009943C0"/>
    <w:rsid w:val="00994625"/>
    <w:rsid w:val="00994C9B"/>
    <w:rsid w:val="00994CC9"/>
    <w:rsid w:val="00994DC4"/>
    <w:rsid w:val="00995932"/>
    <w:rsid w:val="009959FC"/>
    <w:rsid w:val="00996837"/>
    <w:rsid w:val="009971DC"/>
    <w:rsid w:val="0099726E"/>
    <w:rsid w:val="009975D5"/>
    <w:rsid w:val="009975FD"/>
    <w:rsid w:val="00997BBD"/>
    <w:rsid w:val="009A03EF"/>
    <w:rsid w:val="009A06B1"/>
    <w:rsid w:val="009A0714"/>
    <w:rsid w:val="009A0B3A"/>
    <w:rsid w:val="009A0D31"/>
    <w:rsid w:val="009A15E7"/>
    <w:rsid w:val="009A1E92"/>
    <w:rsid w:val="009A1EF5"/>
    <w:rsid w:val="009A2060"/>
    <w:rsid w:val="009A2F56"/>
    <w:rsid w:val="009A34A6"/>
    <w:rsid w:val="009A3948"/>
    <w:rsid w:val="009A3AE7"/>
    <w:rsid w:val="009A3C6C"/>
    <w:rsid w:val="009A3D88"/>
    <w:rsid w:val="009A4768"/>
    <w:rsid w:val="009A4A93"/>
    <w:rsid w:val="009A516C"/>
    <w:rsid w:val="009A5755"/>
    <w:rsid w:val="009A6008"/>
    <w:rsid w:val="009A68B7"/>
    <w:rsid w:val="009A7061"/>
    <w:rsid w:val="009A7A1D"/>
    <w:rsid w:val="009A7B61"/>
    <w:rsid w:val="009B026B"/>
    <w:rsid w:val="009B03B8"/>
    <w:rsid w:val="009B1546"/>
    <w:rsid w:val="009B27D5"/>
    <w:rsid w:val="009B29AB"/>
    <w:rsid w:val="009B3E26"/>
    <w:rsid w:val="009B4F87"/>
    <w:rsid w:val="009B552E"/>
    <w:rsid w:val="009B5628"/>
    <w:rsid w:val="009B59C5"/>
    <w:rsid w:val="009B6717"/>
    <w:rsid w:val="009B6A7A"/>
    <w:rsid w:val="009B7773"/>
    <w:rsid w:val="009B7831"/>
    <w:rsid w:val="009C088F"/>
    <w:rsid w:val="009C0E7D"/>
    <w:rsid w:val="009C274A"/>
    <w:rsid w:val="009C3A48"/>
    <w:rsid w:val="009C4724"/>
    <w:rsid w:val="009C4F80"/>
    <w:rsid w:val="009C6747"/>
    <w:rsid w:val="009C698D"/>
    <w:rsid w:val="009C6C16"/>
    <w:rsid w:val="009C769C"/>
    <w:rsid w:val="009C7985"/>
    <w:rsid w:val="009D01BD"/>
    <w:rsid w:val="009D02E1"/>
    <w:rsid w:val="009D163E"/>
    <w:rsid w:val="009D2831"/>
    <w:rsid w:val="009D3915"/>
    <w:rsid w:val="009D4948"/>
    <w:rsid w:val="009D55B4"/>
    <w:rsid w:val="009D6603"/>
    <w:rsid w:val="009D6BB6"/>
    <w:rsid w:val="009D6D7F"/>
    <w:rsid w:val="009D702D"/>
    <w:rsid w:val="009D7469"/>
    <w:rsid w:val="009E1CDA"/>
    <w:rsid w:val="009E33AE"/>
    <w:rsid w:val="009E3951"/>
    <w:rsid w:val="009E4429"/>
    <w:rsid w:val="009E4561"/>
    <w:rsid w:val="009E599D"/>
    <w:rsid w:val="009E626C"/>
    <w:rsid w:val="009E6806"/>
    <w:rsid w:val="009E7F74"/>
    <w:rsid w:val="009F0B0A"/>
    <w:rsid w:val="009F0D4D"/>
    <w:rsid w:val="009F1719"/>
    <w:rsid w:val="009F1981"/>
    <w:rsid w:val="009F1CA5"/>
    <w:rsid w:val="009F1D2A"/>
    <w:rsid w:val="009F24E0"/>
    <w:rsid w:val="009F3FFA"/>
    <w:rsid w:val="009F49C4"/>
    <w:rsid w:val="009F511E"/>
    <w:rsid w:val="009F55DC"/>
    <w:rsid w:val="009F573E"/>
    <w:rsid w:val="009F58B3"/>
    <w:rsid w:val="009F62AC"/>
    <w:rsid w:val="009F719E"/>
    <w:rsid w:val="009F71C7"/>
    <w:rsid w:val="009F72AF"/>
    <w:rsid w:val="009F72C1"/>
    <w:rsid w:val="009F7379"/>
    <w:rsid w:val="00A00586"/>
    <w:rsid w:val="00A00A1D"/>
    <w:rsid w:val="00A014F5"/>
    <w:rsid w:val="00A016E2"/>
    <w:rsid w:val="00A018F4"/>
    <w:rsid w:val="00A0219A"/>
    <w:rsid w:val="00A02D67"/>
    <w:rsid w:val="00A031CE"/>
    <w:rsid w:val="00A0355E"/>
    <w:rsid w:val="00A035F1"/>
    <w:rsid w:val="00A037A7"/>
    <w:rsid w:val="00A038B6"/>
    <w:rsid w:val="00A03A4D"/>
    <w:rsid w:val="00A04131"/>
    <w:rsid w:val="00A0424F"/>
    <w:rsid w:val="00A059D6"/>
    <w:rsid w:val="00A05EC4"/>
    <w:rsid w:val="00A0696A"/>
    <w:rsid w:val="00A07D96"/>
    <w:rsid w:val="00A07FE5"/>
    <w:rsid w:val="00A10632"/>
    <w:rsid w:val="00A10F8E"/>
    <w:rsid w:val="00A110B4"/>
    <w:rsid w:val="00A1148E"/>
    <w:rsid w:val="00A115E4"/>
    <w:rsid w:val="00A11B08"/>
    <w:rsid w:val="00A1248F"/>
    <w:rsid w:val="00A12BCA"/>
    <w:rsid w:val="00A12F55"/>
    <w:rsid w:val="00A134BA"/>
    <w:rsid w:val="00A13D97"/>
    <w:rsid w:val="00A142FA"/>
    <w:rsid w:val="00A145DC"/>
    <w:rsid w:val="00A14990"/>
    <w:rsid w:val="00A16B2F"/>
    <w:rsid w:val="00A17580"/>
    <w:rsid w:val="00A17E9C"/>
    <w:rsid w:val="00A201B9"/>
    <w:rsid w:val="00A2050E"/>
    <w:rsid w:val="00A21694"/>
    <w:rsid w:val="00A2186F"/>
    <w:rsid w:val="00A21D3E"/>
    <w:rsid w:val="00A225BD"/>
    <w:rsid w:val="00A22DB9"/>
    <w:rsid w:val="00A22E79"/>
    <w:rsid w:val="00A22E94"/>
    <w:rsid w:val="00A23922"/>
    <w:rsid w:val="00A23F1E"/>
    <w:rsid w:val="00A24054"/>
    <w:rsid w:val="00A24486"/>
    <w:rsid w:val="00A2495F"/>
    <w:rsid w:val="00A2535B"/>
    <w:rsid w:val="00A27935"/>
    <w:rsid w:val="00A27A7B"/>
    <w:rsid w:val="00A27F16"/>
    <w:rsid w:val="00A27FB8"/>
    <w:rsid w:val="00A309B1"/>
    <w:rsid w:val="00A30A10"/>
    <w:rsid w:val="00A3118F"/>
    <w:rsid w:val="00A312FD"/>
    <w:rsid w:val="00A31CDB"/>
    <w:rsid w:val="00A32324"/>
    <w:rsid w:val="00A336F3"/>
    <w:rsid w:val="00A34110"/>
    <w:rsid w:val="00A34371"/>
    <w:rsid w:val="00A34799"/>
    <w:rsid w:val="00A34866"/>
    <w:rsid w:val="00A34CED"/>
    <w:rsid w:val="00A34F69"/>
    <w:rsid w:val="00A354FE"/>
    <w:rsid w:val="00A3590D"/>
    <w:rsid w:val="00A35DE9"/>
    <w:rsid w:val="00A35E20"/>
    <w:rsid w:val="00A37017"/>
    <w:rsid w:val="00A37D83"/>
    <w:rsid w:val="00A40040"/>
    <w:rsid w:val="00A40337"/>
    <w:rsid w:val="00A404C6"/>
    <w:rsid w:val="00A409B0"/>
    <w:rsid w:val="00A40D6E"/>
    <w:rsid w:val="00A41147"/>
    <w:rsid w:val="00A4139D"/>
    <w:rsid w:val="00A41AE7"/>
    <w:rsid w:val="00A41EAC"/>
    <w:rsid w:val="00A42169"/>
    <w:rsid w:val="00A4293E"/>
    <w:rsid w:val="00A43176"/>
    <w:rsid w:val="00A4329F"/>
    <w:rsid w:val="00A43965"/>
    <w:rsid w:val="00A43CFC"/>
    <w:rsid w:val="00A45994"/>
    <w:rsid w:val="00A45A67"/>
    <w:rsid w:val="00A45EF6"/>
    <w:rsid w:val="00A462BE"/>
    <w:rsid w:val="00A46427"/>
    <w:rsid w:val="00A471EC"/>
    <w:rsid w:val="00A47817"/>
    <w:rsid w:val="00A505D3"/>
    <w:rsid w:val="00A5173A"/>
    <w:rsid w:val="00A51777"/>
    <w:rsid w:val="00A519B3"/>
    <w:rsid w:val="00A51C88"/>
    <w:rsid w:val="00A520F6"/>
    <w:rsid w:val="00A526BD"/>
    <w:rsid w:val="00A53D5A"/>
    <w:rsid w:val="00A54321"/>
    <w:rsid w:val="00A54BFE"/>
    <w:rsid w:val="00A54F6E"/>
    <w:rsid w:val="00A55317"/>
    <w:rsid w:val="00A557BC"/>
    <w:rsid w:val="00A55965"/>
    <w:rsid w:val="00A57676"/>
    <w:rsid w:val="00A60166"/>
    <w:rsid w:val="00A60361"/>
    <w:rsid w:val="00A60844"/>
    <w:rsid w:val="00A613D9"/>
    <w:rsid w:val="00A613F5"/>
    <w:rsid w:val="00A626CC"/>
    <w:rsid w:val="00A62F3D"/>
    <w:rsid w:val="00A62F8F"/>
    <w:rsid w:val="00A63FA8"/>
    <w:rsid w:val="00A643FF"/>
    <w:rsid w:val="00A652BB"/>
    <w:rsid w:val="00A65F67"/>
    <w:rsid w:val="00A66267"/>
    <w:rsid w:val="00A6626C"/>
    <w:rsid w:val="00A66410"/>
    <w:rsid w:val="00A6797D"/>
    <w:rsid w:val="00A70952"/>
    <w:rsid w:val="00A70DAF"/>
    <w:rsid w:val="00A71F28"/>
    <w:rsid w:val="00A735F3"/>
    <w:rsid w:val="00A73816"/>
    <w:rsid w:val="00A73BD5"/>
    <w:rsid w:val="00A73E9B"/>
    <w:rsid w:val="00A74475"/>
    <w:rsid w:val="00A746F9"/>
    <w:rsid w:val="00A75328"/>
    <w:rsid w:val="00A75645"/>
    <w:rsid w:val="00A7570F"/>
    <w:rsid w:val="00A7648C"/>
    <w:rsid w:val="00A76A47"/>
    <w:rsid w:val="00A76BA6"/>
    <w:rsid w:val="00A77096"/>
    <w:rsid w:val="00A773C8"/>
    <w:rsid w:val="00A774D4"/>
    <w:rsid w:val="00A77634"/>
    <w:rsid w:val="00A8060F"/>
    <w:rsid w:val="00A80B07"/>
    <w:rsid w:val="00A80EED"/>
    <w:rsid w:val="00A82340"/>
    <w:rsid w:val="00A82871"/>
    <w:rsid w:val="00A832E6"/>
    <w:rsid w:val="00A83471"/>
    <w:rsid w:val="00A83885"/>
    <w:rsid w:val="00A83FAA"/>
    <w:rsid w:val="00A84411"/>
    <w:rsid w:val="00A84964"/>
    <w:rsid w:val="00A84974"/>
    <w:rsid w:val="00A85340"/>
    <w:rsid w:val="00A85C2A"/>
    <w:rsid w:val="00A86333"/>
    <w:rsid w:val="00A8637F"/>
    <w:rsid w:val="00A86A60"/>
    <w:rsid w:val="00A900F1"/>
    <w:rsid w:val="00A93CFD"/>
    <w:rsid w:val="00A94132"/>
    <w:rsid w:val="00A941ED"/>
    <w:rsid w:val="00A944EF"/>
    <w:rsid w:val="00A948FF"/>
    <w:rsid w:val="00A94A43"/>
    <w:rsid w:val="00A94DE1"/>
    <w:rsid w:val="00A9529F"/>
    <w:rsid w:val="00A955DB"/>
    <w:rsid w:val="00A95736"/>
    <w:rsid w:val="00A960D8"/>
    <w:rsid w:val="00A960F0"/>
    <w:rsid w:val="00A9610D"/>
    <w:rsid w:val="00A965D0"/>
    <w:rsid w:val="00A97BF0"/>
    <w:rsid w:val="00AA03F1"/>
    <w:rsid w:val="00AA07DA"/>
    <w:rsid w:val="00AA09DD"/>
    <w:rsid w:val="00AA0A00"/>
    <w:rsid w:val="00AA0F27"/>
    <w:rsid w:val="00AA0FA1"/>
    <w:rsid w:val="00AA114C"/>
    <w:rsid w:val="00AA11A7"/>
    <w:rsid w:val="00AA13B2"/>
    <w:rsid w:val="00AA14A7"/>
    <w:rsid w:val="00AA19FE"/>
    <w:rsid w:val="00AA1DFD"/>
    <w:rsid w:val="00AA2D62"/>
    <w:rsid w:val="00AA2DF1"/>
    <w:rsid w:val="00AA3B08"/>
    <w:rsid w:val="00AA3D87"/>
    <w:rsid w:val="00AA4041"/>
    <w:rsid w:val="00AA4437"/>
    <w:rsid w:val="00AA456E"/>
    <w:rsid w:val="00AA53D9"/>
    <w:rsid w:val="00AA5477"/>
    <w:rsid w:val="00AA6166"/>
    <w:rsid w:val="00AA6899"/>
    <w:rsid w:val="00AA77FF"/>
    <w:rsid w:val="00AA7BDD"/>
    <w:rsid w:val="00AA7D86"/>
    <w:rsid w:val="00AB03AF"/>
    <w:rsid w:val="00AB0CD9"/>
    <w:rsid w:val="00AB13DB"/>
    <w:rsid w:val="00AB19DC"/>
    <w:rsid w:val="00AB2B96"/>
    <w:rsid w:val="00AB2D09"/>
    <w:rsid w:val="00AB3025"/>
    <w:rsid w:val="00AB3102"/>
    <w:rsid w:val="00AB3466"/>
    <w:rsid w:val="00AB3F0A"/>
    <w:rsid w:val="00AB47DC"/>
    <w:rsid w:val="00AB5276"/>
    <w:rsid w:val="00AB58EB"/>
    <w:rsid w:val="00AB613E"/>
    <w:rsid w:val="00AB6394"/>
    <w:rsid w:val="00AB6726"/>
    <w:rsid w:val="00AB68A9"/>
    <w:rsid w:val="00AB68CC"/>
    <w:rsid w:val="00AB6DA1"/>
    <w:rsid w:val="00AB6E79"/>
    <w:rsid w:val="00AB6F16"/>
    <w:rsid w:val="00AB6F2E"/>
    <w:rsid w:val="00AB7185"/>
    <w:rsid w:val="00AB769A"/>
    <w:rsid w:val="00AB7AE5"/>
    <w:rsid w:val="00AB7BE1"/>
    <w:rsid w:val="00AC01E6"/>
    <w:rsid w:val="00AC0290"/>
    <w:rsid w:val="00AC056E"/>
    <w:rsid w:val="00AC07B0"/>
    <w:rsid w:val="00AC1312"/>
    <w:rsid w:val="00AC13A1"/>
    <w:rsid w:val="00AC1994"/>
    <w:rsid w:val="00AC1AD9"/>
    <w:rsid w:val="00AC2032"/>
    <w:rsid w:val="00AC263B"/>
    <w:rsid w:val="00AC279D"/>
    <w:rsid w:val="00AC2848"/>
    <w:rsid w:val="00AC2ADD"/>
    <w:rsid w:val="00AC3753"/>
    <w:rsid w:val="00AC381B"/>
    <w:rsid w:val="00AC4087"/>
    <w:rsid w:val="00AC4C44"/>
    <w:rsid w:val="00AC4FC6"/>
    <w:rsid w:val="00AC63F7"/>
    <w:rsid w:val="00AC79DE"/>
    <w:rsid w:val="00AC7CB9"/>
    <w:rsid w:val="00AC7E69"/>
    <w:rsid w:val="00AD200A"/>
    <w:rsid w:val="00AD222F"/>
    <w:rsid w:val="00AD22A5"/>
    <w:rsid w:val="00AD275B"/>
    <w:rsid w:val="00AD2B4A"/>
    <w:rsid w:val="00AD3588"/>
    <w:rsid w:val="00AD4F50"/>
    <w:rsid w:val="00AD57F1"/>
    <w:rsid w:val="00AD65F5"/>
    <w:rsid w:val="00AD6D35"/>
    <w:rsid w:val="00AD6D62"/>
    <w:rsid w:val="00AD6E3C"/>
    <w:rsid w:val="00AD7CD9"/>
    <w:rsid w:val="00AE088C"/>
    <w:rsid w:val="00AE08B0"/>
    <w:rsid w:val="00AE09EC"/>
    <w:rsid w:val="00AE1240"/>
    <w:rsid w:val="00AE1E2F"/>
    <w:rsid w:val="00AE1E32"/>
    <w:rsid w:val="00AE2240"/>
    <w:rsid w:val="00AE3403"/>
    <w:rsid w:val="00AE3ADC"/>
    <w:rsid w:val="00AE48C4"/>
    <w:rsid w:val="00AE5641"/>
    <w:rsid w:val="00AE56C8"/>
    <w:rsid w:val="00AE6C8D"/>
    <w:rsid w:val="00AE6D6E"/>
    <w:rsid w:val="00AE6E9E"/>
    <w:rsid w:val="00AE6EB9"/>
    <w:rsid w:val="00AE7232"/>
    <w:rsid w:val="00AE7D27"/>
    <w:rsid w:val="00AF12A2"/>
    <w:rsid w:val="00AF1940"/>
    <w:rsid w:val="00AF25D0"/>
    <w:rsid w:val="00AF265C"/>
    <w:rsid w:val="00AF353E"/>
    <w:rsid w:val="00AF3615"/>
    <w:rsid w:val="00AF411A"/>
    <w:rsid w:val="00AF4142"/>
    <w:rsid w:val="00AF4224"/>
    <w:rsid w:val="00AF46ED"/>
    <w:rsid w:val="00AF53D3"/>
    <w:rsid w:val="00AF5E27"/>
    <w:rsid w:val="00AF68F0"/>
    <w:rsid w:val="00AF69A0"/>
    <w:rsid w:val="00AF6E1D"/>
    <w:rsid w:val="00B0019A"/>
    <w:rsid w:val="00B001F4"/>
    <w:rsid w:val="00B01FCB"/>
    <w:rsid w:val="00B02712"/>
    <w:rsid w:val="00B0276E"/>
    <w:rsid w:val="00B042A2"/>
    <w:rsid w:val="00B046E8"/>
    <w:rsid w:val="00B0509F"/>
    <w:rsid w:val="00B054A1"/>
    <w:rsid w:val="00B067A7"/>
    <w:rsid w:val="00B06D88"/>
    <w:rsid w:val="00B071A5"/>
    <w:rsid w:val="00B10673"/>
    <w:rsid w:val="00B10EEC"/>
    <w:rsid w:val="00B10FF9"/>
    <w:rsid w:val="00B12AD9"/>
    <w:rsid w:val="00B12C1A"/>
    <w:rsid w:val="00B12FC1"/>
    <w:rsid w:val="00B138DD"/>
    <w:rsid w:val="00B13960"/>
    <w:rsid w:val="00B13CE5"/>
    <w:rsid w:val="00B14506"/>
    <w:rsid w:val="00B1464E"/>
    <w:rsid w:val="00B1558E"/>
    <w:rsid w:val="00B159DC"/>
    <w:rsid w:val="00B16405"/>
    <w:rsid w:val="00B172E6"/>
    <w:rsid w:val="00B17A09"/>
    <w:rsid w:val="00B20A5A"/>
    <w:rsid w:val="00B210CF"/>
    <w:rsid w:val="00B21529"/>
    <w:rsid w:val="00B22016"/>
    <w:rsid w:val="00B22646"/>
    <w:rsid w:val="00B23EE2"/>
    <w:rsid w:val="00B25730"/>
    <w:rsid w:val="00B26B68"/>
    <w:rsid w:val="00B2708F"/>
    <w:rsid w:val="00B27C24"/>
    <w:rsid w:val="00B27E6A"/>
    <w:rsid w:val="00B30DF5"/>
    <w:rsid w:val="00B3119A"/>
    <w:rsid w:val="00B3163C"/>
    <w:rsid w:val="00B33161"/>
    <w:rsid w:val="00B33536"/>
    <w:rsid w:val="00B340C8"/>
    <w:rsid w:val="00B34358"/>
    <w:rsid w:val="00B34B75"/>
    <w:rsid w:val="00B36162"/>
    <w:rsid w:val="00B364DA"/>
    <w:rsid w:val="00B377F2"/>
    <w:rsid w:val="00B37B5F"/>
    <w:rsid w:val="00B416A1"/>
    <w:rsid w:val="00B425CC"/>
    <w:rsid w:val="00B42D73"/>
    <w:rsid w:val="00B4344D"/>
    <w:rsid w:val="00B445B8"/>
    <w:rsid w:val="00B45296"/>
    <w:rsid w:val="00B4554A"/>
    <w:rsid w:val="00B45FD9"/>
    <w:rsid w:val="00B46227"/>
    <w:rsid w:val="00B4683C"/>
    <w:rsid w:val="00B47EB2"/>
    <w:rsid w:val="00B47FD7"/>
    <w:rsid w:val="00B50173"/>
    <w:rsid w:val="00B50948"/>
    <w:rsid w:val="00B50C70"/>
    <w:rsid w:val="00B50D39"/>
    <w:rsid w:val="00B51034"/>
    <w:rsid w:val="00B51408"/>
    <w:rsid w:val="00B525EF"/>
    <w:rsid w:val="00B5352E"/>
    <w:rsid w:val="00B5445E"/>
    <w:rsid w:val="00B54570"/>
    <w:rsid w:val="00B54BA2"/>
    <w:rsid w:val="00B56319"/>
    <w:rsid w:val="00B56E36"/>
    <w:rsid w:val="00B573D2"/>
    <w:rsid w:val="00B5784F"/>
    <w:rsid w:val="00B579BF"/>
    <w:rsid w:val="00B60D14"/>
    <w:rsid w:val="00B61808"/>
    <w:rsid w:val="00B625F9"/>
    <w:rsid w:val="00B62C28"/>
    <w:rsid w:val="00B62D8B"/>
    <w:rsid w:val="00B62F19"/>
    <w:rsid w:val="00B63069"/>
    <w:rsid w:val="00B63AB0"/>
    <w:rsid w:val="00B63AC0"/>
    <w:rsid w:val="00B6499C"/>
    <w:rsid w:val="00B64B3D"/>
    <w:rsid w:val="00B64DDF"/>
    <w:rsid w:val="00B65438"/>
    <w:rsid w:val="00B65D41"/>
    <w:rsid w:val="00B662EB"/>
    <w:rsid w:val="00B668C5"/>
    <w:rsid w:val="00B66DA6"/>
    <w:rsid w:val="00B67E7C"/>
    <w:rsid w:val="00B706C8"/>
    <w:rsid w:val="00B7079D"/>
    <w:rsid w:val="00B70DF7"/>
    <w:rsid w:val="00B7297E"/>
    <w:rsid w:val="00B72E80"/>
    <w:rsid w:val="00B73216"/>
    <w:rsid w:val="00B7325C"/>
    <w:rsid w:val="00B7361D"/>
    <w:rsid w:val="00B7399B"/>
    <w:rsid w:val="00B73A56"/>
    <w:rsid w:val="00B744C6"/>
    <w:rsid w:val="00B7470C"/>
    <w:rsid w:val="00B7472A"/>
    <w:rsid w:val="00B747AC"/>
    <w:rsid w:val="00B74C0C"/>
    <w:rsid w:val="00B76461"/>
    <w:rsid w:val="00B77541"/>
    <w:rsid w:val="00B77AA8"/>
    <w:rsid w:val="00B8040B"/>
    <w:rsid w:val="00B805AA"/>
    <w:rsid w:val="00B80799"/>
    <w:rsid w:val="00B8087E"/>
    <w:rsid w:val="00B80D8E"/>
    <w:rsid w:val="00B80DBF"/>
    <w:rsid w:val="00B80F7F"/>
    <w:rsid w:val="00B823CF"/>
    <w:rsid w:val="00B82EF5"/>
    <w:rsid w:val="00B843F9"/>
    <w:rsid w:val="00B8465A"/>
    <w:rsid w:val="00B847AF"/>
    <w:rsid w:val="00B853BE"/>
    <w:rsid w:val="00B85BAD"/>
    <w:rsid w:val="00B86364"/>
    <w:rsid w:val="00B86527"/>
    <w:rsid w:val="00B87170"/>
    <w:rsid w:val="00B8755E"/>
    <w:rsid w:val="00B87571"/>
    <w:rsid w:val="00B879E0"/>
    <w:rsid w:val="00B87AD2"/>
    <w:rsid w:val="00B919D6"/>
    <w:rsid w:val="00B91B7E"/>
    <w:rsid w:val="00B93475"/>
    <w:rsid w:val="00B9360B"/>
    <w:rsid w:val="00B9443C"/>
    <w:rsid w:val="00B94EF8"/>
    <w:rsid w:val="00B96137"/>
    <w:rsid w:val="00B96245"/>
    <w:rsid w:val="00B97163"/>
    <w:rsid w:val="00B9762D"/>
    <w:rsid w:val="00B97845"/>
    <w:rsid w:val="00B97B79"/>
    <w:rsid w:val="00BA0011"/>
    <w:rsid w:val="00BA0088"/>
    <w:rsid w:val="00BA0CD9"/>
    <w:rsid w:val="00BA16C5"/>
    <w:rsid w:val="00BA1D99"/>
    <w:rsid w:val="00BA200E"/>
    <w:rsid w:val="00BA222E"/>
    <w:rsid w:val="00BA29E4"/>
    <w:rsid w:val="00BA2F93"/>
    <w:rsid w:val="00BA3DAA"/>
    <w:rsid w:val="00BA4091"/>
    <w:rsid w:val="00BA45E4"/>
    <w:rsid w:val="00BA4C40"/>
    <w:rsid w:val="00BA5624"/>
    <w:rsid w:val="00BA5686"/>
    <w:rsid w:val="00BA57F6"/>
    <w:rsid w:val="00BA5AC7"/>
    <w:rsid w:val="00BA6571"/>
    <w:rsid w:val="00BA6A3C"/>
    <w:rsid w:val="00BA746D"/>
    <w:rsid w:val="00BA7776"/>
    <w:rsid w:val="00BA7BFF"/>
    <w:rsid w:val="00BA7C75"/>
    <w:rsid w:val="00BA7FD8"/>
    <w:rsid w:val="00BB0204"/>
    <w:rsid w:val="00BB0FCC"/>
    <w:rsid w:val="00BB104B"/>
    <w:rsid w:val="00BB1AAF"/>
    <w:rsid w:val="00BB1F9E"/>
    <w:rsid w:val="00BB24C7"/>
    <w:rsid w:val="00BB2DB3"/>
    <w:rsid w:val="00BB2E17"/>
    <w:rsid w:val="00BB45AC"/>
    <w:rsid w:val="00BB493D"/>
    <w:rsid w:val="00BB4FAF"/>
    <w:rsid w:val="00BB56E1"/>
    <w:rsid w:val="00BB5888"/>
    <w:rsid w:val="00BB65C4"/>
    <w:rsid w:val="00BB65C9"/>
    <w:rsid w:val="00BB70D9"/>
    <w:rsid w:val="00BC0826"/>
    <w:rsid w:val="00BC0F3A"/>
    <w:rsid w:val="00BC0F90"/>
    <w:rsid w:val="00BC10EF"/>
    <w:rsid w:val="00BC1531"/>
    <w:rsid w:val="00BC179A"/>
    <w:rsid w:val="00BC2109"/>
    <w:rsid w:val="00BC27BB"/>
    <w:rsid w:val="00BC2A7B"/>
    <w:rsid w:val="00BC2F44"/>
    <w:rsid w:val="00BC357A"/>
    <w:rsid w:val="00BC3CD9"/>
    <w:rsid w:val="00BC4554"/>
    <w:rsid w:val="00BC4656"/>
    <w:rsid w:val="00BC50E7"/>
    <w:rsid w:val="00BC6119"/>
    <w:rsid w:val="00BC64BA"/>
    <w:rsid w:val="00BC68A2"/>
    <w:rsid w:val="00BC6D61"/>
    <w:rsid w:val="00BC7224"/>
    <w:rsid w:val="00BC772A"/>
    <w:rsid w:val="00BD0A0A"/>
    <w:rsid w:val="00BD0BD8"/>
    <w:rsid w:val="00BD0E4E"/>
    <w:rsid w:val="00BD111B"/>
    <w:rsid w:val="00BD1631"/>
    <w:rsid w:val="00BD1FC1"/>
    <w:rsid w:val="00BD23F2"/>
    <w:rsid w:val="00BD2652"/>
    <w:rsid w:val="00BD2F5D"/>
    <w:rsid w:val="00BD3DE5"/>
    <w:rsid w:val="00BD3FB7"/>
    <w:rsid w:val="00BD40D4"/>
    <w:rsid w:val="00BD41C3"/>
    <w:rsid w:val="00BD4388"/>
    <w:rsid w:val="00BD69A5"/>
    <w:rsid w:val="00BD6E09"/>
    <w:rsid w:val="00BD732A"/>
    <w:rsid w:val="00BD7467"/>
    <w:rsid w:val="00BD74A1"/>
    <w:rsid w:val="00BD79A7"/>
    <w:rsid w:val="00BE05DD"/>
    <w:rsid w:val="00BE07D6"/>
    <w:rsid w:val="00BE07E6"/>
    <w:rsid w:val="00BE0DE7"/>
    <w:rsid w:val="00BE0E1F"/>
    <w:rsid w:val="00BE0F86"/>
    <w:rsid w:val="00BE13A6"/>
    <w:rsid w:val="00BE13FC"/>
    <w:rsid w:val="00BE1B23"/>
    <w:rsid w:val="00BE1D3A"/>
    <w:rsid w:val="00BE1E46"/>
    <w:rsid w:val="00BE2006"/>
    <w:rsid w:val="00BE2594"/>
    <w:rsid w:val="00BE32A8"/>
    <w:rsid w:val="00BE3769"/>
    <w:rsid w:val="00BE3CDC"/>
    <w:rsid w:val="00BE480F"/>
    <w:rsid w:val="00BE4FF9"/>
    <w:rsid w:val="00BE6412"/>
    <w:rsid w:val="00BE6AD9"/>
    <w:rsid w:val="00BE6D45"/>
    <w:rsid w:val="00BE6D4B"/>
    <w:rsid w:val="00BE6D67"/>
    <w:rsid w:val="00BE711F"/>
    <w:rsid w:val="00BE719C"/>
    <w:rsid w:val="00BE74DD"/>
    <w:rsid w:val="00BE7732"/>
    <w:rsid w:val="00BF05B9"/>
    <w:rsid w:val="00BF0771"/>
    <w:rsid w:val="00BF11AE"/>
    <w:rsid w:val="00BF1BAB"/>
    <w:rsid w:val="00BF2048"/>
    <w:rsid w:val="00BF35F7"/>
    <w:rsid w:val="00BF43DB"/>
    <w:rsid w:val="00BF4401"/>
    <w:rsid w:val="00BF45BE"/>
    <w:rsid w:val="00BF53EA"/>
    <w:rsid w:val="00BF58EA"/>
    <w:rsid w:val="00BF699E"/>
    <w:rsid w:val="00BF737C"/>
    <w:rsid w:val="00BF7E06"/>
    <w:rsid w:val="00C00CE9"/>
    <w:rsid w:val="00C00E39"/>
    <w:rsid w:val="00C01325"/>
    <w:rsid w:val="00C02026"/>
    <w:rsid w:val="00C0219E"/>
    <w:rsid w:val="00C02798"/>
    <w:rsid w:val="00C027D2"/>
    <w:rsid w:val="00C02E12"/>
    <w:rsid w:val="00C035B9"/>
    <w:rsid w:val="00C03CBC"/>
    <w:rsid w:val="00C05466"/>
    <w:rsid w:val="00C063DD"/>
    <w:rsid w:val="00C0656D"/>
    <w:rsid w:val="00C065D3"/>
    <w:rsid w:val="00C065EC"/>
    <w:rsid w:val="00C067CD"/>
    <w:rsid w:val="00C071A3"/>
    <w:rsid w:val="00C07739"/>
    <w:rsid w:val="00C07B2A"/>
    <w:rsid w:val="00C07EBB"/>
    <w:rsid w:val="00C10429"/>
    <w:rsid w:val="00C10450"/>
    <w:rsid w:val="00C117A1"/>
    <w:rsid w:val="00C12448"/>
    <w:rsid w:val="00C12651"/>
    <w:rsid w:val="00C12879"/>
    <w:rsid w:val="00C13167"/>
    <w:rsid w:val="00C1339D"/>
    <w:rsid w:val="00C138BF"/>
    <w:rsid w:val="00C143BE"/>
    <w:rsid w:val="00C147D2"/>
    <w:rsid w:val="00C14995"/>
    <w:rsid w:val="00C14B06"/>
    <w:rsid w:val="00C14CD5"/>
    <w:rsid w:val="00C14D9C"/>
    <w:rsid w:val="00C155F4"/>
    <w:rsid w:val="00C1614A"/>
    <w:rsid w:val="00C17164"/>
    <w:rsid w:val="00C173AF"/>
    <w:rsid w:val="00C205AE"/>
    <w:rsid w:val="00C208D8"/>
    <w:rsid w:val="00C21E68"/>
    <w:rsid w:val="00C230CA"/>
    <w:rsid w:val="00C2353D"/>
    <w:rsid w:val="00C2402F"/>
    <w:rsid w:val="00C2547C"/>
    <w:rsid w:val="00C25CA9"/>
    <w:rsid w:val="00C25CE7"/>
    <w:rsid w:val="00C26617"/>
    <w:rsid w:val="00C26C5A"/>
    <w:rsid w:val="00C27B37"/>
    <w:rsid w:val="00C27C37"/>
    <w:rsid w:val="00C27E76"/>
    <w:rsid w:val="00C305AA"/>
    <w:rsid w:val="00C30FB8"/>
    <w:rsid w:val="00C323D3"/>
    <w:rsid w:val="00C32496"/>
    <w:rsid w:val="00C325D8"/>
    <w:rsid w:val="00C32F8B"/>
    <w:rsid w:val="00C336D8"/>
    <w:rsid w:val="00C33E3C"/>
    <w:rsid w:val="00C34392"/>
    <w:rsid w:val="00C3493F"/>
    <w:rsid w:val="00C34C10"/>
    <w:rsid w:val="00C35642"/>
    <w:rsid w:val="00C3574C"/>
    <w:rsid w:val="00C360C1"/>
    <w:rsid w:val="00C36B6E"/>
    <w:rsid w:val="00C40638"/>
    <w:rsid w:val="00C40D4B"/>
    <w:rsid w:val="00C40F91"/>
    <w:rsid w:val="00C417DF"/>
    <w:rsid w:val="00C418B8"/>
    <w:rsid w:val="00C41CDD"/>
    <w:rsid w:val="00C41E64"/>
    <w:rsid w:val="00C42B47"/>
    <w:rsid w:val="00C43532"/>
    <w:rsid w:val="00C43559"/>
    <w:rsid w:val="00C450C0"/>
    <w:rsid w:val="00C45360"/>
    <w:rsid w:val="00C465BC"/>
    <w:rsid w:val="00C4747C"/>
    <w:rsid w:val="00C47B7F"/>
    <w:rsid w:val="00C47D1F"/>
    <w:rsid w:val="00C5024F"/>
    <w:rsid w:val="00C5036D"/>
    <w:rsid w:val="00C515D0"/>
    <w:rsid w:val="00C5183E"/>
    <w:rsid w:val="00C51E8C"/>
    <w:rsid w:val="00C520B9"/>
    <w:rsid w:val="00C5266A"/>
    <w:rsid w:val="00C526A7"/>
    <w:rsid w:val="00C5345B"/>
    <w:rsid w:val="00C55418"/>
    <w:rsid w:val="00C5729D"/>
    <w:rsid w:val="00C57FA8"/>
    <w:rsid w:val="00C6009B"/>
    <w:rsid w:val="00C6064B"/>
    <w:rsid w:val="00C61423"/>
    <w:rsid w:val="00C61F9F"/>
    <w:rsid w:val="00C6277A"/>
    <w:rsid w:val="00C6282F"/>
    <w:rsid w:val="00C62892"/>
    <w:rsid w:val="00C62C1C"/>
    <w:rsid w:val="00C64354"/>
    <w:rsid w:val="00C643CA"/>
    <w:rsid w:val="00C65B3F"/>
    <w:rsid w:val="00C670E4"/>
    <w:rsid w:val="00C674C2"/>
    <w:rsid w:val="00C6759E"/>
    <w:rsid w:val="00C70C10"/>
    <w:rsid w:val="00C70DA9"/>
    <w:rsid w:val="00C714A1"/>
    <w:rsid w:val="00C719A6"/>
    <w:rsid w:val="00C71DBB"/>
    <w:rsid w:val="00C72BBD"/>
    <w:rsid w:val="00C731A4"/>
    <w:rsid w:val="00C7337F"/>
    <w:rsid w:val="00C73619"/>
    <w:rsid w:val="00C73E0C"/>
    <w:rsid w:val="00C740D2"/>
    <w:rsid w:val="00C7511D"/>
    <w:rsid w:val="00C753EF"/>
    <w:rsid w:val="00C7563E"/>
    <w:rsid w:val="00C75D7B"/>
    <w:rsid w:val="00C75DD7"/>
    <w:rsid w:val="00C76E96"/>
    <w:rsid w:val="00C779FC"/>
    <w:rsid w:val="00C77A3E"/>
    <w:rsid w:val="00C77BDC"/>
    <w:rsid w:val="00C77FA3"/>
    <w:rsid w:val="00C801DA"/>
    <w:rsid w:val="00C804B0"/>
    <w:rsid w:val="00C807A7"/>
    <w:rsid w:val="00C808EF"/>
    <w:rsid w:val="00C80978"/>
    <w:rsid w:val="00C80E67"/>
    <w:rsid w:val="00C81188"/>
    <w:rsid w:val="00C81222"/>
    <w:rsid w:val="00C82B85"/>
    <w:rsid w:val="00C842B4"/>
    <w:rsid w:val="00C842F8"/>
    <w:rsid w:val="00C84936"/>
    <w:rsid w:val="00C85124"/>
    <w:rsid w:val="00C8583B"/>
    <w:rsid w:val="00C858BA"/>
    <w:rsid w:val="00C85982"/>
    <w:rsid w:val="00C862DE"/>
    <w:rsid w:val="00C863E3"/>
    <w:rsid w:val="00C871BF"/>
    <w:rsid w:val="00C872CC"/>
    <w:rsid w:val="00C9010B"/>
    <w:rsid w:val="00C9170E"/>
    <w:rsid w:val="00C918B6"/>
    <w:rsid w:val="00C9217A"/>
    <w:rsid w:val="00C92401"/>
    <w:rsid w:val="00C92D99"/>
    <w:rsid w:val="00C93B3D"/>
    <w:rsid w:val="00C944CC"/>
    <w:rsid w:val="00C94825"/>
    <w:rsid w:val="00C94A6D"/>
    <w:rsid w:val="00C95620"/>
    <w:rsid w:val="00C964C5"/>
    <w:rsid w:val="00C96ACA"/>
    <w:rsid w:val="00C96D2B"/>
    <w:rsid w:val="00C96D4D"/>
    <w:rsid w:val="00C9732F"/>
    <w:rsid w:val="00C976AC"/>
    <w:rsid w:val="00C97F84"/>
    <w:rsid w:val="00CA08BF"/>
    <w:rsid w:val="00CA1EFA"/>
    <w:rsid w:val="00CA25A6"/>
    <w:rsid w:val="00CA25CA"/>
    <w:rsid w:val="00CA2863"/>
    <w:rsid w:val="00CA2901"/>
    <w:rsid w:val="00CA3522"/>
    <w:rsid w:val="00CA37DD"/>
    <w:rsid w:val="00CA4006"/>
    <w:rsid w:val="00CA488B"/>
    <w:rsid w:val="00CA562B"/>
    <w:rsid w:val="00CA5910"/>
    <w:rsid w:val="00CA59F6"/>
    <w:rsid w:val="00CA5FB7"/>
    <w:rsid w:val="00CA62B7"/>
    <w:rsid w:val="00CA6853"/>
    <w:rsid w:val="00CA699B"/>
    <w:rsid w:val="00CA6DC0"/>
    <w:rsid w:val="00CA6E2A"/>
    <w:rsid w:val="00CA6F1C"/>
    <w:rsid w:val="00CA718C"/>
    <w:rsid w:val="00CA726F"/>
    <w:rsid w:val="00CA7ECC"/>
    <w:rsid w:val="00CB0D6F"/>
    <w:rsid w:val="00CB0EC3"/>
    <w:rsid w:val="00CB101B"/>
    <w:rsid w:val="00CB11DB"/>
    <w:rsid w:val="00CB15A1"/>
    <w:rsid w:val="00CB1D86"/>
    <w:rsid w:val="00CB3EC4"/>
    <w:rsid w:val="00CB42AE"/>
    <w:rsid w:val="00CB4400"/>
    <w:rsid w:val="00CB4ADA"/>
    <w:rsid w:val="00CB5983"/>
    <w:rsid w:val="00CB6525"/>
    <w:rsid w:val="00CB67AA"/>
    <w:rsid w:val="00CB69E6"/>
    <w:rsid w:val="00CB796D"/>
    <w:rsid w:val="00CB7E02"/>
    <w:rsid w:val="00CC1476"/>
    <w:rsid w:val="00CC177C"/>
    <w:rsid w:val="00CC1928"/>
    <w:rsid w:val="00CC1E2E"/>
    <w:rsid w:val="00CC21CF"/>
    <w:rsid w:val="00CC2339"/>
    <w:rsid w:val="00CC27FA"/>
    <w:rsid w:val="00CC2CE5"/>
    <w:rsid w:val="00CC3F8A"/>
    <w:rsid w:val="00CC41E6"/>
    <w:rsid w:val="00CC540C"/>
    <w:rsid w:val="00CC5A4B"/>
    <w:rsid w:val="00CC63F2"/>
    <w:rsid w:val="00CC64C2"/>
    <w:rsid w:val="00CC69CD"/>
    <w:rsid w:val="00CC6A02"/>
    <w:rsid w:val="00CC6B77"/>
    <w:rsid w:val="00CC7688"/>
    <w:rsid w:val="00CD08A8"/>
    <w:rsid w:val="00CD1F0F"/>
    <w:rsid w:val="00CD22AD"/>
    <w:rsid w:val="00CD325D"/>
    <w:rsid w:val="00CD36BC"/>
    <w:rsid w:val="00CD3717"/>
    <w:rsid w:val="00CD3921"/>
    <w:rsid w:val="00CD4DCA"/>
    <w:rsid w:val="00CD4E3B"/>
    <w:rsid w:val="00CD5CC8"/>
    <w:rsid w:val="00CD5EC0"/>
    <w:rsid w:val="00CD5FA2"/>
    <w:rsid w:val="00CD7C25"/>
    <w:rsid w:val="00CE032E"/>
    <w:rsid w:val="00CE08DE"/>
    <w:rsid w:val="00CE0DB4"/>
    <w:rsid w:val="00CE14AD"/>
    <w:rsid w:val="00CE151A"/>
    <w:rsid w:val="00CE2814"/>
    <w:rsid w:val="00CE3171"/>
    <w:rsid w:val="00CE3351"/>
    <w:rsid w:val="00CE35FC"/>
    <w:rsid w:val="00CE3C85"/>
    <w:rsid w:val="00CE3EB6"/>
    <w:rsid w:val="00CE4054"/>
    <w:rsid w:val="00CE46EB"/>
    <w:rsid w:val="00CE5BC4"/>
    <w:rsid w:val="00CE5CA1"/>
    <w:rsid w:val="00CE5FAA"/>
    <w:rsid w:val="00CE6257"/>
    <w:rsid w:val="00CE6312"/>
    <w:rsid w:val="00CE7871"/>
    <w:rsid w:val="00CE7B58"/>
    <w:rsid w:val="00CF003F"/>
    <w:rsid w:val="00CF02A4"/>
    <w:rsid w:val="00CF0691"/>
    <w:rsid w:val="00CF09C5"/>
    <w:rsid w:val="00CF0A7F"/>
    <w:rsid w:val="00CF0C67"/>
    <w:rsid w:val="00CF0EC9"/>
    <w:rsid w:val="00CF0F1A"/>
    <w:rsid w:val="00CF16C4"/>
    <w:rsid w:val="00CF1B95"/>
    <w:rsid w:val="00CF2247"/>
    <w:rsid w:val="00CF264F"/>
    <w:rsid w:val="00CF385C"/>
    <w:rsid w:val="00CF3CA4"/>
    <w:rsid w:val="00CF42BC"/>
    <w:rsid w:val="00CF46E4"/>
    <w:rsid w:val="00CF4B94"/>
    <w:rsid w:val="00CF57E2"/>
    <w:rsid w:val="00CF5E11"/>
    <w:rsid w:val="00CF5E96"/>
    <w:rsid w:val="00CF64DF"/>
    <w:rsid w:val="00CF655A"/>
    <w:rsid w:val="00CF6E92"/>
    <w:rsid w:val="00CF7231"/>
    <w:rsid w:val="00CF7797"/>
    <w:rsid w:val="00CF7FCF"/>
    <w:rsid w:val="00D011F3"/>
    <w:rsid w:val="00D02774"/>
    <w:rsid w:val="00D02A91"/>
    <w:rsid w:val="00D03F88"/>
    <w:rsid w:val="00D041BD"/>
    <w:rsid w:val="00D043FE"/>
    <w:rsid w:val="00D045F7"/>
    <w:rsid w:val="00D05129"/>
    <w:rsid w:val="00D05821"/>
    <w:rsid w:val="00D07875"/>
    <w:rsid w:val="00D1146B"/>
    <w:rsid w:val="00D11AF7"/>
    <w:rsid w:val="00D12056"/>
    <w:rsid w:val="00D1227B"/>
    <w:rsid w:val="00D12865"/>
    <w:rsid w:val="00D12BBE"/>
    <w:rsid w:val="00D13440"/>
    <w:rsid w:val="00D13B92"/>
    <w:rsid w:val="00D144A3"/>
    <w:rsid w:val="00D1489B"/>
    <w:rsid w:val="00D14908"/>
    <w:rsid w:val="00D14AD3"/>
    <w:rsid w:val="00D15441"/>
    <w:rsid w:val="00D15B55"/>
    <w:rsid w:val="00D16167"/>
    <w:rsid w:val="00D1645E"/>
    <w:rsid w:val="00D16F4B"/>
    <w:rsid w:val="00D170FD"/>
    <w:rsid w:val="00D1766D"/>
    <w:rsid w:val="00D17E06"/>
    <w:rsid w:val="00D21AE0"/>
    <w:rsid w:val="00D2258E"/>
    <w:rsid w:val="00D22FA8"/>
    <w:rsid w:val="00D23624"/>
    <w:rsid w:val="00D236B8"/>
    <w:rsid w:val="00D23A8C"/>
    <w:rsid w:val="00D24077"/>
    <w:rsid w:val="00D24115"/>
    <w:rsid w:val="00D25090"/>
    <w:rsid w:val="00D253C3"/>
    <w:rsid w:val="00D25E87"/>
    <w:rsid w:val="00D2634F"/>
    <w:rsid w:val="00D269A1"/>
    <w:rsid w:val="00D26A6B"/>
    <w:rsid w:val="00D26ADE"/>
    <w:rsid w:val="00D26B35"/>
    <w:rsid w:val="00D26F31"/>
    <w:rsid w:val="00D27072"/>
    <w:rsid w:val="00D275BF"/>
    <w:rsid w:val="00D27AC3"/>
    <w:rsid w:val="00D27E08"/>
    <w:rsid w:val="00D304B5"/>
    <w:rsid w:val="00D30893"/>
    <w:rsid w:val="00D30E57"/>
    <w:rsid w:val="00D31669"/>
    <w:rsid w:val="00D32219"/>
    <w:rsid w:val="00D322BC"/>
    <w:rsid w:val="00D32416"/>
    <w:rsid w:val="00D32510"/>
    <w:rsid w:val="00D32A0A"/>
    <w:rsid w:val="00D32A35"/>
    <w:rsid w:val="00D32A73"/>
    <w:rsid w:val="00D32BEB"/>
    <w:rsid w:val="00D32F18"/>
    <w:rsid w:val="00D32FAD"/>
    <w:rsid w:val="00D34289"/>
    <w:rsid w:val="00D34DE5"/>
    <w:rsid w:val="00D377E0"/>
    <w:rsid w:val="00D402A6"/>
    <w:rsid w:val="00D4072E"/>
    <w:rsid w:val="00D429AF"/>
    <w:rsid w:val="00D444CA"/>
    <w:rsid w:val="00D44645"/>
    <w:rsid w:val="00D463E7"/>
    <w:rsid w:val="00D466AB"/>
    <w:rsid w:val="00D46B4A"/>
    <w:rsid w:val="00D474CB"/>
    <w:rsid w:val="00D4760F"/>
    <w:rsid w:val="00D50357"/>
    <w:rsid w:val="00D50A99"/>
    <w:rsid w:val="00D50AB7"/>
    <w:rsid w:val="00D50C19"/>
    <w:rsid w:val="00D50C67"/>
    <w:rsid w:val="00D50E08"/>
    <w:rsid w:val="00D50F24"/>
    <w:rsid w:val="00D5133E"/>
    <w:rsid w:val="00D51503"/>
    <w:rsid w:val="00D51725"/>
    <w:rsid w:val="00D51B8E"/>
    <w:rsid w:val="00D5208B"/>
    <w:rsid w:val="00D5296D"/>
    <w:rsid w:val="00D532A3"/>
    <w:rsid w:val="00D53902"/>
    <w:rsid w:val="00D53C2E"/>
    <w:rsid w:val="00D54E09"/>
    <w:rsid w:val="00D55662"/>
    <w:rsid w:val="00D55EA4"/>
    <w:rsid w:val="00D5695C"/>
    <w:rsid w:val="00D57079"/>
    <w:rsid w:val="00D571BC"/>
    <w:rsid w:val="00D573AA"/>
    <w:rsid w:val="00D60584"/>
    <w:rsid w:val="00D605E7"/>
    <w:rsid w:val="00D60AEE"/>
    <w:rsid w:val="00D60E4B"/>
    <w:rsid w:val="00D61BC3"/>
    <w:rsid w:val="00D6281A"/>
    <w:rsid w:val="00D62CBF"/>
    <w:rsid w:val="00D63142"/>
    <w:rsid w:val="00D63FDE"/>
    <w:rsid w:val="00D6414B"/>
    <w:rsid w:val="00D64A40"/>
    <w:rsid w:val="00D64B27"/>
    <w:rsid w:val="00D64FA1"/>
    <w:rsid w:val="00D6623E"/>
    <w:rsid w:val="00D66CE5"/>
    <w:rsid w:val="00D707D6"/>
    <w:rsid w:val="00D70F2E"/>
    <w:rsid w:val="00D725F2"/>
    <w:rsid w:val="00D7606B"/>
    <w:rsid w:val="00D76111"/>
    <w:rsid w:val="00D76B77"/>
    <w:rsid w:val="00D77270"/>
    <w:rsid w:val="00D77439"/>
    <w:rsid w:val="00D8044F"/>
    <w:rsid w:val="00D80D97"/>
    <w:rsid w:val="00D80EC3"/>
    <w:rsid w:val="00D820E6"/>
    <w:rsid w:val="00D8328F"/>
    <w:rsid w:val="00D83803"/>
    <w:rsid w:val="00D83ACF"/>
    <w:rsid w:val="00D848EC"/>
    <w:rsid w:val="00D84E94"/>
    <w:rsid w:val="00D855D9"/>
    <w:rsid w:val="00D8653D"/>
    <w:rsid w:val="00D86727"/>
    <w:rsid w:val="00D86F17"/>
    <w:rsid w:val="00D874A2"/>
    <w:rsid w:val="00D87668"/>
    <w:rsid w:val="00D87712"/>
    <w:rsid w:val="00D90921"/>
    <w:rsid w:val="00D90934"/>
    <w:rsid w:val="00D90C3F"/>
    <w:rsid w:val="00D91130"/>
    <w:rsid w:val="00D91A2B"/>
    <w:rsid w:val="00D91D0A"/>
    <w:rsid w:val="00D92EAF"/>
    <w:rsid w:val="00D931D4"/>
    <w:rsid w:val="00D931D7"/>
    <w:rsid w:val="00D932F6"/>
    <w:rsid w:val="00D956B4"/>
    <w:rsid w:val="00D95D5C"/>
    <w:rsid w:val="00D96CAB"/>
    <w:rsid w:val="00D97860"/>
    <w:rsid w:val="00DA1095"/>
    <w:rsid w:val="00DA2902"/>
    <w:rsid w:val="00DA2995"/>
    <w:rsid w:val="00DA306D"/>
    <w:rsid w:val="00DA3586"/>
    <w:rsid w:val="00DA38E6"/>
    <w:rsid w:val="00DA415D"/>
    <w:rsid w:val="00DA49DD"/>
    <w:rsid w:val="00DA4EC4"/>
    <w:rsid w:val="00DA5920"/>
    <w:rsid w:val="00DB0303"/>
    <w:rsid w:val="00DB0939"/>
    <w:rsid w:val="00DB0D61"/>
    <w:rsid w:val="00DB110C"/>
    <w:rsid w:val="00DB15CB"/>
    <w:rsid w:val="00DB15E3"/>
    <w:rsid w:val="00DB187D"/>
    <w:rsid w:val="00DB1D46"/>
    <w:rsid w:val="00DB21C9"/>
    <w:rsid w:val="00DB22AC"/>
    <w:rsid w:val="00DB28B0"/>
    <w:rsid w:val="00DB3213"/>
    <w:rsid w:val="00DB36B8"/>
    <w:rsid w:val="00DB37CB"/>
    <w:rsid w:val="00DB3DA7"/>
    <w:rsid w:val="00DB46E9"/>
    <w:rsid w:val="00DB5798"/>
    <w:rsid w:val="00DB6294"/>
    <w:rsid w:val="00DB6ED1"/>
    <w:rsid w:val="00DB74BD"/>
    <w:rsid w:val="00DB7742"/>
    <w:rsid w:val="00DB7840"/>
    <w:rsid w:val="00DC05CA"/>
    <w:rsid w:val="00DC092E"/>
    <w:rsid w:val="00DC0947"/>
    <w:rsid w:val="00DC12FD"/>
    <w:rsid w:val="00DC1F75"/>
    <w:rsid w:val="00DC1FA3"/>
    <w:rsid w:val="00DC215C"/>
    <w:rsid w:val="00DC29B2"/>
    <w:rsid w:val="00DC2A91"/>
    <w:rsid w:val="00DC3385"/>
    <w:rsid w:val="00DC3730"/>
    <w:rsid w:val="00DC39DF"/>
    <w:rsid w:val="00DC3A48"/>
    <w:rsid w:val="00DC445C"/>
    <w:rsid w:val="00DC5485"/>
    <w:rsid w:val="00DC6951"/>
    <w:rsid w:val="00DC6CFF"/>
    <w:rsid w:val="00DC71BA"/>
    <w:rsid w:val="00DC73CD"/>
    <w:rsid w:val="00DC752D"/>
    <w:rsid w:val="00DC77D9"/>
    <w:rsid w:val="00DC7B78"/>
    <w:rsid w:val="00DC7D1C"/>
    <w:rsid w:val="00DC7DD6"/>
    <w:rsid w:val="00DD0CEC"/>
    <w:rsid w:val="00DD1CCB"/>
    <w:rsid w:val="00DD2092"/>
    <w:rsid w:val="00DD26CF"/>
    <w:rsid w:val="00DD2D03"/>
    <w:rsid w:val="00DD2FCF"/>
    <w:rsid w:val="00DD3196"/>
    <w:rsid w:val="00DD322E"/>
    <w:rsid w:val="00DD355E"/>
    <w:rsid w:val="00DD4456"/>
    <w:rsid w:val="00DD4601"/>
    <w:rsid w:val="00DD4B07"/>
    <w:rsid w:val="00DD4D59"/>
    <w:rsid w:val="00DD55D4"/>
    <w:rsid w:val="00DD708C"/>
    <w:rsid w:val="00DE00E2"/>
    <w:rsid w:val="00DE0140"/>
    <w:rsid w:val="00DE0D1C"/>
    <w:rsid w:val="00DE1083"/>
    <w:rsid w:val="00DE10AD"/>
    <w:rsid w:val="00DE1237"/>
    <w:rsid w:val="00DE1ABF"/>
    <w:rsid w:val="00DE4A72"/>
    <w:rsid w:val="00DE52E9"/>
    <w:rsid w:val="00DE6000"/>
    <w:rsid w:val="00DE6B72"/>
    <w:rsid w:val="00DE71B0"/>
    <w:rsid w:val="00DF097C"/>
    <w:rsid w:val="00DF1091"/>
    <w:rsid w:val="00DF1222"/>
    <w:rsid w:val="00DF1388"/>
    <w:rsid w:val="00DF1ACA"/>
    <w:rsid w:val="00DF1CEE"/>
    <w:rsid w:val="00DF37B7"/>
    <w:rsid w:val="00DF4BF5"/>
    <w:rsid w:val="00DF4D15"/>
    <w:rsid w:val="00DF4DB9"/>
    <w:rsid w:val="00DF51B3"/>
    <w:rsid w:val="00DF5E6A"/>
    <w:rsid w:val="00DF67F8"/>
    <w:rsid w:val="00DF7536"/>
    <w:rsid w:val="00DF760B"/>
    <w:rsid w:val="00DF77F6"/>
    <w:rsid w:val="00DF7EBB"/>
    <w:rsid w:val="00E0011C"/>
    <w:rsid w:val="00E00352"/>
    <w:rsid w:val="00E003C3"/>
    <w:rsid w:val="00E00D4E"/>
    <w:rsid w:val="00E01CEE"/>
    <w:rsid w:val="00E024DB"/>
    <w:rsid w:val="00E02EF6"/>
    <w:rsid w:val="00E02FA3"/>
    <w:rsid w:val="00E0314B"/>
    <w:rsid w:val="00E036FE"/>
    <w:rsid w:val="00E03C79"/>
    <w:rsid w:val="00E041AC"/>
    <w:rsid w:val="00E0534C"/>
    <w:rsid w:val="00E0568A"/>
    <w:rsid w:val="00E05C4F"/>
    <w:rsid w:val="00E07511"/>
    <w:rsid w:val="00E0776D"/>
    <w:rsid w:val="00E10627"/>
    <w:rsid w:val="00E10ABF"/>
    <w:rsid w:val="00E10B6F"/>
    <w:rsid w:val="00E10E72"/>
    <w:rsid w:val="00E1101C"/>
    <w:rsid w:val="00E1123B"/>
    <w:rsid w:val="00E1127D"/>
    <w:rsid w:val="00E114A2"/>
    <w:rsid w:val="00E119C5"/>
    <w:rsid w:val="00E119D4"/>
    <w:rsid w:val="00E119F7"/>
    <w:rsid w:val="00E11DFD"/>
    <w:rsid w:val="00E1235D"/>
    <w:rsid w:val="00E12488"/>
    <w:rsid w:val="00E12A2A"/>
    <w:rsid w:val="00E13F81"/>
    <w:rsid w:val="00E14796"/>
    <w:rsid w:val="00E148E2"/>
    <w:rsid w:val="00E14992"/>
    <w:rsid w:val="00E14D84"/>
    <w:rsid w:val="00E16136"/>
    <w:rsid w:val="00E1659B"/>
    <w:rsid w:val="00E1692E"/>
    <w:rsid w:val="00E20766"/>
    <w:rsid w:val="00E20848"/>
    <w:rsid w:val="00E20E3A"/>
    <w:rsid w:val="00E2103B"/>
    <w:rsid w:val="00E21207"/>
    <w:rsid w:val="00E2220B"/>
    <w:rsid w:val="00E225EE"/>
    <w:rsid w:val="00E226F7"/>
    <w:rsid w:val="00E22A77"/>
    <w:rsid w:val="00E23359"/>
    <w:rsid w:val="00E23D70"/>
    <w:rsid w:val="00E23FEE"/>
    <w:rsid w:val="00E2443F"/>
    <w:rsid w:val="00E24BD6"/>
    <w:rsid w:val="00E24C99"/>
    <w:rsid w:val="00E258C6"/>
    <w:rsid w:val="00E259E3"/>
    <w:rsid w:val="00E25F32"/>
    <w:rsid w:val="00E263A3"/>
    <w:rsid w:val="00E26553"/>
    <w:rsid w:val="00E2677D"/>
    <w:rsid w:val="00E26AF4"/>
    <w:rsid w:val="00E26E44"/>
    <w:rsid w:val="00E27065"/>
    <w:rsid w:val="00E270BD"/>
    <w:rsid w:val="00E279E1"/>
    <w:rsid w:val="00E27D99"/>
    <w:rsid w:val="00E27DF1"/>
    <w:rsid w:val="00E30997"/>
    <w:rsid w:val="00E30CD6"/>
    <w:rsid w:val="00E31022"/>
    <w:rsid w:val="00E31089"/>
    <w:rsid w:val="00E31244"/>
    <w:rsid w:val="00E316C6"/>
    <w:rsid w:val="00E31E17"/>
    <w:rsid w:val="00E31F47"/>
    <w:rsid w:val="00E329B5"/>
    <w:rsid w:val="00E33649"/>
    <w:rsid w:val="00E33FF2"/>
    <w:rsid w:val="00E341D0"/>
    <w:rsid w:val="00E34428"/>
    <w:rsid w:val="00E351EA"/>
    <w:rsid w:val="00E3522D"/>
    <w:rsid w:val="00E356B2"/>
    <w:rsid w:val="00E35CE6"/>
    <w:rsid w:val="00E35F4D"/>
    <w:rsid w:val="00E36077"/>
    <w:rsid w:val="00E366A9"/>
    <w:rsid w:val="00E36AF6"/>
    <w:rsid w:val="00E3700B"/>
    <w:rsid w:val="00E370F4"/>
    <w:rsid w:val="00E375C0"/>
    <w:rsid w:val="00E37D9C"/>
    <w:rsid w:val="00E40001"/>
    <w:rsid w:val="00E400B4"/>
    <w:rsid w:val="00E404E0"/>
    <w:rsid w:val="00E40E0D"/>
    <w:rsid w:val="00E40F0E"/>
    <w:rsid w:val="00E413D5"/>
    <w:rsid w:val="00E41582"/>
    <w:rsid w:val="00E417CE"/>
    <w:rsid w:val="00E41E34"/>
    <w:rsid w:val="00E426F6"/>
    <w:rsid w:val="00E431D6"/>
    <w:rsid w:val="00E432E3"/>
    <w:rsid w:val="00E4364B"/>
    <w:rsid w:val="00E437D7"/>
    <w:rsid w:val="00E442A5"/>
    <w:rsid w:val="00E44316"/>
    <w:rsid w:val="00E46634"/>
    <w:rsid w:val="00E46FFB"/>
    <w:rsid w:val="00E4732B"/>
    <w:rsid w:val="00E501EC"/>
    <w:rsid w:val="00E5060F"/>
    <w:rsid w:val="00E50F95"/>
    <w:rsid w:val="00E516B3"/>
    <w:rsid w:val="00E5177C"/>
    <w:rsid w:val="00E522C0"/>
    <w:rsid w:val="00E52B8A"/>
    <w:rsid w:val="00E52E5A"/>
    <w:rsid w:val="00E52ED4"/>
    <w:rsid w:val="00E536DB"/>
    <w:rsid w:val="00E53A70"/>
    <w:rsid w:val="00E5534E"/>
    <w:rsid w:val="00E5554B"/>
    <w:rsid w:val="00E559F6"/>
    <w:rsid w:val="00E5644D"/>
    <w:rsid w:val="00E56769"/>
    <w:rsid w:val="00E56786"/>
    <w:rsid w:val="00E5695B"/>
    <w:rsid w:val="00E56EFC"/>
    <w:rsid w:val="00E571E6"/>
    <w:rsid w:val="00E57512"/>
    <w:rsid w:val="00E60A7F"/>
    <w:rsid w:val="00E61519"/>
    <w:rsid w:val="00E620D2"/>
    <w:rsid w:val="00E62BAC"/>
    <w:rsid w:val="00E63EA1"/>
    <w:rsid w:val="00E642D2"/>
    <w:rsid w:val="00E645CA"/>
    <w:rsid w:val="00E64A5B"/>
    <w:rsid w:val="00E64D71"/>
    <w:rsid w:val="00E66983"/>
    <w:rsid w:val="00E6737F"/>
    <w:rsid w:val="00E7176E"/>
    <w:rsid w:val="00E71797"/>
    <w:rsid w:val="00E72194"/>
    <w:rsid w:val="00E72459"/>
    <w:rsid w:val="00E739E1"/>
    <w:rsid w:val="00E74B9D"/>
    <w:rsid w:val="00E74DEE"/>
    <w:rsid w:val="00E75391"/>
    <w:rsid w:val="00E754A7"/>
    <w:rsid w:val="00E75769"/>
    <w:rsid w:val="00E75908"/>
    <w:rsid w:val="00E762FC"/>
    <w:rsid w:val="00E76A9F"/>
    <w:rsid w:val="00E77034"/>
    <w:rsid w:val="00E772D4"/>
    <w:rsid w:val="00E8091D"/>
    <w:rsid w:val="00E815E4"/>
    <w:rsid w:val="00E81C2C"/>
    <w:rsid w:val="00E823D6"/>
    <w:rsid w:val="00E82AC1"/>
    <w:rsid w:val="00E830D8"/>
    <w:rsid w:val="00E830F6"/>
    <w:rsid w:val="00E83856"/>
    <w:rsid w:val="00E83A56"/>
    <w:rsid w:val="00E83BEC"/>
    <w:rsid w:val="00E83D82"/>
    <w:rsid w:val="00E83DC2"/>
    <w:rsid w:val="00E8497E"/>
    <w:rsid w:val="00E85332"/>
    <w:rsid w:val="00E86157"/>
    <w:rsid w:val="00E86E46"/>
    <w:rsid w:val="00E87367"/>
    <w:rsid w:val="00E876B4"/>
    <w:rsid w:val="00E87BDF"/>
    <w:rsid w:val="00E9012B"/>
    <w:rsid w:val="00E908D5"/>
    <w:rsid w:val="00E90961"/>
    <w:rsid w:val="00E90A9D"/>
    <w:rsid w:val="00E91349"/>
    <w:rsid w:val="00E91502"/>
    <w:rsid w:val="00E915B3"/>
    <w:rsid w:val="00E91E7E"/>
    <w:rsid w:val="00E92B35"/>
    <w:rsid w:val="00E936F8"/>
    <w:rsid w:val="00E93C90"/>
    <w:rsid w:val="00E94938"/>
    <w:rsid w:val="00E96F5E"/>
    <w:rsid w:val="00E97233"/>
    <w:rsid w:val="00E973A9"/>
    <w:rsid w:val="00EA06F1"/>
    <w:rsid w:val="00EA15CD"/>
    <w:rsid w:val="00EA1B7C"/>
    <w:rsid w:val="00EA1D60"/>
    <w:rsid w:val="00EA2971"/>
    <w:rsid w:val="00EA29E7"/>
    <w:rsid w:val="00EA2D06"/>
    <w:rsid w:val="00EA2D3E"/>
    <w:rsid w:val="00EA36C6"/>
    <w:rsid w:val="00EA36FD"/>
    <w:rsid w:val="00EA39BF"/>
    <w:rsid w:val="00EA3B20"/>
    <w:rsid w:val="00EA3CCA"/>
    <w:rsid w:val="00EA415E"/>
    <w:rsid w:val="00EA4807"/>
    <w:rsid w:val="00EA4953"/>
    <w:rsid w:val="00EA4BF6"/>
    <w:rsid w:val="00EA6151"/>
    <w:rsid w:val="00EA666B"/>
    <w:rsid w:val="00EA6FE8"/>
    <w:rsid w:val="00EA7835"/>
    <w:rsid w:val="00EB0416"/>
    <w:rsid w:val="00EB04C6"/>
    <w:rsid w:val="00EB0912"/>
    <w:rsid w:val="00EB09C7"/>
    <w:rsid w:val="00EB0A1A"/>
    <w:rsid w:val="00EB119E"/>
    <w:rsid w:val="00EB2939"/>
    <w:rsid w:val="00EB3035"/>
    <w:rsid w:val="00EB3451"/>
    <w:rsid w:val="00EB41CC"/>
    <w:rsid w:val="00EB59F4"/>
    <w:rsid w:val="00EB5B40"/>
    <w:rsid w:val="00EB5ED7"/>
    <w:rsid w:val="00EB6FC3"/>
    <w:rsid w:val="00EB7766"/>
    <w:rsid w:val="00EB7877"/>
    <w:rsid w:val="00EB7F58"/>
    <w:rsid w:val="00EC0527"/>
    <w:rsid w:val="00EC17F7"/>
    <w:rsid w:val="00EC1A4E"/>
    <w:rsid w:val="00EC2371"/>
    <w:rsid w:val="00EC238C"/>
    <w:rsid w:val="00EC3023"/>
    <w:rsid w:val="00EC3698"/>
    <w:rsid w:val="00EC3917"/>
    <w:rsid w:val="00EC3C3E"/>
    <w:rsid w:val="00EC3EA7"/>
    <w:rsid w:val="00EC4AA4"/>
    <w:rsid w:val="00EC5DE1"/>
    <w:rsid w:val="00EC68B8"/>
    <w:rsid w:val="00EC695D"/>
    <w:rsid w:val="00EC69FD"/>
    <w:rsid w:val="00EC7879"/>
    <w:rsid w:val="00ED0750"/>
    <w:rsid w:val="00ED0965"/>
    <w:rsid w:val="00ED0B90"/>
    <w:rsid w:val="00ED1194"/>
    <w:rsid w:val="00ED1370"/>
    <w:rsid w:val="00ED1435"/>
    <w:rsid w:val="00ED1CBB"/>
    <w:rsid w:val="00ED245E"/>
    <w:rsid w:val="00ED2BF6"/>
    <w:rsid w:val="00ED3122"/>
    <w:rsid w:val="00ED364C"/>
    <w:rsid w:val="00ED3D35"/>
    <w:rsid w:val="00ED4026"/>
    <w:rsid w:val="00ED49CD"/>
    <w:rsid w:val="00ED4F94"/>
    <w:rsid w:val="00ED53F0"/>
    <w:rsid w:val="00ED5470"/>
    <w:rsid w:val="00ED5B41"/>
    <w:rsid w:val="00ED5B82"/>
    <w:rsid w:val="00ED5BE3"/>
    <w:rsid w:val="00ED62B8"/>
    <w:rsid w:val="00ED71F5"/>
    <w:rsid w:val="00ED73DB"/>
    <w:rsid w:val="00ED762C"/>
    <w:rsid w:val="00ED7C75"/>
    <w:rsid w:val="00EE0295"/>
    <w:rsid w:val="00EE0A18"/>
    <w:rsid w:val="00EE0C81"/>
    <w:rsid w:val="00EE0EED"/>
    <w:rsid w:val="00EE155B"/>
    <w:rsid w:val="00EE1C57"/>
    <w:rsid w:val="00EE24E2"/>
    <w:rsid w:val="00EE257B"/>
    <w:rsid w:val="00EE2F71"/>
    <w:rsid w:val="00EE31BE"/>
    <w:rsid w:val="00EE39BF"/>
    <w:rsid w:val="00EE3C75"/>
    <w:rsid w:val="00EE443A"/>
    <w:rsid w:val="00EE5335"/>
    <w:rsid w:val="00EE5368"/>
    <w:rsid w:val="00EE596F"/>
    <w:rsid w:val="00EE5D35"/>
    <w:rsid w:val="00EE65E3"/>
    <w:rsid w:val="00EE67F9"/>
    <w:rsid w:val="00EE7814"/>
    <w:rsid w:val="00EE7EEF"/>
    <w:rsid w:val="00EF0741"/>
    <w:rsid w:val="00EF097F"/>
    <w:rsid w:val="00EF16E0"/>
    <w:rsid w:val="00EF2563"/>
    <w:rsid w:val="00EF2D48"/>
    <w:rsid w:val="00EF2E23"/>
    <w:rsid w:val="00EF3706"/>
    <w:rsid w:val="00EF3DD4"/>
    <w:rsid w:val="00EF3E1F"/>
    <w:rsid w:val="00EF3F31"/>
    <w:rsid w:val="00EF48F3"/>
    <w:rsid w:val="00EF4CDF"/>
    <w:rsid w:val="00EF521F"/>
    <w:rsid w:val="00EF5357"/>
    <w:rsid w:val="00EF5A32"/>
    <w:rsid w:val="00EF5A62"/>
    <w:rsid w:val="00EF632D"/>
    <w:rsid w:val="00EF672C"/>
    <w:rsid w:val="00EF696A"/>
    <w:rsid w:val="00EF6FE1"/>
    <w:rsid w:val="00EF71E7"/>
    <w:rsid w:val="00EF78A2"/>
    <w:rsid w:val="00F01AC8"/>
    <w:rsid w:val="00F02351"/>
    <w:rsid w:val="00F028E4"/>
    <w:rsid w:val="00F03857"/>
    <w:rsid w:val="00F03999"/>
    <w:rsid w:val="00F03C94"/>
    <w:rsid w:val="00F04DE8"/>
    <w:rsid w:val="00F04ED6"/>
    <w:rsid w:val="00F05214"/>
    <w:rsid w:val="00F05367"/>
    <w:rsid w:val="00F06563"/>
    <w:rsid w:val="00F07059"/>
    <w:rsid w:val="00F077D8"/>
    <w:rsid w:val="00F07865"/>
    <w:rsid w:val="00F111F6"/>
    <w:rsid w:val="00F12226"/>
    <w:rsid w:val="00F123BC"/>
    <w:rsid w:val="00F1290C"/>
    <w:rsid w:val="00F143C5"/>
    <w:rsid w:val="00F15148"/>
    <w:rsid w:val="00F153B0"/>
    <w:rsid w:val="00F157A3"/>
    <w:rsid w:val="00F15938"/>
    <w:rsid w:val="00F15B56"/>
    <w:rsid w:val="00F168FA"/>
    <w:rsid w:val="00F17707"/>
    <w:rsid w:val="00F17B76"/>
    <w:rsid w:val="00F20AE6"/>
    <w:rsid w:val="00F21644"/>
    <w:rsid w:val="00F217E2"/>
    <w:rsid w:val="00F2186A"/>
    <w:rsid w:val="00F218F2"/>
    <w:rsid w:val="00F222A0"/>
    <w:rsid w:val="00F22512"/>
    <w:rsid w:val="00F22519"/>
    <w:rsid w:val="00F22993"/>
    <w:rsid w:val="00F236DF"/>
    <w:rsid w:val="00F23B50"/>
    <w:rsid w:val="00F23F4A"/>
    <w:rsid w:val="00F24381"/>
    <w:rsid w:val="00F24A08"/>
    <w:rsid w:val="00F24F03"/>
    <w:rsid w:val="00F25345"/>
    <w:rsid w:val="00F25C05"/>
    <w:rsid w:val="00F26157"/>
    <w:rsid w:val="00F262FF"/>
    <w:rsid w:val="00F263D3"/>
    <w:rsid w:val="00F26CAC"/>
    <w:rsid w:val="00F26D28"/>
    <w:rsid w:val="00F274A6"/>
    <w:rsid w:val="00F301C8"/>
    <w:rsid w:val="00F30217"/>
    <w:rsid w:val="00F308BA"/>
    <w:rsid w:val="00F317C0"/>
    <w:rsid w:val="00F31A71"/>
    <w:rsid w:val="00F31C6C"/>
    <w:rsid w:val="00F32860"/>
    <w:rsid w:val="00F32C34"/>
    <w:rsid w:val="00F3307F"/>
    <w:rsid w:val="00F346D5"/>
    <w:rsid w:val="00F349BD"/>
    <w:rsid w:val="00F3521F"/>
    <w:rsid w:val="00F35377"/>
    <w:rsid w:val="00F358DB"/>
    <w:rsid w:val="00F3615F"/>
    <w:rsid w:val="00F36C2D"/>
    <w:rsid w:val="00F36CCE"/>
    <w:rsid w:val="00F37380"/>
    <w:rsid w:val="00F37636"/>
    <w:rsid w:val="00F37837"/>
    <w:rsid w:val="00F4056F"/>
    <w:rsid w:val="00F406C6"/>
    <w:rsid w:val="00F408C0"/>
    <w:rsid w:val="00F40972"/>
    <w:rsid w:val="00F41922"/>
    <w:rsid w:val="00F42BA5"/>
    <w:rsid w:val="00F4372B"/>
    <w:rsid w:val="00F43CAB"/>
    <w:rsid w:val="00F43CFD"/>
    <w:rsid w:val="00F44505"/>
    <w:rsid w:val="00F46312"/>
    <w:rsid w:val="00F4637C"/>
    <w:rsid w:val="00F46F89"/>
    <w:rsid w:val="00F4718D"/>
    <w:rsid w:val="00F4759B"/>
    <w:rsid w:val="00F47680"/>
    <w:rsid w:val="00F47B0C"/>
    <w:rsid w:val="00F47E8A"/>
    <w:rsid w:val="00F525FF"/>
    <w:rsid w:val="00F534D5"/>
    <w:rsid w:val="00F54445"/>
    <w:rsid w:val="00F546C8"/>
    <w:rsid w:val="00F549AE"/>
    <w:rsid w:val="00F54C1B"/>
    <w:rsid w:val="00F54D29"/>
    <w:rsid w:val="00F54E04"/>
    <w:rsid w:val="00F5563F"/>
    <w:rsid w:val="00F55EB8"/>
    <w:rsid w:val="00F56700"/>
    <w:rsid w:val="00F56EFB"/>
    <w:rsid w:val="00F571BE"/>
    <w:rsid w:val="00F57488"/>
    <w:rsid w:val="00F57619"/>
    <w:rsid w:val="00F60997"/>
    <w:rsid w:val="00F611B5"/>
    <w:rsid w:val="00F611EF"/>
    <w:rsid w:val="00F61506"/>
    <w:rsid w:val="00F61F20"/>
    <w:rsid w:val="00F63759"/>
    <w:rsid w:val="00F638C3"/>
    <w:rsid w:val="00F646C0"/>
    <w:rsid w:val="00F65403"/>
    <w:rsid w:val="00F65FBE"/>
    <w:rsid w:val="00F66ADB"/>
    <w:rsid w:val="00F67124"/>
    <w:rsid w:val="00F671BD"/>
    <w:rsid w:val="00F70C19"/>
    <w:rsid w:val="00F70EFA"/>
    <w:rsid w:val="00F71626"/>
    <w:rsid w:val="00F71D4D"/>
    <w:rsid w:val="00F72E17"/>
    <w:rsid w:val="00F72E9A"/>
    <w:rsid w:val="00F731DA"/>
    <w:rsid w:val="00F735C3"/>
    <w:rsid w:val="00F745D1"/>
    <w:rsid w:val="00F75887"/>
    <w:rsid w:val="00F75B0B"/>
    <w:rsid w:val="00F75C7D"/>
    <w:rsid w:val="00F75F2D"/>
    <w:rsid w:val="00F76820"/>
    <w:rsid w:val="00F773C7"/>
    <w:rsid w:val="00F812D0"/>
    <w:rsid w:val="00F81505"/>
    <w:rsid w:val="00F81850"/>
    <w:rsid w:val="00F81E40"/>
    <w:rsid w:val="00F82077"/>
    <w:rsid w:val="00F83DAC"/>
    <w:rsid w:val="00F83E8E"/>
    <w:rsid w:val="00F84462"/>
    <w:rsid w:val="00F84549"/>
    <w:rsid w:val="00F84FF8"/>
    <w:rsid w:val="00F857C4"/>
    <w:rsid w:val="00F8589A"/>
    <w:rsid w:val="00F86073"/>
    <w:rsid w:val="00F878C3"/>
    <w:rsid w:val="00F87E6B"/>
    <w:rsid w:val="00F900D3"/>
    <w:rsid w:val="00F90735"/>
    <w:rsid w:val="00F90A5D"/>
    <w:rsid w:val="00F90B7B"/>
    <w:rsid w:val="00F90BC4"/>
    <w:rsid w:val="00F91C88"/>
    <w:rsid w:val="00F92222"/>
    <w:rsid w:val="00F9265A"/>
    <w:rsid w:val="00F92C20"/>
    <w:rsid w:val="00F936A3"/>
    <w:rsid w:val="00F93C6B"/>
    <w:rsid w:val="00F93F1E"/>
    <w:rsid w:val="00F940C3"/>
    <w:rsid w:val="00F94496"/>
    <w:rsid w:val="00F950F3"/>
    <w:rsid w:val="00F9551C"/>
    <w:rsid w:val="00F96227"/>
    <w:rsid w:val="00F963D2"/>
    <w:rsid w:val="00F96C83"/>
    <w:rsid w:val="00F97326"/>
    <w:rsid w:val="00F978CE"/>
    <w:rsid w:val="00F97E6C"/>
    <w:rsid w:val="00FA03FF"/>
    <w:rsid w:val="00FA044E"/>
    <w:rsid w:val="00FA185F"/>
    <w:rsid w:val="00FA2252"/>
    <w:rsid w:val="00FA2C88"/>
    <w:rsid w:val="00FA3128"/>
    <w:rsid w:val="00FA4083"/>
    <w:rsid w:val="00FA428F"/>
    <w:rsid w:val="00FA4718"/>
    <w:rsid w:val="00FA4970"/>
    <w:rsid w:val="00FA529B"/>
    <w:rsid w:val="00FA533C"/>
    <w:rsid w:val="00FA5B65"/>
    <w:rsid w:val="00FA6146"/>
    <w:rsid w:val="00FA656C"/>
    <w:rsid w:val="00FA6756"/>
    <w:rsid w:val="00FA7415"/>
    <w:rsid w:val="00FA7582"/>
    <w:rsid w:val="00FA7779"/>
    <w:rsid w:val="00FA787B"/>
    <w:rsid w:val="00FB08D1"/>
    <w:rsid w:val="00FB15F5"/>
    <w:rsid w:val="00FB164B"/>
    <w:rsid w:val="00FB2469"/>
    <w:rsid w:val="00FB2655"/>
    <w:rsid w:val="00FB2E79"/>
    <w:rsid w:val="00FB3145"/>
    <w:rsid w:val="00FB333E"/>
    <w:rsid w:val="00FB349E"/>
    <w:rsid w:val="00FB370A"/>
    <w:rsid w:val="00FB4D97"/>
    <w:rsid w:val="00FB5173"/>
    <w:rsid w:val="00FB5F90"/>
    <w:rsid w:val="00FB6681"/>
    <w:rsid w:val="00FB68AF"/>
    <w:rsid w:val="00FB6DB8"/>
    <w:rsid w:val="00FB6FDC"/>
    <w:rsid w:val="00FB73AC"/>
    <w:rsid w:val="00FB73B5"/>
    <w:rsid w:val="00FB797C"/>
    <w:rsid w:val="00FC094E"/>
    <w:rsid w:val="00FC0E89"/>
    <w:rsid w:val="00FC1A8D"/>
    <w:rsid w:val="00FC20EA"/>
    <w:rsid w:val="00FC2607"/>
    <w:rsid w:val="00FC30DA"/>
    <w:rsid w:val="00FC3586"/>
    <w:rsid w:val="00FC3594"/>
    <w:rsid w:val="00FC47F6"/>
    <w:rsid w:val="00FC4A65"/>
    <w:rsid w:val="00FC4C88"/>
    <w:rsid w:val="00FC4D38"/>
    <w:rsid w:val="00FC4EF4"/>
    <w:rsid w:val="00FC4FE2"/>
    <w:rsid w:val="00FC5102"/>
    <w:rsid w:val="00FC5684"/>
    <w:rsid w:val="00FC59D7"/>
    <w:rsid w:val="00FC5DBB"/>
    <w:rsid w:val="00FC6989"/>
    <w:rsid w:val="00FC6B0C"/>
    <w:rsid w:val="00FC79A7"/>
    <w:rsid w:val="00FD011C"/>
    <w:rsid w:val="00FD01FC"/>
    <w:rsid w:val="00FD06D9"/>
    <w:rsid w:val="00FD190D"/>
    <w:rsid w:val="00FD1CB6"/>
    <w:rsid w:val="00FD1FFF"/>
    <w:rsid w:val="00FD2453"/>
    <w:rsid w:val="00FD24CB"/>
    <w:rsid w:val="00FD3432"/>
    <w:rsid w:val="00FD36AB"/>
    <w:rsid w:val="00FD3811"/>
    <w:rsid w:val="00FD3D3E"/>
    <w:rsid w:val="00FD49E6"/>
    <w:rsid w:val="00FD5053"/>
    <w:rsid w:val="00FD5BBB"/>
    <w:rsid w:val="00FD5E73"/>
    <w:rsid w:val="00FD6C20"/>
    <w:rsid w:val="00FD7A0F"/>
    <w:rsid w:val="00FD7FC7"/>
    <w:rsid w:val="00FE08F9"/>
    <w:rsid w:val="00FE0E56"/>
    <w:rsid w:val="00FE13FE"/>
    <w:rsid w:val="00FE16D9"/>
    <w:rsid w:val="00FE1C16"/>
    <w:rsid w:val="00FE1D2C"/>
    <w:rsid w:val="00FE1DAC"/>
    <w:rsid w:val="00FE2256"/>
    <w:rsid w:val="00FE233D"/>
    <w:rsid w:val="00FE23E7"/>
    <w:rsid w:val="00FE2CE8"/>
    <w:rsid w:val="00FE3571"/>
    <w:rsid w:val="00FE38F0"/>
    <w:rsid w:val="00FE417D"/>
    <w:rsid w:val="00FE5DEE"/>
    <w:rsid w:val="00FE6AED"/>
    <w:rsid w:val="00FE7F89"/>
    <w:rsid w:val="00FF03A6"/>
    <w:rsid w:val="00FF042E"/>
    <w:rsid w:val="00FF0806"/>
    <w:rsid w:val="00FF0F6E"/>
    <w:rsid w:val="00FF16F5"/>
    <w:rsid w:val="00FF229C"/>
    <w:rsid w:val="00FF2685"/>
    <w:rsid w:val="00FF27C9"/>
    <w:rsid w:val="00FF2C0E"/>
    <w:rsid w:val="00FF2E37"/>
    <w:rsid w:val="00FF3034"/>
    <w:rsid w:val="00FF3138"/>
    <w:rsid w:val="00FF339C"/>
    <w:rsid w:val="00FF37D6"/>
    <w:rsid w:val="00FF3EB6"/>
    <w:rsid w:val="00FF4851"/>
    <w:rsid w:val="00FF4A83"/>
    <w:rsid w:val="00FF4CFC"/>
    <w:rsid w:val="00FF5DDB"/>
    <w:rsid w:val="00FF694A"/>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1B189E"/>
  <w15:docId w15:val="{12FF102F-592E-4679-AD74-95318F8F0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7E1B"/>
    <w:rPr>
      <w:rFonts w:ascii="Times New Roman" w:eastAsia="Times New Roman" w:hAnsi="Times New Roman"/>
      <w:sz w:val="24"/>
      <w:szCs w:val="24"/>
    </w:rPr>
  </w:style>
  <w:style w:type="paragraph" w:styleId="Heading2">
    <w:name w:val="heading 2"/>
    <w:basedOn w:val="Normal"/>
    <w:link w:val="Heading2Char"/>
    <w:uiPriority w:val="9"/>
    <w:qFormat/>
    <w:rsid w:val="00C1614A"/>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1A6457"/>
    <w:rPr>
      <w:sz w:val="16"/>
      <w:szCs w:val="16"/>
    </w:rPr>
  </w:style>
  <w:style w:type="paragraph" w:styleId="CommentText">
    <w:name w:val="annotation text"/>
    <w:basedOn w:val="Normal"/>
    <w:link w:val="CommentTextChar"/>
    <w:uiPriority w:val="99"/>
    <w:unhideWhenUsed/>
    <w:rsid w:val="001A6457"/>
    <w:rPr>
      <w:sz w:val="20"/>
      <w:szCs w:val="20"/>
    </w:rPr>
  </w:style>
  <w:style w:type="character" w:customStyle="1" w:styleId="CommentTextChar">
    <w:name w:val="Comment Text Char"/>
    <w:link w:val="CommentText"/>
    <w:uiPriority w:val="99"/>
    <w:rsid w:val="001A6457"/>
    <w:rPr>
      <w:sz w:val="20"/>
      <w:szCs w:val="20"/>
    </w:rPr>
  </w:style>
  <w:style w:type="paragraph" w:styleId="CommentSubject">
    <w:name w:val="annotation subject"/>
    <w:basedOn w:val="CommentText"/>
    <w:next w:val="CommentText"/>
    <w:link w:val="CommentSubjectChar"/>
    <w:uiPriority w:val="99"/>
    <w:semiHidden/>
    <w:unhideWhenUsed/>
    <w:rsid w:val="001A6457"/>
    <w:rPr>
      <w:b/>
      <w:bCs/>
    </w:rPr>
  </w:style>
  <w:style w:type="character" w:customStyle="1" w:styleId="CommentSubjectChar">
    <w:name w:val="Comment Subject Char"/>
    <w:link w:val="CommentSubject"/>
    <w:uiPriority w:val="99"/>
    <w:semiHidden/>
    <w:rsid w:val="001A6457"/>
    <w:rPr>
      <w:b/>
      <w:bCs/>
      <w:sz w:val="20"/>
      <w:szCs w:val="20"/>
    </w:rPr>
  </w:style>
  <w:style w:type="paragraph" w:styleId="BalloonText">
    <w:name w:val="Balloon Text"/>
    <w:basedOn w:val="Normal"/>
    <w:link w:val="BalloonTextChar"/>
    <w:uiPriority w:val="99"/>
    <w:semiHidden/>
    <w:unhideWhenUsed/>
    <w:rsid w:val="001A6457"/>
    <w:rPr>
      <w:rFonts w:ascii="Segoe UI" w:hAnsi="Segoe UI" w:cs="Segoe UI"/>
      <w:sz w:val="18"/>
      <w:szCs w:val="18"/>
    </w:rPr>
  </w:style>
  <w:style w:type="character" w:customStyle="1" w:styleId="BalloonTextChar">
    <w:name w:val="Balloon Text Char"/>
    <w:link w:val="BalloonText"/>
    <w:uiPriority w:val="99"/>
    <w:semiHidden/>
    <w:rsid w:val="001A6457"/>
    <w:rPr>
      <w:rFonts w:ascii="Segoe UI" w:hAnsi="Segoe UI" w:cs="Segoe UI"/>
      <w:sz w:val="18"/>
      <w:szCs w:val="18"/>
    </w:rPr>
  </w:style>
  <w:style w:type="paragraph" w:styleId="ListParagraph">
    <w:name w:val="List Paragraph"/>
    <w:basedOn w:val="Normal"/>
    <w:uiPriority w:val="34"/>
    <w:qFormat/>
    <w:rsid w:val="00AC01E6"/>
    <w:pPr>
      <w:ind w:left="720"/>
      <w:contextualSpacing/>
    </w:pPr>
  </w:style>
  <w:style w:type="paragraph" w:styleId="NormalWeb">
    <w:name w:val="Normal (Web)"/>
    <w:basedOn w:val="Normal"/>
    <w:uiPriority w:val="99"/>
    <w:unhideWhenUsed/>
    <w:rsid w:val="0024348D"/>
    <w:pPr>
      <w:spacing w:before="100" w:beforeAutospacing="1" w:after="100" w:afterAutospacing="1"/>
    </w:pPr>
  </w:style>
  <w:style w:type="character" w:styleId="Hyperlink">
    <w:name w:val="Hyperlink"/>
    <w:uiPriority w:val="99"/>
    <w:unhideWhenUsed/>
    <w:rsid w:val="00053E86"/>
    <w:rPr>
      <w:color w:val="0563C1"/>
      <w:u w:val="single"/>
    </w:rPr>
  </w:style>
  <w:style w:type="character" w:customStyle="1" w:styleId="Mention1">
    <w:name w:val="Mention1"/>
    <w:uiPriority w:val="99"/>
    <w:semiHidden/>
    <w:unhideWhenUsed/>
    <w:rsid w:val="00053E86"/>
    <w:rPr>
      <w:color w:val="2B579A"/>
      <w:shd w:val="clear" w:color="auto" w:fill="E6E6E6"/>
    </w:rPr>
  </w:style>
  <w:style w:type="character" w:customStyle="1" w:styleId="UnresolvedMention1">
    <w:name w:val="Unresolved Mention1"/>
    <w:uiPriority w:val="99"/>
    <w:semiHidden/>
    <w:unhideWhenUsed/>
    <w:rsid w:val="00344CBE"/>
    <w:rPr>
      <w:color w:val="808080"/>
      <w:shd w:val="clear" w:color="auto" w:fill="E6E6E6"/>
    </w:rPr>
  </w:style>
  <w:style w:type="paragraph" w:styleId="Revision">
    <w:name w:val="Revision"/>
    <w:hidden/>
    <w:uiPriority w:val="99"/>
    <w:semiHidden/>
    <w:rsid w:val="00D24077"/>
    <w:rPr>
      <w:rFonts w:ascii="Times New Roman" w:eastAsia="Times New Roman" w:hAnsi="Times New Roman"/>
      <w:sz w:val="24"/>
      <w:szCs w:val="24"/>
    </w:rPr>
  </w:style>
  <w:style w:type="table" w:styleId="TableGrid">
    <w:name w:val="Table Grid"/>
    <w:basedOn w:val="TableNormal"/>
    <w:uiPriority w:val="39"/>
    <w:rsid w:val="004127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uiPriority w:val="99"/>
    <w:semiHidden/>
    <w:unhideWhenUsed/>
    <w:rsid w:val="00AE1E32"/>
    <w:rPr>
      <w:color w:val="808080"/>
      <w:shd w:val="clear" w:color="auto" w:fill="E6E6E6"/>
    </w:rPr>
  </w:style>
  <w:style w:type="paragraph" w:styleId="Header">
    <w:name w:val="header"/>
    <w:basedOn w:val="Normal"/>
    <w:link w:val="HeaderChar"/>
    <w:uiPriority w:val="99"/>
    <w:unhideWhenUsed/>
    <w:rsid w:val="00085B82"/>
    <w:pPr>
      <w:tabs>
        <w:tab w:val="center" w:pos="4680"/>
        <w:tab w:val="right" w:pos="9360"/>
      </w:tabs>
    </w:pPr>
  </w:style>
  <w:style w:type="character" w:customStyle="1" w:styleId="HeaderChar">
    <w:name w:val="Header Char"/>
    <w:link w:val="Header"/>
    <w:uiPriority w:val="99"/>
    <w:rsid w:val="00085B82"/>
    <w:rPr>
      <w:rFonts w:ascii="Times New Roman" w:eastAsia="Times New Roman" w:hAnsi="Times New Roman" w:cs="Times New Roman"/>
      <w:sz w:val="24"/>
      <w:szCs w:val="24"/>
      <w:lang w:eastAsia="en-CA"/>
    </w:rPr>
  </w:style>
  <w:style w:type="paragraph" w:styleId="Footer">
    <w:name w:val="footer"/>
    <w:basedOn w:val="Normal"/>
    <w:link w:val="FooterChar"/>
    <w:uiPriority w:val="99"/>
    <w:unhideWhenUsed/>
    <w:rsid w:val="00085B82"/>
    <w:pPr>
      <w:tabs>
        <w:tab w:val="center" w:pos="4680"/>
        <w:tab w:val="right" w:pos="9360"/>
      </w:tabs>
    </w:pPr>
  </w:style>
  <w:style w:type="character" w:customStyle="1" w:styleId="FooterChar">
    <w:name w:val="Footer Char"/>
    <w:link w:val="Footer"/>
    <w:uiPriority w:val="99"/>
    <w:rsid w:val="00085B82"/>
    <w:rPr>
      <w:rFonts w:ascii="Times New Roman" w:eastAsia="Times New Roman" w:hAnsi="Times New Roman" w:cs="Times New Roman"/>
      <w:sz w:val="24"/>
      <w:szCs w:val="24"/>
      <w:lang w:eastAsia="en-CA"/>
    </w:rPr>
  </w:style>
  <w:style w:type="character" w:customStyle="1" w:styleId="UnresolvedMention3">
    <w:name w:val="Unresolved Mention3"/>
    <w:uiPriority w:val="99"/>
    <w:semiHidden/>
    <w:unhideWhenUsed/>
    <w:rsid w:val="00322AB8"/>
    <w:rPr>
      <w:color w:val="808080"/>
      <w:shd w:val="clear" w:color="auto" w:fill="E6E6E6"/>
    </w:rPr>
  </w:style>
  <w:style w:type="character" w:customStyle="1" w:styleId="UnresolvedMention4">
    <w:name w:val="Unresolved Mention4"/>
    <w:uiPriority w:val="99"/>
    <w:semiHidden/>
    <w:unhideWhenUsed/>
    <w:rsid w:val="00451F58"/>
    <w:rPr>
      <w:color w:val="808080"/>
      <w:shd w:val="clear" w:color="auto" w:fill="E6E6E6"/>
    </w:rPr>
  </w:style>
  <w:style w:type="character" w:customStyle="1" w:styleId="UnresolvedMention5">
    <w:name w:val="Unresolved Mention5"/>
    <w:uiPriority w:val="99"/>
    <w:semiHidden/>
    <w:unhideWhenUsed/>
    <w:rsid w:val="007C7931"/>
    <w:rPr>
      <w:color w:val="808080"/>
      <w:shd w:val="clear" w:color="auto" w:fill="E6E6E6"/>
    </w:rPr>
  </w:style>
  <w:style w:type="character" w:customStyle="1" w:styleId="fontstyle01">
    <w:name w:val="fontstyle01"/>
    <w:rsid w:val="00243F2E"/>
    <w:rPr>
      <w:rFonts w:ascii="ArialNarrow" w:hAnsi="ArialNarrow" w:hint="default"/>
      <w:b w:val="0"/>
      <w:bCs w:val="0"/>
      <w:i w:val="0"/>
      <w:iCs w:val="0"/>
      <w:color w:val="000000"/>
      <w:sz w:val="16"/>
      <w:szCs w:val="16"/>
    </w:rPr>
  </w:style>
  <w:style w:type="character" w:customStyle="1" w:styleId="UnresolvedMention6">
    <w:name w:val="Unresolved Mention6"/>
    <w:uiPriority w:val="99"/>
    <w:semiHidden/>
    <w:unhideWhenUsed/>
    <w:rsid w:val="002D5D7D"/>
    <w:rPr>
      <w:color w:val="808080"/>
      <w:shd w:val="clear" w:color="auto" w:fill="E6E6E6"/>
    </w:rPr>
  </w:style>
  <w:style w:type="character" w:customStyle="1" w:styleId="UnresolvedMention7">
    <w:name w:val="Unresolved Mention7"/>
    <w:uiPriority w:val="99"/>
    <w:semiHidden/>
    <w:unhideWhenUsed/>
    <w:rsid w:val="002D2454"/>
    <w:rPr>
      <w:color w:val="808080"/>
      <w:shd w:val="clear" w:color="auto" w:fill="E6E6E6"/>
    </w:rPr>
  </w:style>
  <w:style w:type="character" w:customStyle="1" w:styleId="UnresolvedMention8">
    <w:name w:val="Unresolved Mention8"/>
    <w:uiPriority w:val="99"/>
    <w:semiHidden/>
    <w:unhideWhenUsed/>
    <w:rsid w:val="00B668C5"/>
    <w:rPr>
      <w:color w:val="808080"/>
      <w:shd w:val="clear" w:color="auto" w:fill="E6E6E6"/>
    </w:rPr>
  </w:style>
  <w:style w:type="character" w:styleId="LineNumber">
    <w:name w:val="line number"/>
    <w:basedOn w:val="DefaultParagraphFont"/>
    <w:uiPriority w:val="99"/>
    <w:semiHidden/>
    <w:unhideWhenUsed/>
    <w:rsid w:val="00A30A10"/>
  </w:style>
  <w:style w:type="character" w:customStyle="1" w:styleId="UnresolvedMention9">
    <w:name w:val="Unresolved Mention9"/>
    <w:uiPriority w:val="99"/>
    <w:semiHidden/>
    <w:unhideWhenUsed/>
    <w:rsid w:val="003841BA"/>
    <w:rPr>
      <w:color w:val="808080"/>
      <w:shd w:val="clear" w:color="auto" w:fill="E6E6E6"/>
    </w:rPr>
  </w:style>
  <w:style w:type="character" w:styleId="Strong">
    <w:name w:val="Strong"/>
    <w:uiPriority w:val="22"/>
    <w:qFormat/>
    <w:rsid w:val="00BF1BAB"/>
    <w:rPr>
      <w:b/>
      <w:bCs/>
    </w:rPr>
  </w:style>
  <w:style w:type="character" w:customStyle="1" w:styleId="Heading2Char">
    <w:name w:val="Heading 2 Char"/>
    <w:basedOn w:val="DefaultParagraphFont"/>
    <w:link w:val="Heading2"/>
    <w:uiPriority w:val="9"/>
    <w:rsid w:val="00C1614A"/>
    <w:rPr>
      <w:rFonts w:ascii="Times New Roman" w:eastAsia="Times New Roman" w:hAnsi="Times New Roman"/>
      <w:b/>
      <w:bCs/>
      <w:sz w:val="36"/>
      <w:szCs w:val="36"/>
    </w:rPr>
  </w:style>
  <w:style w:type="character" w:customStyle="1" w:styleId="UnresolvedMention10">
    <w:name w:val="Unresolved Mention10"/>
    <w:basedOn w:val="DefaultParagraphFont"/>
    <w:uiPriority w:val="99"/>
    <w:semiHidden/>
    <w:unhideWhenUsed/>
    <w:rsid w:val="00BD2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27131">
      <w:bodyDiv w:val="1"/>
      <w:marLeft w:val="0"/>
      <w:marRight w:val="0"/>
      <w:marTop w:val="0"/>
      <w:marBottom w:val="0"/>
      <w:divBdr>
        <w:top w:val="none" w:sz="0" w:space="0" w:color="auto"/>
        <w:left w:val="none" w:sz="0" w:space="0" w:color="auto"/>
        <w:bottom w:val="none" w:sz="0" w:space="0" w:color="auto"/>
        <w:right w:val="none" w:sz="0" w:space="0" w:color="auto"/>
      </w:divBdr>
    </w:div>
    <w:div w:id="59983266">
      <w:bodyDiv w:val="1"/>
      <w:marLeft w:val="0"/>
      <w:marRight w:val="0"/>
      <w:marTop w:val="0"/>
      <w:marBottom w:val="0"/>
      <w:divBdr>
        <w:top w:val="none" w:sz="0" w:space="0" w:color="auto"/>
        <w:left w:val="none" w:sz="0" w:space="0" w:color="auto"/>
        <w:bottom w:val="none" w:sz="0" w:space="0" w:color="auto"/>
        <w:right w:val="none" w:sz="0" w:space="0" w:color="auto"/>
      </w:divBdr>
    </w:div>
    <w:div w:id="129904297">
      <w:bodyDiv w:val="1"/>
      <w:marLeft w:val="0"/>
      <w:marRight w:val="0"/>
      <w:marTop w:val="0"/>
      <w:marBottom w:val="0"/>
      <w:divBdr>
        <w:top w:val="none" w:sz="0" w:space="0" w:color="auto"/>
        <w:left w:val="none" w:sz="0" w:space="0" w:color="auto"/>
        <w:bottom w:val="none" w:sz="0" w:space="0" w:color="auto"/>
        <w:right w:val="none" w:sz="0" w:space="0" w:color="auto"/>
      </w:divBdr>
    </w:div>
    <w:div w:id="132722767">
      <w:bodyDiv w:val="1"/>
      <w:marLeft w:val="0"/>
      <w:marRight w:val="0"/>
      <w:marTop w:val="0"/>
      <w:marBottom w:val="0"/>
      <w:divBdr>
        <w:top w:val="none" w:sz="0" w:space="0" w:color="auto"/>
        <w:left w:val="none" w:sz="0" w:space="0" w:color="auto"/>
        <w:bottom w:val="none" w:sz="0" w:space="0" w:color="auto"/>
        <w:right w:val="none" w:sz="0" w:space="0" w:color="auto"/>
      </w:divBdr>
    </w:div>
    <w:div w:id="328293952">
      <w:bodyDiv w:val="1"/>
      <w:marLeft w:val="0"/>
      <w:marRight w:val="0"/>
      <w:marTop w:val="0"/>
      <w:marBottom w:val="0"/>
      <w:divBdr>
        <w:top w:val="none" w:sz="0" w:space="0" w:color="auto"/>
        <w:left w:val="none" w:sz="0" w:space="0" w:color="auto"/>
        <w:bottom w:val="none" w:sz="0" w:space="0" w:color="auto"/>
        <w:right w:val="none" w:sz="0" w:space="0" w:color="auto"/>
      </w:divBdr>
    </w:div>
    <w:div w:id="387919579">
      <w:bodyDiv w:val="1"/>
      <w:marLeft w:val="0"/>
      <w:marRight w:val="0"/>
      <w:marTop w:val="0"/>
      <w:marBottom w:val="0"/>
      <w:divBdr>
        <w:top w:val="none" w:sz="0" w:space="0" w:color="auto"/>
        <w:left w:val="none" w:sz="0" w:space="0" w:color="auto"/>
        <w:bottom w:val="none" w:sz="0" w:space="0" w:color="auto"/>
        <w:right w:val="none" w:sz="0" w:space="0" w:color="auto"/>
      </w:divBdr>
    </w:div>
    <w:div w:id="496769451">
      <w:bodyDiv w:val="1"/>
      <w:marLeft w:val="0"/>
      <w:marRight w:val="0"/>
      <w:marTop w:val="0"/>
      <w:marBottom w:val="0"/>
      <w:divBdr>
        <w:top w:val="none" w:sz="0" w:space="0" w:color="auto"/>
        <w:left w:val="none" w:sz="0" w:space="0" w:color="auto"/>
        <w:bottom w:val="none" w:sz="0" w:space="0" w:color="auto"/>
        <w:right w:val="none" w:sz="0" w:space="0" w:color="auto"/>
      </w:divBdr>
    </w:div>
    <w:div w:id="532960631">
      <w:bodyDiv w:val="1"/>
      <w:marLeft w:val="0"/>
      <w:marRight w:val="0"/>
      <w:marTop w:val="0"/>
      <w:marBottom w:val="0"/>
      <w:divBdr>
        <w:top w:val="none" w:sz="0" w:space="0" w:color="auto"/>
        <w:left w:val="none" w:sz="0" w:space="0" w:color="auto"/>
        <w:bottom w:val="none" w:sz="0" w:space="0" w:color="auto"/>
        <w:right w:val="none" w:sz="0" w:space="0" w:color="auto"/>
      </w:divBdr>
    </w:div>
    <w:div w:id="533272910">
      <w:bodyDiv w:val="1"/>
      <w:marLeft w:val="0"/>
      <w:marRight w:val="0"/>
      <w:marTop w:val="0"/>
      <w:marBottom w:val="0"/>
      <w:divBdr>
        <w:top w:val="none" w:sz="0" w:space="0" w:color="auto"/>
        <w:left w:val="none" w:sz="0" w:space="0" w:color="auto"/>
        <w:bottom w:val="none" w:sz="0" w:space="0" w:color="auto"/>
        <w:right w:val="none" w:sz="0" w:space="0" w:color="auto"/>
      </w:divBdr>
    </w:div>
    <w:div w:id="566065149">
      <w:bodyDiv w:val="1"/>
      <w:marLeft w:val="0"/>
      <w:marRight w:val="0"/>
      <w:marTop w:val="0"/>
      <w:marBottom w:val="0"/>
      <w:divBdr>
        <w:top w:val="none" w:sz="0" w:space="0" w:color="auto"/>
        <w:left w:val="none" w:sz="0" w:space="0" w:color="auto"/>
        <w:bottom w:val="none" w:sz="0" w:space="0" w:color="auto"/>
        <w:right w:val="none" w:sz="0" w:space="0" w:color="auto"/>
      </w:divBdr>
      <w:divsChild>
        <w:div w:id="1015809465">
          <w:marLeft w:val="1555"/>
          <w:marRight w:val="0"/>
          <w:marTop w:val="866"/>
          <w:marBottom w:val="0"/>
          <w:divBdr>
            <w:top w:val="none" w:sz="0" w:space="0" w:color="auto"/>
            <w:left w:val="none" w:sz="0" w:space="0" w:color="auto"/>
            <w:bottom w:val="none" w:sz="0" w:space="0" w:color="auto"/>
            <w:right w:val="none" w:sz="0" w:space="0" w:color="auto"/>
          </w:divBdr>
        </w:div>
      </w:divsChild>
    </w:div>
    <w:div w:id="570892078">
      <w:bodyDiv w:val="1"/>
      <w:marLeft w:val="0"/>
      <w:marRight w:val="0"/>
      <w:marTop w:val="0"/>
      <w:marBottom w:val="0"/>
      <w:divBdr>
        <w:top w:val="none" w:sz="0" w:space="0" w:color="auto"/>
        <w:left w:val="none" w:sz="0" w:space="0" w:color="auto"/>
        <w:bottom w:val="none" w:sz="0" w:space="0" w:color="auto"/>
        <w:right w:val="none" w:sz="0" w:space="0" w:color="auto"/>
      </w:divBdr>
      <w:divsChild>
        <w:div w:id="645936352">
          <w:marLeft w:val="0"/>
          <w:marRight w:val="0"/>
          <w:marTop w:val="0"/>
          <w:marBottom w:val="0"/>
          <w:divBdr>
            <w:top w:val="none" w:sz="0" w:space="0" w:color="auto"/>
            <w:left w:val="none" w:sz="0" w:space="0" w:color="auto"/>
            <w:bottom w:val="none" w:sz="0" w:space="0" w:color="auto"/>
            <w:right w:val="none" w:sz="0" w:space="0" w:color="auto"/>
          </w:divBdr>
          <w:divsChild>
            <w:div w:id="147598056">
              <w:marLeft w:val="0"/>
              <w:marRight w:val="0"/>
              <w:marTop w:val="0"/>
              <w:marBottom w:val="0"/>
              <w:divBdr>
                <w:top w:val="none" w:sz="0" w:space="0" w:color="auto"/>
                <w:left w:val="none" w:sz="0" w:space="0" w:color="auto"/>
                <w:bottom w:val="none" w:sz="0" w:space="0" w:color="auto"/>
                <w:right w:val="none" w:sz="0" w:space="0" w:color="auto"/>
              </w:divBdr>
              <w:divsChild>
                <w:div w:id="889805790">
                  <w:marLeft w:val="0"/>
                  <w:marRight w:val="0"/>
                  <w:marTop w:val="0"/>
                  <w:marBottom w:val="0"/>
                  <w:divBdr>
                    <w:top w:val="none" w:sz="0" w:space="0" w:color="auto"/>
                    <w:left w:val="none" w:sz="0" w:space="0" w:color="auto"/>
                    <w:bottom w:val="none" w:sz="0" w:space="0" w:color="auto"/>
                    <w:right w:val="none" w:sz="0" w:space="0" w:color="auto"/>
                  </w:divBdr>
                  <w:divsChild>
                    <w:div w:id="1743261094">
                      <w:marLeft w:val="0"/>
                      <w:marRight w:val="0"/>
                      <w:marTop w:val="0"/>
                      <w:marBottom w:val="0"/>
                      <w:divBdr>
                        <w:top w:val="none" w:sz="0" w:space="0" w:color="auto"/>
                        <w:left w:val="none" w:sz="0" w:space="0" w:color="auto"/>
                        <w:bottom w:val="none" w:sz="0" w:space="0" w:color="auto"/>
                        <w:right w:val="none" w:sz="0" w:space="0" w:color="auto"/>
                      </w:divBdr>
                      <w:divsChild>
                        <w:div w:id="1126923148">
                          <w:marLeft w:val="0"/>
                          <w:marRight w:val="0"/>
                          <w:marTop w:val="0"/>
                          <w:marBottom w:val="0"/>
                          <w:divBdr>
                            <w:top w:val="none" w:sz="0" w:space="0" w:color="auto"/>
                            <w:left w:val="none" w:sz="0" w:space="0" w:color="auto"/>
                            <w:bottom w:val="none" w:sz="0" w:space="0" w:color="auto"/>
                            <w:right w:val="none" w:sz="0" w:space="0" w:color="auto"/>
                          </w:divBdr>
                          <w:divsChild>
                            <w:div w:id="1553232879">
                              <w:marLeft w:val="0"/>
                              <w:marRight w:val="0"/>
                              <w:marTop w:val="0"/>
                              <w:marBottom w:val="0"/>
                              <w:divBdr>
                                <w:top w:val="none" w:sz="0" w:space="0" w:color="auto"/>
                                <w:left w:val="none" w:sz="0" w:space="0" w:color="auto"/>
                                <w:bottom w:val="none" w:sz="0" w:space="0" w:color="auto"/>
                                <w:right w:val="none" w:sz="0" w:space="0" w:color="auto"/>
                              </w:divBdr>
                              <w:divsChild>
                                <w:div w:id="503667093">
                                  <w:marLeft w:val="0"/>
                                  <w:marRight w:val="0"/>
                                  <w:marTop w:val="0"/>
                                  <w:marBottom w:val="0"/>
                                  <w:divBdr>
                                    <w:top w:val="none" w:sz="0" w:space="0" w:color="auto"/>
                                    <w:left w:val="none" w:sz="0" w:space="0" w:color="auto"/>
                                    <w:bottom w:val="none" w:sz="0" w:space="0" w:color="auto"/>
                                    <w:right w:val="none" w:sz="0" w:space="0" w:color="auto"/>
                                  </w:divBdr>
                                </w:div>
                                <w:div w:id="516432863">
                                  <w:marLeft w:val="0"/>
                                  <w:marRight w:val="0"/>
                                  <w:marTop w:val="0"/>
                                  <w:marBottom w:val="0"/>
                                  <w:divBdr>
                                    <w:top w:val="none" w:sz="0" w:space="0" w:color="auto"/>
                                    <w:left w:val="none" w:sz="0" w:space="0" w:color="auto"/>
                                    <w:bottom w:val="none" w:sz="0" w:space="0" w:color="auto"/>
                                    <w:right w:val="none" w:sz="0" w:space="0" w:color="auto"/>
                                  </w:divBdr>
                                </w:div>
                                <w:div w:id="533268853">
                                  <w:marLeft w:val="0"/>
                                  <w:marRight w:val="0"/>
                                  <w:marTop w:val="0"/>
                                  <w:marBottom w:val="0"/>
                                  <w:divBdr>
                                    <w:top w:val="none" w:sz="0" w:space="0" w:color="auto"/>
                                    <w:left w:val="none" w:sz="0" w:space="0" w:color="auto"/>
                                    <w:bottom w:val="none" w:sz="0" w:space="0" w:color="auto"/>
                                    <w:right w:val="none" w:sz="0" w:space="0" w:color="auto"/>
                                  </w:divBdr>
                                </w:div>
                                <w:div w:id="645278130">
                                  <w:marLeft w:val="0"/>
                                  <w:marRight w:val="0"/>
                                  <w:marTop w:val="0"/>
                                  <w:marBottom w:val="0"/>
                                  <w:divBdr>
                                    <w:top w:val="none" w:sz="0" w:space="0" w:color="auto"/>
                                    <w:left w:val="none" w:sz="0" w:space="0" w:color="auto"/>
                                    <w:bottom w:val="none" w:sz="0" w:space="0" w:color="auto"/>
                                    <w:right w:val="none" w:sz="0" w:space="0" w:color="auto"/>
                                  </w:divBdr>
                                </w:div>
                                <w:div w:id="838229043">
                                  <w:marLeft w:val="0"/>
                                  <w:marRight w:val="0"/>
                                  <w:marTop w:val="0"/>
                                  <w:marBottom w:val="0"/>
                                  <w:divBdr>
                                    <w:top w:val="none" w:sz="0" w:space="0" w:color="auto"/>
                                    <w:left w:val="none" w:sz="0" w:space="0" w:color="auto"/>
                                    <w:bottom w:val="none" w:sz="0" w:space="0" w:color="auto"/>
                                    <w:right w:val="none" w:sz="0" w:space="0" w:color="auto"/>
                                  </w:divBdr>
                                </w:div>
                                <w:div w:id="982202722">
                                  <w:marLeft w:val="0"/>
                                  <w:marRight w:val="0"/>
                                  <w:marTop w:val="0"/>
                                  <w:marBottom w:val="0"/>
                                  <w:divBdr>
                                    <w:top w:val="none" w:sz="0" w:space="0" w:color="auto"/>
                                    <w:left w:val="none" w:sz="0" w:space="0" w:color="auto"/>
                                    <w:bottom w:val="none" w:sz="0" w:space="0" w:color="auto"/>
                                    <w:right w:val="none" w:sz="0" w:space="0" w:color="auto"/>
                                  </w:divBdr>
                                </w:div>
                                <w:div w:id="1015154711">
                                  <w:marLeft w:val="0"/>
                                  <w:marRight w:val="0"/>
                                  <w:marTop w:val="0"/>
                                  <w:marBottom w:val="0"/>
                                  <w:divBdr>
                                    <w:top w:val="none" w:sz="0" w:space="0" w:color="auto"/>
                                    <w:left w:val="none" w:sz="0" w:space="0" w:color="auto"/>
                                    <w:bottom w:val="none" w:sz="0" w:space="0" w:color="auto"/>
                                    <w:right w:val="none" w:sz="0" w:space="0" w:color="auto"/>
                                  </w:divBdr>
                                </w:div>
                                <w:div w:id="1269506465">
                                  <w:marLeft w:val="0"/>
                                  <w:marRight w:val="0"/>
                                  <w:marTop w:val="0"/>
                                  <w:marBottom w:val="0"/>
                                  <w:divBdr>
                                    <w:top w:val="none" w:sz="0" w:space="0" w:color="auto"/>
                                    <w:left w:val="none" w:sz="0" w:space="0" w:color="auto"/>
                                    <w:bottom w:val="none" w:sz="0" w:space="0" w:color="auto"/>
                                    <w:right w:val="none" w:sz="0" w:space="0" w:color="auto"/>
                                  </w:divBdr>
                                </w:div>
                                <w:div w:id="1709719467">
                                  <w:marLeft w:val="0"/>
                                  <w:marRight w:val="0"/>
                                  <w:marTop w:val="0"/>
                                  <w:marBottom w:val="0"/>
                                  <w:divBdr>
                                    <w:top w:val="none" w:sz="0" w:space="0" w:color="auto"/>
                                    <w:left w:val="none" w:sz="0" w:space="0" w:color="auto"/>
                                    <w:bottom w:val="none" w:sz="0" w:space="0" w:color="auto"/>
                                    <w:right w:val="none" w:sz="0" w:space="0" w:color="auto"/>
                                  </w:divBdr>
                                </w:div>
                                <w:div w:id="1774587291">
                                  <w:marLeft w:val="0"/>
                                  <w:marRight w:val="0"/>
                                  <w:marTop w:val="0"/>
                                  <w:marBottom w:val="0"/>
                                  <w:divBdr>
                                    <w:top w:val="none" w:sz="0" w:space="0" w:color="auto"/>
                                    <w:left w:val="none" w:sz="0" w:space="0" w:color="auto"/>
                                    <w:bottom w:val="none" w:sz="0" w:space="0" w:color="auto"/>
                                    <w:right w:val="none" w:sz="0" w:space="0" w:color="auto"/>
                                  </w:divBdr>
                                </w:div>
                                <w:div w:id="1992440805">
                                  <w:marLeft w:val="0"/>
                                  <w:marRight w:val="0"/>
                                  <w:marTop w:val="0"/>
                                  <w:marBottom w:val="0"/>
                                  <w:divBdr>
                                    <w:top w:val="none" w:sz="0" w:space="0" w:color="auto"/>
                                    <w:left w:val="none" w:sz="0" w:space="0" w:color="auto"/>
                                    <w:bottom w:val="none" w:sz="0" w:space="0" w:color="auto"/>
                                    <w:right w:val="none" w:sz="0" w:space="0" w:color="auto"/>
                                  </w:divBdr>
                                </w:div>
                                <w:div w:id="214002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6056815">
      <w:bodyDiv w:val="1"/>
      <w:marLeft w:val="0"/>
      <w:marRight w:val="0"/>
      <w:marTop w:val="0"/>
      <w:marBottom w:val="0"/>
      <w:divBdr>
        <w:top w:val="none" w:sz="0" w:space="0" w:color="auto"/>
        <w:left w:val="none" w:sz="0" w:space="0" w:color="auto"/>
        <w:bottom w:val="none" w:sz="0" w:space="0" w:color="auto"/>
        <w:right w:val="none" w:sz="0" w:space="0" w:color="auto"/>
      </w:divBdr>
    </w:div>
    <w:div w:id="758596304">
      <w:bodyDiv w:val="1"/>
      <w:marLeft w:val="0"/>
      <w:marRight w:val="0"/>
      <w:marTop w:val="0"/>
      <w:marBottom w:val="0"/>
      <w:divBdr>
        <w:top w:val="none" w:sz="0" w:space="0" w:color="auto"/>
        <w:left w:val="none" w:sz="0" w:space="0" w:color="auto"/>
        <w:bottom w:val="none" w:sz="0" w:space="0" w:color="auto"/>
        <w:right w:val="none" w:sz="0" w:space="0" w:color="auto"/>
      </w:divBdr>
    </w:div>
    <w:div w:id="790593035">
      <w:bodyDiv w:val="1"/>
      <w:marLeft w:val="0"/>
      <w:marRight w:val="0"/>
      <w:marTop w:val="0"/>
      <w:marBottom w:val="0"/>
      <w:divBdr>
        <w:top w:val="none" w:sz="0" w:space="0" w:color="auto"/>
        <w:left w:val="none" w:sz="0" w:space="0" w:color="auto"/>
        <w:bottom w:val="none" w:sz="0" w:space="0" w:color="auto"/>
        <w:right w:val="none" w:sz="0" w:space="0" w:color="auto"/>
      </w:divBdr>
    </w:div>
    <w:div w:id="801770940">
      <w:bodyDiv w:val="1"/>
      <w:marLeft w:val="0"/>
      <w:marRight w:val="0"/>
      <w:marTop w:val="0"/>
      <w:marBottom w:val="0"/>
      <w:divBdr>
        <w:top w:val="none" w:sz="0" w:space="0" w:color="auto"/>
        <w:left w:val="none" w:sz="0" w:space="0" w:color="auto"/>
        <w:bottom w:val="none" w:sz="0" w:space="0" w:color="auto"/>
        <w:right w:val="none" w:sz="0" w:space="0" w:color="auto"/>
      </w:divBdr>
    </w:div>
    <w:div w:id="842011446">
      <w:bodyDiv w:val="1"/>
      <w:marLeft w:val="0"/>
      <w:marRight w:val="0"/>
      <w:marTop w:val="0"/>
      <w:marBottom w:val="0"/>
      <w:divBdr>
        <w:top w:val="none" w:sz="0" w:space="0" w:color="auto"/>
        <w:left w:val="none" w:sz="0" w:space="0" w:color="auto"/>
        <w:bottom w:val="none" w:sz="0" w:space="0" w:color="auto"/>
        <w:right w:val="none" w:sz="0" w:space="0" w:color="auto"/>
      </w:divBdr>
    </w:div>
    <w:div w:id="852766088">
      <w:bodyDiv w:val="1"/>
      <w:marLeft w:val="0"/>
      <w:marRight w:val="0"/>
      <w:marTop w:val="0"/>
      <w:marBottom w:val="0"/>
      <w:divBdr>
        <w:top w:val="none" w:sz="0" w:space="0" w:color="auto"/>
        <w:left w:val="none" w:sz="0" w:space="0" w:color="auto"/>
        <w:bottom w:val="none" w:sz="0" w:space="0" w:color="auto"/>
        <w:right w:val="none" w:sz="0" w:space="0" w:color="auto"/>
      </w:divBdr>
    </w:div>
    <w:div w:id="859667073">
      <w:bodyDiv w:val="1"/>
      <w:marLeft w:val="0"/>
      <w:marRight w:val="0"/>
      <w:marTop w:val="0"/>
      <w:marBottom w:val="0"/>
      <w:divBdr>
        <w:top w:val="none" w:sz="0" w:space="0" w:color="auto"/>
        <w:left w:val="none" w:sz="0" w:space="0" w:color="auto"/>
        <w:bottom w:val="none" w:sz="0" w:space="0" w:color="auto"/>
        <w:right w:val="none" w:sz="0" w:space="0" w:color="auto"/>
      </w:divBdr>
    </w:div>
    <w:div w:id="883716379">
      <w:bodyDiv w:val="1"/>
      <w:marLeft w:val="0"/>
      <w:marRight w:val="0"/>
      <w:marTop w:val="0"/>
      <w:marBottom w:val="0"/>
      <w:divBdr>
        <w:top w:val="none" w:sz="0" w:space="0" w:color="auto"/>
        <w:left w:val="none" w:sz="0" w:space="0" w:color="auto"/>
        <w:bottom w:val="none" w:sz="0" w:space="0" w:color="auto"/>
        <w:right w:val="none" w:sz="0" w:space="0" w:color="auto"/>
      </w:divBdr>
    </w:div>
    <w:div w:id="929041131">
      <w:bodyDiv w:val="1"/>
      <w:marLeft w:val="0"/>
      <w:marRight w:val="0"/>
      <w:marTop w:val="0"/>
      <w:marBottom w:val="0"/>
      <w:divBdr>
        <w:top w:val="none" w:sz="0" w:space="0" w:color="auto"/>
        <w:left w:val="none" w:sz="0" w:space="0" w:color="auto"/>
        <w:bottom w:val="none" w:sz="0" w:space="0" w:color="auto"/>
        <w:right w:val="none" w:sz="0" w:space="0" w:color="auto"/>
      </w:divBdr>
    </w:div>
    <w:div w:id="945306102">
      <w:bodyDiv w:val="1"/>
      <w:marLeft w:val="0"/>
      <w:marRight w:val="0"/>
      <w:marTop w:val="0"/>
      <w:marBottom w:val="0"/>
      <w:divBdr>
        <w:top w:val="none" w:sz="0" w:space="0" w:color="auto"/>
        <w:left w:val="none" w:sz="0" w:space="0" w:color="auto"/>
        <w:bottom w:val="none" w:sz="0" w:space="0" w:color="auto"/>
        <w:right w:val="none" w:sz="0" w:space="0" w:color="auto"/>
      </w:divBdr>
    </w:div>
    <w:div w:id="956765018">
      <w:bodyDiv w:val="1"/>
      <w:marLeft w:val="0"/>
      <w:marRight w:val="0"/>
      <w:marTop w:val="0"/>
      <w:marBottom w:val="0"/>
      <w:divBdr>
        <w:top w:val="none" w:sz="0" w:space="0" w:color="auto"/>
        <w:left w:val="none" w:sz="0" w:space="0" w:color="auto"/>
        <w:bottom w:val="none" w:sz="0" w:space="0" w:color="auto"/>
        <w:right w:val="none" w:sz="0" w:space="0" w:color="auto"/>
      </w:divBdr>
    </w:div>
    <w:div w:id="965357842">
      <w:bodyDiv w:val="1"/>
      <w:marLeft w:val="0"/>
      <w:marRight w:val="0"/>
      <w:marTop w:val="0"/>
      <w:marBottom w:val="0"/>
      <w:divBdr>
        <w:top w:val="none" w:sz="0" w:space="0" w:color="auto"/>
        <w:left w:val="none" w:sz="0" w:space="0" w:color="auto"/>
        <w:bottom w:val="none" w:sz="0" w:space="0" w:color="auto"/>
        <w:right w:val="none" w:sz="0" w:space="0" w:color="auto"/>
      </w:divBdr>
    </w:div>
    <w:div w:id="1036471748">
      <w:bodyDiv w:val="1"/>
      <w:marLeft w:val="0"/>
      <w:marRight w:val="0"/>
      <w:marTop w:val="0"/>
      <w:marBottom w:val="0"/>
      <w:divBdr>
        <w:top w:val="none" w:sz="0" w:space="0" w:color="auto"/>
        <w:left w:val="none" w:sz="0" w:space="0" w:color="auto"/>
        <w:bottom w:val="none" w:sz="0" w:space="0" w:color="auto"/>
        <w:right w:val="none" w:sz="0" w:space="0" w:color="auto"/>
      </w:divBdr>
    </w:div>
    <w:div w:id="1045103776">
      <w:bodyDiv w:val="1"/>
      <w:marLeft w:val="0"/>
      <w:marRight w:val="0"/>
      <w:marTop w:val="0"/>
      <w:marBottom w:val="0"/>
      <w:divBdr>
        <w:top w:val="none" w:sz="0" w:space="0" w:color="auto"/>
        <w:left w:val="none" w:sz="0" w:space="0" w:color="auto"/>
        <w:bottom w:val="none" w:sz="0" w:space="0" w:color="auto"/>
        <w:right w:val="none" w:sz="0" w:space="0" w:color="auto"/>
      </w:divBdr>
    </w:div>
    <w:div w:id="1062564026">
      <w:bodyDiv w:val="1"/>
      <w:marLeft w:val="0"/>
      <w:marRight w:val="0"/>
      <w:marTop w:val="0"/>
      <w:marBottom w:val="0"/>
      <w:divBdr>
        <w:top w:val="none" w:sz="0" w:space="0" w:color="auto"/>
        <w:left w:val="none" w:sz="0" w:space="0" w:color="auto"/>
        <w:bottom w:val="none" w:sz="0" w:space="0" w:color="auto"/>
        <w:right w:val="none" w:sz="0" w:space="0" w:color="auto"/>
      </w:divBdr>
    </w:div>
    <w:div w:id="1104961041">
      <w:bodyDiv w:val="1"/>
      <w:marLeft w:val="0"/>
      <w:marRight w:val="0"/>
      <w:marTop w:val="0"/>
      <w:marBottom w:val="0"/>
      <w:divBdr>
        <w:top w:val="none" w:sz="0" w:space="0" w:color="auto"/>
        <w:left w:val="none" w:sz="0" w:space="0" w:color="auto"/>
        <w:bottom w:val="none" w:sz="0" w:space="0" w:color="auto"/>
        <w:right w:val="none" w:sz="0" w:space="0" w:color="auto"/>
      </w:divBdr>
    </w:div>
    <w:div w:id="1153057915">
      <w:bodyDiv w:val="1"/>
      <w:marLeft w:val="0"/>
      <w:marRight w:val="0"/>
      <w:marTop w:val="0"/>
      <w:marBottom w:val="0"/>
      <w:divBdr>
        <w:top w:val="none" w:sz="0" w:space="0" w:color="auto"/>
        <w:left w:val="none" w:sz="0" w:space="0" w:color="auto"/>
        <w:bottom w:val="none" w:sz="0" w:space="0" w:color="auto"/>
        <w:right w:val="none" w:sz="0" w:space="0" w:color="auto"/>
      </w:divBdr>
    </w:div>
    <w:div w:id="1197160295">
      <w:bodyDiv w:val="1"/>
      <w:marLeft w:val="0"/>
      <w:marRight w:val="0"/>
      <w:marTop w:val="0"/>
      <w:marBottom w:val="0"/>
      <w:divBdr>
        <w:top w:val="none" w:sz="0" w:space="0" w:color="auto"/>
        <w:left w:val="none" w:sz="0" w:space="0" w:color="auto"/>
        <w:bottom w:val="none" w:sz="0" w:space="0" w:color="auto"/>
        <w:right w:val="none" w:sz="0" w:space="0" w:color="auto"/>
      </w:divBdr>
    </w:div>
    <w:div w:id="1233194842">
      <w:bodyDiv w:val="1"/>
      <w:marLeft w:val="0"/>
      <w:marRight w:val="0"/>
      <w:marTop w:val="0"/>
      <w:marBottom w:val="0"/>
      <w:divBdr>
        <w:top w:val="none" w:sz="0" w:space="0" w:color="auto"/>
        <w:left w:val="none" w:sz="0" w:space="0" w:color="auto"/>
        <w:bottom w:val="none" w:sz="0" w:space="0" w:color="auto"/>
        <w:right w:val="none" w:sz="0" w:space="0" w:color="auto"/>
      </w:divBdr>
    </w:div>
    <w:div w:id="1252354637">
      <w:bodyDiv w:val="1"/>
      <w:marLeft w:val="0"/>
      <w:marRight w:val="0"/>
      <w:marTop w:val="0"/>
      <w:marBottom w:val="0"/>
      <w:divBdr>
        <w:top w:val="none" w:sz="0" w:space="0" w:color="auto"/>
        <w:left w:val="none" w:sz="0" w:space="0" w:color="auto"/>
        <w:bottom w:val="none" w:sz="0" w:space="0" w:color="auto"/>
        <w:right w:val="none" w:sz="0" w:space="0" w:color="auto"/>
      </w:divBdr>
      <w:divsChild>
        <w:div w:id="1558974103">
          <w:marLeft w:val="1555"/>
          <w:marRight w:val="0"/>
          <w:marTop w:val="866"/>
          <w:marBottom w:val="0"/>
          <w:divBdr>
            <w:top w:val="none" w:sz="0" w:space="0" w:color="auto"/>
            <w:left w:val="none" w:sz="0" w:space="0" w:color="auto"/>
            <w:bottom w:val="none" w:sz="0" w:space="0" w:color="auto"/>
            <w:right w:val="none" w:sz="0" w:space="0" w:color="auto"/>
          </w:divBdr>
        </w:div>
      </w:divsChild>
    </w:div>
    <w:div w:id="1266109835">
      <w:bodyDiv w:val="1"/>
      <w:marLeft w:val="0"/>
      <w:marRight w:val="0"/>
      <w:marTop w:val="0"/>
      <w:marBottom w:val="0"/>
      <w:divBdr>
        <w:top w:val="none" w:sz="0" w:space="0" w:color="auto"/>
        <w:left w:val="none" w:sz="0" w:space="0" w:color="auto"/>
        <w:bottom w:val="none" w:sz="0" w:space="0" w:color="auto"/>
        <w:right w:val="none" w:sz="0" w:space="0" w:color="auto"/>
      </w:divBdr>
    </w:div>
    <w:div w:id="1268466932">
      <w:bodyDiv w:val="1"/>
      <w:marLeft w:val="0"/>
      <w:marRight w:val="0"/>
      <w:marTop w:val="0"/>
      <w:marBottom w:val="0"/>
      <w:divBdr>
        <w:top w:val="none" w:sz="0" w:space="0" w:color="auto"/>
        <w:left w:val="none" w:sz="0" w:space="0" w:color="auto"/>
        <w:bottom w:val="none" w:sz="0" w:space="0" w:color="auto"/>
        <w:right w:val="none" w:sz="0" w:space="0" w:color="auto"/>
      </w:divBdr>
    </w:div>
    <w:div w:id="1289627791">
      <w:bodyDiv w:val="1"/>
      <w:marLeft w:val="0"/>
      <w:marRight w:val="0"/>
      <w:marTop w:val="0"/>
      <w:marBottom w:val="0"/>
      <w:divBdr>
        <w:top w:val="none" w:sz="0" w:space="0" w:color="auto"/>
        <w:left w:val="none" w:sz="0" w:space="0" w:color="auto"/>
        <w:bottom w:val="none" w:sz="0" w:space="0" w:color="auto"/>
        <w:right w:val="none" w:sz="0" w:space="0" w:color="auto"/>
      </w:divBdr>
    </w:div>
    <w:div w:id="1329288587">
      <w:bodyDiv w:val="1"/>
      <w:marLeft w:val="0"/>
      <w:marRight w:val="0"/>
      <w:marTop w:val="0"/>
      <w:marBottom w:val="0"/>
      <w:divBdr>
        <w:top w:val="none" w:sz="0" w:space="0" w:color="auto"/>
        <w:left w:val="none" w:sz="0" w:space="0" w:color="auto"/>
        <w:bottom w:val="none" w:sz="0" w:space="0" w:color="auto"/>
        <w:right w:val="none" w:sz="0" w:space="0" w:color="auto"/>
      </w:divBdr>
    </w:div>
    <w:div w:id="1354380444">
      <w:bodyDiv w:val="1"/>
      <w:marLeft w:val="0"/>
      <w:marRight w:val="0"/>
      <w:marTop w:val="0"/>
      <w:marBottom w:val="0"/>
      <w:divBdr>
        <w:top w:val="none" w:sz="0" w:space="0" w:color="auto"/>
        <w:left w:val="none" w:sz="0" w:space="0" w:color="auto"/>
        <w:bottom w:val="none" w:sz="0" w:space="0" w:color="auto"/>
        <w:right w:val="none" w:sz="0" w:space="0" w:color="auto"/>
      </w:divBdr>
    </w:div>
    <w:div w:id="1404520358">
      <w:bodyDiv w:val="1"/>
      <w:marLeft w:val="0"/>
      <w:marRight w:val="0"/>
      <w:marTop w:val="0"/>
      <w:marBottom w:val="0"/>
      <w:divBdr>
        <w:top w:val="none" w:sz="0" w:space="0" w:color="auto"/>
        <w:left w:val="none" w:sz="0" w:space="0" w:color="auto"/>
        <w:bottom w:val="none" w:sz="0" w:space="0" w:color="auto"/>
        <w:right w:val="none" w:sz="0" w:space="0" w:color="auto"/>
      </w:divBdr>
    </w:div>
    <w:div w:id="1434201184">
      <w:bodyDiv w:val="1"/>
      <w:marLeft w:val="0"/>
      <w:marRight w:val="0"/>
      <w:marTop w:val="0"/>
      <w:marBottom w:val="0"/>
      <w:divBdr>
        <w:top w:val="none" w:sz="0" w:space="0" w:color="auto"/>
        <w:left w:val="none" w:sz="0" w:space="0" w:color="auto"/>
        <w:bottom w:val="none" w:sz="0" w:space="0" w:color="auto"/>
        <w:right w:val="none" w:sz="0" w:space="0" w:color="auto"/>
      </w:divBdr>
      <w:divsChild>
        <w:div w:id="1181892885">
          <w:marLeft w:val="0"/>
          <w:marRight w:val="0"/>
          <w:marTop w:val="0"/>
          <w:marBottom w:val="0"/>
          <w:divBdr>
            <w:top w:val="none" w:sz="0" w:space="0" w:color="auto"/>
            <w:left w:val="none" w:sz="0" w:space="0" w:color="auto"/>
            <w:bottom w:val="none" w:sz="0" w:space="0" w:color="auto"/>
            <w:right w:val="none" w:sz="0" w:space="0" w:color="auto"/>
          </w:divBdr>
          <w:divsChild>
            <w:div w:id="134377068">
              <w:marLeft w:val="0"/>
              <w:marRight w:val="0"/>
              <w:marTop w:val="0"/>
              <w:marBottom w:val="0"/>
              <w:divBdr>
                <w:top w:val="none" w:sz="0" w:space="0" w:color="auto"/>
                <w:left w:val="none" w:sz="0" w:space="0" w:color="auto"/>
                <w:bottom w:val="none" w:sz="0" w:space="0" w:color="auto"/>
                <w:right w:val="none" w:sz="0" w:space="0" w:color="auto"/>
              </w:divBdr>
              <w:divsChild>
                <w:div w:id="233664190">
                  <w:marLeft w:val="0"/>
                  <w:marRight w:val="0"/>
                  <w:marTop w:val="0"/>
                  <w:marBottom w:val="0"/>
                  <w:divBdr>
                    <w:top w:val="none" w:sz="0" w:space="0" w:color="auto"/>
                    <w:left w:val="none" w:sz="0" w:space="0" w:color="auto"/>
                    <w:bottom w:val="none" w:sz="0" w:space="0" w:color="auto"/>
                    <w:right w:val="none" w:sz="0" w:space="0" w:color="auto"/>
                  </w:divBdr>
                  <w:divsChild>
                    <w:div w:id="1570264003">
                      <w:marLeft w:val="0"/>
                      <w:marRight w:val="0"/>
                      <w:marTop w:val="0"/>
                      <w:marBottom w:val="0"/>
                      <w:divBdr>
                        <w:top w:val="none" w:sz="0" w:space="0" w:color="auto"/>
                        <w:left w:val="none" w:sz="0" w:space="0" w:color="auto"/>
                        <w:bottom w:val="none" w:sz="0" w:space="0" w:color="auto"/>
                        <w:right w:val="none" w:sz="0" w:space="0" w:color="auto"/>
                      </w:divBdr>
                      <w:divsChild>
                        <w:div w:id="549732409">
                          <w:marLeft w:val="0"/>
                          <w:marRight w:val="0"/>
                          <w:marTop w:val="0"/>
                          <w:marBottom w:val="0"/>
                          <w:divBdr>
                            <w:top w:val="none" w:sz="0" w:space="0" w:color="auto"/>
                            <w:left w:val="none" w:sz="0" w:space="0" w:color="auto"/>
                            <w:bottom w:val="none" w:sz="0" w:space="0" w:color="auto"/>
                            <w:right w:val="none" w:sz="0" w:space="0" w:color="auto"/>
                          </w:divBdr>
                          <w:divsChild>
                            <w:div w:id="374283177">
                              <w:marLeft w:val="15"/>
                              <w:marRight w:val="195"/>
                              <w:marTop w:val="0"/>
                              <w:marBottom w:val="0"/>
                              <w:divBdr>
                                <w:top w:val="none" w:sz="0" w:space="0" w:color="auto"/>
                                <w:left w:val="none" w:sz="0" w:space="0" w:color="auto"/>
                                <w:bottom w:val="none" w:sz="0" w:space="0" w:color="auto"/>
                                <w:right w:val="none" w:sz="0" w:space="0" w:color="auto"/>
                              </w:divBdr>
                              <w:divsChild>
                                <w:div w:id="223032294">
                                  <w:marLeft w:val="0"/>
                                  <w:marRight w:val="0"/>
                                  <w:marTop w:val="0"/>
                                  <w:marBottom w:val="0"/>
                                  <w:divBdr>
                                    <w:top w:val="none" w:sz="0" w:space="0" w:color="auto"/>
                                    <w:left w:val="none" w:sz="0" w:space="0" w:color="auto"/>
                                    <w:bottom w:val="none" w:sz="0" w:space="0" w:color="auto"/>
                                    <w:right w:val="none" w:sz="0" w:space="0" w:color="auto"/>
                                  </w:divBdr>
                                  <w:divsChild>
                                    <w:div w:id="1484854764">
                                      <w:marLeft w:val="0"/>
                                      <w:marRight w:val="0"/>
                                      <w:marTop w:val="0"/>
                                      <w:marBottom w:val="0"/>
                                      <w:divBdr>
                                        <w:top w:val="none" w:sz="0" w:space="0" w:color="auto"/>
                                        <w:left w:val="none" w:sz="0" w:space="0" w:color="auto"/>
                                        <w:bottom w:val="none" w:sz="0" w:space="0" w:color="auto"/>
                                        <w:right w:val="none" w:sz="0" w:space="0" w:color="auto"/>
                                      </w:divBdr>
                                      <w:divsChild>
                                        <w:div w:id="360938403">
                                          <w:marLeft w:val="0"/>
                                          <w:marRight w:val="0"/>
                                          <w:marTop w:val="0"/>
                                          <w:marBottom w:val="0"/>
                                          <w:divBdr>
                                            <w:top w:val="none" w:sz="0" w:space="0" w:color="auto"/>
                                            <w:left w:val="none" w:sz="0" w:space="0" w:color="auto"/>
                                            <w:bottom w:val="none" w:sz="0" w:space="0" w:color="auto"/>
                                            <w:right w:val="none" w:sz="0" w:space="0" w:color="auto"/>
                                          </w:divBdr>
                                          <w:divsChild>
                                            <w:div w:id="184708708">
                                              <w:marLeft w:val="0"/>
                                              <w:marRight w:val="0"/>
                                              <w:marTop w:val="0"/>
                                              <w:marBottom w:val="0"/>
                                              <w:divBdr>
                                                <w:top w:val="none" w:sz="0" w:space="0" w:color="auto"/>
                                                <w:left w:val="none" w:sz="0" w:space="0" w:color="auto"/>
                                                <w:bottom w:val="none" w:sz="0" w:space="0" w:color="auto"/>
                                                <w:right w:val="none" w:sz="0" w:space="0" w:color="auto"/>
                                              </w:divBdr>
                                              <w:divsChild>
                                                <w:div w:id="704216420">
                                                  <w:marLeft w:val="0"/>
                                                  <w:marRight w:val="0"/>
                                                  <w:marTop w:val="0"/>
                                                  <w:marBottom w:val="0"/>
                                                  <w:divBdr>
                                                    <w:top w:val="none" w:sz="0" w:space="0" w:color="auto"/>
                                                    <w:left w:val="none" w:sz="0" w:space="0" w:color="auto"/>
                                                    <w:bottom w:val="none" w:sz="0" w:space="0" w:color="auto"/>
                                                    <w:right w:val="none" w:sz="0" w:space="0" w:color="auto"/>
                                                  </w:divBdr>
                                                  <w:divsChild>
                                                    <w:div w:id="551044345">
                                                      <w:marLeft w:val="0"/>
                                                      <w:marRight w:val="0"/>
                                                      <w:marTop w:val="0"/>
                                                      <w:marBottom w:val="0"/>
                                                      <w:divBdr>
                                                        <w:top w:val="none" w:sz="0" w:space="0" w:color="auto"/>
                                                        <w:left w:val="none" w:sz="0" w:space="0" w:color="auto"/>
                                                        <w:bottom w:val="none" w:sz="0" w:space="0" w:color="auto"/>
                                                        <w:right w:val="none" w:sz="0" w:space="0" w:color="auto"/>
                                                      </w:divBdr>
                                                      <w:divsChild>
                                                        <w:div w:id="1695962716">
                                                          <w:marLeft w:val="0"/>
                                                          <w:marRight w:val="0"/>
                                                          <w:marTop w:val="0"/>
                                                          <w:marBottom w:val="0"/>
                                                          <w:divBdr>
                                                            <w:top w:val="none" w:sz="0" w:space="0" w:color="auto"/>
                                                            <w:left w:val="none" w:sz="0" w:space="0" w:color="auto"/>
                                                            <w:bottom w:val="none" w:sz="0" w:space="0" w:color="auto"/>
                                                            <w:right w:val="none" w:sz="0" w:space="0" w:color="auto"/>
                                                          </w:divBdr>
                                                          <w:divsChild>
                                                            <w:div w:id="901986444">
                                                              <w:marLeft w:val="0"/>
                                                              <w:marRight w:val="0"/>
                                                              <w:marTop w:val="0"/>
                                                              <w:marBottom w:val="0"/>
                                                              <w:divBdr>
                                                                <w:top w:val="none" w:sz="0" w:space="0" w:color="auto"/>
                                                                <w:left w:val="none" w:sz="0" w:space="0" w:color="auto"/>
                                                                <w:bottom w:val="none" w:sz="0" w:space="0" w:color="auto"/>
                                                                <w:right w:val="none" w:sz="0" w:space="0" w:color="auto"/>
                                                              </w:divBdr>
                                                              <w:divsChild>
                                                                <w:div w:id="909199049">
                                                                  <w:marLeft w:val="0"/>
                                                                  <w:marRight w:val="0"/>
                                                                  <w:marTop w:val="0"/>
                                                                  <w:marBottom w:val="0"/>
                                                                  <w:divBdr>
                                                                    <w:top w:val="none" w:sz="0" w:space="0" w:color="auto"/>
                                                                    <w:left w:val="none" w:sz="0" w:space="0" w:color="auto"/>
                                                                    <w:bottom w:val="none" w:sz="0" w:space="0" w:color="auto"/>
                                                                    <w:right w:val="none" w:sz="0" w:space="0" w:color="auto"/>
                                                                  </w:divBdr>
                                                                  <w:divsChild>
                                                                    <w:div w:id="1750733126">
                                                                      <w:marLeft w:val="405"/>
                                                                      <w:marRight w:val="0"/>
                                                                      <w:marTop w:val="0"/>
                                                                      <w:marBottom w:val="0"/>
                                                                      <w:divBdr>
                                                                        <w:top w:val="none" w:sz="0" w:space="0" w:color="auto"/>
                                                                        <w:left w:val="none" w:sz="0" w:space="0" w:color="auto"/>
                                                                        <w:bottom w:val="none" w:sz="0" w:space="0" w:color="auto"/>
                                                                        <w:right w:val="none" w:sz="0" w:space="0" w:color="auto"/>
                                                                      </w:divBdr>
                                                                      <w:divsChild>
                                                                        <w:div w:id="1042562071">
                                                                          <w:marLeft w:val="0"/>
                                                                          <w:marRight w:val="0"/>
                                                                          <w:marTop w:val="0"/>
                                                                          <w:marBottom w:val="0"/>
                                                                          <w:divBdr>
                                                                            <w:top w:val="none" w:sz="0" w:space="0" w:color="auto"/>
                                                                            <w:left w:val="none" w:sz="0" w:space="0" w:color="auto"/>
                                                                            <w:bottom w:val="none" w:sz="0" w:space="0" w:color="auto"/>
                                                                            <w:right w:val="none" w:sz="0" w:space="0" w:color="auto"/>
                                                                          </w:divBdr>
                                                                          <w:divsChild>
                                                                            <w:div w:id="1311205478">
                                                                              <w:marLeft w:val="0"/>
                                                                              <w:marRight w:val="0"/>
                                                                              <w:marTop w:val="0"/>
                                                                              <w:marBottom w:val="0"/>
                                                                              <w:divBdr>
                                                                                <w:top w:val="none" w:sz="0" w:space="0" w:color="auto"/>
                                                                                <w:left w:val="none" w:sz="0" w:space="0" w:color="auto"/>
                                                                                <w:bottom w:val="none" w:sz="0" w:space="0" w:color="auto"/>
                                                                                <w:right w:val="none" w:sz="0" w:space="0" w:color="auto"/>
                                                                              </w:divBdr>
                                                                              <w:divsChild>
                                                                                <w:div w:id="11689012">
                                                                                  <w:marLeft w:val="0"/>
                                                                                  <w:marRight w:val="0"/>
                                                                                  <w:marTop w:val="0"/>
                                                                                  <w:marBottom w:val="0"/>
                                                                                  <w:divBdr>
                                                                                    <w:top w:val="none" w:sz="0" w:space="0" w:color="auto"/>
                                                                                    <w:left w:val="none" w:sz="0" w:space="0" w:color="auto"/>
                                                                                    <w:bottom w:val="none" w:sz="0" w:space="0" w:color="auto"/>
                                                                                    <w:right w:val="none" w:sz="0" w:space="0" w:color="auto"/>
                                                                                  </w:divBdr>
                                                                                  <w:divsChild>
                                                                                    <w:div w:id="2044397985">
                                                                                      <w:marLeft w:val="0"/>
                                                                                      <w:marRight w:val="0"/>
                                                                                      <w:marTop w:val="0"/>
                                                                                      <w:marBottom w:val="0"/>
                                                                                      <w:divBdr>
                                                                                        <w:top w:val="none" w:sz="0" w:space="0" w:color="auto"/>
                                                                                        <w:left w:val="none" w:sz="0" w:space="0" w:color="auto"/>
                                                                                        <w:bottom w:val="none" w:sz="0" w:space="0" w:color="auto"/>
                                                                                        <w:right w:val="none" w:sz="0" w:space="0" w:color="auto"/>
                                                                                      </w:divBdr>
                                                                                      <w:divsChild>
                                                                                        <w:div w:id="90007569">
                                                                                          <w:marLeft w:val="0"/>
                                                                                          <w:marRight w:val="0"/>
                                                                                          <w:marTop w:val="0"/>
                                                                                          <w:marBottom w:val="0"/>
                                                                                          <w:divBdr>
                                                                                            <w:top w:val="none" w:sz="0" w:space="0" w:color="auto"/>
                                                                                            <w:left w:val="none" w:sz="0" w:space="0" w:color="auto"/>
                                                                                            <w:bottom w:val="none" w:sz="0" w:space="0" w:color="auto"/>
                                                                                            <w:right w:val="none" w:sz="0" w:space="0" w:color="auto"/>
                                                                                          </w:divBdr>
                                                                                          <w:divsChild>
                                                                                            <w:div w:id="1884978145">
                                                                                              <w:marLeft w:val="0"/>
                                                                                              <w:marRight w:val="0"/>
                                                                                              <w:marTop w:val="0"/>
                                                                                              <w:marBottom w:val="0"/>
                                                                                              <w:divBdr>
                                                                                                <w:top w:val="none" w:sz="0" w:space="0" w:color="auto"/>
                                                                                                <w:left w:val="none" w:sz="0" w:space="0" w:color="auto"/>
                                                                                                <w:bottom w:val="none" w:sz="0" w:space="0" w:color="auto"/>
                                                                                                <w:right w:val="none" w:sz="0" w:space="0" w:color="auto"/>
                                                                                              </w:divBdr>
                                                                                              <w:divsChild>
                                                                                                <w:div w:id="218437853">
                                                                                                  <w:marLeft w:val="0"/>
                                                                                                  <w:marRight w:val="0"/>
                                                                                                  <w:marTop w:val="0"/>
                                                                                                  <w:marBottom w:val="0"/>
                                                                                                  <w:divBdr>
                                                                                                    <w:top w:val="none" w:sz="0" w:space="0" w:color="auto"/>
                                                                                                    <w:left w:val="none" w:sz="0" w:space="0" w:color="auto"/>
                                                                                                    <w:bottom w:val="single" w:sz="6" w:space="15" w:color="auto"/>
                                                                                                    <w:right w:val="none" w:sz="0" w:space="0" w:color="auto"/>
                                                                                                  </w:divBdr>
                                                                                                  <w:divsChild>
                                                                                                    <w:div w:id="1180923455">
                                                                                                      <w:marLeft w:val="0"/>
                                                                                                      <w:marRight w:val="0"/>
                                                                                                      <w:marTop w:val="60"/>
                                                                                                      <w:marBottom w:val="0"/>
                                                                                                      <w:divBdr>
                                                                                                        <w:top w:val="none" w:sz="0" w:space="0" w:color="auto"/>
                                                                                                        <w:left w:val="none" w:sz="0" w:space="0" w:color="auto"/>
                                                                                                        <w:bottom w:val="none" w:sz="0" w:space="0" w:color="auto"/>
                                                                                                        <w:right w:val="none" w:sz="0" w:space="0" w:color="auto"/>
                                                                                                      </w:divBdr>
                                                                                                      <w:divsChild>
                                                                                                        <w:div w:id="1675493891">
                                                                                                          <w:marLeft w:val="0"/>
                                                                                                          <w:marRight w:val="0"/>
                                                                                                          <w:marTop w:val="0"/>
                                                                                                          <w:marBottom w:val="0"/>
                                                                                                          <w:divBdr>
                                                                                                            <w:top w:val="none" w:sz="0" w:space="0" w:color="auto"/>
                                                                                                            <w:left w:val="none" w:sz="0" w:space="0" w:color="auto"/>
                                                                                                            <w:bottom w:val="none" w:sz="0" w:space="0" w:color="auto"/>
                                                                                                            <w:right w:val="none" w:sz="0" w:space="0" w:color="auto"/>
                                                                                                          </w:divBdr>
                                                                                                          <w:divsChild>
                                                                                                            <w:div w:id="213081541">
                                                                                                              <w:marLeft w:val="0"/>
                                                                                                              <w:marRight w:val="0"/>
                                                                                                              <w:marTop w:val="0"/>
                                                                                                              <w:marBottom w:val="0"/>
                                                                                                              <w:divBdr>
                                                                                                                <w:top w:val="none" w:sz="0" w:space="0" w:color="auto"/>
                                                                                                                <w:left w:val="none" w:sz="0" w:space="0" w:color="auto"/>
                                                                                                                <w:bottom w:val="none" w:sz="0" w:space="0" w:color="auto"/>
                                                                                                                <w:right w:val="none" w:sz="0" w:space="0" w:color="auto"/>
                                                                                                              </w:divBdr>
                                                                                                              <w:divsChild>
                                                                                                                <w:div w:id="1466580706">
                                                                                                                  <w:marLeft w:val="0"/>
                                                                                                                  <w:marRight w:val="0"/>
                                                                                                                  <w:marTop w:val="0"/>
                                                                                                                  <w:marBottom w:val="0"/>
                                                                                                                  <w:divBdr>
                                                                                                                    <w:top w:val="none" w:sz="0" w:space="0" w:color="auto"/>
                                                                                                                    <w:left w:val="none" w:sz="0" w:space="0" w:color="auto"/>
                                                                                                                    <w:bottom w:val="none" w:sz="0" w:space="0" w:color="auto"/>
                                                                                                                    <w:right w:val="none" w:sz="0" w:space="0" w:color="auto"/>
                                                                                                                  </w:divBdr>
                                                                                                                  <w:divsChild>
                                                                                                                    <w:div w:id="1286738067">
                                                                                                                      <w:marLeft w:val="0"/>
                                                                                                                      <w:marRight w:val="0"/>
                                                                                                                      <w:marTop w:val="0"/>
                                                                                                                      <w:marBottom w:val="0"/>
                                                                                                                      <w:divBdr>
                                                                                                                        <w:top w:val="none" w:sz="0" w:space="0" w:color="auto"/>
                                                                                                                        <w:left w:val="none" w:sz="0" w:space="0" w:color="auto"/>
                                                                                                                        <w:bottom w:val="none" w:sz="0" w:space="0" w:color="auto"/>
                                                                                                                        <w:right w:val="none" w:sz="0" w:space="0" w:color="auto"/>
                                                                                                                      </w:divBdr>
                                                                                                                      <w:divsChild>
                                                                                                                        <w:div w:id="167913206">
                                                                                                                          <w:marLeft w:val="0"/>
                                                                                                                          <w:marRight w:val="0"/>
                                                                                                                          <w:marTop w:val="0"/>
                                                                                                                          <w:marBottom w:val="0"/>
                                                                                                                          <w:divBdr>
                                                                                                                            <w:top w:val="none" w:sz="0" w:space="0" w:color="auto"/>
                                                                                                                            <w:left w:val="none" w:sz="0" w:space="0" w:color="auto"/>
                                                                                                                            <w:bottom w:val="none" w:sz="0" w:space="0" w:color="auto"/>
                                                                                                                            <w:right w:val="none" w:sz="0" w:space="0" w:color="auto"/>
                                                                                                                          </w:divBdr>
                                                                                                                          <w:divsChild>
                                                                                                                            <w:div w:id="1699620293">
                                                                                                                              <w:marLeft w:val="0"/>
                                                                                                                              <w:marRight w:val="0"/>
                                                                                                                              <w:marTop w:val="0"/>
                                                                                                                              <w:marBottom w:val="0"/>
                                                                                                                              <w:divBdr>
                                                                                                                                <w:top w:val="none" w:sz="0" w:space="0" w:color="auto"/>
                                                                                                                                <w:left w:val="none" w:sz="0" w:space="0" w:color="auto"/>
                                                                                                                                <w:bottom w:val="none" w:sz="0" w:space="0" w:color="auto"/>
                                                                                                                                <w:right w:val="none" w:sz="0" w:space="0" w:color="auto"/>
                                                                                                                              </w:divBdr>
                                                                                                                              <w:divsChild>
                                                                                                                                <w:div w:id="6396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666908">
      <w:bodyDiv w:val="1"/>
      <w:marLeft w:val="0"/>
      <w:marRight w:val="0"/>
      <w:marTop w:val="0"/>
      <w:marBottom w:val="0"/>
      <w:divBdr>
        <w:top w:val="none" w:sz="0" w:space="0" w:color="auto"/>
        <w:left w:val="none" w:sz="0" w:space="0" w:color="auto"/>
        <w:bottom w:val="none" w:sz="0" w:space="0" w:color="auto"/>
        <w:right w:val="none" w:sz="0" w:space="0" w:color="auto"/>
      </w:divBdr>
    </w:div>
    <w:div w:id="1526599509">
      <w:bodyDiv w:val="1"/>
      <w:marLeft w:val="0"/>
      <w:marRight w:val="0"/>
      <w:marTop w:val="0"/>
      <w:marBottom w:val="0"/>
      <w:divBdr>
        <w:top w:val="none" w:sz="0" w:space="0" w:color="auto"/>
        <w:left w:val="none" w:sz="0" w:space="0" w:color="auto"/>
        <w:bottom w:val="none" w:sz="0" w:space="0" w:color="auto"/>
        <w:right w:val="none" w:sz="0" w:space="0" w:color="auto"/>
      </w:divBdr>
    </w:div>
    <w:div w:id="1528564026">
      <w:bodyDiv w:val="1"/>
      <w:marLeft w:val="0"/>
      <w:marRight w:val="0"/>
      <w:marTop w:val="0"/>
      <w:marBottom w:val="0"/>
      <w:divBdr>
        <w:top w:val="none" w:sz="0" w:space="0" w:color="auto"/>
        <w:left w:val="none" w:sz="0" w:space="0" w:color="auto"/>
        <w:bottom w:val="none" w:sz="0" w:space="0" w:color="auto"/>
        <w:right w:val="none" w:sz="0" w:space="0" w:color="auto"/>
      </w:divBdr>
    </w:div>
    <w:div w:id="1555458678">
      <w:bodyDiv w:val="1"/>
      <w:marLeft w:val="0"/>
      <w:marRight w:val="0"/>
      <w:marTop w:val="0"/>
      <w:marBottom w:val="0"/>
      <w:divBdr>
        <w:top w:val="none" w:sz="0" w:space="0" w:color="auto"/>
        <w:left w:val="none" w:sz="0" w:space="0" w:color="auto"/>
        <w:bottom w:val="none" w:sz="0" w:space="0" w:color="auto"/>
        <w:right w:val="none" w:sz="0" w:space="0" w:color="auto"/>
      </w:divBdr>
      <w:divsChild>
        <w:div w:id="1864900159">
          <w:marLeft w:val="0"/>
          <w:marRight w:val="0"/>
          <w:marTop w:val="0"/>
          <w:marBottom w:val="0"/>
          <w:divBdr>
            <w:top w:val="none" w:sz="0" w:space="0" w:color="auto"/>
            <w:left w:val="none" w:sz="0" w:space="0" w:color="auto"/>
            <w:bottom w:val="none" w:sz="0" w:space="0" w:color="auto"/>
            <w:right w:val="none" w:sz="0" w:space="0" w:color="auto"/>
          </w:divBdr>
          <w:divsChild>
            <w:div w:id="1445030358">
              <w:marLeft w:val="0"/>
              <w:marRight w:val="0"/>
              <w:marTop w:val="0"/>
              <w:marBottom w:val="0"/>
              <w:divBdr>
                <w:top w:val="none" w:sz="0" w:space="0" w:color="auto"/>
                <w:left w:val="none" w:sz="0" w:space="0" w:color="auto"/>
                <w:bottom w:val="none" w:sz="0" w:space="0" w:color="auto"/>
                <w:right w:val="none" w:sz="0" w:space="0" w:color="auto"/>
              </w:divBdr>
              <w:divsChild>
                <w:div w:id="1260258370">
                  <w:marLeft w:val="0"/>
                  <w:marRight w:val="0"/>
                  <w:marTop w:val="0"/>
                  <w:marBottom w:val="0"/>
                  <w:divBdr>
                    <w:top w:val="none" w:sz="0" w:space="0" w:color="auto"/>
                    <w:left w:val="none" w:sz="0" w:space="0" w:color="auto"/>
                    <w:bottom w:val="none" w:sz="0" w:space="0" w:color="auto"/>
                    <w:right w:val="none" w:sz="0" w:space="0" w:color="auto"/>
                  </w:divBdr>
                  <w:divsChild>
                    <w:div w:id="222106681">
                      <w:marLeft w:val="0"/>
                      <w:marRight w:val="0"/>
                      <w:marTop w:val="0"/>
                      <w:marBottom w:val="0"/>
                      <w:divBdr>
                        <w:top w:val="none" w:sz="0" w:space="0" w:color="auto"/>
                        <w:left w:val="none" w:sz="0" w:space="0" w:color="auto"/>
                        <w:bottom w:val="none" w:sz="0" w:space="0" w:color="auto"/>
                        <w:right w:val="none" w:sz="0" w:space="0" w:color="auto"/>
                      </w:divBdr>
                      <w:divsChild>
                        <w:div w:id="73287065">
                          <w:marLeft w:val="0"/>
                          <w:marRight w:val="0"/>
                          <w:marTop w:val="0"/>
                          <w:marBottom w:val="0"/>
                          <w:divBdr>
                            <w:top w:val="none" w:sz="0" w:space="0" w:color="auto"/>
                            <w:left w:val="none" w:sz="0" w:space="0" w:color="auto"/>
                            <w:bottom w:val="none" w:sz="0" w:space="0" w:color="auto"/>
                            <w:right w:val="none" w:sz="0" w:space="0" w:color="auto"/>
                          </w:divBdr>
                          <w:divsChild>
                            <w:div w:id="156893961">
                              <w:marLeft w:val="15"/>
                              <w:marRight w:val="195"/>
                              <w:marTop w:val="0"/>
                              <w:marBottom w:val="0"/>
                              <w:divBdr>
                                <w:top w:val="none" w:sz="0" w:space="0" w:color="auto"/>
                                <w:left w:val="none" w:sz="0" w:space="0" w:color="auto"/>
                                <w:bottom w:val="none" w:sz="0" w:space="0" w:color="auto"/>
                                <w:right w:val="none" w:sz="0" w:space="0" w:color="auto"/>
                              </w:divBdr>
                              <w:divsChild>
                                <w:div w:id="2099254634">
                                  <w:marLeft w:val="0"/>
                                  <w:marRight w:val="0"/>
                                  <w:marTop w:val="0"/>
                                  <w:marBottom w:val="0"/>
                                  <w:divBdr>
                                    <w:top w:val="none" w:sz="0" w:space="0" w:color="auto"/>
                                    <w:left w:val="none" w:sz="0" w:space="0" w:color="auto"/>
                                    <w:bottom w:val="none" w:sz="0" w:space="0" w:color="auto"/>
                                    <w:right w:val="none" w:sz="0" w:space="0" w:color="auto"/>
                                  </w:divBdr>
                                  <w:divsChild>
                                    <w:div w:id="421729141">
                                      <w:marLeft w:val="0"/>
                                      <w:marRight w:val="0"/>
                                      <w:marTop w:val="0"/>
                                      <w:marBottom w:val="0"/>
                                      <w:divBdr>
                                        <w:top w:val="none" w:sz="0" w:space="0" w:color="auto"/>
                                        <w:left w:val="none" w:sz="0" w:space="0" w:color="auto"/>
                                        <w:bottom w:val="none" w:sz="0" w:space="0" w:color="auto"/>
                                        <w:right w:val="none" w:sz="0" w:space="0" w:color="auto"/>
                                      </w:divBdr>
                                      <w:divsChild>
                                        <w:div w:id="540828509">
                                          <w:marLeft w:val="0"/>
                                          <w:marRight w:val="0"/>
                                          <w:marTop w:val="0"/>
                                          <w:marBottom w:val="0"/>
                                          <w:divBdr>
                                            <w:top w:val="none" w:sz="0" w:space="0" w:color="auto"/>
                                            <w:left w:val="none" w:sz="0" w:space="0" w:color="auto"/>
                                            <w:bottom w:val="none" w:sz="0" w:space="0" w:color="auto"/>
                                            <w:right w:val="none" w:sz="0" w:space="0" w:color="auto"/>
                                          </w:divBdr>
                                          <w:divsChild>
                                            <w:div w:id="380641590">
                                              <w:marLeft w:val="0"/>
                                              <w:marRight w:val="0"/>
                                              <w:marTop w:val="0"/>
                                              <w:marBottom w:val="0"/>
                                              <w:divBdr>
                                                <w:top w:val="none" w:sz="0" w:space="0" w:color="auto"/>
                                                <w:left w:val="none" w:sz="0" w:space="0" w:color="auto"/>
                                                <w:bottom w:val="none" w:sz="0" w:space="0" w:color="auto"/>
                                                <w:right w:val="none" w:sz="0" w:space="0" w:color="auto"/>
                                              </w:divBdr>
                                              <w:divsChild>
                                                <w:div w:id="258099586">
                                                  <w:marLeft w:val="0"/>
                                                  <w:marRight w:val="0"/>
                                                  <w:marTop w:val="0"/>
                                                  <w:marBottom w:val="0"/>
                                                  <w:divBdr>
                                                    <w:top w:val="none" w:sz="0" w:space="0" w:color="auto"/>
                                                    <w:left w:val="none" w:sz="0" w:space="0" w:color="auto"/>
                                                    <w:bottom w:val="none" w:sz="0" w:space="0" w:color="auto"/>
                                                    <w:right w:val="none" w:sz="0" w:space="0" w:color="auto"/>
                                                  </w:divBdr>
                                                  <w:divsChild>
                                                    <w:div w:id="1072435642">
                                                      <w:marLeft w:val="0"/>
                                                      <w:marRight w:val="0"/>
                                                      <w:marTop w:val="0"/>
                                                      <w:marBottom w:val="0"/>
                                                      <w:divBdr>
                                                        <w:top w:val="none" w:sz="0" w:space="0" w:color="auto"/>
                                                        <w:left w:val="none" w:sz="0" w:space="0" w:color="auto"/>
                                                        <w:bottom w:val="none" w:sz="0" w:space="0" w:color="auto"/>
                                                        <w:right w:val="none" w:sz="0" w:space="0" w:color="auto"/>
                                                      </w:divBdr>
                                                      <w:divsChild>
                                                        <w:div w:id="223372103">
                                                          <w:marLeft w:val="0"/>
                                                          <w:marRight w:val="0"/>
                                                          <w:marTop w:val="0"/>
                                                          <w:marBottom w:val="0"/>
                                                          <w:divBdr>
                                                            <w:top w:val="none" w:sz="0" w:space="0" w:color="auto"/>
                                                            <w:left w:val="none" w:sz="0" w:space="0" w:color="auto"/>
                                                            <w:bottom w:val="none" w:sz="0" w:space="0" w:color="auto"/>
                                                            <w:right w:val="none" w:sz="0" w:space="0" w:color="auto"/>
                                                          </w:divBdr>
                                                          <w:divsChild>
                                                            <w:div w:id="2098938788">
                                                              <w:marLeft w:val="0"/>
                                                              <w:marRight w:val="0"/>
                                                              <w:marTop w:val="0"/>
                                                              <w:marBottom w:val="0"/>
                                                              <w:divBdr>
                                                                <w:top w:val="none" w:sz="0" w:space="0" w:color="auto"/>
                                                                <w:left w:val="none" w:sz="0" w:space="0" w:color="auto"/>
                                                                <w:bottom w:val="none" w:sz="0" w:space="0" w:color="auto"/>
                                                                <w:right w:val="none" w:sz="0" w:space="0" w:color="auto"/>
                                                              </w:divBdr>
                                                              <w:divsChild>
                                                                <w:div w:id="73166505">
                                                                  <w:marLeft w:val="0"/>
                                                                  <w:marRight w:val="0"/>
                                                                  <w:marTop w:val="0"/>
                                                                  <w:marBottom w:val="0"/>
                                                                  <w:divBdr>
                                                                    <w:top w:val="none" w:sz="0" w:space="0" w:color="auto"/>
                                                                    <w:left w:val="none" w:sz="0" w:space="0" w:color="auto"/>
                                                                    <w:bottom w:val="none" w:sz="0" w:space="0" w:color="auto"/>
                                                                    <w:right w:val="none" w:sz="0" w:space="0" w:color="auto"/>
                                                                  </w:divBdr>
                                                                  <w:divsChild>
                                                                    <w:div w:id="1465927919">
                                                                      <w:marLeft w:val="405"/>
                                                                      <w:marRight w:val="0"/>
                                                                      <w:marTop w:val="0"/>
                                                                      <w:marBottom w:val="0"/>
                                                                      <w:divBdr>
                                                                        <w:top w:val="none" w:sz="0" w:space="0" w:color="auto"/>
                                                                        <w:left w:val="none" w:sz="0" w:space="0" w:color="auto"/>
                                                                        <w:bottom w:val="none" w:sz="0" w:space="0" w:color="auto"/>
                                                                        <w:right w:val="none" w:sz="0" w:space="0" w:color="auto"/>
                                                                      </w:divBdr>
                                                                      <w:divsChild>
                                                                        <w:div w:id="1069233798">
                                                                          <w:marLeft w:val="0"/>
                                                                          <w:marRight w:val="0"/>
                                                                          <w:marTop w:val="0"/>
                                                                          <w:marBottom w:val="0"/>
                                                                          <w:divBdr>
                                                                            <w:top w:val="none" w:sz="0" w:space="0" w:color="auto"/>
                                                                            <w:left w:val="none" w:sz="0" w:space="0" w:color="auto"/>
                                                                            <w:bottom w:val="none" w:sz="0" w:space="0" w:color="auto"/>
                                                                            <w:right w:val="none" w:sz="0" w:space="0" w:color="auto"/>
                                                                          </w:divBdr>
                                                                          <w:divsChild>
                                                                            <w:div w:id="198132762">
                                                                              <w:marLeft w:val="0"/>
                                                                              <w:marRight w:val="0"/>
                                                                              <w:marTop w:val="0"/>
                                                                              <w:marBottom w:val="0"/>
                                                                              <w:divBdr>
                                                                                <w:top w:val="none" w:sz="0" w:space="0" w:color="auto"/>
                                                                                <w:left w:val="none" w:sz="0" w:space="0" w:color="auto"/>
                                                                                <w:bottom w:val="none" w:sz="0" w:space="0" w:color="auto"/>
                                                                                <w:right w:val="none" w:sz="0" w:space="0" w:color="auto"/>
                                                                              </w:divBdr>
                                                                              <w:divsChild>
                                                                                <w:div w:id="1668249452">
                                                                                  <w:marLeft w:val="0"/>
                                                                                  <w:marRight w:val="0"/>
                                                                                  <w:marTop w:val="0"/>
                                                                                  <w:marBottom w:val="0"/>
                                                                                  <w:divBdr>
                                                                                    <w:top w:val="none" w:sz="0" w:space="0" w:color="auto"/>
                                                                                    <w:left w:val="none" w:sz="0" w:space="0" w:color="auto"/>
                                                                                    <w:bottom w:val="none" w:sz="0" w:space="0" w:color="auto"/>
                                                                                    <w:right w:val="none" w:sz="0" w:space="0" w:color="auto"/>
                                                                                  </w:divBdr>
                                                                                  <w:divsChild>
                                                                                    <w:div w:id="2112704653">
                                                                                      <w:marLeft w:val="0"/>
                                                                                      <w:marRight w:val="0"/>
                                                                                      <w:marTop w:val="0"/>
                                                                                      <w:marBottom w:val="0"/>
                                                                                      <w:divBdr>
                                                                                        <w:top w:val="none" w:sz="0" w:space="0" w:color="auto"/>
                                                                                        <w:left w:val="none" w:sz="0" w:space="0" w:color="auto"/>
                                                                                        <w:bottom w:val="none" w:sz="0" w:space="0" w:color="auto"/>
                                                                                        <w:right w:val="none" w:sz="0" w:space="0" w:color="auto"/>
                                                                                      </w:divBdr>
                                                                                      <w:divsChild>
                                                                                        <w:div w:id="1235121597">
                                                                                          <w:marLeft w:val="0"/>
                                                                                          <w:marRight w:val="0"/>
                                                                                          <w:marTop w:val="0"/>
                                                                                          <w:marBottom w:val="0"/>
                                                                                          <w:divBdr>
                                                                                            <w:top w:val="none" w:sz="0" w:space="0" w:color="auto"/>
                                                                                            <w:left w:val="none" w:sz="0" w:space="0" w:color="auto"/>
                                                                                            <w:bottom w:val="none" w:sz="0" w:space="0" w:color="auto"/>
                                                                                            <w:right w:val="none" w:sz="0" w:space="0" w:color="auto"/>
                                                                                          </w:divBdr>
                                                                                          <w:divsChild>
                                                                                            <w:div w:id="172493893">
                                                                                              <w:marLeft w:val="0"/>
                                                                                              <w:marRight w:val="0"/>
                                                                                              <w:marTop w:val="0"/>
                                                                                              <w:marBottom w:val="0"/>
                                                                                              <w:divBdr>
                                                                                                <w:top w:val="none" w:sz="0" w:space="0" w:color="auto"/>
                                                                                                <w:left w:val="none" w:sz="0" w:space="0" w:color="auto"/>
                                                                                                <w:bottom w:val="none" w:sz="0" w:space="0" w:color="auto"/>
                                                                                                <w:right w:val="none" w:sz="0" w:space="0" w:color="auto"/>
                                                                                              </w:divBdr>
                                                                                              <w:divsChild>
                                                                                                <w:div w:id="466314491">
                                                                                                  <w:marLeft w:val="0"/>
                                                                                                  <w:marRight w:val="0"/>
                                                                                                  <w:marTop w:val="0"/>
                                                                                                  <w:marBottom w:val="0"/>
                                                                                                  <w:divBdr>
                                                                                                    <w:top w:val="none" w:sz="0" w:space="0" w:color="auto"/>
                                                                                                    <w:left w:val="none" w:sz="0" w:space="0" w:color="auto"/>
                                                                                                    <w:bottom w:val="single" w:sz="6" w:space="15" w:color="auto"/>
                                                                                                    <w:right w:val="none" w:sz="0" w:space="0" w:color="auto"/>
                                                                                                  </w:divBdr>
                                                                                                  <w:divsChild>
                                                                                                    <w:div w:id="344868629">
                                                                                                      <w:marLeft w:val="0"/>
                                                                                                      <w:marRight w:val="0"/>
                                                                                                      <w:marTop w:val="60"/>
                                                                                                      <w:marBottom w:val="0"/>
                                                                                                      <w:divBdr>
                                                                                                        <w:top w:val="none" w:sz="0" w:space="0" w:color="auto"/>
                                                                                                        <w:left w:val="none" w:sz="0" w:space="0" w:color="auto"/>
                                                                                                        <w:bottom w:val="none" w:sz="0" w:space="0" w:color="auto"/>
                                                                                                        <w:right w:val="none" w:sz="0" w:space="0" w:color="auto"/>
                                                                                                      </w:divBdr>
                                                                                                      <w:divsChild>
                                                                                                        <w:div w:id="1123697642">
                                                                                                          <w:marLeft w:val="0"/>
                                                                                                          <w:marRight w:val="0"/>
                                                                                                          <w:marTop w:val="0"/>
                                                                                                          <w:marBottom w:val="0"/>
                                                                                                          <w:divBdr>
                                                                                                            <w:top w:val="none" w:sz="0" w:space="0" w:color="auto"/>
                                                                                                            <w:left w:val="none" w:sz="0" w:space="0" w:color="auto"/>
                                                                                                            <w:bottom w:val="none" w:sz="0" w:space="0" w:color="auto"/>
                                                                                                            <w:right w:val="none" w:sz="0" w:space="0" w:color="auto"/>
                                                                                                          </w:divBdr>
                                                                                                          <w:divsChild>
                                                                                                            <w:div w:id="63457390">
                                                                                                              <w:marLeft w:val="0"/>
                                                                                                              <w:marRight w:val="0"/>
                                                                                                              <w:marTop w:val="0"/>
                                                                                                              <w:marBottom w:val="0"/>
                                                                                                              <w:divBdr>
                                                                                                                <w:top w:val="none" w:sz="0" w:space="0" w:color="auto"/>
                                                                                                                <w:left w:val="none" w:sz="0" w:space="0" w:color="auto"/>
                                                                                                                <w:bottom w:val="none" w:sz="0" w:space="0" w:color="auto"/>
                                                                                                                <w:right w:val="none" w:sz="0" w:space="0" w:color="auto"/>
                                                                                                              </w:divBdr>
                                                                                                              <w:divsChild>
                                                                                                                <w:div w:id="1542207772">
                                                                                                                  <w:marLeft w:val="0"/>
                                                                                                                  <w:marRight w:val="0"/>
                                                                                                                  <w:marTop w:val="0"/>
                                                                                                                  <w:marBottom w:val="0"/>
                                                                                                                  <w:divBdr>
                                                                                                                    <w:top w:val="none" w:sz="0" w:space="0" w:color="auto"/>
                                                                                                                    <w:left w:val="none" w:sz="0" w:space="0" w:color="auto"/>
                                                                                                                    <w:bottom w:val="none" w:sz="0" w:space="0" w:color="auto"/>
                                                                                                                    <w:right w:val="none" w:sz="0" w:space="0" w:color="auto"/>
                                                                                                                  </w:divBdr>
                                                                                                                  <w:divsChild>
                                                                                                                    <w:div w:id="341662355">
                                                                                                                      <w:marLeft w:val="0"/>
                                                                                                                      <w:marRight w:val="0"/>
                                                                                                                      <w:marTop w:val="0"/>
                                                                                                                      <w:marBottom w:val="0"/>
                                                                                                                      <w:divBdr>
                                                                                                                        <w:top w:val="none" w:sz="0" w:space="0" w:color="auto"/>
                                                                                                                        <w:left w:val="none" w:sz="0" w:space="0" w:color="auto"/>
                                                                                                                        <w:bottom w:val="none" w:sz="0" w:space="0" w:color="auto"/>
                                                                                                                        <w:right w:val="none" w:sz="0" w:space="0" w:color="auto"/>
                                                                                                                      </w:divBdr>
                                                                                                                      <w:divsChild>
                                                                                                                        <w:div w:id="1761676386">
                                                                                                                          <w:marLeft w:val="0"/>
                                                                                                                          <w:marRight w:val="0"/>
                                                                                                                          <w:marTop w:val="0"/>
                                                                                                                          <w:marBottom w:val="0"/>
                                                                                                                          <w:divBdr>
                                                                                                                            <w:top w:val="none" w:sz="0" w:space="0" w:color="auto"/>
                                                                                                                            <w:left w:val="none" w:sz="0" w:space="0" w:color="auto"/>
                                                                                                                            <w:bottom w:val="none" w:sz="0" w:space="0" w:color="auto"/>
                                                                                                                            <w:right w:val="none" w:sz="0" w:space="0" w:color="auto"/>
                                                                                                                          </w:divBdr>
                                                                                                                          <w:divsChild>
                                                                                                                            <w:div w:id="140509507">
                                                                                                                              <w:marLeft w:val="0"/>
                                                                                                                              <w:marRight w:val="0"/>
                                                                                                                              <w:marTop w:val="0"/>
                                                                                                                              <w:marBottom w:val="0"/>
                                                                                                                              <w:divBdr>
                                                                                                                                <w:top w:val="none" w:sz="0" w:space="0" w:color="auto"/>
                                                                                                                                <w:left w:val="none" w:sz="0" w:space="0" w:color="auto"/>
                                                                                                                                <w:bottom w:val="none" w:sz="0" w:space="0" w:color="auto"/>
                                                                                                                                <w:right w:val="none" w:sz="0" w:space="0" w:color="auto"/>
                                                                                                                              </w:divBdr>
                                                                                                                              <w:divsChild>
                                                                                                                                <w:div w:id="1076585398">
                                                                                                                                  <w:marLeft w:val="0"/>
                                                                                                                                  <w:marRight w:val="0"/>
                                                                                                                                  <w:marTop w:val="0"/>
                                                                                                                                  <w:marBottom w:val="0"/>
                                                                                                                                  <w:divBdr>
                                                                                                                                    <w:top w:val="none" w:sz="0" w:space="0" w:color="auto"/>
                                                                                                                                    <w:left w:val="none" w:sz="0" w:space="0" w:color="auto"/>
                                                                                                                                    <w:bottom w:val="none" w:sz="0" w:space="0" w:color="auto"/>
                                                                                                                                    <w:right w:val="none" w:sz="0" w:space="0" w:color="auto"/>
                                                                                                                                  </w:divBdr>
                                                                                                                                </w:div>
                                                                                                                                <w:div w:id="1630473143">
                                                                                                                                  <w:marLeft w:val="0"/>
                                                                                                                                  <w:marRight w:val="0"/>
                                                                                                                                  <w:marTop w:val="0"/>
                                                                                                                                  <w:marBottom w:val="0"/>
                                                                                                                                  <w:divBdr>
                                                                                                                                    <w:top w:val="none" w:sz="0" w:space="0" w:color="auto"/>
                                                                                                                                    <w:left w:val="none" w:sz="0" w:space="0" w:color="auto"/>
                                                                                                                                    <w:bottom w:val="none" w:sz="0" w:space="0" w:color="auto"/>
                                                                                                                                    <w:right w:val="none" w:sz="0" w:space="0" w:color="auto"/>
                                                                                                                                  </w:divBdr>
                                                                                                                                </w:div>
                                                                                                                                <w:div w:id="165999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9158557">
      <w:bodyDiv w:val="1"/>
      <w:marLeft w:val="0"/>
      <w:marRight w:val="0"/>
      <w:marTop w:val="0"/>
      <w:marBottom w:val="0"/>
      <w:divBdr>
        <w:top w:val="none" w:sz="0" w:space="0" w:color="auto"/>
        <w:left w:val="none" w:sz="0" w:space="0" w:color="auto"/>
        <w:bottom w:val="none" w:sz="0" w:space="0" w:color="auto"/>
        <w:right w:val="none" w:sz="0" w:space="0" w:color="auto"/>
      </w:divBdr>
    </w:div>
    <w:div w:id="1805273943">
      <w:bodyDiv w:val="1"/>
      <w:marLeft w:val="0"/>
      <w:marRight w:val="0"/>
      <w:marTop w:val="0"/>
      <w:marBottom w:val="0"/>
      <w:divBdr>
        <w:top w:val="none" w:sz="0" w:space="0" w:color="auto"/>
        <w:left w:val="none" w:sz="0" w:space="0" w:color="auto"/>
        <w:bottom w:val="none" w:sz="0" w:space="0" w:color="auto"/>
        <w:right w:val="none" w:sz="0" w:space="0" w:color="auto"/>
      </w:divBdr>
    </w:div>
    <w:div w:id="1841971125">
      <w:bodyDiv w:val="1"/>
      <w:marLeft w:val="0"/>
      <w:marRight w:val="0"/>
      <w:marTop w:val="0"/>
      <w:marBottom w:val="0"/>
      <w:divBdr>
        <w:top w:val="none" w:sz="0" w:space="0" w:color="auto"/>
        <w:left w:val="none" w:sz="0" w:space="0" w:color="auto"/>
        <w:bottom w:val="none" w:sz="0" w:space="0" w:color="auto"/>
        <w:right w:val="none" w:sz="0" w:space="0" w:color="auto"/>
      </w:divBdr>
    </w:div>
    <w:div w:id="1844515906">
      <w:bodyDiv w:val="1"/>
      <w:marLeft w:val="0"/>
      <w:marRight w:val="0"/>
      <w:marTop w:val="0"/>
      <w:marBottom w:val="0"/>
      <w:divBdr>
        <w:top w:val="none" w:sz="0" w:space="0" w:color="auto"/>
        <w:left w:val="none" w:sz="0" w:space="0" w:color="auto"/>
        <w:bottom w:val="none" w:sz="0" w:space="0" w:color="auto"/>
        <w:right w:val="none" w:sz="0" w:space="0" w:color="auto"/>
      </w:divBdr>
    </w:div>
    <w:div w:id="1898778879">
      <w:bodyDiv w:val="1"/>
      <w:marLeft w:val="0"/>
      <w:marRight w:val="0"/>
      <w:marTop w:val="0"/>
      <w:marBottom w:val="0"/>
      <w:divBdr>
        <w:top w:val="none" w:sz="0" w:space="0" w:color="auto"/>
        <w:left w:val="none" w:sz="0" w:space="0" w:color="auto"/>
        <w:bottom w:val="none" w:sz="0" w:space="0" w:color="auto"/>
        <w:right w:val="none" w:sz="0" w:space="0" w:color="auto"/>
      </w:divBdr>
    </w:div>
    <w:div w:id="1956206653">
      <w:bodyDiv w:val="1"/>
      <w:marLeft w:val="0"/>
      <w:marRight w:val="0"/>
      <w:marTop w:val="0"/>
      <w:marBottom w:val="0"/>
      <w:divBdr>
        <w:top w:val="none" w:sz="0" w:space="0" w:color="auto"/>
        <w:left w:val="none" w:sz="0" w:space="0" w:color="auto"/>
        <w:bottom w:val="none" w:sz="0" w:space="0" w:color="auto"/>
        <w:right w:val="none" w:sz="0" w:space="0" w:color="auto"/>
      </w:divBdr>
    </w:div>
    <w:div w:id="1998217696">
      <w:bodyDiv w:val="1"/>
      <w:marLeft w:val="0"/>
      <w:marRight w:val="0"/>
      <w:marTop w:val="0"/>
      <w:marBottom w:val="0"/>
      <w:divBdr>
        <w:top w:val="none" w:sz="0" w:space="0" w:color="auto"/>
        <w:left w:val="none" w:sz="0" w:space="0" w:color="auto"/>
        <w:bottom w:val="none" w:sz="0" w:space="0" w:color="auto"/>
        <w:right w:val="none" w:sz="0" w:space="0" w:color="auto"/>
      </w:divBdr>
    </w:div>
    <w:div w:id="1999578207">
      <w:bodyDiv w:val="1"/>
      <w:marLeft w:val="0"/>
      <w:marRight w:val="0"/>
      <w:marTop w:val="0"/>
      <w:marBottom w:val="0"/>
      <w:divBdr>
        <w:top w:val="none" w:sz="0" w:space="0" w:color="auto"/>
        <w:left w:val="none" w:sz="0" w:space="0" w:color="auto"/>
        <w:bottom w:val="none" w:sz="0" w:space="0" w:color="auto"/>
        <w:right w:val="none" w:sz="0" w:space="0" w:color="auto"/>
      </w:divBdr>
    </w:div>
    <w:div w:id="2055501127">
      <w:bodyDiv w:val="1"/>
      <w:marLeft w:val="0"/>
      <w:marRight w:val="0"/>
      <w:marTop w:val="0"/>
      <w:marBottom w:val="0"/>
      <w:divBdr>
        <w:top w:val="none" w:sz="0" w:space="0" w:color="auto"/>
        <w:left w:val="none" w:sz="0" w:space="0" w:color="auto"/>
        <w:bottom w:val="none" w:sz="0" w:space="0" w:color="auto"/>
        <w:right w:val="none" w:sz="0" w:space="0" w:color="auto"/>
      </w:divBdr>
      <w:divsChild>
        <w:div w:id="680549145">
          <w:marLeft w:val="0"/>
          <w:marRight w:val="0"/>
          <w:marTop w:val="0"/>
          <w:marBottom w:val="0"/>
          <w:divBdr>
            <w:top w:val="none" w:sz="0" w:space="0" w:color="auto"/>
            <w:left w:val="none" w:sz="0" w:space="0" w:color="auto"/>
            <w:bottom w:val="none" w:sz="0" w:space="0" w:color="auto"/>
            <w:right w:val="none" w:sz="0" w:space="0" w:color="auto"/>
          </w:divBdr>
          <w:divsChild>
            <w:div w:id="1031615840">
              <w:marLeft w:val="0"/>
              <w:marRight w:val="0"/>
              <w:marTop w:val="0"/>
              <w:marBottom w:val="0"/>
              <w:divBdr>
                <w:top w:val="none" w:sz="0" w:space="0" w:color="auto"/>
                <w:left w:val="none" w:sz="0" w:space="0" w:color="auto"/>
                <w:bottom w:val="none" w:sz="0" w:space="0" w:color="auto"/>
                <w:right w:val="none" w:sz="0" w:space="0" w:color="auto"/>
              </w:divBdr>
              <w:divsChild>
                <w:div w:id="124197424">
                  <w:marLeft w:val="0"/>
                  <w:marRight w:val="0"/>
                  <w:marTop w:val="0"/>
                  <w:marBottom w:val="0"/>
                  <w:divBdr>
                    <w:top w:val="none" w:sz="0" w:space="0" w:color="auto"/>
                    <w:left w:val="none" w:sz="0" w:space="0" w:color="auto"/>
                    <w:bottom w:val="none" w:sz="0" w:space="0" w:color="auto"/>
                    <w:right w:val="none" w:sz="0" w:space="0" w:color="auto"/>
                  </w:divBdr>
                  <w:divsChild>
                    <w:div w:id="1552570544">
                      <w:marLeft w:val="0"/>
                      <w:marRight w:val="0"/>
                      <w:marTop w:val="0"/>
                      <w:marBottom w:val="0"/>
                      <w:divBdr>
                        <w:top w:val="none" w:sz="0" w:space="0" w:color="auto"/>
                        <w:left w:val="none" w:sz="0" w:space="0" w:color="auto"/>
                        <w:bottom w:val="none" w:sz="0" w:space="0" w:color="auto"/>
                        <w:right w:val="none" w:sz="0" w:space="0" w:color="auto"/>
                      </w:divBdr>
                      <w:divsChild>
                        <w:div w:id="1849127763">
                          <w:marLeft w:val="0"/>
                          <w:marRight w:val="0"/>
                          <w:marTop w:val="0"/>
                          <w:marBottom w:val="0"/>
                          <w:divBdr>
                            <w:top w:val="none" w:sz="0" w:space="0" w:color="auto"/>
                            <w:left w:val="none" w:sz="0" w:space="0" w:color="auto"/>
                            <w:bottom w:val="none" w:sz="0" w:space="0" w:color="auto"/>
                            <w:right w:val="none" w:sz="0" w:space="0" w:color="auto"/>
                          </w:divBdr>
                          <w:divsChild>
                            <w:div w:id="1149906089">
                              <w:marLeft w:val="15"/>
                              <w:marRight w:val="195"/>
                              <w:marTop w:val="0"/>
                              <w:marBottom w:val="0"/>
                              <w:divBdr>
                                <w:top w:val="none" w:sz="0" w:space="0" w:color="auto"/>
                                <w:left w:val="none" w:sz="0" w:space="0" w:color="auto"/>
                                <w:bottom w:val="none" w:sz="0" w:space="0" w:color="auto"/>
                                <w:right w:val="none" w:sz="0" w:space="0" w:color="auto"/>
                              </w:divBdr>
                              <w:divsChild>
                                <w:div w:id="901519630">
                                  <w:marLeft w:val="0"/>
                                  <w:marRight w:val="0"/>
                                  <w:marTop w:val="0"/>
                                  <w:marBottom w:val="0"/>
                                  <w:divBdr>
                                    <w:top w:val="none" w:sz="0" w:space="0" w:color="auto"/>
                                    <w:left w:val="none" w:sz="0" w:space="0" w:color="auto"/>
                                    <w:bottom w:val="none" w:sz="0" w:space="0" w:color="auto"/>
                                    <w:right w:val="none" w:sz="0" w:space="0" w:color="auto"/>
                                  </w:divBdr>
                                  <w:divsChild>
                                    <w:div w:id="687099113">
                                      <w:marLeft w:val="0"/>
                                      <w:marRight w:val="0"/>
                                      <w:marTop w:val="0"/>
                                      <w:marBottom w:val="0"/>
                                      <w:divBdr>
                                        <w:top w:val="none" w:sz="0" w:space="0" w:color="auto"/>
                                        <w:left w:val="none" w:sz="0" w:space="0" w:color="auto"/>
                                        <w:bottom w:val="none" w:sz="0" w:space="0" w:color="auto"/>
                                        <w:right w:val="none" w:sz="0" w:space="0" w:color="auto"/>
                                      </w:divBdr>
                                      <w:divsChild>
                                        <w:div w:id="576398166">
                                          <w:marLeft w:val="0"/>
                                          <w:marRight w:val="0"/>
                                          <w:marTop w:val="0"/>
                                          <w:marBottom w:val="0"/>
                                          <w:divBdr>
                                            <w:top w:val="none" w:sz="0" w:space="0" w:color="auto"/>
                                            <w:left w:val="none" w:sz="0" w:space="0" w:color="auto"/>
                                            <w:bottom w:val="none" w:sz="0" w:space="0" w:color="auto"/>
                                            <w:right w:val="none" w:sz="0" w:space="0" w:color="auto"/>
                                          </w:divBdr>
                                          <w:divsChild>
                                            <w:div w:id="409277719">
                                              <w:marLeft w:val="0"/>
                                              <w:marRight w:val="0"/>
                                              <w:marTop w:val="0"/>
                                              <w:marBottom w:val="0"/>
                                              <w:divBdr>
                                                <w:top w:val="none" w:sz="0" w:space="0" w:color="auto"/>
                                                <w:left w:val="none" w:sz="0" w:space="0" w:color="auto"/>
                                                <w:bottom w:val="none" w:sz="0" w:space="0" w:color="auto"/>
                                                <w:right w:val="none" w:sz="0" w:space="0" w:color="auto"/>
                                              </w:divBdr>
                                              <w:divsChild>
                                                <w:div w:id="1557282774">
                                                  <w:marLeft w:val="0"/>
                                                  <w:marRight w:val="0"/>
                                                  <w:marTop w:val="0"/>
                                                  <w:marBottom w:val="0"/>
                                                  <w:divBdr>
                                                    <w:top w:val="none" w:sz="0" w:space="0" w:color="auto"/>
                                                    <w:left w:val="none" w:sz="0" w:space="0" w:color="auto"/>
                                                    <w:bottom w:val="none" w:sz="0" w:space="0" w:color="auto"/>
                                                    <w:right w:val="none" w:sz="0" w:space="0" w:color="auto"/>
                                                  </w:divBdr>
                                                  <w:divsChild>
                                                    <w:div w:id="1968467034">
                                                      <w:marLeft w:val="0"/>
                                                      <w:marRight w:val="0"/>
                                                      <w:marTop w:val="0"/>
                                                      <w:marBottom w:val="0"/>
                                                      <w:divBdr>
                                                        <w:top w:val="none" w:sz="0" w:space="0" w:color="auto"/>
                                                        <w:left w:val="none" w:sz="0" w:space="0" w:color="auto"/>
                                                        <w:bottom w:val="none" w:sz="0" w:space="0" w:color="auto"/>
                                                        <w:right w:val="none" w:sz="0" w:space="0" w:color="auto"/>
                                                      </w:divBdr>
                                                      <w:divsChild>
                                                        <w:div w:id="829254263">
                                                          <w:marLeft w:val="0"/>
                                                          <w:marRight w:val="0"/>
                                                          <w:marTop w:val="0"/>
                                                          <w:marBottom w:val="0"/>
                                                          <w:divBdr>
                                                            <w:top w:val="none" w:sz="0" w:space="0" w:color="auto"/>
                                                            <w:left w:val="none" w:sz="0" w:space="0" w:color="auto"/>
                                                            <w:bottom w:val="none" w:sz="0" w:space="0" w:color="auto"/>
                                                            <w:right w:val="none" w:sz="0" w:space="0" w:color="auto"/>
                                                          </w:divBdr>
                                                          <w:divsChild>
                                                            <w:div w:id="1567179181">
                                                              <w:marLeft w:val="0"/>
                                                              <w:marRight w:val="0"/>
                                                              <w:marTop w:val="0"/>
                                                              <w:marBottom w:val="0"/>
                                                              <w:divBdr>
                                                                <w:top w:val="none" w:sz="0" w:space="0" w:color="auto"/>
                                                                <w:left w:val="none" w:sz="0" w:space="0" w:color="auto"/>
                                                                <w:bottom w:val="none" w:sz="0" w:space="0" w:color="auto"/>
                                                                <w:right w:val="none" w:sz="0" w:space="0" w:color="auto"/>
                                                              </w:divBdr>
                                                              <w:divsChild>
                                                                <w:div w:id="864824862">
                                                                  <w:marLeft w:val="0"/>
                                                                  <w:marRight w:val="0"/>
                                                                  <w:marTop w:val="0"/>
                                                                  <w:marBottom w:val="0"/>
                                                                  <w:divBdr>
                                                                    <w:top w:val="none" w:sz="0" w:space="0" w:color="auto"/>
                                                                    <w:left w:val="none" w:sz="0" w:space="0" w:color="auto"/>
                                                                    <w:bottom w:val="none" w:sz="0" w:space="0" w:color="auto"/>
                                                                    <w:right w:val="none" w:sz="0" w:space="0" w:color="auto"/>
                                                                  </w:divBdr>
                                                                  <w:divsChild>
                                                                    <w:div w:id="2016152451">
                                                                      <w:marLeft w:val="405"/>
                                                                      <w:marRight w:val="0"/>
                                                                      <w:marTop w:val="0"/>
                                                                      <w:marBottom w:val="0"/>
                                                                      <w:divBdr>
                                                                        <w:top w:val="none" w:sz="0" w:space="0" w:color="auto"/>
                                                                        <w:left w:val="none" w:sz="0" w:space="0" w:color="auto"/>
                                                                        <w:bottom w:val="none" w:sz="0" w:space="0" w:color="auto"/>
                                                                        <w:right w:val="none" w:sz="0" w:space="0" w:color="auto"/>
                                                                      </w:divBdr>
                                                                      <w:divsChild>
                                                                        <w:div w:id="337849927">
                                                                          <w:marLeft w:val="0"/>
                                                                          <w:marRight w:val="0"/>
                                                                          <w:marTop w:val="0"/>
                                                                          <w:marBottom w:val="0"/>
                                                                          <w:divBdr>
                                                                            <w:top w:val="none" w:sz="0" w:space="0" w:color="auto"/>
                                                                            <w:left w:val="none" w:sz="0" w:space="0" w:color="auto"/>
                                                                            <w:bottom w:val="none" w:sz="0" w:space="0" w:color="auto"/>
                                                                            <w:right w:val="none" w:sz="0" w:space="0" w:color="auto"/>
                                                                          </w:divBdr>
                                                                          <w:divsChild>
                                                                            <w:div w:id="776408225">
                                                                              <w:marLeft w:val="0"/>
                                                                              <w:marRight w:val="0"/>
                                                                              <w:marTop w:val="0"/>
                                                                              <w:marBottom w:val="0"/>
                                                                              <w:divBdr>
                                                                                <w:top w:val="none" w:sz="0" w:space="0" w:color="auto"/>
                                                                                <w:left w:val="none" w:sz="0" w:space="0" w:color="auto"/>
                                                                                <w:bottom w:val="none" w:sz="0" w:space="0" w:color="auto"/>
                                                                                <w:right w:val="none" w:sz="0" w:space="0" w:color="auto"/>
                                                                              </w:divBdr>
                                                                              <w:divsChild>
                                                                                <w:div w:id="612176972">
                                                                                  <w:marLeft w:val="0"/>
                                                                                  <w:marRight w:val="0"/>
                                                                                  <w:marTop w:val="0"/>
                                                                                  <w:marBottom w:val="0"/>
                                                                                  <w:divBdr>
                                                                                    <w:top w:val="none" w:sz="0" w:space="0" w:color="auto"/>
                                                                                    <w:left w:val="none" w:sz="0" w:space="0" w:color="auto"/>
                                                                                    <w:bottom w:val="none" w:sz="0" w:space="0" w:color="auto"/>
                                                                                    <w:right w:val="none" w:sz="0" w:space="0" w:color="auto"/>
                                                                                  </w:divBdr>
                                                                                  <w:divsChild>
                                                                                    <w:div w:id="1419867929">
                                                                                      <w:marLeft w:val="0"/>
                                                                                      <w:marRight w:val="0"/>
                                                                                      <w:marTop w:val="0"/>
                                                                                      <w:marBottom w:val="0"/>
                                                                                      <w:divBdr>
                                                                                        <w:top w:val="none" w:sz="0" w:space="0" w:color="auto"/>
                                                                                        <w:left w:val="none" w:sz="0" w:space="0" w:color="auto"/>
                                                                                        <w:bottom w:val="none" w:sz="0" w:space="0" w:color="auto"/>
                                                                                        <w:right w:val="none" w:sz="0" w:space="0" w:color="auto"/>
                                                                                      </w:divBdr>
                                                                                      <w:divsChild>
                                                                                        <w:div w:id="511147256">
                                                                                          <w:marLeft w:val="0"/>
                                                                                          <w:marRight w:val="0"/>
                                                                                          <w:marTop w:val="0"/>
                                                                                          <w:marBottom w:val="0"/>
                                                                                          <w:divBdr>
                                                                                            <w:top w:val="none" w:sz="0" w:space="0" w:color="auto"/>
                                                                                            <w:left w:val="none" w:sz="0" w:space="0" w:color="auto"/>
                                                                                            <w:bottom w:val="none" w:sz="0" w:space="0" w:color="auto"/>
                                                                                            <w:right w:val="none" w:sz="0" w:space="0" w:color="auto"/>
                                                                                          </w:divBdr>
                                                                                          <w:divsChild>
                                                                                            <w:div w:id="752164620">
                                                                                              <w:marLeft w:val="0"/>
                                                                                              <w:marRight w:val="0"/>
                                                                                              <w:marTop w:val="0"/>
                                                                                              <w:marBottom w:val="0"/>
                                                                                              <w:divBdr>
                                                                                                <w:top w:val="none" w:sz="0" w:space="0" w:color="auto"/>
                                                                                                <w:left w:val="none" w:sz="0" w:space="0" w:color="auto"/>
                                                                                                <w:bottom w:val="none" w:sz="0" w:space="0" w:color="auto"/>
                                                                                                <w:right w:val="none" w:sz="0" w:space="0" w:color="auto"/>
                                                                                              </w:divBdr>
                                                                                              <w:divsChild>
                                                                                                <w:div w:id="446001831">
                                                                                                  <w:marLeft w:val="0"/>
                                                                                                  <w:marRight w:val="0"/>
                                                                                                  <w:marTop w:val="0"/>
                                                                                                  <w:marBottom w:val="0"/>
                                                                                                  <w:divBdr>
                                                                                                    <w:top w:val="none" w:sz="0" w:space="0" w:color="auto"/>
                                                                                                    <w:left w:val="none" w:sz="0" w:space="0" w:color="auto"/>
                                                                                                    <w:bottom w:val="single" w:sz="6" w:space="15" w:color="auto"/>
                                                                                                    <w:right w:val="none" w:sz="0" w:space="0" w:color="auto"/>
                                                                                                  </w:divBdr>
                                                                                                  <w:divsChild>
                                                                                                    <w:div w:id="379205349">
                                                                                                      <w:marLeft w:val="0"/>
                                                                                                      <w:marRight w:val="0"/>
                                                                                                      <w:marTop w:val="60"/>
                                                                                                      <w:marBottom w:val="0"/>
                                                                                                      <w:divBdr>
                                                                                                        <w:top w:val="none" w:sz="0" w:space="0" w:color="auto"/>
                                                                                                        <w:left w:val="none" w:sz="0" w:space="0" w:color="auto"/>
                                                                                                        <w:bottom w:val="none" w:sz="0" w:space="0" w:color="auto"/>
                                                                                                        <w:right w:val="none" w:sz="0" w:space="0" w:color="auto"/>
                                                                                                      </w:divBdr>
                                                                                                      <w:divsChild>
                                                                                                        <w:div w:id="912660902">
                                                                                                          <w:marLeft w:val="0"/>
                                                                                                          <w:marRight w:val="0"/>
                                                                                                          <w:marTop w:val="0"/>
                                                                                                          <w:marBottom w:val="0"/>
                                                                                                          <w:divBdr>
                                                                                                            <w:top w:val="none" w:sz="0" w:space="0" w:color="auto"/>
                                                                                                            <w:left w:val="none" w:sz="0" w:space="0" w:color="auto"/>
                                                                                                            <w:bottom w:val="none" w:sz="0" w:space="0" w:color="auto"/>
                                                                                                            <w:right w:val="none" w:sz="0" w:space="0" w:color="auto"/>
                                                                                                          </w:divBdr>
                                                                                                          <w:divsChild>
                                                                                                            <w:div w:id="632490803">
                                                                                                              <w:marLeft w:val="0"/>
                                                                                                              <w:marRight w:val="0"/>
                                                                                                              <w:marTop w:val="0"/>
                                                                                                              <w:marBottom w:val="0"/>
                                                                                                              <w:divBdr>
                                                                                                                <w:top w:val="none" w:sz="0" w:space="0" w:color="auto"/>
                                                                                                                <w:left w:val="none" w:sz="0" w:space="0" w:color="auto"/>
                                                                                                                <w:bottom w:val="none" w:sz="0" w:space="0" w:color="auto"/>
                                                                                                                <w:right w:val="none" w:sz="0" w:space="0" w:color="auto"/>
                                                                                                              </w:divBdr>
                                                                                                              <w:divsChild>
                                                                                                                <w:div w:id="1005860408">
                                                                                                                  <w:marLeft w:val="0"/>
                                                                                                                  <w:marRight w:val="0"/>
                                                                                                                  <w:marTop w:val="0"/>
                                                                                                                  <w:marBottom w:val="0"/>
                                                                                                                  <w:divBdr>
                                                                                                                    <w:top w:val="none" w:sz="0" w:space="0" w:color="auto"/>
                                                                                                                    <w:left w:val="none" w:sz="0" w:space="0" w:color="auto"/>
                                                                                                                    <w:bottom w:val="none" w:sz="0" w:space="0" w:color="auto"/>
                                                                                                                    <w:right w:val="none" w:sz="0" w:space="0" w:color="auto"/>
                                                                                                                  </w:divBdr>
                                                                                                                  <w:divsChild>
                                                                                                                    <w:div w:id="1615136186">
                                                                                                                      <w:marLeft w:val="0"/>
                                                                                                                      <w:marRight w:val="0"/>
                                                                                                                      <w:marTop w:val="0"/>
                                                                                                                      <w:marBottom w:val="0"/>
                                                                                                                      <w:divBdr>
                                                                                                                        <w:top w:val="none" w:sz="0" w:space="0" w:color="auto"/>
                                                                                                                        <w:left w:val="none" w:sz="0" w:space="0" w:color="auto"/>
                                                                                                                        <w:bottom w:val="none" w:sz="0" w:space="0" w:color="auto"/>
                                                                                                                        <w:right w:val="none" w:sz="0" w:space="0" w:color="auto"/>
                                                                                                                      </w:divBdr>
                                                                                                                      <w:divsChild>
                                                                                                                        <w:div w:id="1462961782">
                                                                                                                          <w:marLeft w:val="0"/>
                                                                                                                          <w:marRight w:val="0"/>
                                                                                                                          <w:marTop w:val="0"/>
                                                                                                                          <w:marBottom w:val="0"/>
                                                                                                                          <w:divBdr>
                                                                                                                            <w:top w:val="none" w:sz="0" w:space="0" w:color="auto"/>
                                                                                                                            <w:left w:val="none" w:sz="0" w:space="0" w:color="auto"/>
                                                                                                                            <w:bottom w:val="none" w:sz="0" w:space="0" w:color="auto"/>
                                                                                                                            <w:right w:val="none" w:sz="0" w:space="0" w:color="auto"/>
                                                                                                                          </w:divBdr>
                                                                                                                          <w:divsChild>
                                                                                                                            <w:div w:id="585308487">
                                                                                                                              <w:marLeft w:val="0"/>
                                                                                                                              <w:marRight w:val="0"/>
                                                                                                                              <w:marTop w:val="0"/>
                                                                                                                              <w:marBottom w:val="0"/>
                                                                                                                              <w:divBdr>
                                                                                                                                <w:top w:val="none" w:sz="0" w:space="0" w:color="auto"/>
                                                                                                                                <w:left w:val="none" w:sz="0" w:space="0" w:color="auto"/>
                                                                                                                                <w:bottom w:val="none" w:sz="0" w:space="0" w:color="auto"/>
                                                                                                                                <w:right w:val="none" w:sz="0" w:space="0" w:color="auto"/>
                                                                                                                              </w:divBdr>
                                                                                                                              <w:divsChild>
                                                                                                                                <w:div w:id="403768861">
                                                                                                                                  <w:marLeft w:val="720"/>
                                                                                                                                  <w:marRight w:val="0"/>
                                                                                                                                  <w:marTop w:val="0"/>
                                                                                                                                  <w:marBottom w:val="0"/>
                                                                                                                                  <w:divBdr>
                                                                                                                                    <w:top w:val="none" w:sz="0" w:space="0" w:color="auto"/>
                                                                                                                                    <w:left w:val="none" w:sz="0" w:space="0" w:color="auto"/>
                                                                                                                                    <w:bottom w:val="none" w:sz="0" w:space="0" w:color="auto"/>
                                                                                                                                    <w:right w:val="none" w:sz="0" w:space="0" w:color="auto"/>
                                                                                                                                  </w:divBdr>
                                                                                                                                </w:div>
                                                                                                                                <w:div w:id="425931772">
                                                                                                                                  <w:marLeft w:val="720"/>
                                                                                                                                  <w:marRight w:val="0"/>
                                                                                                                                  <w:marTop w:val="0"/>
                                                                                                                                  <w:marBottom w:val="0"/>
                                                                                                                                  <w:divBdr>
                                                                                                                                    <w:top w:val="none" w:sz="0" w:space="0" w:color="auto"/>
                                                                                                                                    <w:left w:val="none" w:sz="0" w:space="0" w:color="auto"/>
                                                                                                                                    <w:bottom w:val="none" w:sz="0" w:space="0" w:color="auto"/>
                                                                                                                                    <w:right w:val="none" w:sz="0" w:space="0" w:color="auto"/>
                                                                                                                                  </w:divBdr>
                                                                                                                                </w:div>
                                                                                                                                <w:div w:id="1249922104">
                                                                                                                                  <w:marLeft w:val="720"/>
                                                                                                                                  <w:marRight w:val="0"/>
                                                                                                                                  <w:marTop w:val="0"/>
                                                                                                                                  <w:marBottom w:val="0"/>
                                                                                                                                  <w:divBdr>
                                                                                                                                    <w:top w:val="none" w:sz="0" w:space="0" w:color="auto"/>
                                                                                                                                    <w:left w:val="none" w:sz="0" w:space="0" w:color="auto"/>
                                                                                                                                    <w:bottom w:val="none" w:sz="0" w:space="0" w:color="auto"/>
                                                                                                                                    <w:right w:val="none" w:sz="0" w:space="0" w:color="auto"/>
                                                                                                                                  </w:divBdr>
                                                                                                                                </w:div>
                                                                                                                                <w:div w:id="1404525265">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5230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intergrowth21.ndog.ox.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hbiostat.org/doc/rm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9141A-4996-4742-B4D9-7596D5F28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6</Pages>
  <Words>15265</Words>
  <Characters>75413</Characters>
  <Application>Microsoft Office Word</Application>
  <DocSecurity>0</DocSecurity>
  <Lines>1539</Lines>
  <Paragraphs>638</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90040</CharactersWithSpaces>
  <SharedDoc>false</SharedDoc>
  <HLinks>
    <vt:vector size="474" baseType="variant">
      <vt:variant>
        <vt:i4>6226010</vt:i4>
      </vt:variant>
      <vt:variant>
        <vt:i4>457</vt:i4>
      </vt:variant>
      <vt:variant>
        <vt:i4>0</vt:i4>
      </vt:variant>
      <vt:variant>
        <vt:i4>5</vt:i4>
      </vt:variant>
      <vt:variant>
        <vt:lpwstr>http://www.r-project.org/</vt:lpwstr>
      </vt:variant>
      <vt:variant>
        <vt:lpwstr/>
      </vt:variant>
      <vt:variant>
        <vt:i4>7012406</vt:i4>
      </vt:variant>
      <vt:variant>
        <vt:i4>454</vt:i4>
      </vt:variant>
      <vt:variant>
        <vt:i4>0</vt:i4>
      </vt:variant>
      <vt:variant>
        <vt:i4>5</vt:i4>
      </vt:variant>
      <vt:variant>
        <vt:lpwstr>http://intergrowth21.ndog.ox.ac.uk/</vt:lpwstr>
      </vt:variant>
      <vt:variant>
        <vt:lpwstr/>
      </vt:variant>
      <vt:variant>
        <vt:i4>4587531</vt:i4>
      </vt:variant>
      <vt:variant>
        <vt:i4>448</vt:i4>
      </vt:variant>
      <vt:variant>
        <vt:i4>0</vt:i4>
      </vt:variant>
      <vt:variant>
        <vt:i4>5</vt:i4>
      </vt:variant>
      <vt:variant>
        <vt:lpwstr/>
      </vt:variant>
      <vt:variant>
        <vt:lpwstr>_ENREF_74</vt:lpwstr>
      </vt:variant>
      <vt:variant>
        <vt:i4>4587531</vt:i4>
      </vt:variant>
      <vt:variant>
        <vt:i4>440</vt:i4>
      </vt:variant>
      <vt:variant>
        <vt:i4>0</vt:i4>
      </vt:variant>
      <vt:variant>
        <vt:i4>5</vt:i4>
      </vt:variant>
      <vt:variant>
        <vt:lpwstr/>
      </vt:variant>
      <vt:variant>
        <vt:lpwstr>_ENREF_73</vt:lpwstr>
      </vt:variant>
      <vt:variant>
        <vt:i4>4587531</vt:i4>
      </vt:variant>
      <vt:variant>
        <vt:i4>432</vt:i4>
      </vt:variant>
      <vt:variant>
        <vt:i4>0</vt:i4>
      </vt:variant>
      <vt:variant>
        <vt:i4>5</vt:i4>
      </vt:variant>
      <vt:variant>
        <vt:lpwstr/>
      </vt:variant>
      <vt:variant>
        <vt:lpwstr>_ENREF_72</vt:lpwstr>
      </vt:variant>
      <vt:variant>
        <vt:i4>4587531</vt:i4>
      </vt:variant>
      <vt:variant>
        <vt:i4>426</vt:i4>
      </vt:variant>
      <vt:variant>
        <vt:i4>0</vt:i4>
      </vt:variant>
      <vt:variant>
        <vt:i4>5</vt:i4>
      </vt:variant>
      <vt:variant>
        <vt:lpwstr/>
      </vt:variant>
      <vt:variant>
        <vt:lpwstr>_ENREF_71</vt:lpwstr>
      </vt:variant>
      <vt:variant>
        <vt:i4>4587531</vt:i4>
      </vt:variant>
      <vt:variant>
        <vt:i4>423</vt:i4>
      </vt:variant>
      <vt:variant>
        <vt:i4>0</vt:i4>
      </vt:variant>
      <vt:variant>
        <vt:i4>5</vt:i4>
      </vt:variant>
      <vt:variant>
        <vt:lpwstr/>
      </vt:variant>
      <vt:variant>
        <vt:lpwstr>_ENREF_70</vt:lpwstr>
      </vt:variant>
      <vt:variant>
        <vt:i4>4194315</vt:i4>
      </vt:variant>
      <vt:variant>
        <vt:i4>420</vt:i4>
      </vt:variant>
      <vt:variant>
        <vt:i4>0</vt:i4>
      </vt:variant>
      <vt:variant>
        <vt:i4>5</vt:i4>
      </vt:variant>
      <vt:variant>
        <vt:lpwstr/>
      </vt:variant>
      <vt:variant>
        <vt:lpwstr>_ENREF_12</vt:lpwstr>
      </vt:variant>
      <vt:variant>
        <vt:i4>4194315</vt:i4>
      </vt:variant>
      <vt:variant>
        <vt:i4>412</vt:i4>
      </vt:variant>
      <vt:variant>
        <vt:i4>0</vt:i4>
      </vt:variant>
      <vt:variant>
        <vt:i4>5</vt:i4>
      </vt:variant>
      <vt:variant>
        <vt:lpwstr/>
      </vt:variant>
      <vt:variant>
        <vt:lpwstr>_ENREF_11</vt:lpwstr>
      </vt:variant>
      <vt:variant>
        <vt:i4>4194315</vt:i4>
      </vt:variant>
      <vt:variant>
        <vt:i4>409</vt:i4>
      </vt:variant>
      <vt:variant>
        <vt:i4>0</vt:i4>
      </vt:variant>
      <vt:variant>
        <vt:i4>5</vt:i4>
      </vt:variant>
      <vt:variant>
        <vt:lpwstr/>
      </vt:variant>
      <vt:variant>
        <vt:lpwstr>_ENREF_10</vt:lpwstr>
      </vt:variant>
      <vt:variant>
        <vt:i4>4653067</vt:i4>
      </vt:variant>
      <vt:variant>
        <vt:i4>401</vt:i4>
      </vt:variant>
      <vt:variant>
        <vt:i4>0</vt:i4>
      </vt:variant>
      <vt:variant>
        <vt:i4>5</vt:i4>
      </vt:variant>
      <vt:variant>
        <vt:lpwstr/>
      </vt:variant>
      <vt:variant>
        <vt:lpwstr>_ENREF_69</vt:lpwstr>
      </vt:variant>
      <vt:variant>
        <vt:i4>4653067</vt:i4>
      </vt:variant>
      <vt:variant>
        <vt:i4>398</vt:i4>
      </vt:variant>
      <vt:variant>
        <vt:i4>0</vt:i4>
      </vt:variant>
      <vt:variant>
        <vt:i4>5</vt:i4>
      </vt:variant>
      <vt:variant>
        <vt:lpwstr/>
      </vt:variant>
      <vt:variant>
        <vt:lpwstr>_ENREF_68</vt:lpwstr>
      </vt:variant>
      <vt:variant>
        <vt:i4>4390923</vt:i4>
      </vt:variant>
      <vt:variant>
        <vt:i4>390</vt:i4>
      </vt:variant>
      <vt:variant>
        <vt:i4>0</vt:i4>
      </vt:variant>
      <vt:variant>
        <vt:i4>5</vt:i4>
      </vt:variant>
      <vt:variant>
        <vt:lpwstr/>
      </vt:variant>
      <vt:variant>
        <vt:lpwstr>_ENREF_24</vt:lpwstr>
      </vt:variant>
      <vt:variant>
        <vt:i4>4194315</vt:i4>
      </vt:variant>
      <vt:variant>
        <vt:i4>387</vt:i4>
      </vt:variant>
      <vt:variant>
        <vt:i4>0</vt:i4>
      </vt:variant>
      <vt:variant>
        <vt:i4>5</vt:i4>
      </vt:variant>
      <vt:variant>
        <vt:lpwstr/>
      </vt:variant>
      <vt:variant>
        <vt:lpwstr>_ENREF_16</vt:lpwstr>
      </vt:variant>
      <vt:variant>
        <vt:i4>4653067</vt:i4>
      </vt:variant>
      <vt:variant>
        <vt:i4>379</vt:i4>
      </vt:variant>
      <vt:variant>
        <vt:i4>0</vt:i4>
      </vt:variant>
      <vt:variant>
        <vt:i4>5</vt:i4>
      </vt:variant>
      <vt:variant>
        <vt:lpwstr/>
      </vt:variant>
      <vt:variant>
        <vt:lpwstr>_ENREF_60</vt:lpwstr>
      </vt:variant>
      <vt:variant>
        <vt:i4>4456459</vt:i4>
      </vt:variant>
      <vt:variant>
        <vt:i4>376</vt:i4>
      </vt:variant>
      <vt:variant>
        <vt:i4>0</vt:i4>
      </vt:variant>
      <vt:variant>
        <vt:i4>5</vt:i4>
      </vt:variant>
      <vt:variant>
        <vt:lpwstr/>
      </vt:variant>
      <vt:variant>
        <vt:lpwstr>_ENREF_56</vt:lpwstr>
      </vt:variant>
      <vt:variant>
        <vt:i4>4456459</vt:i4>
      </vt:variant>
      <vt:variant>
        <vt:i4>373</vt:i4>
      </vt:variant>
      <vt:variant>
        <vt:i4>0</vt:i4>
      </vt:variant>
      <vt:variant>
        <vt:i4>5</vt:i4>
      </vt:variant>
      <vt:variant>
        <vt:lpwstr/>
      </vt:variant>
      <vt:variant>
        <vt:lpwstr>_ENREF_55</vt:lpwstr>
      </vt:variant>
      <vt:variant>
        <vt:i4>4456459</vt:i4>
      </vt:variant>
      <vt:variant>
        <vt:i4>370</vt:i4>
      </vt:variant>
      <vt:variant>
        <vt:i4>0</vt:i4>
      </vt:variant>
      <vt:variant>
        <vt:i4>5</vt:i4>
      </vt:variant>
      <vt:variant>
        <vt:lpwstr/>
      </vt:variant>
      <vt:variant>
        <vt:lpwstr>_ENREF_53</vt:lpwstr>
      </vt:variant>
      <vt:variant>
        <vt:i4>4521995</vt:i4>
      </vt:variant>
      <vt:variant>
        <vt:i4>367</vt:i4>
      </vt:variant>
      <vt:variant>
        <vt:i4>0</vt:i4>
      </vt:variant>
      <vt:variant>
        <vt:i4>5</vt:i4>
      </vt:variant>
      <vt:variant>
        <vt:lpwstr/>
      </vt:variant>
      <vt:variant>
        <vt:lpwstr>_ENREF_47</vt:lpwstr>
      </vt:variant>
      <vt:variant>
        <vt:i4>4194315</vt:i4>
      </vt:variant>
      <vt:variant>
        <vt:i4>364</vt:i4>
      </vt:variant>
      <vt:variant>
        <vt:i4>0</vt:i4>
      </vt:variant>
      <vt:variant>
        <vt:i4>5</vt:i4>
      </vt:variant>
      <vt:variant>
        <vt:lpwstr/>
      </vt:variant>
      <vt:variant>
        <vt:lpwstr>_ENREF_16</vt:lpwstr>
      </vt:variant>
      <vt:variant>
        <vt:i4>4456459</vt:i4>
      </vt:variant>
      <vt:variant>
        <vt:i4>356</vt:i4>
      </vt:variant>
      <vt:variant>
        <vt:i4>0</vt:i4>
      </vt:variant>
      <vt:variant>
        <vt:i4>5</vt:i4>
      </vt:variant>
      <vt:variant>
        <vt:lpwstr/>
      </vt:variant>
      <vt:variant>
        <vt:lpwstr>_ENREF_59</vt:lpwstr>
      </vt:variant>
      <vt:variant>
        <vt:i4>4456459</vt:i4>
      </vt:variant>
      <vt:variant>
        <vt:i4>353</vt:i4>
      </vt:variant>
      <vt:variant>
        <vt:i4>0</vt:i4>
      </vt:variant>
      <vt:variant>
        <vt:i4>5</vt:i4>
      </vt:variant>
      <vt:variant>
        <vt:lpwstr/>
      </vt:variant>
      <vt:variant>
        <vt:lpwstr>_ENREF_54</vt:lpwstr>
      </vt:variant>
      <vt:variant>
        <vt:i4>4194315</vt:i4>
      </vt:variant>
      <vt:variant>
        <vt:i4>350</vt:i4>
      </vt:variant>
      <vt:variant>
        <vt:i4>0</vt:i4>
      </vt:variant>
      <vt:variant>
        <vt:i4>5</vt:i4>
      </vt:variant>
      <vt:variant>
        <vt:lpwstr/>
      </vt:variant>
      <vt:variant>
        <vt:lpwstr>_ENREF_18</vt:lpwstr>
      </vt:variant>
      <vt:variant>
        <vt:i4>4456459</vt:i4>
      </vt:variant>
      <vt:variant>
        <vt:i4>342</vt:i4>
      </vt:variant>
      <vt:variant>
        <vt:i4>0</vt:i4>
      </vt:variant>
      <vt:variant>
        <vt:i4>5</vt:i4>
      </vt:variant>
      <vt:variant>
        <vt:lpwstr/>
      </vt:variant>
      <vt:variant>
        <vt:lpwstr>_ENREF_58</vt:lpwstr>
      </vt:variant>
      <vt:variant>
        <vt:i4>4456459</vt:i4>
      </vt:variant>
      <vt:variant>
        <vt:i4>339</vt:i4>
      </vt:variant>
      <vt:variant>
        <vt:i4>0</vt:i4>
      </vt:variant>
      <vt:variant>
        <vt:i4>5</vt:i4>
      </vt:variant>
      <vt:variant>
        <vt:lpwstr/>
      </vt:variant>
      <vt:variant>
        <vt:lpwstr>_ENREF_57</vt:lpwstr>
      </vt:variant>
      <vt:variant>
        <vt:i4>4521995</vt:i4>
      </vt:variant>
      <vt:variant>
        <vt:i4>336</vt:i4>
      </vt:variant>
      <vt:variant>
        <vt:i4>0</vt:i4>
      </vt:variant>
      <vt:variant>
        <vt:i4>5</vt:i4>
      </vt:variant>
      <vt:variant>
        <vt:lpwstr/>
      </vt:variant>
      <vt:variant>
        <vt:lpwstr>_ENREF_40</vt:lpwstr>
      </vt:variant>
      <vt:variant>
        <vt:i4>4325387</vt:i4>
      </vt:variant>
      <vt:variant>
        <vt:i4>333</vt:i4>
      </vt:variant>
      <vt:variant>
        <vt:i4>0</vt:i4>
      </vt:variant>
      <vt:variant>
        <vt:i4>5</vt:i4>
      </vt:variant>
      <vt:variant>
        <vt:lpwstr/>
      </vt:variant>
      <vt:variant>
        <vt:lpwstr>_ENREF_39</vt:lpwstr>
      </vt:variant>
      <vt:variant>
        <vt:i4>4456459</vt:i4>
      </vt:variant>
      <vt:variant>
        <vt:i4>325</vt:i4>
      </vt:variant>
      <vt:variant>
        <vt:i4>0</vt:i4>
      </vt:variant>
      <vt:variant>
        <vt:i4>5</vt:i4>
      </vt:variant>
      <vt:variant>
        <vt:lpwstr/>
      </vt:variant>
      <vt:variant>
        <vt:lpwstr>_ENREF_54</vt:lpwstr>
      </vt:variant>
      <vt:variant>
        <vt:i4>4194315</vt:i4>
      </vt:variant>
      <vt:variant>
        <vt:i4>317</vt:i4>
      </vt:variant>
      <vt:variant>
        <vt:i4>0</vt:i4>
      </vt:variant>
      <vt:variant>
        <vt:i4>5</vt:i4>
      </vt:variant>
      <vt:variant>
        <vt:lpwstr/>
      </vt:variant>
      <vt:variant>
        <vt:lpwstr>_ENREF_18</vt:lpwstr>
      </vt:variant>
      <vt:variant>
        <vt:i4>4456459</vt:i4>
      </vt:variant>
      <vt:variant>
        <vt:i4>309</vt:i4>
      </vt:variant>
      <vt:variant>
        <vt:i4>0</vt:i4>
      </vt:variant>
      <vt:variant>
        <vt:i4>5</vt:i4>
      </vt:variant>
      <vt:variant>
        <vt:lpwstr/>
      </vt:variant>
      <vt:variant>
        <vt:lpwstr>_ENREF_53</vt:lpwstr>
      </vt:variant>
      <vt:variant>
        <vt:i4>4456459</vt:i4>
      </vt:variant>
      <vt:variant>
        <vt:i4>301</vt:i4>
      </vt:variant>
      <vt:variant>
        <vt:i4>0</vt:i4>
      </vt:variant>
      <vt:variant>
        <vt:i4>5</vt:i4>
      </vt:variant>
      <vt:variant>
        <vt:lpwstr/>
      </vt:variant>
      <vt:variant>
        <vt:lpwstr>_ENREF_52</vt:lpwstr>
      </vt:variant>
      <vt:variant>
        <vt:i4>4194315</vt:i4>
      </vt:variant>
      <vt:variant>
        <vt:i4>293</vt:i4>
      </vt:variant>
      <vt:variant>
        <vt:i4>0</vt:i4>
      </vt:variant>
      <vt:variant>
        <vt:i4>5</vt:i4>
      </vt:variant>
      <vt:variant>
        <vt:lpwstr/>
      </vt:variant>
      <vt:variant>
        <vt:lpwstr>_ENREF_16</vt:lpwstr>
      </vt:variant>
      <vt:variant>
        <vt:i4>4325387</vt:i4>
      </vt:variant>
      <vt:variant>
        <vt:i4>287</vt:i4>
      </vt:variant>
      <vt:variant>
        <vt:i4>0</vt:i4>
      </vt:variant>
      <vt:variant>
        <vt:i4>5</vt:i4>
      </vt:variant>
      <vt:variant>
        <vt:lpwstr/>
      </vt:variant>
      <vt:variant>
        <vt:lpwstr>_ENREF_39</vt:lpwstr>
      </vt:variant>
      <vt:variant>
        <vt:i4>4456459</vt:i4>
      </vt:variant>
      <vt:variant>
        <vt:i4>279</vt:i4>
      </vt:variant>
      <vt:variant>
        <vt:i4>0</vt:i4>
      </vt:variant>
      <vt:variant>
        <vt:i4>5</vt:i4>
      </vt:variant>
      <vt:variant>
        <vt:lpwstr/>
      </vt:variant>
      <vt:variant>
        <vt:lpwstr>_ENREF_51</vt:lpwstr>
      </vt:variant>
      <vt:variant>
        <vt:i4>4456459</vt:i4>
      </vt:variant>
      <vt:variant>
        <vt:i4>271</vt:i4>
      </vt:variant>
      <vt:variant>
        <vt:i4>0</vt:i4>
      </vt:variant>
      <vt:variant>
        <vt:i4>5</vt:i4>
      </vt:variant>
      <vt:variant>
        <vt:lpwstr/>
      </vt:variant>
      <vt:variant>
        <vt:lpwstr>_ENREF_50</vt:lpwstr>
      </vt:variant>
      <vt:variant>
        <vt:i4>4521995</vt:i4>
      </vt:variant>
      <vt:variant>
        <vt:i4>268</vt:i4>
      </vt:variant>
      <vt:variant>
        <vt:i4>0</vt:i4>
      </vt:variant>
      <vt:variant>
        <vt:i4>5</vt:i4>
      </vt:variant>
      <vt:variant>
        <vt:lpwstr/>
      </vt:variant>
      <vt:variant>
        <vt:lpwstr>_ENREF_49</vt:lpwstr>
      </vt:variant>
      <vt:variant>
        <vt:i4>4390923</vt:i4>
      </vt:variant>
      <vt:variant>
        <vt:i4>265</vt:i4>
      </vt:variant>
      <vt:variant>
        <vt:i4>0</vt:i4>
      </vt:variant>
      <vt:variant>
        <vt:i4>5</vt:i4>
      </vt:variant>
      <vt:variant>
        <vt:lpwstr/>
      </vt:variant>
      <vt:variant>
        <vt:lpwstr>_ENREF_22</vt:lpwstr>
      </vt:variant>
      <vt:variant>
        <vt:i4>4194315</vt:i4>
      </vt:variant>
      <vt:variant>
        <vt:i4>262</vt:i4>
      </vt:variant>
      <vt:variant>
        <vt:i4>0</vt:i4>
      </vt:variant>
      <vt:variant>
        <vt:i4>5</vt:i4>
      </vt:variant>
      <vt:variant>
        <vt:lpwstr/>
      </vt:variant>
      <vt:variant>
        <vt:lpwstr>_ENREF_18</vt:lpwstr>
      </vt:variant>
      <vt:variant>
        <vt:i4>4390923</vt:i4>
      </vt:variant>
      <vt:variant>
        <vt:i4>254</vt:i4>
      </vt:variant>
      <vt:variant>
        <vt:i4>0</vt:i4>
      </vt:variant>
      <vt:variant>
        <vt:i4>5</vt:i4>
      </vt:variant>
      <vt:variant>
        <vt:lpwstr/>
      </vt:variant>
      <vt:variant>
        <vt:lpwstr>_ENREF_26</vt:lpwstr>
      </vt:variant>
      <vt:variant>
        <vt:i4>4194315</vt:i4>
      </vt:variant>
      <vt:variant>
        <vt:i4>251</vt:i4>
      </vt:variant>
      <vt:variant>
        <vt:i4>0</vt:i4>
      </vt:variant>
      <vt:variant>
        <vt:i4>5</vt:i4>
      </vt:variant>
      <vt:variant>
        <vt:lpwstr/>
      </vt:variant>
      <vt:variant>
        <vt:lpwstr>_ENREF_16</vt:lpwstr>
      </vt:variant>
      <vt:variant>
        <vt:i4>4521995</vt:i4>
      </vt:variant>
      <vt:variant>
        <vt:i4>243</vt:i4>
      </vt:variant>
      <vt:variant>
        <vt:i4>0</vt:i4>
      </vt:variant>
      <vt:variant>
        <vt:i4>5</vt:i4>
      </vt:variant>
      <vt:variant>
        <vt:lpwstr/>
      </vt:variant>
      <vt:variant>
        <vt:lpwstr>_ENREF_48</vt:lpwstr>
      </vt:variant>
      <vt:variant>
        <vt:i4>4521995</vt:i4>
      </vt:variant>
      <vt:variant>
        <vt:i4>240</vt:i4>
      </vt:variant>
      <vt:variant>
        <vt:i4>0</vt:i4>
      </vt:variant>
      <vt:variant>
        <vt:i4>5</vt:i4>
      </vt:variant>
      <vt:variant>
        <vt:lpwstr/>
      </vt:variant>
      <vt:variant>
        <vt:lpwstr>_ENREF_47</vt:lpwstr>
      </vt:variant>
      <vt:variant>
        <vt:i4>4390923</vt:i4>
      </vt:variant>
      <vt:variant>
        <vt:i4>237</vt:i4>
      </vt:variant>
      <vt:variant>
        <vt:i4>0</vt:i4>
      </vt:variant>
      <vt:variant>
        <vt:i4>5</vt:i4>
      </vt:variant>
      <vt:variant>
        <vt:lpwstr/>
      </vt:variant>
      <vt:variant>
        <vt:lpwstr>_ENREF_22</vt:lpwstr>
      </vt:variant>
      <vt:variant>
        <vt:i4>4521995</vt:i4>
      </vt:variant>
      <vt:variant>
        <vt:i4>229</vt:i4>
      </vt:variant>
      <vt:variant>
        <vt:i4>0</vt:i4>
      </vt:variant>
      <vt:variant>
        <vt:i4>5</vt:i4>
      </vt:variant>
      <vt:variant>
        <vt:lpwstr/>
      </vt:variant>
      <vt:variant>
        <vt:lpwstr>_ENREF_47</vt:lpwstr>
      </vt:variant>
      <vt:variant>
        <vt:i4>4521995</vt:i4>
      </vt:variant>
      <vt:variant>
        <vt:i4>223</vt:i4>
      </vt:variant>
      <vt:variant>
        <vt:i4>0</vt:i4>
      </vt:variant>
      <vt:variant>
        <vt:i4>5</vt:i4>
      </vt:variant>
      <vt:variant>
        <vt:lpwstr/>
      </vt:variant>
      <vt:variant>
        <vt:lpwstr>_ENREF_44</vt:lpwstr>
      </vt:variant>
      <vt:variant>
        <vt:i4>4325387</vt:i4>
      </vt:variant>
      <vt:variant>
        <vt:i4>215</vt:i4>
      </vt:variant>
      <vt:variant>
        <vt:i4>0</vt:i4>
      </vt:variant>
      <vt:variant>
        <vt:i4>5</vt:i4>
      </vt:variant>
      <vt:variant>
        <vt:lpwstr/>
      </vt:variant>
      <vt:variant>
        <vt:lpwstr>_ENREF_39</vt:lpwstr>
      </vt:variant>
      <vt:variant>
        <vt:i4>4390923</vt:i4>
      </vt:variant>
      <vt:variant>
        <vt:i4>212</vt:i4>
      </vt:variant>
      <vt:variant>
        <vt:i4>0</vt:i4>
      </vt:variant>
      <vt:variant>
        <vt:i4>5</vt:i4>
      </vt:variant>
      <vt:variant>
        <vt:lpwstr/>
      </vt:variant>
      <vt:variant>
        <vt:lpwstr>_ENREF_21</vt:lpwstr>
      </vt:variant>
      <vt:variant>
        <vt:i4>4194315</vt:i4>
      </vt:variant>
      <vt:variant>
        <vt:i4>204</vt:i4>
      </vt:variant>
      <vt:variant>
        <vt:i4>0</vt:i4>
      </vt:variant>
      <vt:variant>
        <vt:i4>5</vt:i4>
      </vt:variant>
      <vt:variant>
        <vt:lpwstr/>
      </vt:variant>
      <vt:variant>
        <vt:lpwstr>_ENREF_18</vt:lpwstr>
      </vt:variant>
      <vt:variant>
        <vt:i4>4325387</vt:i4>
      </vt:variant>
      <vt:variant>
        <vt:i4>196</vt:i4>
      </vt:variant>
      <vt:variant>
        <vt:i4>0</vt:i4>
      </vt:variant>
      <vt:variant>
        <vt:i4>5</vt:i4>
      </vt:variant>
      <vt:variant>
        <vt:lpwstr/>
      </vt:variant>
      <vt:variant>
        <vt:lpwstr>_ENREF_33</vt:lpwstr>
      </vt:variant>
      <vt:variant>
        <vt:i4>4325387</vt:i4>
      </vt:variant>
      <vt:variant>
        <vt:i4>188</vt:i4>
      </vt:variant>
      <vt:variant>
        <vt:i4>0</vt:i4>
      </vt:variant>
      <vt:variant>
        <vt:i4>5</vt:i4>
      </vt:variant>
      <vt:variant>
        <vt:lpwstr/>
      </vt:variant>
      <vt:variant>
        <vt:lpwstr>_ENREF_32</vt:lpwstr>
      </vt:variant>
      <vt:variant>
        <vt:i4>4390923</vt:i4>
      </vt:variant>
      <vt:variant>
        <vt:i4>182</vt:i4>
      </vt:variant>
      <vt:variant>
        <vt:i4>0</vt:i4>
      </vt:variant>
      <vt:variant>
        <vt:i4>5</vt:i4>
      </vt:variant>
      <vt:variant>
        <vt:lpwstr/>
      </vt:variant>
      <vt:variant>
        <vt:lpwstr>_ENREF_25</vt:lpwstr>
      </vt:variant>
      <vt:variant>
        <vt:i4>4390923</vt:i4>
      </vt:variant>
      <vt:variant>
        <vt:i4>174</vt:i4>
      </vt:variant>
      <vt:variant>
        <vt:i4>0</vt:i4>
      </vt:variant>
      <vt:variant>
        <vt:i4>5</vt:i4>
      </vt:variant>
      <vt:variant>
        <vt:lpwstr/>
      </vt:variant>
      <vt:variant>
        <vt:lpwstr>_ENREF_22</vt:lpwstr>
      </vt:variant>
      <vt:variant>
        <vt:i4>4325387</vt:i4>
      </vt:variant>
      <vt:variant>
        <vt:i4>166</vt:i4>
      </vt:variant>
      <vt:variant>
        <vt:i4>0</vt:i4>
      </vt:variant>
      <vt:variant>
        <vt:i4>5</vt:i4>
      </vt:variant>
      <vt:variant>
        <vt:lpwstr/>
      </vt:variant>
      <vt:variant>
        <vt:lpwstr>_ENREF_31</vt:lpwstr>
      </vt:variant>
      <vt:variant>
        <vt:i4>4325387</vt:i4>
      </vt:variant>
      <vt:variant>
        <vt:i4>158</vt:i4>
      </vt:variant>
      <vt:variant>
        <vt:i4>0</vt:i4>
      </vt:variant>
      <vt:variant>
        <vt:i4>5</vt:i4>
      </vt:variant>
      <vt:variant>
        <vt:lpwstr/>
      </vt:variant>
      <vt:variant>
        <vt:lpwstr>_ENREF_30</vt:lpwstr>
      </vt:variant>
      <vt:variant>
        <vt:i4>4390923</vt:i4>
      </vt:variant>
      <vt:variant>
        <vt:i4>155</vt:i4>
      </vt:variant>
      <vt:variant>
        <vt:i4>0</vt:i4>
      </vt:variant>
      <vt:variant>
        <vt:i4>5</vt:i4>
      </vt:variant>
      <vt:variant>
        <vt:lpwstr/>
      </vt:variant>
      <vt:variant>
        <vt:lpwstr>_ENREF_29</vt:lpwstr>
      </vt:variant>
      <vt:variant>
        <vt:i4>4390923</vt:i4>
      </vt:variant>
      <vt:variant>
        <vt:i4>149</vt:i4>
      </vt:variant>
      <vt:variant>
        <vt:i4>0</vt:i4>
      </vt:variant>
      <vt:variant>
        <vt:i4>5</vt:i4>
      </vt:variant>
      <vt:variant>
        <vt:lpwstr/>
      </vt:variant>
      <vt:variant>
        <vt:lpwstr>_ENREF_25</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7</vt:lpwstr>
      </vt:variant>
      <vt:variant>
        <vt:i4>4390923</vt:i4>
      </vt:variant>
      <vt:variant>
        <vt:i4>127</vt:i4>
      </vt:variant>
      <vt:variant>
        <vt:i4>0</vt:i4>
      </vt:variant>
      <vt:variant>
        <vt:i4>5</vt:i4>
      </vt:variant>
      <vt:variant>
        <vt:lpwstr/>
      </vt:variant>
      <vt:variant>
        <vt:lpwstr>_ENREF_26</vt:lpwstr>
      </vt:variant>
      <vt:variant>
        <vt:i4>4194315</vt:i4>
      </vt:variant>
      <vt:variant>
        <vt:i4>124</vt:i4>
      </vt:variant>
      <vt:variant>
        <vt:i4>0</vt:i4>
      </vt:variant>
      <vt:variant>
        <vt:i4>5</vt:i4>
      </vt:variant>
      <vt:variant>
        <vt:lpwstr/>
      </vt:variant>
      <vt:variant>
        <vt:lpwstr>_ENREF_19</vt:lpwstr>
      </vt:variant>
      <vt:variant>
        <vt:i4>4194315</vt:i4>
      </vt:variant>
      <vt:variant>
        <vt:i4>121</vt:i4>
      </vt:variant>
      <vt:variant>
        <vt:i4>0</vt:i4>
      </vt:variant>
      <vt:variant>
        <vt:i4>5</vt:i4>
      </vt:variant>
      <vt:variant>
        <vt:lpwstr/>
      </vt:variant>
      <vt:variant>
        <vt:lpwstr>_ENREF_18</vt:lpwstr>
      </vt:variant>
      <vt:variant>
        <vt:i4>4390923</vt:i4>
      </vt:variant>
      <vt:variant>
        <vt:i4>113</vt:i4>
      </vt:variant>
      <vt:variant>
        <vt:i4>0</vt:i4>
      </vt:variant>
      <vt:variant>
        <vt:i4>5</vt:i4>
      </vt:variant>
      <vt:variant>
        <vt:lpwstr/>
      </vt:variant>
      <vt:variant>
        <vt:lpwstr>_ENREF_25</vt:lpwstr>
      </vt:variant>
      <vt:variant>
        <vt:i4>4390923</vt:i4>
      </vt:variant>
      <vt:variant>
        <vt:i4>105</vt:i4>
      </vt:variant>
      <vt:variant>
        <vt:i4>0</vt:i4>
      </vt:variant>
      <vt:variant>
        <vt:i4>5</vt:i4>
      </vt:variant>
      <vt:variant>
        <vt:lpwstr/>
      </vt:variant>
      <vt:variant>
        <vt:lpwstr>_ENREF_25</vt:lpwstr>
      </vt:variant>
      <vt:variant>
        <vt:i4>4194315</vt:i4>
      </vt:variant>
      <vt:variant>
        <vt:i4>97</vt:i4>
      </vt:variant>
      <vt:variant>
        <vt:i4>0</vt:i4>
      </vt:variant>
      <vt:variant>
        <vt:i4>5</vt:i4>
      </vt:variant>
      <vt:variant>
        <vt:lpwstr/>
      </vt:variant>
      <vt:variant>
        <vt:lpwstr>_ENREF_16</vt:lpwstr>
      </vt:variant>
      <vt:variant>
        <vt:i4>4194315</vt:i4>
      </vt:variant>
      <vt:variant>
        <vt:i4>87</vt:i4>
      </vt:variant>
      <vt:variant>
        <vt:i4>0</vt:i4>
      </vt:variant>
      <vt:variant>
        <vt:i4>5</vt:i4>
      </vt:variant>
      <vt:variant>
        <vt:lpwstr/>
      </vt:variant>
      <vt:variant>
        <vt:lpwstr>_ENREF_16</vt:lpwstr>
      </vt:variant>
      <vt:variant>
        <vt:i4>4194315</vt:i4>
      </vt:variant>
      <vt:variant>
        <vt:i4>81</vt:i4>
      </vt:variant>
      <vt:variant>
        <vt:i4>0</vt:i4>
      </vt:variant>
      <vt:variant>
        <vt:i4>5</vt:i4>
      </vt:variant>
      <vt:variant>
        <vt:lpwstr/>
      </vt:variant>
      <vt:variant>
        <vt:lpwstr>_ENREF_15</vt:lpwstr>
      </vt:variant>
      <vt:variant>
        <vt:i4>4390923</vt:i4>
      </vt:variant>
      <vt:variant>
        <vt:i4>78</vt:i4>
      </vt:variant>
      <vt:variant>
        <vt:i4>0</vt:i4>
      </vt:variant>
      <vt:variant>
        <vt:i4>5</vt:i4>
      </vt:variant>
      <vt:variant>
        <vt:lpwstr/>
      </vt:variant>
      <vt:variant>
        <vt:lpwstr>_ENREF_2</vt:lpwstr>
      </vt:variant>
      <vt:variant>
        <vt:i4>4194315</vt:i4>
      </vt:variant>
      <vt:variant>
        <vt:i4>70</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194315</vt:i4>
      </vt:variant>
      <vt:variant>
        <vt:i4>59</vt:i4>
      </vt:variant>
      <vt:variant>
        <vt:i4>0</vt:i4>
      </vt:variant>
      <vt:variant>
        <vt:i4>5</vt:i4>
      </vt:variant>
      <vt:variant>
        <vt:lpwstr/>
      </vt:variant>
      <vt:variant>
        <vt:lpwstr>_ENREF_14</vt:lpwstr>
      </vt:variant>
      <vt:variant>
        <vt:i4>4194315</vt:i4>
      </vt:variant>
      <vt:variant>
        <vt:i4>56</vt:i4>
      </vt:variant>
      <vt:variant>
        <vt:i4>0</vt:i4>
      </vt:variant>
      <vt:variant>
        <vt:i4>5</vt:i4>
      </vt:variant>
      <vt:variant>
        <vt:lpwstr/>
      </vt:variant>
      <vt:variant>
        <vt:lpwstr>_ENREF_13</vt:lpwstr>
      </vt:variant>
      <vt:variant>
        <vt:i4>4194315</vt:i4>
      </vt:variant>
      <vt:variant>
        <vt:i4>48</vt:i4>
      </vt:variant>
      <vt:variant>
        <vt:i4>0</vt:i4>
      </vt:variant>
      <vt:variant>
        <vt:i4>5</vt:i4>
      </vt:variant>
      <vt:variant>
        <vt:lpwstr/>
      </vt:variant>
      <vt:variant>
        <vt:lpwstr>_ENREF_10</vt:lpwstr>
      </vt:variant>
      <vt:variant>
        <vt:i4>4718603</vt:i4>
      </vt:variant>
      <vt:variant>
        <vt:i4>40</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456459</vt:i4>
      </vt:variant>
      <vt:variant>
        <vt:i4>34</vt:i4>
      </vt:variant>
      <vt:variant>
        <vt:i4>0</vt:i4>
      </vt:variant>
      <vt:variant>
        <vt:i4>5</vt:i4>
      </vt:variant>
      <vt:variant>
        <vt:lpwstr/>
      </vt:variant>
      <vt:variant>
        <vt:lpwstr>_ENREF_5</vt:lpwstr>
      </vt:variant>
      <vt:variant>
        <vt:i4>4456459</vt:i4>
      </vt:variant>
      <vt:variant>
        <vt:i4>26</vt:i4>
      </vt:variant>
      <vt:variant>
        <vt:i4>0</vt:i4>
      </vt:variant>
      <vt:variant>
        <vt:i4>5</vt:i4>
      </vt:variant>
      <vt:variant>
        <vt:lpwstr/>
      </vt:variant>
      <vt:variant>
        <vt:lpwstr>_ENREF_5</vt:lpwstr>
      </vt:variant>
      <vt:variant>
        <vt:i4>4390923</vt:i4>
      </vt:variant>
      <vt:variant>
        <vt:i4>18</vt:i4>
      </vt:variant>
      <vt:variant>
        <vt:i4>0</vt:i4>
      </vt:variant>
      <vt:variant>
        <vt:i4>5</vt:i4>
      </vt:variant>
      <vt:variant>
        <vt:lpwstr/>
      </vt:variant>
      <vt:variant>
        <vt:lpwstr>_ENREF_2</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 Elphinstone</dc:creator>
  <cp:lastModifiedBy>Feiko ter Kuile</cp:lastModifiedBy>
  <cp:revision>3</cp:revision>
  <cp:lastPrinted>2018-07-10T12:09:00Z</cp:lastPrinted>
  <dcterms:created xsi:type="dcterms:W3CDTF">2019-08-21T21:22:00Z</dcterms:created>
  <dcterms:modified xsi:type="dcterms:W3CDTF">2019-08-22T04:46:00Z</dcterms:modified>
</cp:coreProperties>
</file>